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2.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header3.xml" ContentType="application/vnd.openxmlformats-officedocument.wordprocessingml.header+xml"/>
  <Override PartName="/word/footer15.xml" ContentType="application/vnd.openxmlformats-officedocument.wordprocessingml.footer+xml"/>
  <Override PartName="/word/header4.xml" ContentType="application/vnd.openxmlformats-officedocument.wordprocessingml.header+xml"/>
  <Override PartName="/word/footer16.xml" ContentType="application/vnd.openxmlformats-officedocument.wordprocessingml.footer+xml"/>
  <Override PartName="/word/header5.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0208" w:rsidRPr="00C14F01" w:rsidRDefault="00780208" w:rsidP="00780208">
      <w:pPr>
        <w:tabs>
          <w:tab w:val="right" w:pos="9027"/>
        </w:tabs>
        <w:jc w:val="center"/>
      </w:pPr>
      <w:r w:rsidRPr="00C14F01">
        <w:rPr>
          <w:noProof/>
          <w:lang w:val="en-US"/>
        </w:rPr>
        <w:drawing>
          <wp:anchor distT="0" distB="0" distL="114300" distR="114300" simplePos="0" relativeHeight="251669504" behindDoc="1" locked="0" layoutInCell="1" allowOverlap="1" wp14:anchorId="4AD47A31" wp14:editId="546094CC">
            <wp:simplePos x="0" y="0"/>
            <wp:positionH relativeFrom="column">
              <wp:posOffset>-1455420</wp:posOffset>
            </wp:positionH>
            <wp:positionV relativeFrom="paragraph">
              <wp:posOffset>-1089660</wp:posOffset>
            </wp:positionV>
            <wp:extent cx="7559675" cy="11874500"/>
            <wp:effectExtent l="0" t="0" r="3175"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59675" cy="11874500"/>
                    </a:xfrm>
                    <a:prstGeom prst="rect">
                      <a:avLst/>
                    </a:prstGeom>
                  </pic:spPr>
                </pic:pic>
              </a:graphicData>
            </a:graphic>
            <wp14:sizeRelH relativeFrom="page">
              <wp14:pctWidth>0</wp14:pctWidth>
            </wp14:sizeRelH>
            <wp14:sizeRelV relativeFrom="page">
              <wp14:pctHeight>0</wp14:pctHeight>
            </wp14:sizeRelV>
          </wp:anchor>
        </w:drawing>
      </w:r>
      <w:r w:rsidRPr="00C14F01">
        <w:rPr>
          <w:noProof/>
          <w:lang w:val="en-US"/>
        </w:rPr>
        <w:drawing>
          <wp:inline distT="0" distB="0" distL="0" distR="0" wp14:anchorId="18393EA3" wp14:editId="6724B599">
            <wp:extent cx="1670400" cy="18000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de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70400" cy="1800000"/>
                    </a:xfrm>
                    <a:prstGeom prst="rect">
                      <a:avLst/>
                    </a:prstGeom>
                  </pic:spPr>
                </pic:pic>
              </a:graphicData>
            </a:graphic>
          </wp:inline>
        </w:drawing>
      </w:r>
    </w:p>
    <w:p w:rsidR="00780208" w:rsidRPr="00C14F01" w:rsidRDefault="00780208" w:rsidP="00780208">
      <w:pPr>
        <w:tabs>
          <w:tab w:val="right" w:pos="9027"/>
        </w:tabs>
      </w:pPr>
    </w:p>
    <w:p w:rsidR="00780208" w:rsidRPr="00C14F01" w:rsidRDefault="00780208" w:rsidP="00780208">
      <w:pPr>
        <w:tabs>
          <w:tab w:val="right" w:pos="9027"/>
        </w:tabs>
      </w:pPr>
    </w:p>
    <w:p w:rsidR="00780208" w:rsidRPr="00C14F01" w:rsidRDefault="00780208" w:rsidP="00C76860">
      <w:pPr>
        <w:tabs>
          <w:tab w:val="right" w:pos="9027"/>
        </w:tabs>
        <w:spacing w:line="240" w:lineRule="auto"/>
        <w:jc w:val="center"/>
        <w:rPr>
          <w:color w:val="FFFFFF" w:themeColor="background1"/>
          <w:szCs w:val="24"/>
        </w:rPr>
      </w:pPr>
      <w:r w:rsidRPr="00C14F01">
        <w:rPr>
          <w:color w:val="FFFFFF" w:themeColor="background1"/>
          <w:szCs w:val="24"/>
        </w:rPr>
        <w:t>INSTITUT TEKNOLOGI DEL</w:t>
      </w:r>
    </w:p>
    <w:p w:rsidR="00C76860" w:rsidRPr="00C14F01" w:rsidRDefault="00C76860" w:rsidP="00C76860">
      <w:pPr>
        <w:tabs>
          <w:tab w:val="right" w:pos="9027"/>
        </w:tabs>
        <w:spacing w:line="240" w:lineRule="auto"/>
        <w:jc w:val="center"/>
        <w:rPr>
          <w:color w:val="FFFFFF" w:themeColor="background1"/>
          <w:szCs w:val="24"/>
        </w:rPr>
      </w:pPr>
    </w:p>
    <w:p w:rsidR="00C76860" w:rsidRPr="00C14F01" w:rsidRDefault="00C76860" w:rsidP="00C76860">
      <w:pPr>
        <w:widowControl w:val="0"/>
        <w:pBdr>
          <w:top w:val="nil"/>
          <w:left w:val="nil"/>
          <w:bottom w:val="nil"/>
          <w:right w:val="nil"/>
          <w:between w:val="nil"/>
        </w:pBdr>
        <w:spacing w:before="0" w:line="276" w:lineRule="auto"/>
        <w:ind w:right="-26"/>
        <w:jc w:val="center"/>
        <w:rPr>
          <w:b/>
          <w:color w:val="FFFFFF" w:themeColor="background1"/>
          <w:sz w:val="28"/>
          <w:szCs w:val="36"/>
        </w:rPr>
      </w:pPr>
      <w:r w:rsidRPr="00C14F01">
        <w:rPr>
          <w:b/>
          <w:color w:val="FFFFFF" w:themeColor="background1"/>
          <w:sz w:val="28"/>
          <w:szCs w:val="36"/>
        </w:rPr>
        <w:t xml:space="preserve">PERBANDINGAN ALGORITMA SUPPORT VECTOR REGRESSION DAN ARTIFICIAL NEURAL NETWORK DALAM PREDIKSI JUMLAH PENDAFTAR CALON MAHASISWA BARU </w:t>
      </w:r>
    </w:p>
    <w:p w:rsidR="00DE3CA0" w:rsidRPr="00C14F01" w:rsidRDefault="00C76860" w:rsidP="00C76860">
      <w:pPr>
        <w:widowControl w:val="0"/>
        <w:pBdr>
          <w:top w:val="nil"/>
          <w:left w:val="nil"/>
          <w:bottom w:val="nil"/>
          <w:right w:val="nil"/>
          <w:between w:val="nil"/>
        </w:pBdr>
        <w:spacing w:before="0" w:line="276" w:lineRule="auto"/>
        <w:ind w:right="-26"/>
        <w:jc w:val="center"/>
        <w:rPr>
          <w:color w:val="FFFFFF" w:themeColor="background1"/>
          <w:szCs w:val="24"/>
        </w:rPr>
      </w:pPr>
      <w:r w:rsidRPr="00C14F01">
        <w:rPr>
          <w:b/>
          <w:color w:val="FFFFFF" w:themeColor="background1"/>
          <w:sz w:val="28"/>
          <w:szCs w:val="36"/>
        </w:rPr>
        <w:t>(STUDI KASUS : INSTITUT TEKNOLOGI DEL)</w:t>
      </w:r>
      <w:r w:rsidR="00780208" w:rsidRPr="00C14F01">
        <w:rPr>
          <w:color w:val="FFFFFF" w:themeColor="background1"/>
          <w:szCs w:val="24"/>
        </w:rPr>
        <w:cr/>
      </w:r>
      <w:r w:rsidR="00780208" w:rsidRPr="00C14F01">
        <w:rPr>
          <w:color w:val="FFFFFF" w:themeColor="background1"/>
          <w:szCs w:val="24"/>
        </w:rPr>
        <w:cr/>
      </w:r>
      <w:r w:rsidR="00780208" w:rsidRPr="00C14F01">
        <w:rPr>
          <w:color w:val="FFFFFF" w:themeColor="background1"/>
          <w:szCs w:val="24"/>
        </w:rPr>
        <w:cr/>
      </w:r>
      <w:r w:rsidRPr="00C14F01">
        <w:rPr>
          <w:color w:val="FFFFFF" w:themeColor="background1"/>
          <w:szCs w:val="24"/>
        </w:rPr>
        <w:t xml:space="preserve">DOKUMEN </w:t>
      </w:r>
      <w:r w:rsidR="00780208" w:rsidRPr="00C14F01">
        <w:rPr>
          <w:color w:val="FFFFFF" w:themeColor="background1"/>
          <w:szCs w:val="24"/>
        </w:rPr>
        <w:t>TUGAS AKHIR</w:t>
      </w:r>
      <w:r w:rsidR="00780208" w:rsidRPr="00C14F01">
        <w:rPr>
          <w:color w:val="FFFFFF" w:themeColor="background1"/>
          <w:szCs w:val="24"/>
        </w:rPr>
        <w:cr/>
      </w:r>
      <w:r w:rsidR="00DE3CA0" w:rsidRPr="00C14F01">
        <w:rPr>
          <w:color w:val="FFFFFF" w:themeColor="background1"/>
          <w:szCs w:val="24"/>
        </w:rPr>
        <w:cr/>
      </w:r>
      <w:r w:rsidR="00780208" w:rsidRPr="00C14F01">
        <w:rPr>
          <w:color w:val="FFFFFF" w:themeColor="background1"/>
          <w:szCs w:val="24"/>
        </w:rPr>
        <w:cr/>
      </w:r>
      <w:r w:rsidR="00780208" w:rsidRPr="00C14F01">
        <w:rPr>
          <w:color w:val="FFFFFF" w:themeColor="background1"/>
          <w:szCs w:val="24"/>
        </w:rPr>
        <w:cr/>
      </w:r>
      <w:r w:rsidR="00DE3CA0" w:rsidRPr="00C14F01">
        <w:rPr>
          <w:color w:val="FFFFFF" w:themeColor="background1"/>
          <w:szCs w:val="24"/>
        </w:rPr>
        <w:t>HOTMANGASI MANURUNG</w:t>
      </w:r>
    </w:p>
    <w:p w:rsidR="00DE3CA0" w:rsidRPr="00C14F01" w:rsidRDefault="00DE3CA0" w:rsidP="00C76860">
      <w:pPr>
        <w:widowControl w:val="0"/>
        <w:pBdr>
          <w:top w:val="nil"/>
          <w:left w:val="nil"/>
          <w:bottom w:val="nil"/>
          <w:right w:val="nil"/>
          <w:between w:val="nil"/>
        </w:pBdr>
        <w:spacing w:before="0" w:line="276" w:lineRule="auto"/>
        <w:ind w:right="-26"/>
        <w:jc w:val="center"/>
        <w:rPr>
          <w:color w:val="FFFFFF" w:themeColor="background1"/>
          <w:szCs w:val="24"/>
        </w:rPr>
      </w:pPr>
      <w:r w:rsidRPr="00C14F01">
        <w:rPr>
          <w:color w:val="FFFFFF" w:themeColor="background1"/>
          <w:szCs w:val="24"/>
        </w:rPr>
        <w:t xml:space="preserve">11S19034 </w:t>
      </w:r>
      <w:r w:rsidRPr="00C14F01">
        <w:rPr>
          <w:color w:val="FFFFFF" w:themeColor="background1"/>
          <w:szCs w:val="24"/>
        </w:rPr>
        <w:cr/>
        <w:t>AGNES BERTUA NABABAN</w:t>
      </w:r>
    </w:p>
    <w:p w:rsidR="00780208" w:rsidRPr="00C14F01" w:rsidRDefault="00DE3CA0" w:rsidP="00DE3CA0">
      <w:pPr>
        <w:widowControl w:val="0"/>
        <w:pBdr>
          <w:top w:val="nil"/>
          <w:left w:val="nil"/>
          <w:bottom w:val="nil"/>
          <w:right w:val="nil"/>
          <w:between w:val="nil"/>
        </w:pBdr>
        <w:spacing w:before="0" w:line="276" w:lineRule="auto"/>
        <w:ind w:right="-26"/>
        <w:jc w:val="center"/>
        <w:rPr>
          <w:b/>
          <w:color w:val="FFFFFF" w:themeColor="background1"/>
          <w:sz w:val="28"/>
          <w:szCs w:val="36"/>
        </w:rPr>
        <w:sectPr w:rsidR="00780208" w:rsidRPr="00C14F01" w:rsidSect="00C94826">
          <w:footerReference w:type="default" r:id="rId12"/>
          <w:footerReference w:type="first" r:id="rId13"/>
          <w:pgSz w:w="11909" w:h="16834"/>
          <w:pgMar w:top="1701" w:right="1701" w:bottom="1701" w:left="2296" w:header="851" w:footer="1418" w:gutter="0"/>
          <w:pgNumType w:fmt="lowerRoman" w:start="1"/>
          <w:cols w:space="720"/>
          <w:titlePg/>
        </w:sectPr>
      </w:pPr>
      <w:r w:rsidRPr="00C14F01">
        <w:rPr>
          <w:color w:val="FFFFFF" w:themeColor="background1"/>
          <w:szCs w:val="24"/>
        </w:rPr>
        <w:t>11S19061</w:t>
      </w:r>
      <w:r w:rsidR="005D6711" w:rsidRPr="00C14F01">
        <w:rPr>
          <w:color w:val="FFFFFF" w:themeColor="background1"/>
          <w:szCs w:val="24"/>
        </w:rPr>
        <w:cr/>
      </w:r>
      <w:r w:rsidR="005D6711" w:rsidRPr="00C14F01">
        <w:rPr>
          <w:color w:val="FFFFFF" w:themeColor="background1"/>
          <w:szCs w:val="24"/>
        </w:rPr>
        <w:cr/>
      </w:r>
      <w:r w:rsidRPr="00C14F01">
        <w:rPr>
          <w:color w:val="FFFFFF" w:themeColor="background1"/>
          <w:szCs w:val="24"/>
        </w:rPr>
        <w:cr/>
      </w:r>
      <w:r w:rsidRPr="00C14F01">
        <w:rPr>
          <w:color w:val="FFFFFF" w:themeColor="background1"/>
          <w:szCs w:val="24"/>
        </w:rPr>
        <w:cr/>
      </w:r>
      <w:r w:rsidRPr="00C14F01">
        <w:rPr>
          <w:color w:val="FFFFFF" w:themeColor="background1"/>
          <w:szCs w:val="24"/>
        </w:rPr>
        <w:cr/>
        <w:t>FAKULTAS INFORMATIKA DAN TEKNIK ELEKTRO</w:t>
      </w:r>
      <w:r w:rsidRPr="00C14F01">
        <w:rPr>
          <w:color w:val="FFFFFF" w:themeColor="background1"/>
          <w:szCs w:val="24"/>
        </w:rPr>
        <w:cr/>
        <w:t>PROGRAM SARJANA INFORMATIKA</w:t>
      </w:r>
      <w:r w:rsidRPr="00C14F01">
        <w:rPr>
          <w:color w:val="FFFFFF" w:themeColor="background1"/>
          <w:szCs w:val="24"/>
        </w:rPr>
        <w:cr/>
        <w:t>LAGUBOTI</w:t>
      </w:r>
      <w:r w:rsidR="008F7D67" w:rsidRPr="00C14F01">
        <w:rPr>
          <w:color w:val="FFFFFF" w:themeColor="background1"/>
          <w:szCs w:val="24"/>
        </w:rPr>
        <w:cr/>
        <w:t>AGUSTUS</w:t>
      </w:r>
      <w:r w:rsidRPr="00C14F01">
        <w:rPr>
          <w:color w:val="FFFFFF" w:themeColor="background1"/>
          <w:szCs w:val="24"/>
        </w:rPr>
        <w:t xml:space="preserve"> 2023</w:t>
      </w:r>
    </w:p>
    <w:p w:rsidR="002C06F1" w:rsidRPr="00C14F01" w:rsidRDefault="00DE3CA0" w:rsidP="001F31F6">
      <w:pPr>
        <w:widowControl w:val="0"/>
        <w:pBdr>
          <w:top w:val="nil"/>
          <w:left w:val="nil"/>
          <w:bottom w:val="nil"/>
          <w:right w:val="nil"/>
          <w:between w:val="nil"/>
        </w:pBdr>
        <w:spacing w:before="0" w:line="276" w:lineRule="auto"/>
        <w:rPr>
          <w:b/>
          <w:sz w:val="36"/>
          <w:szCs w:val="36"/>
        </w:rPr>
      </w:pPr>
      <w:r w:rsidRPr="00C14F01">
        <w:rPr>
          <w:noProof/>
          <w:lang w:val="en-US"/>
        </w:rPr>
        <w:lastRenderedPageBreak/>
        <w:drawing>
          <wp:anchor distT="0" distB="0" distL="114300" distR="114300" simplePos="0" relativeHeight="251667456" behindDoc="0" locked="0" layoutInCell="1" hidden="0" allowOverlap="1" wp14:anchorId="0657AC3E" wp14:editId="6C776B16">
            <wp:simplePos x="0" y="0"/>
            <wp:positionH relativeFrom="margin">
              <wp:align>center</wp:align>
            </wp:positionH>
            <wp:positionV relativeFrom="margin">
              <wp:align>top</wp:align>
            </wp:positionV>
            <wp:extent cx="1355090" cy="1356360"/>
            <wp:effectExtent l="0" t="0" r="0" b="0"/>
            <wp:wrapSquare wrapText="bothSides" distT="0" distB="0" distL="114300" distR="114300"/>
            <wp:docPr id="6"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4"/>
                    <a:srcRect/>
                    <a:stretch>
                      <a:fillRect/>
                    </a:stretch>
                  </pic:blipFill>
                  <pic:spPr>
                    <a:xfrm>
                      <a:off x="0" y="0"/>
                      <a:ext cx="1354412" cy="1355386"/>
                    </a:xfrm>
                    <a:prstGeom prst="rect">
                      <a:avLst/>
                    </a:prstGeom>
                    <a:ln/>
                  </pic:spPr>
                </pic:pic>
              </a:graphicData>
            </a:graphic>
            <wp14:sizeRelH relativeFrom="margin">
              <wp14:pctWidth>0</wp14:pctWidth>
            </wp14:sizeRelH>
            <wp14:sizeRelV relativeFrom="margin">
              <wp14:pctHeight>0</wp14:pctHeight>
            </wp14:sizeRelV>
          </wp:anchor>
        </w:drawing>
      </w:r>
    </w:p>
    <w:p w:rsidR="002C06F1" w:rsidRPr="00C14F0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C14F0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C14F0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C14F01" w:rsidRDefault="002C06F1" w:rsidP="002C06F1">
      <w:pPr>
        <w:widowControl w:val="0"/>
        <w:pBdr>
          <w:top w:val="nil"/>
          <w:left w:val="nil"/>
          <w:bottom w:val="nil"/>
          <w:right w:val="nil"/>
          <w:between w:val="nil"/>
        </w:pBdr>
        <w:spacing w:before="0" w:line="276" w:lineRule="auto"/>
        <w:jc w:val="center"/>
        <w:rPr>
          <w:b/>
          <w:sz w:val="28"/>
          <w:szCs w:val="28"/>
        </w:rPr>
      </w:pPr>
    </w:p>
    <w:p w:rsidR="00DE3CA0" w:rsidRPr="00C14F01" w:rsidRDefault="00DE3CA0" w:rsidP="002C06F1">
      <w:pPr>
        <w:widowControl w:val="0"/>
        <w:pBdr>
          <w:top w:val="nil"/>
          <w:left w:val="nil"/>
          <w:bottom w:val="nil"/>
          <w:right w:val="nil"/>
          <w:between w:val="nil"/>
        </w:pBdr>
        <w:spacing w:before="0" w:line="276" w:lineRule="auto"/>
        <w:jc w:val="center"/>
        <w:rPr>
          <w:b/>
          <w:sz w:val="28"/>
          <w:szCs w:val="28"/>
        </w:rPr>
      </w:pPr>
    </w:p>
    <w:p w:rsidR="00DE3CA0" w:rsidRPr="00C14F01" w:rsidRDefault="00DE3CA0" w:rsidP="002C06F1">
      <w:pPr>
        <w:widowControl w:val="0"/>
        <w:pBdr>
          <w:top w:val="nil"/>
          <w:left w:val="nil"/>
          <w:bottom w:val="nil"/>
          <w:right w:val="nil"/>
          <w:between w:val="nil"/>
        </w:pBdr>
        <w:spacing w:before="0" w:line="276" w:lineRule="auto"/>
        <w:jc w:val="center"/>
        <w:rPr>
          <w:b/>
          <w:sz w:val="28"/>
          <w:szCs w:val="28"/>
        </w:rPr>
      </w:pPr>
    </w:p>
    <w:p w:rsidR="00DE3CA0" w:rsidRPr="00C14F01" w:rsidRDefault="00DE3CA0" w:rsidP="002C06F1">
      <w:pPr>
        <w:widowControl w:val="0"/>
        <w:pBdr>
          <w:top w:val="nil"/>
          <w:left w:val="nil"/>
          <w:bottom w:val="nil"/>
          <w:right w:val="nil"/>
          <w:between w:val="nil"/>
        </w:pBdr>
        <w:spacing w:before="0" w:line="276" w:lineRule="auto"/>
        <w:jc w:val="center"/>
        <w:rPr>
          <w:b/>
          <w:sz w:val="28"/>
          <w:szCs w:val="28"/>
        </w:rPr>
      </w:pPr>
    </w:p>
    <w:p w:rsidR="002C06F1" w:rsidRPr="00C14F01" w:rsidRDefault="002C06F1" w:rsidP="002C06F1">
      <w:pPr>
        <w:widowControl w:val="0"/>
        <w:pBdr>
          <w:top w:val="nil"/>
          <w:left w:val="nil"/>
          <w:bottom w:val="nil"/>
          <w:right w:val="nil"/>
          <w:between w:val="nil"/>
        </w:pBdr>
        <w:spacing w:before="0" w:line="276" w:lineRule="auto"/>
        <w:jc w:val="center"/>
        <w:rPr>
          <w:b/>
          <w:sz w:val="28"/>
          <w:szCs w:val="28"/>
        </w:rPr>
      </w:pPr>
      <w:r w:rsidRPr="00C14F01">
        <w:rPr>
          <w:b/>
          <w:sz w:val="28"/>
          <w:szCs w:val="28"/>
        </w:rPr>
        <w:t>INSTITUT TEKNOLOGI DEL</w:t>
      </w:r>
    </w:p>
    <w:p w:rsidR="002C06F1" w:rsidRPr="00C14F0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C14F01" w:rsidRDefault="002C06F1" w:rsidP="002C06F1">
      <w:pPr>
        <w:widowControl w:val="0"/>
        <w:pBdr>
          <w:top w:val="nil"/>
          <w:left w:val="nil"/>
          <w:bottom w:val="nil"/>
          <w:right w:val="nil"/>
          <w:between w:val="nil"/>
        </w:pBdr>
        <w:spacing w:before="0" w:line="276" w:lineRule="auto"/>
        <w:ind w:right="-26"/>
        <w:jc w:val="center"/>
        <w:rPr>
          <w:b/>
          <w:sz w:val="28"/>
          <w:szCs w:val="36"/>
        </w:rPr>
      </w:pPr>
      <w:r w:rsidRPr="00C14F01">
        <w:rPr>
          <w:b/>
          <w:sz w:val="28"/>
          <w:szCs w:val="36"/>
        </w:rPr>
        <w:t>PERBANDINGAN ALGORITMA SUPPORT VECTOR REGRESSION DAN ARTIFICIAL NEURAL NETWORK DALAM PREDIKSI JUMLAH PENDAFTAR CALON MAHASISWA BARU</w:t>
      </w:r>
    </w:p>
    <w:p w:rsidR="002C06F1" w:rsidRPr="00C14F01" w:rsidRDefault="00F7083C" w:rsidP="002C06F1">
      <w:pPr>
        <w:spacing w:before="0"/>
        <w:ind w:right="-26"/>
        <w:jc w:val="center"/>
        <w:rPr>
          <w:b/>
          <w:sz w:val="28"/>
          <w:szCs w:val="36"/>
        </w:rPr>
      </w:pPr>
      <w:r w:rsidRPr="00C14F01">
        <w:rPr>
          <w:b/>
          <w:sz w:val="28"/>
          <w:szCs w:val="36"/>
        </w:rPr>
        <w:t xml:space="preserve">(STUDI KASUS : </w:t>
      </w:r>
      <w:r w:rsidR="002C06F1" w:rsidRPr="00C14F01">
        <w:rPr>
          <w:b/>
          <w:sz w:val="28"/>
          <w:szCs w:val="36"/>
        </w:rPr>
        <w:t>INSTITUT TEKNOLOGI DEL</w:t>
      </w:r>
      <w:r w:rsidRPr="00C14F01">
        <w:rPr>
          <w:b/>
          <w:sz w:val="28"/>
          <w:szCs w:val="36"/>
        </w:rPr>
        <w:t>)</w:t>
      </w:r>
    </w:p>
    <w:p w:rsidR="002C06F1" w:rsidRPr="00C14F01" w:rsidRDefault="002C06F1" w:rsidP="002C06F1">
      <w:pPr>
        <w:jc w:val="center"/>
        <w:rPr>
          <w:b/>
          <w:sz w:val="28"/>
        </w:rPr>
      </w:pPr>
    </w:p>
    <w:p w:rsidR="002C06F1" w:rsidRPr="00C14F01" w:rsidRDefault="002C06F1" w:rsidP="002C06F1">
      <w:pPr>
        <w:jc w:val="center"/>
        <w:rPr>
          <w:b/>
          <w:sz w:val="28"/>
        </w:rPr>
      </w:pPr>
      <w:r w:rsidRPr="00C14F01">
        <w:rPr>
          <w:b/>
          <w:sz w:val="28"/>
        </w:rPr>
        <w:t>DOKUMEN TUGAS AKHIR</w:t>
      </w:r>
    </w:p>
    <w:p w:rsidR="002C06F1" w:rsidRPr="00C14F01" w:rsidRDefault="002C06F1" w:rsidP="002C06F1">
      <w:pPr>
        <w:spacing w:before="0"/>
        <w:jc w:val="center"/>
      </w:pPr>
    </w:p>
    <w:p w:rsidR="002C06F1" w:rsidRPr="00C14F01" w:rsidRDefault="002C06F1" w:rsidP="002C06F1">
      <w:pPr>
        <w:spacing w:before="0"/>
        <w:jc w:val="center"/>
        <w:rPr>
          <w:b/>
        </w:rPr>
      </w:pPr>
      <w:r w:rsidRPr="00C14F01">
        <w:rPr>
          <w:b/>
        </w:rPr>
        <w:t>Disampaikan Sebagai Bagian dari Persyaratan Kelulusan Sarjana</w:t>
      </w:r>
    </w:p>
    <w:p w:rsidR="002C06F1" w:rsidRPr="00C14F01" w:rsidRDefault="002C06F1" w:rsidP="002C06F1">
      <w:pPr>
        <w:spacing w:before="0"/>
        <w:jc w:val="center"/>
        <w:rPr>
          <w:b/>
        </w:rPr>
      </w:pPr>
      <w:r w:rsidRPr="00C14F01">
        <w:rPr>
          <w:b/>
        </w:rPr>
        <w:t>Program Studi Sarjana Informatika</w:t>
      </w:r>
    </w:p>
    <w:p w:rsidR="003D146F" w:rsidRPr="00C14F01" w:rsidRDefault="003D146F" w:rsidP="002C06F1">
      <w:pPr>
        <w:spacing w:before="0"/>
        <w:jc w:val="center"/>
        <w:rPr>
          <w:b/>
        </w:rPr>
      </w:pPr>
    </w:p>
    <w:p w:rsidR="002C06F1" w:rsidRPr="00C14F01" w:rsidRDefault="002C06F1" w:rsidP="002C06F1">
      <w:pPr>
        <w:spacing w:before="0"/>
        <w:jc w:val="center"/>
        <w:rPr>
          <w:b/>
        </w:rPr>
      </w:pPr>
    </w:p>
    <w:tbl>
      <w:tblPr>
        <w:tblStyle w:val="affffff4"/>
        <w:tblW w:w="5103" w:type="dxa"/>
        <w:tblInd w:w="180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8"/>
        <w:gridCol w:w="3685"/>
      </w:tblGrid>
      <w:tr w:rsidR="002C06F1" w:rsidRPr="00C14F01"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C14F01" w:rsidRDefault="003D146F" w:rsidP="002C06F1">
            <w:pPr>
              <w:spacing w:before="0"/>
              <w:rPr>
                <w:b/>
              </w:rPr>
            </w:pPr>
            <w:r w:rsidRPr="00C14F01">
              <w:rPr>
                <w:b/>
              </w:rPr>
              <w:t>11S19034</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C14F01" w:rsidRDefault="003D146F" w:rsidP="002C06F1">
            <w:pPr>
              <w:spacing w:before="0"/>
              <w:rPr>
                <w:b/>
              </w:rPr>
            </w:pPr>
            <w:r w:rsidRPr="00C14F01">
              <w:rPr>
                <w:b/>
              </w:rPr>
              <w:t>HOTMANGASI MANURUNG</w:t>
            </w:r>
          </w:p>
        </w:tc>
      </w:tr>
      <w:tr w:rsidR="002C06F1" w:rsidRPr="00C14F01"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C14F01" w:rsidRDefault="003D146F" w:rsidP="002C06F1">
            <w:pPr>
              <w:spacing w:before="0"/>
              <w:rPr>
                <w:b/>
              </w:rPr>
            </w:pPr>
            <w:r w:rsidRPr="00C14F01">
              <w:rPr>
                <w:b/>
              </w:rPr>
              <w:t>11S19061</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C14F01" w:rsidRDefault="003D146F" w:rsidP="002C06F1">
            <w:pPr>
              <w:spacing w:before="0"/>
              <w:rPr>
                <w:b/>
              </w:rPr>
            </w:pPr>
            <w:r w:rsidRPr="00C14F01">
              <w:rPr>
                <w:b/>
              </w:rPr>
              <w:t>AGNES BERTUA NABABAN</w:t>
            </w:r>
          </w:p>
        </w:tc>
      </w:tr>
    </w:tbl>
    <w:p w:rsidR="003D146F" w:rsidRPr="00C14F01" w:rsidRDefault="003D146F" w:rsidP="003D146F"/>
    <w:p w:rsidR="003D146F" w:rsidRPr="00C14F01" w:rsidRDefault="003D146F" w:rsidP="00DE3CA0">
      <w:pPr>
        <w:spacing w:before="0"/>
        <w:jc w:val="center"/>
        <w:rPr>
          <w:b/>
          <w:szCs w:val="24"/>
        </w:rPr>
      </w:pPr>
      <w:r w:rsidRPr="00C14F01">
        <w:rPr>
          <w:b/>
          <w:szCs w:val="24"/>
        </w:rPr>
        <w:t>FAKULTAS INFORMATIKA DAN TEKNIK ELEKTRO</w:t>
      </w:r>
    </w:p>
    <w:p w:rsidR="003D146F" w:rsidRPr="00C14F01" w:rsidRDefault="003D146F" w:rsidP="00DE3CA0">
      <w:pPr>
        <w:spacing w:before="0"/>
        <w:jc w:val="center"/>
        <w:rPr>
          <w:b/>
          <w:szCs w:val="24"/>
        </w:rPr>
      </w:pPr>
      <w:r w:rsidRPr="00C14F01">
        <w:rPr>
          <w:b/>
          <w:szCs w:val="24"/>
        </w:rPr>
        <w:t>SARJANA INFORMATIKA</w:t>
      </w:r>
    </w:p>
    <w:p w:rsidR="003D146F" w:rsidRPr="00C14F01" w:rsidRDefault="003D146F" w:rsidP="00DE3CA0">
      <w:pPr>
        <w:spacing w:before="0"/>
        <w:jc w:val="center"/>
        <w:rPr>
          <w:b/>
          <w:szCs w:val="24"/>
        </w:rPr>
      </w:pPr>
      <w:r w:rsidRPr="00C14F01">
        <w:rPr>
          <w:b/>
          <w:szCs w:val="24"/>
        </w:rPr>
        <w:t>LAGUBOTI</w:t>
      </w:r>
    </w:p>
    <w:p w:rsidR="005D6711" w:rsidRPr="00C14F01" w:rsidRDefault="008F7D67" w:rsidP="00DE3CA0">
      <w:pPr>
        <w:spacing w:before="0"/>
        <w:jc w:val="center"/>
        <w:rPr>
          <w:b/>
          <w:szCs w:val="24"/>
        </w:rPr>
        <w:sectPr w:rsidR="005D6711" w:rsidRPr="00C14F01" w:rsidSect="005D6711">
          <w:footerReference w:type="default" r:id="rId15"/>
          <w:pgSz w:w="11909" w:h="16834"/>
          <w:pgMar w:top="1701" w:right="1701" w:bottom="1701" w:left="2296" w:header="851" w:footer="1418" w:gutter="0"/>
          <w:pgNumType w:fmt="lowerRoman" w:start="1"/>
          <w:cols w:space="720"/>
          <w:docGrid w:linePitch="326"/>
        </w:sectPr>
      </w:pPr>
      <w:r w:rsidRPr="00C14F01">
        <w:rPr>
          <w:b/>
          <w:szCs w:val="24"/>
        </w:rPr>
        <w:t>AGUSTUS</w:t>
      </w:r>
      <w:r w:rsidR="003D146F" w:rsidRPr="00C14F01">
        <w:rPr>
          <w:b/>
          <w:szCs w:val="24"/>
        </w:rPr>
        <w:t xml:space="preserve"> 2023</w:t>
      </w:r>
    </w:p>
    <w:p w:rsidR="008F7D67" w:rsidRPr="00C14F01" w:rsidRDefault="008F7D67" w:rsidP="00B32209">
      <w:pPr>
        <w:pStyle w:val="Heading1"/>
        <w:numPr>
          <w:ilvl w:val="0"/>
          <w:numId w:val="0"/>
        </w:numPr>
        <w:spacing w:before="0"/>
      </w:pPr>
      <w:bookmarkStart w:id="0" w:name="_Toc140173438"/>
      <w:r w:rsidRPr="00C14F01">
        <w:lastRenderedPageBreak/>
        <w:t>HALAMAN PERNYATAAN ORISINALITAS</w:t>
      </w:r>
      <w:bookmarkEnd w:id="0"/>
    </w:p>
    <w:p w:rsidR="008F7D67" w:rsidRPr="00C14F01" w:rsidRDefault="008F7D67" w:rsidP="008F7D67">
      <w:pPr>
        <w:jc w:val="center"/>
      </w:pPr>
      <w:r w:rsidRPr="00C14F01">
        <w:t>Tugas Akhir ini ad</w:t>
      </w:r>
      <w:r w:rsidR="00F10158" w:rsidRPr="00C14F01">
        <w:t>alah hasil karya kami</w:t>
      </w:r>
      <w:r w:rsidRPr="00C14F01">
        <w:t xml:space="preserve"> sendiri, dan semua sumber baik yang</w:t>
      </w:r>
    </w:p>
    <w:p w:rsidR="008F7D67" w:rsidRPr="00C14F01" w:rsidRDefault="008F7D67" w:rsidP="008F7D67">
      <w:pPr>
        <w:jc w:val="center"/>
      </w:pPr>
      <w:r w:rsidRPr="00C14F01">
        <w:t>dikutip maupun dirujuk telah penulis nyatakan dengan benar.</w:t>
      </w:r>
    </w:p>
    <w:p w:rsidR="008F7D67" w:rsidRPr="00C14F01"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94"/>
        <w:gridCol w:w="5326"/>
      </w:tblGrid>
      <w:tr w:rsidR="008F7D67" w:rsidRPr="00C14F01" w:rsidTr="008F7D67">
        <w:tc>
          <w:tcPr>
            <w:tcW w:w="1407" w:type="dxa"/>
          </w:tcPr>
          <w:p w:rsidR="008F7D67" w:rsidRPr="00C14F01" w:rsidRDefault="008F7D67" w:rsidP="006F0F18">
            <w:pPr>
              <w:spacing w:before="0"/>
            </w:pPr>
            <w:r w:rsidRPr="00C14F01">
              <w:t>Nama</w:t>
            </w:r>
          </w:p>
        </w:tc>
        <w:tc>
          <w:tcPr>
            <w:tcW w:w="294" w:type="dxa"/>
          </w:tcPr>
          <w:p w:rsidR="008F7D67" w:rsidRPr="00C14F01" w:rsidRDefault="008F7D67" w:rsidP="006F0F18">
            <w:pPr>
              <w:spacing w:before="0"/>
            </w:pPr>
            <w:r w:rsidRPr="00C14F01">
              <w:t>:</w:t>
            </w:r>
          </w:p>
        </w:tc>
        <w:tc>
          <w:tcPr>
            <w:tcW w:w="5326" w:type="dxa"/>
          </w:tcPr>
          <w:p w:rsidR="008F7D67" w:rsidRPr="00C14F01" w:rsidRDefault="008F7D67" w:rsidP="006F0F18">
            <w:pPr>
              <w:spacing w:before="0"/>
            </w:pPr>
            <w:r w:rsidRPr="00C14F01">
              <w:t>Hotmangasi Manurung</w:t>
            </w:r>
          </w:p>
        </w:tc>
      </w:tr>
      <w:tr w:rsidR="008F7D67" w:rsidRPr="00C14F01" w:rsidTr="008F7D67">
        <w:tc>
          <w:tcPr>
            <w:tcW w:w="1407" w:type="dxa"/>
          </w:tcPr>
          <w:p w:rsidR="008F7D67" w:rsidRPr="00C14F01" w:rsidRDefault="008F7D67" w:rsidP="006F0F18">
            <w:pPr>
              <w:spacing w:before="0"/>
            </w:pPr>
            <w:r w:rsidRPr="00C14F01">
              <w:t>NIM</w:t>
            </w:r>
          </w:p>
        </w:tc>
        <w:tc>
          <w:tcPr>
            <w:tcW w:w="294" w:type="dxa"/>
          </w:tcPr>
          <w:p w:rsidR="008F7D67" w:rsidRPr="00C14F01" w:rsidRDefault="008F7D67" w:rsidP="006F0F18">
            <w:pPr>
              <w:spacing w:before="0"/>
            </w:pPr>
            <w:r w:rsidRPr="00C14F01">
              <w:t>:</w:t>
            </w:r>
          </w:p>
        </w:tc>
        <w:tc>
          <w:tcPr>
            <w:tcW w:w="5326" w:type="dxa"/>
          </w:tcPr>
          <w:p w:rsidR="008F7D67" w:rsidRPr="00C14F01" w:rsidRDefault="008F7D67" w:rsidP="006F0F18">
            <w:pPr>
              <w:spacing w:before="0"/>
            </w:pPr>
            <w:r w:rsidRPr="00C14F01">
              <w:t>11S19034</w:t>
            </w:r>
          </w:p>
        </w:tc>
      </w:tr>
      <w:tr w:rsidR="008F7D67" w:rsidRPr="00C14F01" w:rsidTr="008F7D67">
        <w:trPr>
          <w:trHeight w:val="1044"/>
        </w:trPr>
        <w:tc>
          <w:tcPr>
            <w:tcW w:w="1407" w:type="dxa"/>
          </w:tcPr>
          <w:p w:rsidR="008F7D67" w:rsidRPr="00C14F01" w:rsidRDefault="008F7D67" w:rsidP="006F0F18">
            <w:pPr>
              <w:spacing w:before="0"/>
            </w:pPr>
            <w:r w:rsidRPr="00C14F01">
              <w:t>Tanda Tangan</w:t>
            </w:r>
          </w:p>
        </w:tc>
        <w:tc>
          <w:tcPr>
            <w:tcW w:w="294" w:type="dxa"/>
          </w:tcPr>
          <w:p w:rsidR="008F7D67" w:rsidRPr="00C14F01" w:rsidRDefault="008F7D67" w:rsidP="006F0F18">
            <w:pPr>
              <w:spacing w:before="0"/>
            </w:pPr>
            <w:r w:rsidRPr="00C14F01">
              <w:t>:</w:t>
            </w:r>
          </w:p>
        </w:tc>
        <w:tc>
          <w:tcPr>
            <w:tcW w:w="5326" w:type="dxa"/>
          </w:tcPr>
          <w:p w:rsidR="008F7D67" w:rsidRPr="00C14F01" w:rsidRDefault="008F7D67" w:rsidP="006F0F18">
            <w:pPr>
              <w:spacing w:before="0"/>
            </w:pPr>
          </w:p>
        </w:tc>
      </w:tr>
      <w:tr w:rsidR="008F7D67" w:rsidRPr="00C14F01" w:rsidTr="008F7D67">
        <w:tc>
          <w:tcPr>
            <w:tcW w:w="1407" w:type="dxa"/>
          </w:tcPr>
          <w:p w:rsidR="008F7D67" w:rsidRPr="00C14F01" w:rsidRDefault="008F7D67" w:rsidP="006F0F18">
            <w:pPr>
              <w:spacing w:before="0"/>
            </w:pPr>
            <w:r w:rsidRPr="00C14F01">
              <w:t>Tanggal</w:t>
            </w:r>
          </w:p>
        </w:tc>
        <w:tc>
          <w:tcPr>
            <w:tcW w:w="294" w:type="dxa"/>
          </w:tcPr>
          <w:p w:rsidR="008F7D67" w:rsidRPr="00C14F01" w:rsidRDefault="008F7D67" w:rsidP="006F0F18">
            <w:pPr>
              <w:spacing w:before="0"/>
            </w:pPr>
            <w:r w:rsidRPr="00C14F01">
              <w:t>:</w:t>
            </w:r>
          </w:p>
        </w:tc>
        <w:tc>
          <w:tcPr>
            <w:tcW w:w="5326" w:type="dxa"/>
          </w:tcPr>
          <w:p w:rsidR="008F7D67" w:rsidRPr="00C14F01" w:rsidRDefault="008F7D67" w:rsidP="006F0F18">
            <w:pPr>
              <w:spacing w:before="0"/>
            </w:pPr>
            <w:r w:rsidRPr="00C14F01">
              <w:t>14 Agustus 2023</w:t>
            </w:r>
          </w:p>
        </w:tc>
      </w:tr>
    </w:tbl>
    <w:p w:rsidR="008F7D67" w:rsidRPr="00C14F01"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94"/>
        <w:gridCol w:w="5326"/>
      </w:tblGrid>
      <w:tr w:rsidR="008F7D67" w:rsidRPr="00C14F01" w:rsidTr="008F7D67">
        <w:tc>
          <w:tcPr>
            <w:tcW w:w="1407" w:type="dxa"/>
          </w:tcPr>
          <w:p w:rsidR="008F7D67" w:rsidRPr="00C14F01" w:rsidRDefault="008F7D67" w:rsidP="006F0F18">
            <w:pPr>
              <w:spacing w:before="0"/>
            </w:pPr>
            <w:r w:rsidRPr="00C14F01">
              <w:t>Nama</w:t>
            </w:r>
          </w:p>
        </w:tc>
        <w:tc>
          <w:tcPr>
            <w:tcW w:w="294" w:type="dxa"/>
          </w:tcPr>
          <w:p w:rsidR="008F7D67" w:rsidRPr="00C14F01" w:rsidRDefault="008F7D67" w:rsidP="006F0F18">
            <w:pPr>
              <w:spacing w:before="0"/>
            </w:pPr>
            <w:r w:rsidRPr="00C14F01">
              <w:t>:</w:t>
            </w:r>
          </w:p>
        </w:tc>
        <w:tc>
          <w:tcPr>
            <w:tcW w:w="5326" w:type="dxa"/>
          </w:tcPr>
          <w:p w:rsidR="008F7D67" w:rsidRPr="00C14F01" w:rsidRDefault="008F7D67" w:rsidP="006F0F18">
            <w:pPr>
              <w:spacing w:before="0"/>
            </w:pPr>
            <w:r w:rsidRPr="00C14F01">
              <w:t>Agnes Bertua Nababan</w:t>
            </w:r>
          </w:p>
        </w:tc>
      </w:tr>
      <w:tr w:rsidR="008F7D67" w:rsidRPr="00C14F01" w:rsidTr="008F7D67">
        <w:tc>
          <w:tcPr>
            <w:tcW w:w="1407" w:type="dxa"/>
          </w:tcPr>
          <w:p w:rsidR="008F7D67" w:rsidRPr="00C14F01" w:rsidRDefault="008F7D67" w:rsidP="006F0F18">
            <w:pPr>
              <w:spacing w:before="0"/>
            </w:pPr>
            <w:r w:rsidRPr="00C14F01">
              <w:t>NIM</w:t>
            </w:r>
          </w:p>
        </w:tc>
        <w:tc>
          <w:tcPr>
            <w:tcW w:w="294" w:type="dxa"/>
          </w:tcPr>
          <w:p w:rsidR="008F7D67" w:rsidRPr="00C14F01" w:rsidRDefault="008F7D67" w:rsidP="006F0F18">
            <w:pPr>
              <w:spacing w:before="0"/>
            </w:pPr>
            <w:r w:rsidRPr="00C14F01">
              <w:t>:</w:t>
            </w:r>
          </w:p>
        </w:tc>
        <w:tc>
          <w:tcPr>
            <w:tcW w:w="5326" w:type="dxa"/>
          </w:tcPr>
          <w:p w:rsidR="008F7D67" w:rsidRPr="00C14F01" w:rsidRDefault="008F7D67" w:rsidP="006F0F18">
            <w:pPr>
              <w:spacing w:before="0"/>
            </w:pPr>
            <w:r w:rsidRPr="00C14F01">
              <w:t>11S19061</w:t>
            </w:r>
          </w:p>
        </w:tc>
      </w:tr>
      <w:tr w:rsidR="008F7D67" w:rsidRPr="00C14F01" w:rsidTr="008F7D67">
        <w:trPr>
          <w:trHeight w:val="1044"/>
        </w:trPr>
        <w:tc>
          <w:tcPr>
            <w:tcW w:w="1407" w:type="dxa"/>
          </w:tcPr>
          <w:p w:rsidR="008F7D67" w:rsidRPr="00C14F01" w:rsidRDefault="008F7D67" w:rsidP="006F0F18">
            <w:pPr>
              <w:spacing w:before="0"/>
            </w:pPr>
            <w:r w:rsidRPr="00C14F01">
              <w:t>Tanda Tangan</w:t>
            </w:r>
          </w:p>
        </w:tc>
        <w:tc>
          <w:tcPr>
            <w:tcW w:w="294" w:type="dxa"/>
          </w:tcPr>
          <w:p w:rsidR="008F7D67" w:rsidRPr="00C14F01" w:rsidRDefault="008F7D67" w:rsidP="006F0F18">
            <w:pPr>
              <w:spacing w:before="0"/>
            </w:pPr>
            <w:r w:rsidRPr="00C14F01">
              <w:t>:</w:t>
            </w:r>
          </w:p>
        </w:tc>
        <w:tc>
          <w:tcPr>
            <w:tcW w:w="5326" w:type="dxa"/>
          </w:tcPr>
          <w:p w:rsidR="008F7D67" w:rsidRPr="00C14F01" w:rsidRDefault="008F7D67" w:rsidP="006F0F18">
            <w:pPr>
              <w:spacing w:before="0"/>
            </w:pPr>
          </w:p>
        </w:tc>
      </w:tr>
      <w:tr w:rsidR="008F7D67" w:rsidRPr="00C14F01" w:rsidTr="008F7D67">
        <w:tc>
          <w:tcPr>
            <w:tcW w:w="1407" w:type="dxa"/>
          </w:tcPr>
          <w:p w:rsidR="008F7D67" w:rsidRPr="00C14F01" w:rsidRDefault="008F7D67" w:rsidP="006F0F18">
            <w:pPr>
              <w:spacing w:before="0"/>
            </w:pPr>
            <w:r w:rsidRPr="00C14F01">
              <w:t>Tanggal</w:t>
            </w:r>
          </w:p>
        </w:tc>
        <w:tc>
          <w:tcPr>
            <w:tcW w:w="294" w:type="dxa"/>
          </w:tcPr>
          <w:p w:rsidR="008F7D67" w:rsidRPr="00C14F01" w:rsidRDefault="008F7D67" w:rsidP="006F0F18">
            <w:pPr>
              <w:spacing w:before="0"/>
            </w:pPr>
            <w:r w:rsidRPr="00C14F01">
              <w:t>:</w:t>
            </w:r>
          </w:p>
        </w:tc>
        <w:tc>
          <w:tcPr>
            <w:tcW w:w="5326" w:type="dxa"/>
          </w:tcPr>
          <w:p w:rsidR="008F7D67" w:rsidRPr="00C14F01" w:rsidRDefault="008F7D67" w:rsidP="006F0F18">
            <w:pPr>
              <w:spacing w:before="0"/>
            </w:pPr>
            <w:r w:rsidRPr="00C14F01">
              <w:t>14 Agustus 2023</w:t>
            </w:r>
          </w:p>
        </w:tc>
      </w:tr>
    </w:tbl>
    <w:p w:rsidR="008F7D67" w:rsidRPr="00C14F01" w:rsidRDefault="008F7D67" w:rsidP="008F7D67">
      <w:pPr>
        <w:jc w:val="center"/>
      </w:pPr>
    </w:p>
    <w:p w:rsidR="008F7D67" w:rsidRPr="00C14F01" w:rsidRDefault="008F7D67" w:rsidP="008F7D67">
      <w:pPr>
        <w:jc w:val="center"/>
      </w:pPr>
    </w:p>
    <w:p w:rsidR="008F7D67" w:rsidRPr="00C14F01" w:rsidRDefault="008F7D67" w:rsidP="008F7D67">
      <w:pPr>
        <w:jc w:val="center"/>
      </w:pPr>
    </w:p>
    <w:p w:rsidR="008F7D67" w:rsidRPr="00C14F01" w:rsidRDefault="008F7D67" w:rsidP="008F7D67">
      <w:pPr>
        <w:jc w:val="center"/>
      </w:pPr>
    </w:p>
    <w:p w:rsidR="008F7D67" w:rsidRDefault="008F7D67" w:rsidP="008F7D67">
      <w:pPr>
        <w:jc w:val="center"/>
      </w:pPr>
    </w:p>
    <w:p w:rsidR="006F0F18" w:rsidRDefault="006F0F18" w:rsidP="008F7D67">
      <w:pPr>
        <w:jc w:val="center"/>
      </w:pPr>
    </w:p>
    <w:p w:rsidR="006F0F18" w:rsidRDefault="006F0F18" w:rsidP="008F7D67">
      <w:pPr>
        <w:jc w:val="center"/>
      </w:pPr>
    </w:p>
    <w:p w:rsidR="006F0F18" w:rsidRPr="00C14F01" w:rsidRDefault="006F0F18" w:rsidP="008F7D67">
      <w:pPr>
        <w:jc w:val="center"/>
      </w:pPr>
    </w:p>
    <w:p w:rsidR="00F10158" w:rsidRPr="00C14F01" w:rsidRDefault="00F10158" w:rsidP="00F10158">
      <w:pPr>
        <w:pStyle w:val="Heading1"/>
        <w:numPr>
          <w:ilvl w:val="0"/>
          <w:numId w:val="0"/>
        </w:numPr>
        <w:spacing w:before="0"/>
      </w:pPr>
      <w:bookmarkStart w:id="1" w:name="_Toc140173439"/>
      <w:r w:rsidRPr="00C14F01">
        <w:lastRenderedPageBreak/>
        <w:t>HALAMAN PENGESAHAN</w:t>
      </w:r>
      <w:bookmarkEnd w:id="1"/>
    </w:p>
    <w:p w:rsidR="00F10158" w:rsidRPr="00C14F01" w:rsidRDefault="00F10158" w:rsidP="00F10158">
      <w:r w:rsidRPr="00C14F01">
        <w:t xml:space="preserve">Tugas Akhir ini diajukan oleh :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
        <w:gridCol w:w="1980"/>
        <w:gridCol w:w="284"/>
        <w:gridCol w:w="5226"/>
      </w:tblGrid>
      <w:tr w:rsidR="00F7083C" w:rsidRPr="00C14F01" w:rsidTr="00D47D6B">
        <w:tc>
          <w:tcPr>
            <w:tcW w:w="430" w:type="dxa"/>
          </w:tcPr>
          <w:p w:rsidR="00F7083C" w:rsidRPr="00C14F01" w:rsidRDefault="00F7083C" w:rsidP="00D47D6B">
            <w:pPr>
              <w:pStyle w:val="ListParagraph"/>
              <w:spacing w:before="0"/>
              <w:ind w:left="0"/>
            </w:pPr>
            <w:r w:rsidRPr="00C14F01">
              <w:t>1.</w:t>
            </w:r>
          </w:p>
        </w:tc>
        <w:tc>
          <w:tcPr>
            <w:tcW w:w="1980" w:type="dxa"/>
          </w:tcPr>
          <w:p w:rsidR="00F7083C" w:rsidRPr="00C14F01" w:rsidRDefault="00F7083C" w:rsidP="003076A3">
            <w:pPr>
              <w:spacing w:before="0"/>
            </w:pPr>
            <w:r w:rsidRPr="00C14F01">
              <w:t>Nama</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spacing w:before="0"/>
            </w:pPr>
            <w:r w:rsidRPr="00C14F01">
              <w:t>Hotmangasi Manurung</w:t>
            </w:r>
          </w:p>
        </w:tc>
      </w:tr>
      <w:tr w:rsidR="00F7083C" w:rsidRPr="00C14F01" w:rsidTr="00D47D6B">
        <w:tc>
          <w:tcPr>
            <w:tcW w:w="430" w:type="dxa"/>
          </w:tcPr>
          <w:p w:rsidR="00F7083C" w:rsidRPr="00C14F01" w:rsidRDefault="00F7083C" w:rsidP="003076A3">
            <w:pPr>
              <w:spacing w:before="0"/>
            </w:pPr>
          </w:p>
        </w:tc>
        <w:tc>
          <w:tcPr>
            <w:tcW w:w="1980" w:type="dxa"/>
          </w:tcPr>
          <w:p w:rsidR="00F7083C" w:rsidRPr="00C14F01" w:rsidRDefault="00F7083C" w:rsidP="003076A3">
            <w:pPr>
              <w:spacing w:before="0"/>
            </w:pPr>
            <w:r w:rsidRPr="00C14F01">
              <w:t>NIM</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spacing w:before="0"/>
            </w:pPr>
            <w:r w:rsidRPr="00C14F01">
              <w:t>11S19034</w:t>
            </w:r>
          </w:p>
        </w:tc>
      </w:tr>
      <w:tr w:rsidR="00F7083C" w:rsidRPr="00C14F01" w:rsidTr="00D47D6B">
        <w:tc>
          <w:tcPr>
            <w:tcW w:w="430" w:type="dxa"/>
          </w:tcPr>
          <w:p w:rsidR="00F7083C" w:rsidRPr="00C14F01" w:rsidRDefault="00F7083C" w:rsidP="003076A3">
            <w:pPr>
              <w:spacing w:before="0"/>
            </w:pPr>
          </w:p>
        </w:tc>
        <w:tc>
          <w:tcPr>
            <w:tcW w:w="1980" w:type="dxa"/>
          </w:tcPr>
          <w:p w:rsidR="00F7083C" w:rsidRPr="00C14F01" w:rsidRDefault="00F7083C" w:rsidP="003076A3">
            <w:pPr>
              <w:spacing w:before="0"/>
            </w:pPr>
            <w:r w:rsidRPr="00C14F01">
              <w:t>Program Studi</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spacing w:before="0"/>
            </w:pPr>
            <w:r w:rsidRPr="00C14F01">
              <w:t>Sarjana Informatika</w:t>
            </w:r>
          </w:p>
        </w:tc>
      </w:tr>
      <w:tr w:rsidR="00F7083C" w:rsidRPr="00C14F01" w:rsidTr="00D47D6B">
        <w:tc>
          <w:tcPr>
            <w:tcW w:w="430" w:type="dxa"/>
          </w:tcPr>
          <w:p w:rsidR="00F7083C" w:rsidRPr="00C14F01" w:rsidRDefault="00F7083C" w:rsidP="00D47D6B">
            <w:pPr>
              <w:pStyle w:val="ListParagraph"/>
              <w:spacing w:before="0"/>
              <w:ind w:left="34"/>
            </w:pPr>
            <w:r w:rsidRPr="00C14F01">
              <w:t>2.</w:t>
            </w:r>
          </w:p>
        </w:tc>
        <w:tc>
          <w:tcPr>
            <w:tcW w:w="1980" w:type="dxa"/>
          </w:tcPr>
          <w:p w:rsidR="00F7083C" w:rsidRPr="00C14F01" w:rsidRDefault="00F7083C" w:rsidP="003076A3">
            <w:pPr>
              <w:spacing w:before="0"/>
            </w:pPr>
            <w:r w:rsidRPr="00C14F01">
              <w:t>Nama</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spacing w:before="0"/>
            </w:pPr>
            <w:r w:rsidRPr="00C14F01">
              <w:t>Agnes Bertua Nababan</w:t>
            </w:r>
          </w:p>
        </w:tc>
      </w:tr>
      <w:tr w:rsidR="00F7083C" w:rsidRPr="00C14F01" w:rsidTr="00D47D6B">
        <w:tc>
          <w:tcPr>
            <w:tcW w:w="430" w:type="dxa"/>
          </w:tcPr>
          <w:p w:rsidR="00F7083C" w:rsidRPr="00C14F01" w:rsidRDefault="00F7083C" w:rsidP="003076A3">
            <w:pPr>
              <w:spacing w:before="0"/>
            </w:pPr>
          </w:p>
        </w:tc>
        <w:tc>
          <w:tcPr>
            <w:tcW w:w="1980" w:type="dxa"/>
          </w:tcPr>
          <w:p w:rsidR="00F7083C" w:rsidRPr="00C14F01" w:rsidRDefault="00F7083C" w:rsidP="003076A3">
            <w:pPr>
              <w:spacing w:before="0"/>
            </w:pPr>
            <w:r w:rsidRPr="00C14F01">
              <w:t>NIM</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spacing w:before="0"/>
            </w:pPr>
            <w:r w:rsidRPr="00C14F01">
              <w:t>11S19061</w:t>
            </w:r>
          </w:p>
        </w:tc>
      </w:tr>
      <w:tr w:rsidR="00F7083C" w:rsidRPr="00C14F01" w:rsidTr="00D47D6B">
        <w:tc>
          <w:tcPr>
            <w:tcW w:w="430" w:type="dxa"/>
          </w:tcPr>
          <w:p w:rsidR="00F7083C" w:rsidRPr="00C14F01" w:rsidRDefault="00F7083C" w:rsidP="003076A3">
            <w:pPr>
              <w:spacing w:before="0"/>
            </w:pPr>
          </w:p>
        </w:tc>
        <w:tc>
          <w:tcPr>
            <w:tcW w:w="1980" w:type="dxa"/>
          </w:tcPr>
          <w:p w:rsidR="00F7083C" w:rsidRPr="00C14F01" w:rsidRDefault="00F7083C" w:rsidP="003076A3">
            <w:pPr>
              <w:spacing w:before="0"/>
            </w:pPr>
            <w:r w:rsidRPr="00C14F01">
              <w:t>Program Studi</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spacing w:before="0"/>
            </w:pPr>
            <w:r w:rsidRPr="00C14F01">
              <w:t>Sarjana Informatika</w:t>
            </w:r>
          </w:p>
        </w:tc>
      </w:tr>
      <w:tr w:rsidR="00F7083C" w:rsidRPr="00C14F01" w:rsidTr="00D47D6B">
        <w:tc>
          <w:tcPr>
            <w:tcW w:w="2410" w:type="dxa"/>
            <w:gridSpan w:val="2"/>
          </w:tcPr>
          <w:p w:rsidR="00F7083C" w:rsidRPr="00C14F01" w:rsidRDefault="00F7083C" w:rsidP="006F0F18">
            <w:pPr>
              <w:spacing w:before="0"/>
              <w:jc w:val="right"/>
            </w:pPr>
            <w:r w:rsidRPr="00C14F01">
              <w:t>Judul Tugas Akhir</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widowControl w:val="0"/>
              <w:pBdr>
                <w:top w:val="nil"/>
                <w:left w:val="nil"/>
                <w:bottom w:val="nil"/>
                <w:right w:val="nil"/>
                <w:between w:val="nil"/>
              </w:pBdr>
              <w:spacing w:before="0" w:line="276" w:lineRule="auto"/>
              <w:ind w:right="-26"/>
              <w:rPr>
                <w:szCs w:val="36"/>
              </w:rPr>
            </w:pPr>
            <w:r w:rsidRPr="00C14F01">
              <w:rPr>
                <w:szCs w:val="36"/>
              </w:rPr>
              <w:t xml:space="preserve">Perbandingan Algoritma </w:t>
            </w:r>
            <w:r w:rsidRPr="00C14F01">
              <w:rPr>
                <w:i/>
                <w:szCs w:val="36"/>
              </w:rPr>
              <w:t>Support Vector Regression</w:t>
            </w:r>
            <w:r w:rsidRPr="00C14F01">
              <w:rPr>
                <w:szCs w:val="36"/>
              </w:rPr>
              <w:t xml:space="preserve"> dan </w:t>
            </w:r>
            <w:r w:rsidRPr="00C14F01">
              <w:rPr>
                <w:i/>
                <w:szCs w:val="36"/>
              </w:rPr>
              <w:t>Artificial Neural Network</w:t>
            </w:r>
            <w:r w:rsidRPr="00C14F01">
              <w:rPr>
                <w:szCs w:val="36"/>
              </w:rPr>
              <w:t xml:space="preserve"> dalam Prediksi Jumlah Pendaftar Calon Mahasiswa Baru (Studi Kasus : Institut Teknologi Del)</w:t>
            </w:r>
          </w:p>
        </w:tc>
      </w:tr>
    </w:tbl>
    <w:p w:rsidR="00F10158" w:rsidRPr="006F0F18" w:rsidRDefault="003076A3" w:rsidP="00F10158">
      <w:pPr>
        <w:rPr>
          <w:b/>
        </w:rPr>
      </w:pPr>
      <w:r w:rsidRPr="006F0F18">
        <w:rPr>
          <w:b/>
        </w:rPr>
        <w:t>Telah berhasil dipertahankan di hadapan dewan penguji dan diterima sebagai persyaratan yang diperlukan untuk memperoleh gelar Sarjana Informatika, pada Program Studi Sarjana Informatika, Fakultas Informatika dan Teknik Elektro, Institut Teknologi Del.</w:t>
      </w:r>
    </w:p>
    <w:p w:rsidR="003076A3" w:rsidRPr="00C14F01" w:rsidRDefault="003076A3" w:rsidP="00E90716">
      <w:pPr>
        <w:spacing w:after="240"/>
        <w:jc w:val="center"/>
      </w:pPr>
      <w:r w:rsidRPr="00C14F01">
        <w:rPr>
          <w:b/>
        </w:rPr>
        <w:t>Dewan Penguji</w:t>
      </w:r>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4111"/>
        <w:gridCol w:w="1842"/>
      </w:tblGrid>
      <w:tr w:rsidR="003076A3" w:rsidRPr="00C14F01" w:rsidTr="006C7942">
        <w:trPr>
          <w:trHeight w:val="1121"/>
        </w:trPr>
        <w:tc>
          <w:tcPr>
            <w:tcW w:w="1701" w:type="dxa"/>
          </w:tcPr>
          <w:p w:rsidR="003076A3" w:rsidRPr="00C14F01" w:rsidRDefault="003076A3" w:rsidP="003076A3">
            <w:pPr>
              <w:spacing w:before="0"/>
            </w:pPr>
            <w:r w:rsidRPr="00C14F01">
              <w:t>Pembimbing 1</w:t>
            </w:r>
          </w:p>
        </w:tc>
        <w:tc>
          <w:tcPr>
            <w:tcW w:w="284" w:type="dxa"/>
          </w:tcPr>
          <w:p w:rsidR="003076A3" w:rsidRPr="00C14F01" w:rsidRDefault="003076A3" w:rsidP="003076A3">
            <w:pPr>
              <w:spacing w:before="0"/>
            </w:pPr>
            <w:r w:rsidRPr="00C14F01">
              <w:t>:</w:t>
            </w:r>
          </w:p>
        </w:tc>
        <w:tc>
          <w:tcPr>
            <w:tcW w:w="4111" w:type="dxa"/>
          </w:tcPr>
          <w:p w:rsidR="003076A3" w:rsidRPr="00C14F01" w:rsidRDefault="002E32B0" w:rsidP="003076A3">
            <w:pPr>
              <w:spacing w:before="0"/>
            </w:pPr>
            <w:r w:rsidRPr="00C14F01">
              <w:t>Arie Satia Dharma, S.T., M.Kom.</w:t>
            </w:r>
          </w:p>
        </w:tc>
        <w:tc>
          <w:tcPr>
            <w:tcW w:w="1842" w:type="dxa"/>
          </w:tcPr>
          <w:p w:rsidR="003076A3" w:rsidRPr="00C14F01" w:rsidRDefault="006C7942" w:rsidP="003076A3">
            <w:pPr>
              <w:spacing w:before="0"/>
            </w:pPr>
            <w:r>
              <w:t xml:space="preserve">(                        </w:t>
            </w:r>
            <w:r w:rsidR="00E90716" w:rsidRPr="00C14F01">
              <w:t>)</w:t>
            </w:r>
          </w:p>
        </w:tc>
      </w:tr>
      <w:tr w:rsidR="00E90716" w:rsidRPr="00C14F01" w:rsidTr="006C7942">
        <w:trPr>
          <w:trHeight w:val="994"/>
        </w:trPr>
        <w:tc>
          <w:tcPr>
            <w:tcW w:w="1701" w:type="dxa"/>
          </w:tcPr>
          <w:p w:rsidR="00E90716" w:rsidRPr="00C14F01" w:rsidRDefault="00E90716" w:rsidP="003076A3">
            <w:pPr>
              <w:spacing w:before="0"/>
            </w:pPr>
            <w:r w:rsidRPr="00C14F01">
              <w:t>Pembimbing 2</w:t>
            </w:r>
          </w:p>
        </w:tc>
        <w:tc>
          <w:tcPr>
            <w:tcW w:w="284" w:type="dxa"/>
          </w:tcPr>
          <w:p w:rsidR="00E90716" w:rsidRPr="00C14F01" w:rsidRDefault="00E90716" w:rsidP="003076A3">
            <w:pPr>
              <w:spacing w:before="0"/>
            </w:pPr>
            <w:r w:rsidRPr="00C14F01">
              <w:t>:</w:t>
            </w:r>
          </w:p>
        </w:tc>
        <w:tc>
          <w:tcPr>
            <w:tcW w:w="4111" w:type="dxa"/>
          </w:tcPr>
          <w:p w:rsidR="00E90716" w:rsidRPr="00C14F01" w:rsidRDefault="00E90716" w:rsidP="00E90716">
            <w:pPr>
              <w:spacing w:before="0"/>
              <w:jc w:val="left"/>
            </w:pPr>
            <w:r w:rsidRPr="00C14F01">
              <w:t>Herimanto Pardede, S.Kom., M.Kom.</w:t>
            </w:r>
          </w:p>
        </w:tc>
        <w:tc>
          <w:tcPr>
            <w:tcW w:w="1842" w:type="dxa"/>
          </w:tcPr>
          <w:p w:rsidR="00E90716" w:rsidRPr="00C14F01" w:rsidRDefault="006C7942" w:rsidP="00C17AD4">
            <w:pPr>
              <w:spacing w:before="0"/>
            </w:pPr>
            <w:r>
              <w:t xml:space="preserve">(                        </w:t>
            </w:r>
            <w:r w:rsidR="00E90716" w:rsidRPr="00C14F01">
              <w:t>)</w:t>
            </w:r>
          </w:p>
        </w:tc>
      </w:tr>
      <w:tr w:rsidR="00E90716" w:rsidRPr="00C14F01" w:rsidTr="006C7942">
        <w:trPr>
          <w:trHeight w:val="1108"/>
        </w:trPr>
        <w:tc>
          <w:tcPr>
            <w:tcW w:w="1701" w:type="dxa"/>
          </w:tcPr>
          <w:p w:rsidR="00E90716" w:rsidRPr="00C14F01" w:rsidRDefault="00E90716" w:rsidP="003076A3">
            <w:pPr>
              <w:spacing w:before="0"/>
            </w:pPr>
            <w:r w:rsidRPr="00C14F01">
              <w:t>Penguji</w:t>
            </w:r>
            <w:r w:rsidR="00A804C2">
              <w:t xml:space="preserve"> 1</w:t>
            </w:r>
          </w:p>
        </w:tc>
        <w:tc>
          <w:tcPr>
            <w:tcW w:w="284" w:type="dxa"/>
          </w:tcPr>
          <w:p w:rsidR="00E90716" w:rsidRPr="00C14F01" w:rsidRDefault="00E90716" w:rsidP="003076A3">
            <w:pPr>
              <w:spacing w:before="0"/>
            </w:pPr>
            <w:r w:rsidRPr="00C14F01">
              <w:t>:</w:t>
            </w:r>
          </w:p>
        </w:tc>
        <w:tc>
          <w:tcPr>
            <w:tcW w:w="4111" w:type="dxa"/>
          </w:tcPr>
          <w:p w:rsidR="00E90716" w:rsidRPr="00C14F01" w:rsidRDefault="006F0F18" w:rsidP="00E90716">
            <w:pPr>
              <w:spacing w:before="0"/>
              <w:jc w:val="left"/>
            </w:pPr>
            <w:r w:rsidRPr="00C14F01">
              <w:t>Nenni Mona Aruan, S.Pd., M.Si.</w:t>
            </w:r>
          </w:p>
        </w:tc>
        <w:tc>
          <w:tcPr>
            <w:tcW w:w="1842" w:type="dxa"/>
          </w:tcPr>
          <w:p w:rsidR="00E90716" w:rsidRPr="00C14F01" w:rsidRDefault="00B0177D" w:rsidP="00C17AD4">
            <w:pPr>
              <w:spacing w:before="0"/>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14.6pt;margin-top:38.1pt;width:52.35pt;height:57.15pt;z-index:251671552;mso-position-horizontal-relative:text;mso-position-vertical-relative:text;mso-width-relative:page;mso-height-relative:page">
                  <v:imagedata r:id="rId16" o:title="TTD Arlinta" gain="2.5" blacklevel="-13107f" grayscale="t" bilevel="t"/>
                </v:shape>
              </w:pict>
            </w:r>
            <w:r w:rsidR="006C7942">
              <w:t xml:space="preserve">(                        </w:t>
            </w:r>
            <w:r w:rsidR="00E90716" w:rsidRPr="00C14F01">
              <w:t>)</w:t>
            </w:r>
          </w:p>
        </w:tc>
      </w:tr>
      <w:tr w:rsidR="00E90716" w:rsidRPr="00C14F01" w:rsidTr="006C7942">
        <w:trPr>
          <w:trHeight w:val="1279"/>
        </w:trPr>
        <w:tc>
          <w:tcPr>
            <w:tcW w:w="1701" w:type="dxa"/>
          </w:tcPr>
          <w:p w:rsidR="00E90716" w:rsidRPr="00C14F01" w:rsidRDefault="00E90716" w:rsidP="003076A3">
            <w:pPr>
              <w:spacing w:before="0"/>
            </w:pPr>
            <w:r w:rsidRPr="00C14F01">
              <w:t>Penguji</w:t>
            </w:r>
            <w:r w:rsidR="00A804C2">
              <w:t xml:space="preserve"> 2</w:t>
            </w:r>
          </w:p>
        </w:tc>
        <w:tc>
          <w:tcPr>
            <w:tcW w:w="284" w:type="dxa"/>
          </w:tcPr>
          <w:p w:rsidR="00E90716" w:rsidRPr="00C14F01" w:rsidRDefault="00E90716" w:rsidP="003076A3">
            <w:pPr>
              <w:spacing w:before="0"/>
            </w:pPr>
            <w:r w:rsidRPr="00C14F01">
              <w:t>:</w:t>
            </w:r>
          </w:p>
        </w:tc>
        <w:tc>
          <w:tcPr>
            <w:tcW w:w="4111" w:type="dxa"/>
          </w:tcPr>
          <w:p w:rsidR="00E90716" w:rsidRPr="00C14F01" w:rsidRDefault="006F0F18" w:rsidP="003076A3">
            <w:pPr>
              <w:spacing w:before="0"/>
            </w:pPr>
            <w:r w:rsidRPr="00C14F01">
              <w:t>Dr. Arlinta C. Barus, ST., M.InfoTech.</w:t>
            </w:r>
          </w:p>
        </w:tc>
        <w:tc>
          <w:tcPr>
            <w:tcW w:w="1842" w:type="dxa"/>
          </w:tcPr>
          <w:p w:rsidR="00E90716" w:rsidRPr="00C14F01" w:rsidRDefault="006C7942" w:rsidP="00C17AD4">
            <w:pPr>
              <w:spacing w:before="0"/>
            </w:pPr>
            <w:r>
              <w:t xml:space="preserve">(                        </w:t>
            </w:r>
            <w:r w:rsidR="00E90716" w:rsidRPr="00C14F01">
              <w:t>)</w:t>
            </w:r>
          </w:p>
        </w:tc>
      </w:tr>
    </w:tbl>
    <w:p w:rsidR="003076A3" w:rsidRPr="00C14F01" w:rsidRDefault="002E32B0" w:rsidP="00E90716">
      <w:pPr>
        <w:spacing w:before="0"/>
      </w:pPr>
      <w:r w:rsidRPr="00C14F01">
        <w:t>Ditetapkan di</w:t>
      </w:r>
      <w:r w:rsidRPr="00C14F01">
        <w:tab/>
        <w:t>: Laguboti</w:t>
      </w:r>
    </w:p>
    <w:p w:rsidR="002E32B0" w:rsidRPr="00C14F01" w:rsidRDefault="006F0F18" w:rsidP="002E32B0">
      <w:pPr>
        <w:spacing w:before="0"/>
      </w:pPr>
      <w:r>
        <w:t xml:space="preserve">Tanggal </w:t>
      </w:r>
      <w:r>
        <w:tab/>
        <w:t>: 14 Juli</w:t>
      </w:r>
      <w:r w:rsidR="002E32B0" w:rsidRPr="00C14F01">
        <w:t xml:space="preserve"> 2023</w:t>
      </w:r>
      <w:r w:rsidR="00E90716" w:rsidRPr="00C14F01">
        <w:t xml:space="preserve"> </w:t>
      </w:r>
    </w:p>
    <w:p w:rsidR="00E90716" w:rsidRPr="00C14F01" w:rsidRDefault="00E90716" w:rsidP="00B32209">
      <w:pPr>
        <w:pStyle w:val="Heading1"/>
        <w:numPr>
          <w:ilvl w:val="0"/>
          <w:numId w:val="0"/>
        </w:numPr>
        <w:spacing w:before="0"/>
      </w:pPr>
      <w:bookmarkStart w:id="2" w:name="_Toc140173440"/>
      <w:r w:rsidRPr="00C14F01">
        <w:lastRenderedPageBreak/>
        <w:t>KATA PENGANTAR</w:t>
      </w:r>
      <w:bookmarkEnd w:id="2"/>
    </w:p>
    <w:p w:rsidR="00E90716" w:rsidRPr="00C14F01" w:rsidRDefault="00E90716" w:rsidP="00E90716">
      <w:r w:rsidRPr="00C14F01">
        <w:t xml:space="preserve">Puji syukur kami panjatkan kepada Tuhan Yang Maha Esa, karena atas berkat dan rahmat-Nya, penulis dapat menyelesaikan tugas akhir ini. Penulisan dokumen tugas akhir ini dilakukan dalam rangka memenuhi salah satu syarat untuk mencapai gelar Sarjana Informatika Fakultas Informatika dan Teknik Elektro Institut Teknologi Del. </w:t>
      </w:r>
    </w:p>
    <w:p w:rsidR="00E90716" w:rsidRPr="00C14F01" w:rsidRDefault="00E90716" w:rsidP="00E90716">
      <w:r w:rsidRPr="00C14F01">
        <w:t xml:space="preserve">Penulis menyadari bahwa, tanpa bantuan dan bimbingan dari berbagai pihak, dari masa perkuliahan sampai pada penyususnan Dokumen tugas akhir ini, sangatlah sulit bagi penulis untuk menyelesaikan tugas akhir ini. Oleh karena itu, dengan kerendahan hati penulis mengucapkan terma kasih kepada : </w:t>
      </w:r>
    </w:p>
    <w:p w:rsidR="00E90716" w:rsidRPr="00C14F01" w:rsidRDefault="00B95844" w:rsidP="00B95844">
      <w:pPr>
        <w:pStyle w:val="ListParagraph"/>
        <w:numPr>
          <w:ilvl w:val="0"/>
          <w:numId w:val="43"/>
        </w:numPr>
      </w:pPr>
      <w:r w:rsidRPr="00C14F01">
        <w:t>Bapak Arie Satia Dharma, S.T., M.Kom. dan bapak Herimanto Pardede, S.Kom., M.Kom. selaku dosen pembimbing yang telah menyediakan waktu, tenaga, dan pikiran untuk mengarahkan dan membimbing penulis dalam menyusun Tugas Akhir ini;</w:t>
      </w:r>
    </w:p>
    <w:p w:rsidR="00B95844" w:rsidRPr="00C14F01" w:rsidRDefault="00B95844" w:rsidP="00B95844">
      <w:pPr>
        <w:pStyle w:val="ListParagraph"/>
        <w:numPr>
          <w:ilvl w:val="0"/>
          <w:numId w:val="43"/>
        </w:numPr>
      </w:pPr>
      <w:r w:rsidRPr="00C14F01">
        <w:t>Ibu Dr. Arlinta C. Barus, ST., M. InfoTech. dan ibu Neni Mona Aruan, S.Pd., M.Si. selaku dosen penguji Tugas Akhir yang telah memberikan saran, masukan dan kritik yang membangun selama pengerjaan Tugas Akhir;</w:t>
      </w:r>
    </w:p>
    <w:p w:rsidR="00B95844" w:rsidRPr="00C14F01" w:rsidRDefault="00B95844" w:rsidP="00B95844">
      <w:pPr>
        <w:pStyle w:val="ListParagraph"/>
        <w:numPr>
          <w:ilvl w:val="0"/>
          <w:numId w:val="43"/>
        </w:numPr>
      </w:pPr>
      <w:r w:rsidRPr="00C14F01">
        <w:t>Orang tua dan keluarga penulis yang selalu memberikan bantuan, dukungan material, moral, dan doa kepada penulis dalam menyelesaikan Tugas Akhir ini;</w:t>
      </w:r>
    </w:p>
    <w:p w:rsidR="00E16BAC" w:rsidRPr="00C14F01" w:rsidRDefault="00B95844" w:rsidP="00E16BAC">
      <w:pPr>
        <w:pStyle w:val="ListParagraph"/>
        <w:numPr>
          <w:ilvl w:val="0"/>
          <w:numId w:val="43"/>
        </w:numPr>
      </w:pPr>
      <w:r w:rsidRPr="00C14F01">
        <w:t>Teman, sahabat, serta rekan seperjuangan S1 Informatika 2019 yang telah banyak membantu dan mendukung penulis selama pengerjaan Tugas Akhir ini;</w:t>
      </w:r>
    </w:p>
    <w:p w:rsidR="00E16BAC" w:rsidRPr="00C14F01" w:rsidRDefault="00E16BAC" w:rsidP="00B95844">
      <w:pPr>
        <w:pStyle w:val="ListParagraph"/>
        <w:numPr>
          <w:ilvl w:val="0"/>
          <w:numId w:val="43"/>
        </w:numPr>
      </w:pPr>
      <w:r w:rsidRPr="00C14F01">
        <w:t>Teman dan keluarga cantik Institut Teknologi Del yang telah memberikan dukungan dan doa kepada penulis dalam menyelesaikan Tugas Akhir ini;</w:t>
      </w:r>
    </w:p>
    <w:p w:rsidR="00E16BAC" w:rsidRPr="00C14F01" w:rsidRDefault="00E16BAC" w:rsidP="00B95844">
      <w:pPr>
        <w:pStyle w:val="ListParagraph"/>
        <w:numPr>
          <w:ilvl w:val="0"/>
          <w:numId w:val="43"/>
        </w:numPr>
      </w:pPr>
      <w:r w:rsidRPr="00C14F01">
        <w:t>Teman dan sahabat yang berada di luar lingkungan Institut Teknologi Del yang telah memberikan dukungan dan doa kepada penulis dalam menyelesaikan Tugas Akhir ini;</w:t>
      </w:r>
    </w:p>
    <w:p w:rsidR="00B95844" w:rsidRPr="00C14F01" w:rsidRDefault="00B95844" w:rsidP="00B95844">
      <w:pPr>
        <w:pStyle w:val="ListParagraph"/>
        <w:numPr>
          <w:ilvl w:val="0"/>
          <w:numId w:val="43"/>
        </w:numPr>
      </w:pPr>
      <w:r w:rsidRPr="00C14F01">
        <w:lastRenderedPageBreak/>
        <w:t>Seluruh pihak yang tidak dapat disebutkan satu per satu yang ikut berpartisipasi dalam proses penyelesaian Tugas Akhir ini.</w:t>
      </w:r>
    </w:p>
    <w:p w:rsidR="00E16BAC" w:rsidRPr="00C14F01" w:rsidRDefault="00E16BAC" w:rsidP="00E16BAC">
      <w:pPr>
        <w:ind w:left="360"/>
      </w:pPr>
      <w:r w:rsidRPr="00C14F01">
        <w:t>Akhir kata, penulis mengucapkan terima kasih dan mohon maaf apabila masih terdapat banyak kekurangan dalam penyusunan Tugas Akhir ini. Penulis berharap semoga Tugas Akhir ini bermanfaat bagi pengembangan ilmu.</w:t>
      </w:r>
    </w:p>
    <w:p w:rsidR="00E16BAC" w:rsidRPr="00C14F01" w:rsidRDefault="00E16BAC" w:rsidP="00E16BAC">
      <w:pPr>
        <w:ind w:left="360"/>
        <w:jc w:val="right"/>
      </w:pPr>
      <w:r w:rsidRPr="00C14F01">
        <w:t>Laguboti, ___ Juli 2023</w:t>
      </w:r>
    </w:p>
    <w:p w:rsidR="00E16BAC" w:rsidRPr="00C14F01" w:rsidRDefault="00E16BAC" w:rsidP="00E16BAC">
      <w:pPr>
        <w:ind w:left="360"/>
        <w:jc w:val="right"/>
      </w:pPr>
    </w:p>
    <w:p w:rsidR="00E16BAC" w:rsidRPr="00C14F01" w:rsidRDefault="00E16BAC" w:rsidP="00E16BAC">
      <w:pPr>
        <w:ind w:left="360"/>
        <w:jc w:val="right"/>
      </w:pPr>
      <w:r w:rsidRPr="00C14F01">
        <w:t>Penulis</w:t>
      </w: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 w:rsidR="00C17AD4" w:rsidRPr="00C14F01" w:rsidRDefault="00C17AD4" w:rsidP="00B32209">
      <w:pPr>
        <w:pStyle w:val="Heading1"/>
        <w:numPr>
          <w:ilvl w:val="0"/>
          <w:numId w:val="0"/>
        </w:numPr>
        <w:spacing w:before="0"/>
      </w:pPr>
      <w:bookmarkStart w:id="3" w:name="_Toc140173441"/>
      <w:r w:rsidRPr="00C14F01">
        <w:lastRenderedPageBreak/>
        <w:t>HALAMAN PERNYATAAN PERSETUJUAN PUBLIKASI</w:t>
      </w:r>
      <w:bookmarkEnd w:id="3"/>
    </w:p>
    <w:p w:rsidR="00C17AD4" w:rsidRPr="00C14F01" w:rsidRDefault="00C17AD4" w:rsidP="00C17AD4">
      <w:pPr>
        <w:spacing w:before="0"/>
        <w:jc w:val="center"/>
        <w:rPr>
          <w:b/>
        </w:rPr>
      </w:pPr>
      <w:r w:rsidRPr="00C14F01">
        <w:rPr>
          <w:b/>
        </w:rPr>
        <w:t>DOKUMEN TUGAS AKHIR UNTUK KEPENTINGAN AKADEMIS</w:t>
      </w:r>
    </w:p>
    <w:p w:rsidR="00C17AD4" w:rsidRPr="00C14F01" w:rsidRDefault="00C17AD4" w:rsidP="00C17AD4">
      <w:pPr>
        <w:spacing w:before="0"/>
        <w:ind w:right="-168"/>
        <w:rPr>
          <w:b/>
          <w:u w:val="thick"/>
        </w:rPr>
      </w:pP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t xml:space="preserve">    </w:t>
      </w:r>
    </w:p>
    <w:p w:rsidR="00C17AD4" w:rsidRPr="00C14F01" w:rsidRDefault="00C17AD4" w:rsidP="00C17AD4">
      <w:pPr>
        <w:spacing w:before="0"/>
        <w:ind w:right="-168"/>
      </w:pPr>
      <w:r w:rsidRPr="00C14F01">
        <w:t>Sebagai sivitas akademik Institut Teknologi Del, kami yang bertanda tangan di bawah ini :</w:t>
      </w:r>
    </w:p>
    <w:p w:rsidR="00C17AD4" w:rsidRPr="00C14F01" w:rsidRDefault="00C17AD4" w:rsidP="00E9556D">
      <w:pPr>
        <w:pStyle w:val="ListParagraph"/>
        <w:numPr>
          <w:ilvl w:val="0"/>
          <w:numId w:val="44"/>
        </w:numPr>
        <w:spacing w:before="0" w:line="276" w:lineRule="auto"/>
        <w:ind w:right="-168"/>
      </w:pPr>
      <w:r w:rsidRPr="00C14F01">
        <w:t>Nama</w:t>
      </w:r>
      <w:r w:rsidRPr="00C14F01">
        <w:tab/>
      </w:r>
      <w:r w:rsidRPr="00C14F01">
        <w:tab/>
      </w:r>
      <w:r w:rsidRPr="00C14F01">
        <w:tab/>
        <w:t>: Hotmangasi Manurung</w:t>
      </w:r>
    </w:p>
    <w:p w:rsidR="00C17AD4" w:rsidRPr="00C14F01" w:rsidRDefault="00C17AD4" w:rsidP="00E9556D">
      <w:pPr>
        <w:pStyle w:val="ListParagraph"/>
        <w:spacing w:before="0" w:line="276" w:lineRule="auto"/>
        <w:ind w:right="-168"/>
      </w:pPr>
      <w:r w:rsidRPr="00C14F01">
        <w:t>NIM</w:t>
      </w:r>
      <w:r w:rsidRPr="00C14F01">
        <w:tab/>
      </w:r>
      <w:r w:rsidRPr="00C14F01">
        <w:tab/>
      </w:r>
      <w:r w:rsidRPr="00C14F01">
        <w:tab/>
        <w:t>: 11S19034</w:t>
      </w:r>
    </w:p>
    <w:p w:rsidR="00C17AD4" w:rsidRPr="00C14F01" w:rsidRDefault="00C17AD4" w:rsidP="00E9556D">
      <w:pPr>
        <w:pStyle w:val="ListParagraph"/>
        <w:spacing w:before="0" w:line="276" w:lineRule="auto"/>
        <w:ind w:right="-168"/>
      </w:pPr>
      <w:r w:rsidRPr="00C14F01">
        <w:t>Program Studi</w:t>
      </w:r>
      <w:r w:rsidRPr="00C14F01">
        <w:tab/>
      </w:r>
      <w:r w:rsidRPr="00C14F01">
        <w:tab/>
        <w:t>: Sarjana Informatika</w:t>
      </w:r>
    </w:p>
    <w:p w:rsidR="00C17AD4" w:rsidRPr="00C14F01" w:rsidRDefault="00C17AD4" w:rsidP="00E9556D">
      <w:pPr>
        <w:pStyle w:val="ListParagraph"/>
        <w:numPr>
          <w:ilvl w:val="0"/>
          <w:numId w:val="44"/>
        </w:numPr>
        <w:spacing w:before="0" w:line="276" w:lineRule="auto"/>
        <w:ind w:right="-168"/>
      </w:pPr>
      <w:r w:rsidRPr="00C14F01">
        <w:t>Nama</w:t>
      </w:r>
      <w:r w:rsidRPr="00C14F01">
        <w:tab/>
      </w:r>
      <w:r w:rsidRPr="00C14F01">
        <w:tab/>
      </w:r>
      <w:r w:rsidRPr="00C14F01">
        <w:tab/>
        <w:t>: Agnes Bertua Nababan</w:t>
      </w:r>
    </w:p>
    <w:p w:rsidR="00C17AD4" w:rsidRPr="00C14F01" w:rsidRDefault="00C17AD4" w:rsidP="00E9556D">
      <w:pPr>
        <w:pStyle w:val="ListParagraph"/>
        <w:spacing w:before="0" w:line="276" w:lineRule="auto"/>
        <w:ind w:right="-168"/>
      </w:pPr>
      <w:r w:rsidRPr="00C14F01">
        <w:t>NIM</w:t>
      </w:r>
      <w:r w:rsidRPr="00C14F01">
        <w:tab/>
      </w:r>
      <w:r w:rsidRPr="00C14F01">
        <w:tab/>
      </w:r>
      <w:r w:rsidRPr="00C14F01">
        <w:tab/>
        <w:t>: 11S19061</w:t>
      </w:r>
    </w:p>
    <w:p w:rsidR="00C17AD4" w:rsidRPr="00C14F01" w:rsidRDefault="00C17AD4" w:rsidP="00E9556D">
      <w:pPr>
        <w:pStyle w:val="ListParagraph"/>
        <w:spacing w:before="0" w:line="276" w:lineRule="auto"/>
        <w:ind w:right="-168"/>
      </w:pPr>
      <w:r w:rsidRPr="00C14F01">
        <w:t>Program Studi</w:t>
      </w:r>
      <w:r w:rsidRPr="00C14F01">
        <w:tab/>
      </w:r>
      <w:r w:rsidRPr="00C14F01">
        <w:tab/>
        <w:t>: Sarjana Informatika</w:t>
      </w:r>
    </w:p>
    <w:p w:rsidR="00C17AD4" w:rsidRPr="00C14F01" w:rsidRDefault="00C17AD4" w:rsidP="00E9556D">
      <w:pPr>
        <w:spacing w:before="0" w:line="276" w:lineRule="auto"/>
        <w:ind w:right="-168"/>
      </w:pPr>
      <w:r w:rsidRPr="00C14F01">
        <w:t>Fakultas</w:t>
      </w:r>
      <w:r w:rsidRPr="00C14F01">
        <w:tab/>
      </w:r>
      <w:r w:rsidRPr="00C14F01">
        <w:tab/>
        <w:t>: Informatika dan Teknik Elektro</w:t>
      </w:r>
    </w:p>
    <w:p w:rsidR="00C17AD4" w:rsidRPr="00C14F01" w:rsidRDefault="00C17AD4" w:rsidP="00E9556D">
      <w:pPr>
        <w:spacing w:before="0" w:line="276" w:lineRule="auto"/>
        <w:ind w:right="-168"/>
      </w:pPr>
      <w:r w:rsidRPr="00C14F01">
        <w:t>Jenis Karya</w:t>
      </w:r>
      <w:r w:rsidRPr="00C14F01">
        <w:tab/>
      </w:r>
      <w:r w:rsidRPr="00C14F01">
        <w:tab/>
        <w:t>: Tugas Akhir</w:t>
      </w:r>
    </w:p>
    <w:p w:rsidR="00C17AD4" w:rsidRPr="00C14F01" w:rsidRDefault="00C17AD4" w:rsidP="00C17AD4">
      <w:pPr>
        <w:spacing w:before="0"/>
        <w:ind w:right="-168"/>
      </w:pPr>
    </w:p>
    <w:p w:rsidR="00C17AD4" w:rsidRPr="00C14F01" w:rsidRDefault="00C17AD4" w:rsidP="00C17AD4">
      <w:pPr>
        <w:spacing w:before="0"/>
        <w:ind w:right="-168"/>
      </w:pPr>
      <w:r w:rsidRPr="00C14F01">
        <w:t>Demi pengembangan ilmu pengetahuan, menyetujui untuk memberikan kepada Institut Teknologi Del Hak Bebas Royalti Nonekslusif (</w:t>
      </w:r>
      <w:r w:rsidRPr="00C14F01">
        <w:rPr>
          <w:i/>
        </w:rPr>
        <w:t>Non-exlusive</w:t>
      </w:r>
      <w:r w:rsidRPr="00C14F01">
        <w:t xml:space="preserve"> </w:t>
      </w:r>
      <w:r w:rsidRPr="00C14F01">
        <w:rPr>
          <w:i/>
        </w:rPr>
        <w:t>Royalty-Free-Right</w:t>
      </w:r>
      <w:r w:rsidRPr="00C14F01">
        <w:t>) atas karya ilmiah kami yang berjudul :</w:t>
      </w:r>
    </w:p>
    <w:p w:rsidR="00C17AD4" w:rsidRPr="00C14F01" w:rsidRDefault="00C17AD4" w:rsidP="005A5683">
      <w:pPr>
        <w:spacing w:before="0"/>
        <w:ind w:right="-168"/>
        <w:jc w:val="center"/>
        <w:rPr>
          <w:b/>
          <w:szCs w:val="36"/>
        </w:rPr>
      </w:pPr>
      <w:r w:rsidRPr="00C14F01">
        <w:rPr>
          <w:b/>
          <w:szCs w:val="36"/>
        </w:rPr>
        <w:t xml:space="preserve">Perbandingan Algoritma </w:t>
      </w:r>
      <w:r w:rsidRPr="00C14F01">
        <w:rPr>
          <w:b/>
          <w:i/>
          <w:szCs w:val="36"/>
        </w:rPr>
        <w:t>Support Vector Regression</w:t>
      </w:r>
      <w:r w:rsidRPr="00C14F01">
        <w:rPr>
          <w:b/>
          <w:szCs w:val="36"/>
        </w:rPr>
        <w:t xml:space="preserve"> dan </w:t>
      </w:r>
      <w:r w:rsidRPr="00C14F01">
        <w:rPr>
          <w:b/>
          <w:i/>
          <w:szCs w:val="36"/>
        </w:rPr>
        <w:t>Artificial Neural Network</w:t>
      </w:r>
      <w:r w:rsidRPr="00C14F01">
        <w:rPr>
          <w:b/>
          <w:szCs w:val="36"/>
        </w:rPr>
        <w:t xml:space="preserve"> dalam Prediksi Jumlah Pendaftar Calon Mahasiswa Baru (Studi Kasus : Institut Teknologi Del)</w:t>
      </w:r>
    </w:p>
    <w:p w:rsidR="005A5683" w:rsidRPr="00C14F01" w:rsidRDefault="005A5683" w:rsidP="005A5683">
      <w:pPr>
        <w:spacing w:before="0"/>
        <w:ind w:right="-168"/>
        <w:rPr>
          <w:szCs w:val="36"/>
        </w:rPr>
      </w:pPr>
      <w:r w:rsidRPr="00C14F01">
        <w:rPr>
          <w:szCs w:val="36"/>
        </w:rPr>
        <w:t>Beserta perangkat yang ada (jika diperlukan). Dengan Hak Bebas Royalti Nonekslusif ini Institut Teknologi Del berhak menyimpan, mengalih/media-format dalam bentuk pangkalan data (</w:t>
      </w:r>
      <w:r w:rsidRPr="00C14F01">
        <w:rPr>
          <w:i/>
          <w:szCs w:val="36"/>
        </w:rPr>
        <w:t>database</w:t>
      </w:r>
      <w:r w:rsidRPr="00C14F01">
        <w:rPr>
          <w:szCs w:val="36"/>
        </w:rPr>
        <w:t>), merawat, dan mempublikasikan tugas akhir kami selama tetap mencantumkan nama kami sebagai penulis/pencipta dan sebagai pemilik Hak Cipta.</w:t>
      </w:r>
    </w:p>
    <w:p w:rsidR="005A5683" w:rsidRPr="00C14F01" w:rsidRDefault="005A5683" w:rsidP="005A5683">
      <w:pPr>
        <w:spacing w:before="0"/>
        <w:ind w:right="-168"/>
        <w:rPr>
          <w:szCs w:val="36"/>
        </w:rPr>
      </w:pPr>
      <w:r w:rsidRPr="00C14F01">
        <w:rPr>
          <w:szCs w:val="36"/>
        </w:rPr>
        <w:t>Demikian pernyataan ini kami buat dengan sebenarnya.</w:t>
      </w:r>
    </w:p>
    <w:p w:rsidR="005A5683" w:rsidRPr="00C14F01" w:rsidRDefault="005A5683" w:rsidP="005A5683">
      <w:pPr>
        <w:spacing w:before="0"/>
        <w:ind w:left="1985" w:right="-168"/>
        <w:rPr>
          <w:szCs w:val="36"/>
        </w:rPr>
      </w:pPr>
      <w:r w:rsidRPr="00C14F01">
        <w:rPr>
          <w:szCs w:val="36"/>
        </w:rPr>
        <w:t xml:space="preserve">Dibuat di </w:t>
      </w:r>
      <w:r w:rsidRPr="00C14F01">
        <w:rPr>
          <w:szCs w:val="36"/>
        </w:rPr>
        <w:tab/>
      </w:r>
      <w:r w:rsidRPr="00C14F01">
        <w:rPr>
          <w:szCs w:val="36"/>
        </w:rPr>
        <w:tab/>
        <w:t>: Laguboti</w:t>
      </w:r>
    </w:p>
    <w:p w:rsidR="005A5683" w:rsidRPr="00C14F01" w:rsidRDefault="005A5683" w:rsidP="005A5683">
      <w:pPr>
        <w:spacing w:before="0"/>
        <w:ind w:left="1985" w:right="-168"/>
        <w:rPr>
          <w:szCs w:val="36"/>
        </w:rPr>
      </w:pPr>
      <w:r w:rsidRPr="00C14F01">
        <w:rPr>
          <w:szCs w:val="36"/>
        </w:rPr>
        <w:t>Pada tanggal</w:t>
      </w:r>
      <w:r w:rsidRPr="00C14F01">
        <w:rPr>
          <w:szCs w:val="36"/>
        </w:rPr>
        <w:tab/>
      </w:r>
      <w:r w:rsidRPr="00C14F01">
        <w:rPr>
          <w:szCs w:val="36"/>
        </w:rPr>
        <w:tab/>
        <w:t>: 14 Agustus 2023</w:t>
      </w:r>
    </w:p>
    <w:p w:rsidR="005A5683" w:rsidRPr="00C14F01" w:rsidRDefault="005A5683" w:rsidP="008E4FCE">
      <w:pPr>
        <w:ind w:right="-168"/>
        <w:jc w:val="center"/>
        <w:rPr>
          <w:szCs w:val="36"/>
        </w:rPr>
      </w:pPr>
      <w:r w:rsidRPr="00C14F01">
        <w:rPr>
          <w:szCs w:val="36"/>
        </w:rPr>
        <w:t>Yang menyatakan</w:t>
      </w:r>
    </w:p>
    <w:p w:rsidR="005A5683" w:rsidRPr="00C14F01" w:rsidRDefault="005A5683" w:rsidP="005A5683">
      <w:pPr>
        <w:spacing w:before="0"/>
        <w:ind w:right="-168"/>
        <w:jc w:val="center"/>
      </w:pPr>
    </w:p>
    <w:p w:rsidR="005A5683" w:rsidRPr="00C14F01" w:rsidRDefault="005A5683" w:rsidP="005A5683">
      <w:pPr>
        <w:spacing w:before="0"/>
        <w:ind w:right="-168"/>
        <w:jc w:val="center"/>
      </w:pPr>
    </w:p>
    <w:p w:rsidR="00E9556D" w:rsidRPr="00C14F01" w:rsidRDefault="00E9556D" w:rsidP="005A5683">
      <w:pPr>
        <w:spacing w:before="0"/>
        <w:ind w:right="-168"/>
        <w:jc w:val="center"/>
      </w:pPr>
    </w:p>
    <w:p w:rsidR="005A5683" w:rsidRPr="00C14F01" w:rsidRDefault="005A5683" w:rsidP="005A5683">
      <w:pPr>
        <w:spacing w:before="0"/>
        <w:ind w:right="-168"/>
      </w:pPr>
      <w:r w:rsidRPr="00C14F01">
        <w:tab/>
        <w:t>(Hotmangasi Manurung)</w:t>
      </w:r>
      <w:r w:rsidRPr="00C14F01">
        <w:tab/>
      </w:r>
      <w:r w:rsidRPr="00C14F01">
        <w:tab/>
      </w:r>
      <w:r w:rsidRPr="00C14F01">
        <w:tab/>
        <w:t>(Agnes Bertua Nababan)</w:t>
      </w:r>
    </w:p>
    <w:p w:rsidR="00B32209" w:rsidRPr="00C14F01" w:rsidRDefault="00B32209" w:rsidP="00B32209">
      <w:pPr>
        <w:pStyle w:val="Heading1"/>
        <w:numPr>
          <w:ilvl w:val="0"/>
          <w:numId w:val="0"/>
        </w:numPr>
        <w:spacing w:before="0"/>
      </w:pPr>
      <w:bookmarkStart w:id="4" w:name="_Toc140173442"/>
      <w:r w:rsidRPr="00C14F01">
        <w:lastRenderedPageBreak/>
        <w:t>ABSTRAK</w:t>
      </w:r>
      <w:bookmarkEnd w:id="4"/>
    </w:p>
    <w:p w:rsidR="00E9556D" w:rsidRPr="00C14F01" w:rsidRDefault="00E9556D" w:rsidP="00E9556D">
      <w:pPr>
        <w:spacing w:before="0" w:line="240" w:lineRule="auto"/>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E9556D" w:rsidRPr="00C14F01" w:rsidTr="00E9556D">
        <w:trPr>
          <w:trHeight w:val="340"/>
        </w:trPr>
        <w:tc>
          <w:tcPr>
            <w:tcW w:w="1843" w:type="dxa"/>
          </w:tcPr>
          <w:p w:rsidR="00E9556D" w:rsidRPr="00C14F01" w:rsidRDefault="00E9556D" w:rsidP="0077124E">
            <w:pPr>
              <w:spacing w:before="0"/>
            </w:pPr>
            <w:r w:rsidRPr="00C14F01">
              <w:t>Nama</w:t>
            </w:r>
          </w:p>
        </w:tc>
        <w:tc>
          <w:tcPr>
            <w:tcW w:w="284" w:type="dxa"/>
          </w:tcPr>
          <w:p w:rsidR="00E9556D" w:rsidRPr="00C14F01" w:rsidRDefault="00E9556D" w:rsidP="0077124E">
            <w:pPr>
              <w:spacing w:before="0"/>
            </w:pPr>
            <w:r w:rsidRPr="00C14F01">
              <w:t>:</w:t>
            </w:r>
          </w:p>
        </w:tc>
        <w:tc>
          <w:tcPr>
            <w:tcW w:w="5811" w:type="dxa"/>
          </w:tcPr>
          <w:p w:rsidR="00E9556D" w:rsidRPr="00C14F01" w:rsidRDefault="00E9556D" w:rsidP="0077124E">
            <w:pPr>
              <w:spacing w:before="0"/>
            </w:pPr>
            <w:r w:rsidRPr="00C14F01">
              <w:t>Hotmangasi Manurung</w:t>
            </w:r>
          </w:p>
          <w:p w:rsidR="00E9556D" w:rsidRPr="00C14F01" w:rsidRDefault="00E9556D" w:rsidP="0077124E">
            <w:pPr>
              <w:spacing w:before="0"/>
            </w:pPr>
            <w:r w:rsidRPr="00C14F01">
              <w:t>Agnes Bertua Nababan</w:t>
            </w:r>
          </w:p>
        </w:tc>
      </w:tr>
      <w:tr w:rsidR="00E9556D" w:rsidRPr="00C14F01" w:rsidTr="00E9556D">
        <w:trPr>
          <w:trHeight w:val="340"/>
        </w:trPr>
        <w:tc>
          <w:tcPr>
            <w:tcW w:w="1843" w:type="dxa"/>
          </w:tcPr>
          <w:p w:rsidR="00E9556D" w:rsidRPr="00C14F01" w:rsidRDefault="00E9556D" w:rsidP="0077124E">
            <w:pPr>
              <w:spacing w:before="0"/>
            </w:pPr>
            <w:r w:rsidRPr="00C14F01">
              <w:t>Program Studi</w:t>
            </w:r>
          </w:p>
        </w:tc>
        <w:tc>
          <w:tcPr>
            <w:tcW w:w="284" w:type="dxa"/>
          </w:tcPr>
          <w:p w:rsidR="00E9556D" w:rsidRPr="00C14F01" w:rsidRDefault="00E9556D" w:rsidP="0077124E">
            <w:pPr>
              <w:spacing w:before="0"/>
            </w:pPr>
            <w:r w:rsidRPr="00C14F01">
              <w:t>:</w:t>
            </w:r>
          </w:p>
        </w:tc>
        <w:tc>
          <w:tcPr>
            <w:tcW w:w="5811" w:type="dxa"/>
          </w:tcPr>
          <w:p w:rsidR="00E9556D" w:rsidRPr="00C14F01" w:rsidRDefault="00E9556D" w:rsidP="0077124E">
            <w:pPr>
              <w:spacing w:before="0"/>
            </w:pPr>
            <w:r w:rsidRPr="00C14F01">
              <w:t>Sarjana Informatika</w:t>
            </w:r>
          </w:p>
        </w:tc>
      </w:tr>
      <w:tr w:rsidR="00E9556D" w:rsidRPr="00C14F01" w:rsidTr="00E9556D">
        <w:trPr>
          <w:trHeight w:val="340"/>
        </w:trPr>
        <w:tc>
          <w:tcPr>
            <w:tcW w:w="1843" w:type="dxa"/>
          </w:tcPr>
          <w:p w:rsidR="00E9556D" w:rsidRPr="00C14F01" w:rsidRDefault="00E9556D" w:rsidP="0077124E">
            <w:pPr>
              <w:spacing w:before="0"/>
            </w:pPr>
            <w:r w:rsidRPr="00C14F01">
              <w:t>Judul</w:t>
            </w:r>
          </w:p>
        </w:tc>
        <w:tc>
          <w:tcPr>
            <w:tcW w:w="284" w:type="dxa"/>
          </w:tcPr>
          <w:p w:rsidR="00E9556D" w:rsidRPr="00C14F01" w:rsidRDefault="00E9556D" w:rsidP="0077124E">
            <w:pPr>
              <w:spacing w:before="0"/>
            </w:pPr>
            <w:r w:rsidRPr="00C14F01">
              <w:t>:</w:t>
            </w:r>
          </w:p>
        </w:tc>
        <w:tc>
          <w:tcPr>
            <w:tcW w:w="5811" w:type="dxa"/>
          </w:tcPr>
          <w:p w:rsidR="00E9556D" w:rsidRPr="00C14F01" w:rsidRDefault="00E9556D" w:rsidP="0077124E">
            <w:pPr>
              <w:spacing w:before="0"/>
            </w:pPr>
            <w:r w:rsidRPr="00C14F01">
              <w:t xml:space="preserve">Perbandingan Algoritma </w:t>
            </w:r>
            <w:r w:rsidRPr="00C14F01">
              <w:rPr>
                <w:i/>
              </w:rPr>
              <w:t>Support Vector Regression</w:t>
            </w:r>
            <w:r w:rsidRPr="00C14F01">
              <w:t xml:space="preserve"> dan </w:t>
            </w:r>
            <w:r w:rsidRPr="00C14F01">
              <w:rPr>
                <w:i/>
              </w:rPr>
              <w:t>Artificial Neural Network</w:t>
            </w:r>
            <w:r w:rsidRPr="00C14F01">
              <w:t xml:space="preserve"> dalam Prediksi Jumlah Pendaftar Calon Mahasiswa Baru (Studi Kasus : Institut Teknologi Del)</w:t>
            </w:r>
          </w:p>
        </w:tc>
      </w:tr>
    </w:tbl>
    <w:p w:rsidR="00D643D1" w:rsidRPr="00C14F01" w:rsidRDefault="00D643D1" w:rsidP="00D643D1">
      <w:r w:rsidRPr="00C14F01">
        <w:t>Para calon pendaftar atau siswa SMA mengalami kesulitan dalam menentukan perguruan tinggi yang akan dipilih. Kesulitan ini dikarenakan kurangnya informasi mengenai perguruan tinggi yang akan dituju. Promosi merupakan salah satu metode yang dapat digunakan untuk meningkatkan jumlah pendaftar pada kampus Institut Teknologi Del</w:t>
      </w:r>
      <w:r w:rsidR="00CC0E85">
        <w:t>. Promosi ini haruslah disertai</w:t>
      </w:r>
      <w:r w:rsidRPr="00C14F01">
        <w:t xml:space="preserve"> dengan informasi mengenai jumlah pendaftar dari sekolah tertentu pada tahun berikutnya. Diperlukan sebuah sistem untuk dapat melakukan prediksi jumlah pendaftar sekolah tertentu pada tahun berikutnya. Pada penelitian ini, penulis mencoba membandingkan dua algoritma yaitu algoritma </w:t>
      </w:r>
      <w:r w:rsidRPr="00CC0E85">
        <w:rPr>
          <w:i/>
        </w:rPr>
        <w:t>Support Vector Regression</w:t>
      </w:r>
      <w:r w:rsidRPr="00C14F01">
        <w:t xml:space="preserve"> dan </w:t>
      </w:r>
      <w:r w:rsidRPr="00CC0E85">
        <w:rPr>
          <w:i/>
        </w:rPr>
        <w:t>Artificial Neural Network</w:t>
      </w:r>
      <w:r w:rsidRPr="00C14F01">
        <w:t xml:space="preserve"> untuk menghasilkan model terbaik yang dapat melakukan prediksi jumlah pendaftar calon mahasiswa di Institut Teknologi Del. Pada proses percobaan, kedua algoritma ini dilakukan pencarian </w:t>
      </w:r>
      <w:r w:rsidRPr="00CC0E85">
        <w:rPr>
          <w:i/>
        </w:rPr>
        <w:t>hyperparameter</w:t>
      </w:r>
      <w:r w:rsidRPr="00C14F01">
        <w:t xml:space="preserve"> dengan menggunakan metode </w:t>
      </w:r>
      <w:r w:rsidRPr="00CC0E85">
        <w:rPr>
          <w:i/>
        </w:rPr>
        <w:t>gridsearch</w:t>
      </w:r>
      <w:r w:rsidRPr="00C14F01">
        <w:t xml:space="preserve">. Berdasarkan hasil percobaan yang dilakukan, model terbaik yang dapat memprediksi jumlah pendaftar adalah model algoritma Artificial Neural Network dengan nilai RMSE terendah yang dihasilkan adalah 0.04929599755078. Meskipun model </w:t>
      </w:r>
      <w:r w:rsidRPr="00CC0E85">
        <w:rPr>
          <w:i/>
        </w:rPr>
        <w:t>Artificial Neural Network</w:t>
      </w:r>
      <w:r w:rsidRPr="00C14F01">
        <w:t xml:space="preserve"> merupakan model terbaik, namun model ini belum dapat melakukan prediksi dengan baik dikarenakan jumlah pola data yang dipelajari masih dalam kategori sedikit, sehingga model belum dapat melakukan prediksi dengan baik.</w:t>
      </w:r>
    </w:p>
    <w:p w:rsidR="00B32209" w:rsidRPr="00C14F01" w:rsidRDefault="00B32209" w:rsidP="00CC0E85">
      <w:r w:rsidRPr="00C14F01">
        <w:rPr>
          <w:b/>
        </w:rPr>
        <w:t>Kata Kunci</w:t>
      </w:r>
      <w:r w:rsidRPr="00C14F01">
        <w:t xml:space="preserve"> : </w:t>
      </w:r>
      <w:r w:rsidRPr="00C14F01">
        <w:rPr>
          <w:i/>
        </w:rPr>
        <w:t xml:space="preserve">Artificial Neural Network, Support Vector Regression, Gridsearch, </w:t>
      </w:r>
      <w:r w:rsidRPr="00C14F01">
        <w:t>RMSE, jumlah pendaftar calon mahasiswa.</w:t>
      </w:r>
    </w:p>
    <w:p w:rsidR="00B32209" w:rsidRPr="00C14F01" w:rsidRDefault="00B32209" w:rsidP="00B32209">
      <w:pPr>
        <w:jc w:val="center"/>
        <w:rPr>
          <w:b/>
        </w:rPr>
      </w:pPr>
      <w:r w:rsidRPr="00C14F01">
        <w:rPr>
          <w:b/>
        </w:rPr>
        <w:lastRenderedPageBreak/>
        <w:t>ABSTRACT</w:t>
      </w:r>
    </w:p>
    <w:p w:rsidR="00E9556D" w:rsidRPr="00C14F01" w:rsidRDefault="00E9556D" w:rsidP="00E9556D">
      <w:pPr>
        <w:spacing w:before="0" w:line="240" w:lineRule="auto"/>
        <w:jc w:val="center"/>
        <w:rPr>
          <w:b/>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5A5683" w:rsidRPr="00C14F01" w:rsidTr="00E9556D">
        <w:tc>
          <w:tcPr>
            <w:tcW w:w="1843" w:type="dxa"/>
          </w:tcPr>
          <w:p w:rsidR="005A5683" w:rsidRPr="00C14F01" w:rsidRDefault="005A5683" w:rsidP="0077124E">
            <w:pPr>
              <w:spacing w:before="0"/>
            </w:pPr>
            <w:r w:rsidRPr="00C14F01">
              <w:t>Name</w:t>
            </w:r>
          </w:p>
        </w:tc>
        <w:tc>
          <w:tcPr>
            <w:tcW w:w="284" w:type="dxa"/>
          </w:tcPr>
          <w:p w:rsidR="005A5683" w:rsidRPr="00C14F01" w:rsidRDefault="005A5683" w:rsidP="0077124E">
            <w:pPr>
              <w:spacing w:before="0"/>
            </w:pPr>
            <w:r w:rsidRPr="00C14F01">
              <w:t>:</w:t>
            </w:r>
          </w:p>
        </w:tc>
        <w:tc>
          <w:tcPr>
            <w:tcW w:w="5811" w:type="dxa"/>
          </w:tcPr>
          <w:p w:rsidR="005A5683" w:rsidRPr="00C14F01" w:rsidRDefault="005A5683" w:rsidP="0077124E">
            <w:pPr>
              <w:spacing w:before="0"/>
            </w:pPr>
            <w:r w:rsidRPr="00C14F01">
              <w:t>Hotmangasi Manurung</w:t>
            </w:r>
          </w:p>
          <w:p w:rsidR="005A5683" w:rsidRPr="00C14F01" w:rsidRDefault="005A5683" w:rsidP="0077124E">
            <w:pPr>
              <w:spacing w:before="0"/>
            </w:pPr>
            <w:r w:rsidRPr="00C14F01">
              <w:t>Agnes Bertua Nababan</w:t>
            </w:r>
          </w:p>
        </w:tc>
      </w:tr>
      <w:tr w:rsidR="005A5683" w:rsidRPr="00C14F01" w:rsidTr="00E9556D">
        <w:tc>
          <w:tcPr>
            <w:tcW w:w="1843" w:type="dxa"/>
          </w:tcPr>
          <w:p w:rsidR="005A5683" w:rsidRPr="00C14F01" w:rsidRDefault="005A5683" w:rsidP="0077124E">
            <w:pPr>
              <w:spacing w:before="0"/>
            </w:pPr>
            <w:r w:rsidRPr="00C14F01">
              <w:t>Study Program</w:t>
            </w:r>
          </w:p>
        </w:tc>
        <w:tc>
          <w:tcPr>
            <w:tcW w:w="284" w:type="dxa"/>
          </w:tcPr>
          <w:p w:rsidR="005A5683" w:rsidRPr="00C14F01" w:rsidRDefault="005A5683" w:rsidP="0077124E">
            <w:pPr>
              <w:spacing w:before="0"/>
            </w:pPr>
            <w:r w:rsidRPr="00C14F01">
              <w:t>:</w:t>
            </w:r>
          </w:p>
        </w:tc>
        <w:tc>
          <w:tcPr>
            <w:tcW w:w="5811" w:type="dxa"/>
          </w:tcPr>
          <w:p w:rsidR="005A5683" w:rsidRPr="00C14F01" w:rsidRDefault="005A5683" w:rsidP="0077124E">
            <w:pPr>
              <w:spacing w:before="0"/>
            </w:pPr>
            <w:r w:rsidRPr="00C14F01">
              <w:t>Bachelor of Informatics</w:t>
            </w:r>
          </w:p>
        </w:tc>
      </w:tr>
      <w:tr w:rsidR="005A5683" w:rsidRPr="00C14F01" w:rsidTr="00E9556D">
        <w:tc>
          <w:tcPr>
            <w:tcW w:w="1843" w:type="dxa"/>
          </w:tcPr>
          <w:p w:rsidR="005A5683" w:rsidRPr="00C14F01" w:rsidRDefault="005A5683" w:rsidP="0077124E">
            <w:pPr>
              <w:spacing w:before="0"/>
            </w:pPr>
            <w:r w:rsidRPr="00C14F01">
              <w:t>Title</w:t>
            </w:r>
          </w:p>
        </w:tc>
        <w:tc>
          <w:tcPr>
            <w:tcW w:w="284" w:type="dxa"/>
          </w:tcPr>
          <w:p w:rsidR="005A5683" w:rsidRPr="00C14F01" w:rsidRDefault="005A5683" w:rsidP="0077124E">
            <w:pPr>
              <w:spacing w:before="0"/>
            </w:pPr>
            <w:r w:rsidRPr="00C14F01">
              <w:t>:</w:t>
            </w:r>
          </w:p>
        </w:tc>
        <w:tc>
          <w:tcPr>
            <w:tcW w:w="5811" w:type="dxa"/>
          </w:tcPr>
          <w:p w:rsidR="005A5683" w:rsidRPr="00C14F01" w:rsidRDefault="005A5683" w:rsidP="0077124E">
            <w:pPr>
              <w:spacing w:before="0"/>
            </w:pPr>
            <w:r w:rsidRPr="00C14F01">
              <w:t>Comparison of Support Vector Regression and Artificial Neural Network Algorithms in Predicting the Number of New Student Candidates (Case Study: Del Institute of Technology)</w:t>
            </w:r>
          </w:p>
        </w:tc>
      </w:tr>
    </w:tbl>
    <w:p w:rsidR="00414474" w:rsidRPr="00C14F01" w:rsidRDefault="00414474" w:rsidP="00CC0E85">
      <w:pPr>
        <w:spacing w:before="0"/>
      </w:pPr>
      <w:r w:rsidRPr="00C14F01">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B32209" w:rsidRPr="00C14F01" w:rsidRDefault="00414474" w:rsidP="00CC0E85">
      <w:pPr>
        <w:spacing w:before="0"/>
      </w:pPr>
      <w:r w:rsidRPr="00C14F01">
        <w:rPr>
          <w:b/>
        </w:rPr>
        <w:t>Keywords</w:t>
      </w:r>
      <w:r w:rsidRPr="00C14F01">
        <w:t>: Artificial Neural Network, Support Vector Regression, Gridsearch, RMSE, number of student applicants.</w:t>
      </w:r>
    </w:p>
    <w:p w:rsidR="00E2718F" w:rsidRPr="00C14F01" w:rsidRDefault="00C14F11" w:rsidP="00297ADE">
      <w:pPr>
        <w:pStyle w:val="Heading1"/>
        <w:numPr>
          <w:ilvl w:val="0"/>
          <w:numId w:val="0"/>
        </w:numPr>
        <w:spacing w:before="0"/>
      </w:pPr>
      <w:bookmarkStart w:id="5" w:name="_Toc140173443"/>
      <w:r w:rsidRPr="00C14F01">
        <w:lastRenderedPageBreak/>
        <w:t>DAFTAR ISI</w:t>
      </w:r>
      <w:bookmarkStart w:id="6" w:name="_heading=h.kft28cx48l5x" w:colFirst="0" w:colLast="0"/>
      <w:bookmarkEnd w:id="5"/>
      <w:bookmarkEnd w:id="6"/>
    </w:p>
    <w:sdt>
      <w:sdtPr>
        <w:rPr>
          <w:b w:val="0"/>
          <w:noProof w:val="0"/>
          <w:szCs w:val="22"/>
        </w:rPr>
        <w:id w:val="739291990"/>
        <w:docPartObj>
          <w:docPartGallery w:val="Table of Contents"/>
          <w:docPartUnique/>
        </w:docPartObj>
      </w:sdtPr>
      <w:sdtContent>
        <w:p w:rsidR="0077124E" w:rsidRPr="00C14F01" w:rsidRDefault="00297ADE">
          <w:pPr>
            <w:pStyle w:val="TOC1"/>
            <w:rPr>
              <w:rFonts w:asciiTheme="minorHAnsi" w:eastAsiaTheme="minorEastAsia" w:hAnsiTheme="minorHAnsi" w:cstheme="minorBidi"/>
              <w:b w:val="0"/>
              <w:sz w:val="22"/>
              <w:szCs w:val="22"/>
              <w:lang w:val="en-US"/>
            </w:rPr>
          </w:pPr>
          <w:r w:rsidRPr="00C14F01">
            <w:fldChar w:fldCharType="begin"/>
          </w:r>
          <w:r w:rsidRPr="00C14F01">
            <w:instrText xml:space="preserve"> TOC \o "1-3" \h \z \u </w:instrText>
          </w:r>
          <w:r w:rsidRPr="00C14F01">
            <w:fldChar w:fldCharType="separate"/>
          </w:r>
          <w:hyperlink w:anchor="_Toc140173438" w:history="1">
            <w:r w:rsidR="0077124E" w:rsidRPr="00C14F01">
              <w:rPr>
                <w:rStyle w:val="Hyperlink"/>
              </w:rPr>
              <w:t>HALAMAN PERNYATAAN ORISINALITAS</w:t>
            </w:r>
            <w:r w:rsidR="0077124E" w:rsidRPr="00C14F01">
              <w:rPr>
                <w:webHidden/>
              </w:rPr>
              <w:tab/>
            </w:r>
            <w:r w:rsidR="0077124E" w:rsidRPr="00C14F01">
              <w:rPr>
                <w:webHidden/>
              </w:rPr>
              <w:fldChar w:fldCharType="begin"/>
            </w:r>
            <w:r w:rsidR="0077124E" w:rsidRPr="00C14F01">
              <w:rPr>
                <w:webHidden/>
              </w:rPr>
              <w:instrText xml:space="preserve"> PAGEREF _Toc140173438 \h </w:instrText>
            </w:r>
            <w:r w:rsidR="0077124E" w:rsidRPr="00C14F01">
              <w:rPr>
                <w:webHidden/>
              </w:rPr>
            </w:r>
            <w:r w:rsidR="0077124E" w:rsidRPr="00C14F01">
              <w:rPr>
                <w:webHidden/>
              </w:rPr>
              <w:fldChar w:fldCharType="separate"/>
            </w:r>
            <w:r w:rsidR="00D47D6B">
              <w:rPr>
                <w:webHidden/>
              </w:rPr>
              <w:t>i</w:t>
            </w:r>
            <w:r w:rsidR="0077124E" w:rsidRPr="00C14F01">
              <w:rPr>
                <w:webHidden/>
              </w:rPr>
              <w:fldChar w:fldCharType="end"/>
            </w:r>
          </w:hyperlink>
        </w:p>
        <w:p w:rsidR="0077124E" w:rsidRPr="00C14F01" w:rsidRDefault="00B0177D">
          <w:pPr>
            <w:pStyle w:val="TOC1"/>
            <w:rPr>
              <w:rFonts w:asciiTheme="minorHAnsi" w:eastAsiaTheme="minorEastAsia" w:hAnsiTheme="minorHAnsi" w:cstheme="minorBidi"/>
              <w:b w:val="0"/>
              <w:sz w:val="22"/>
              <w:szCs w:val="22"/>
              <w:lang w:val="en-US"/>
            </w:rPr>
          </w:pPr>
          <w:hyperlink w:anchor="_Toc140173439" w:history="1">
            <w:r w:rsidR="0077124E" w:rsidRPr="00C14F01">
              <w:rPr>
                <w:rStyle w:val="Hyperlink"/>
              </w:rPr>
              <w:t>HALAMAN PENGESAHAN</w:t>
            </w:r>
            <w:r w:rsidR="0077124E" w:rsidRPr="00C14F01">
              <w:rPr>
                <w:webHidden/>
              </w:rPr>
              <w:tab/>
            </w:r>
            <w:r w:rsidR="0077124E" w:rsidRPr="00C14F01">
              <w:rPr>
                <w:webHidden/>
              </w:rPr>
              <w:fldChar w:fldCharType="begin"/>
            </w:r>
            <w:r w:rsidR="0077124E" w:rsidRPr="00C14F01">
              <w:rPr>
                <w:webHidden/>
              </w:rPr>
              <w:instrText xml:space="preserve"> PAGEREF _Toc140173439 \h </w:instrText>
            </w:r>
            <w:r w:rsidR="0077124E" w:rsidRPr="00C14F01">
              <w:rPr>
                <w:webHidden/>
              </w:rPr>
            </w:r>
            <w:r w:rsidR="0077124E" w:rsidRPr="00C14F01">
              <w:rPr>
                <w:webHidden/>
              </w:rPr>
              <w:fldChar w:fldCharType="separate"/>
            </w:r>
            <w:r w:rsidR="00D47D6B">
              <w:rPr>
                <w:webHidden/>
              </w:rPr>
              <w:t>ii</w:t>
            </w:r>
            <w:r w:rsidR="0077124E" w:rsidRPr="00C14F01">
              <w:rPr>
                <w:webHidden/>
              </w:rPr>
              <w:fldChar w:fldCharType="end"/>
            </w:r>
          </w:hyperlink>
        </w:p>
        <w:p w:rsidR="0077124E" w:rsidRPr="00C14F01" w:rsidRDefault="00B0177D">
          <w:pPr>
            <w:pStyle w:val="TOC1"/>
            <w:rPr>
              <w:rFonts w:asciiTheme="minorHAnsi" w:eastAsiaTheme="minorEastAsia" w:hAnsiTheme="minorHAnsi" w:cstheme="minorBidi"/>
              <w:b w:val="0"/>
              <w:sz w:val="22"/>
              <w:szCs w:val="22"/>
              <w:lang w:val="en-US"/>
            </w:rPr>
          </w:pPr>
          <w:hyperlink w:anchor="_Toc140173440" w:history="1">
            <w:r w:rsidR="0077124E" w:rsidRPr="00C14F01">
              <w:rPr>
                <w:rStyle w:val="Hyperlink"/>
              </w:rPr>
              <w:t>KATA PENGANTAR</w:t>
            </w:r>
            <w:r w:rsidR="0077124E" w:rsidRPr="00C14F01">
              <w:rPr>
                <w:webHidden/>
              </w:rPr>
              <w:tab/>
            </w:r>
            <w:r w:rsidR="0077124E" w:rsidRPr="00C14F01">
              <w:rPr>
                <w:webHidden/>
              </w:rPr>
              <w:fldChar w:fldCharType="begin"/>
            </w:r>
            <w:r w:rsidR="0077124E" w:rsidRPr="00C14F01">
              <w:rPr>
                <w:webHidden/>
              </w:rPr>
              <w:instrText xml:space="preserve"> PAGEREF _Toc140173440 \h </w:instrText>
            </w:r>
            <w:r w:rsidR="0077124E" w:rsidRPr="00C14F01">
              <w:rPr>
                <w:webHidden/>
              </w:rPr>
            </w:r>
            <w:r w:rsidR="0077124E" w:rsidRPr="00C14F01">
              <w:rPr>
                <w:webHidden/>
              </w:rPr>
              <w:fldChar w:fldCharType="separate"/>
            </w:r>
            <w:r w:rsidR="00D47D6B">
              <w:rPr>
                <w:webHidden/>
              </w:rPr>
              <w:t>iii</w:t>
            </w:r>
            <w:r w:rsidR="0077124E" w:rsidRPr="00C14F01">
              <w:rPr>
                <w:webHidden/>
              </w:rPr>
              <w:fldChar w:fldCharType="end"/>
            </w:r>
          </w:hyperlink>
        </w:p>
        <w:p w:rsidR="0077124E" w:rsidRPr="00C14F01" w:rsidRDefault="00B0177D">
          <w:pPr>
            <w:pStyle w:val="TOC1"/>
            <w:rPr>
              <w:rFonts w:asciiTheme="minorHAnsi" w:eastAsiaTheme="minorEastAsia" w:hAnsiTheme="minorHAnsi" w:cstheme="minorBidi"/>
              <w:b w:val="0"/>
              <w:sz w:val="22"/>
              <w:szCs w:val="22"/>
              <w:lang w:val="en-US"/>
            </w:rPr>
          </w:pPr>
          <w:hyperlink w:anchor="_Toc140173441" w:history="1">
            <w:r w:rsidR="0077124E" w:rsidRPr="00C14F01">
              <w:rPr>
                <w:rStyle w:val="Hyperlink"/>
              </w:rPr>
              <w:t>HALAMAN PERNYATAAN PERSETUJUAN PUBLIKASI</w:t>
            </w:r>
            <w:r w:rsidR="0077124E" w:rsidRPr="00C14F01">
              <w:rPr>
                <w:webHidden/>
              </w:rPr>
              <w:tab/>
            </w:r>
            <w:r w:rsidR="0077124E" w:rsidRPr="00C14F01">
              <w:rPr>
                <w:webHidden/>
              </w:rPr>
              <w:fldChar w:fldCharType="begin"/>
            </w:r>
            <w:r w:rsidR="0077124E" w:rsidRPr="00C14F01">
              <w:rPr>
                <w:webHidden/>
              </w:rPr>
              <w:instrText xml:space="preserve"> PAGEREF _Toc140173441 \h </w:instrText>
            </w:r>
            <w:r w:rsidR="0077124E" w:rsidRPr="00C14F01">
              <w:rPr>
                <w:webHidden/>
              </w:rPr>
            </w:r>
            <w:r w:rsidR="0077124E" w:rsidRPr="00C14F01">
              <w:rPr>
                <w:webHidden/>
              </w:rPr>
              <w:fldChar w:fldCharType="separate"/>
            </w:r>
            <w:r w:rsidR="00D47D6B">
              <w:rPr>
                <w:webHidden/>
              </w:rPr>
              <w:t>v</w:t>
            </w:r>
            <w:r w:rsidR="0077124E" w:rsidRPr="00C14F01">
              <w:rPr>
                <w:webHidden/>
              </w:rPr>
              <w:fldChar w:fldCharType="end"/>
            </w:r>
          </w:hyperlink>
        </w:p>
        <w:p w:rsidR="0077124E" w:rsidRPr="00C14F01" w:rsidRDefault="00B0177D">
          <w:pPr>
            <w:pStyle w:val="TOC1"/>
            <w:rPr>
              <w:rFonts w:asciiTheme="minorHAnsi" w:eastAsiaTheme="minorEastAsia" w:hAnsiTheme="minorHAnsi" w:cstheme="minorBidi"/>
              <w:b w:val="0"/>
              <w:sz w:val="22"/>
              <w:szCs w:val="22"/>
              <w:lang w:val="en-US"/>
            </w:rPr>
          </w:pPr>
          <w:hyperlink w:anchor="_Toc140173442" w:history="1">
            <w:r w:rsidR="0077124E" w:rsidRPr="00C14F01">
              <w:rPr>
                <w:rStyle w:val="Hyperlink"/>
              </w:rPr>
              <w:t>ABSTRAK</w:t>
            </w:r>
            <w:r w:rsidR="0077124E" w:rsidRPr="00C14F01">
              <w:rPr>
                <w:webHidden/>
              </w:rPr>
              <w:tab/>
            </w:r>
            <w:r w:rsidR="0077124E" w:rsidRPr="00C14F01">
              <w:rPr>
                <w:webHidden/>
              </w:rPr>
              <w:fldChar w:fldCharType="begin"/>
            </w:r>
            <w:r w:rsidR="0077124E" w:rsidRPr="00C14F01">
              <w:rPr>
                <w:webHidden/>
              </w:rPr>
              <w:instrText xml:space="preserve"> PAGEREF _Toc140173442 \h </w:instrText>
            </w:r>
            <w:r w:rsidR="0077124E" w:rsidRPr="00C14F01">
              <w:rPr>
                <w:webHidden/>
              </w:rPr>
            </w:r>
            <w:r w:rsidR="0077124E" w:rsidRPr="00C14F01">
              <w:rPr>
                <w:webHidden/>
              </w:rPr>
              <w:fldChar w:fldCharType="separate"/>
            </w:r>
            <w:r w:rsidR="00D47D6B">
              <w:rPr>
                <w:webHidden/>
              </w:rPr>
              <w:t>vi</w:t>
            </w:r>
            <w:r w:rsidR="0077124E" w:rsidRPr="00C14F01">
              <w:rPr>
                <w:webHidden/>
              </w:rPr>
              <w:fldChar w:fldCharType="end"/>
            </w:r>
          </w:hyperlink>
        </w:p>
        <w:p w:rsidR="0077124E" w:rsidRPr="00C14F01" w:rsidRDefault="00B0177D">
          <w:pPr>
            <w:pStyle w:val="TOC1"/>
            <w:rPr>
              <w:rFonts w:asciiTheme="minorHAnsi" w:eastAsiaTheme="minorEastAsia" w:hAnsiTheme="minorHAnsi" w:cstheme="minorBidi"/>
              <w:b w:val="0"/>
              <w:sz w:val="22"/>
              <w:szCs w:val="22"/>
              <w:lang w:val="en-US"/>
            </w:rPr>
          </w:pPr>
          <w:hyperlink w:anchor="_Toc140173443" w:history="1">
            <w:r w:rsidR="0077124E" w:rsidRPr="00C14F01">
              <w:rPr>
                <w:rStyle w:val="Hyperlink"/>
              </w:rPr>
              <w:t>DAFTAR ISI</w:t>
            </w:r>
            <w:r w:rsidR="0077124E" w:rsidRPr="00C14F01">
              <w:rPr>
                <w:webHidden/>
              </w:rPr>
              <w:tab/>
            </w:r>
            <w:r w:rsidR="0077124E" w:rsidRPr="00C14F01">
              <w:rPr>
                <w:webHidden/>
              </w:rPr>
              <w:fldChar w:fldCharType="begin"/>
            </w:r>
            <w:r w:rsidR="0077124E" w:rsidRPr="00C14F01">
              <w:rPr>
                <w:webHidden/>
              </w:rPr>
              <w:instrText xml:space="preserve"> PAGEREF _Toc140173443 \h </w:instrText>
            </w:r>
            <w:r w:rsidR="0077124E" w:rsidRPr="00C14F01">
              <w:rPr>
                <w:webHidden/>
              </w:rPr>
            </w:r>
            <w:r w:rsidR="0077124E" w:rsidRPr="00C14F01">
              <w:rPr>
                <w:webHidden/>
              </w:rPr>
              <w:fldChar w:fldCharType="separate"/>
            </w:r>
            <w:r w:rsidR="00D47D6B">
              <w:rPr>
                <w:webHidden/>
              </w:rPr>
              <w:t>viii</w:t>
            </w:r>
            <w:r w:rsidR="0077124E" w:rsidRPr="00C14F01">
              <w:rPr>
                <w:webHidden/>
              </w:rPr>
              <w:fldChar w:fldCharType="end"/>
            </w:r>
          </w:hyperlink>
        </w:p>
        <w:p w:rsidR="0077124E" w:rsidRPr="00C14F01" w:rsidRDefault="00B0177D">
          <w:pPr>
            <w:pStyle w:val="TOC1"/>
            <w:rPr>
              <w:rFonts w:asciiTheme="minorHAnsi" w:eastAsiaTheme="minorEastAsia" w:hAnsiTheme="minorHAnsi" w:cstheme="minorBidi"/>
              <w:b w:val="0"/>
              <w:sz w:val="22"/>
              <w:szCs w:val="22"/>
              <w:lang w:val="en-US"/>
            </w:rPr>
          </w:pPr>
          <w:hyperlink w:anchor="_Toc140173444" w:history="1">
            <w:r w:rsidR="0077124E" w:rsidRPr="00C14F01">
              <w:rPr>
                <w:rStyle w:val="Hyperlink"/>
              </w:rPr>
              <w:t>DAFTAR GAMBAR</w:t>
            </w:r>
            <w:r w:rsidR="0077124E" w:rsidRPr="00C14F01">
              <w:rPr>
                <w:webHidden/>
              </w:rPr>
              <w:tab/>
            </w:r>
            <w:r w:rsidR="0077124E" w:rsidRPr="00C14F01">
              <w:rPr>
                <w:webHidden/>
              </w:rPr>
              <w:fldChar w:fldCharType="begin"/>
            </w:r>
            <w:r w:rsidR="0077124E" w:rsidRPr="00C14F01">
              <w:rPr>
                <w:webHidden/>
              </w:rPr>
              <w:instrText xml:space="preserve"> PAGEREF _Toc140173444 \h </w:instrText>
            </w:r>
            <w:r w:rsidR="0077124E" w:rsidRPr="00C14F01">
              <w:rPr>
                <w:webHidden/>
              </w:rPr>
            </w:r>
            <w:r w:rsidR="0077124E" w:rsidRPr="00C14F01">
              <w:rPr>
                <w:webHidden/>
              </w:rPr>
              <w:fldChar w:fldCharType="separate"/>
            </w:r>
            <w:r w:rsidR="00D47D6B">
              <w:rPr>
                <w:webHidden/>
              </w:rPr>
              <w:t>xii</w:t>
            </w:r>
            <w:r w:rsidR="0077124E" w:rsidRPr="00C14F01">
              <w:rPr>
                <w:webHidden/>
              </w:rPr>
              <w:fldChar w:fldCharType="end"/>
            </w:r>
          </w:hyperlink>
        </w:p>
        <w:p w:rsidR="0077124E" w:rsidRPr="00C14F01" w:rsidRDefault="00B0177D">
          <w:pPr>
            <w:pStyle w:val="TOC1"/>
            <w:rPr>
              <w:rFonts w:asciiTheme="minorHAnsi" w:eastAsiaTheme="minorEastAsia" w:hAnsiTheme="minorHAnsi" w:cstheme="minorBidi"/>
              <w:b w:val="0"/>
              <w:sz w:val="22"/>
              <w:szCs w:val="22"/>
              <w:lang w:val="en-US"/>
            </w:rPr>
          </w:pPr>
          <w:hyperlink w:anchor="_Toc140173445" w:history="1">
            <w:r w:rsidR="0077124E" w:rsidRPr="00C14F01">
              <w:rPr>
                <w:rStyle w:val="Hyperlink"/>
              </w:rPr>
              <w:t>DAFTAR TABEL</w:t>
            </w:r>
            <w:r w:rsidR="0077124E" w:rsidRPr="00C14F01">
              <w:rPr>
                <w:webHidden/>
              </w:rPr>
              <w:tab/>
            </w:r>
            <w:r w:rsidR="0077124E" w:rsidRPr="00C14F01">
              <w:rPr>
                <w:webHidden/>
              </w:rPr>
              <w:fldChar w:fldCharType="begin"/>
            </w:r>
            <w:r w:rsidR="0077124E" w:rsidRPr="00C14F01">
              <w:rPr>
                <w:webHidden/>
              </w:rPr>
              <w:instrText xml:space="preserve"> PAGEREF _Toc140173445 \h </w:instrText>
            </w:r>
            <w:r w:rsidR="0077124E" w:rsidRPr="00C14F01">
              <w:rPr>
                <w:webHidden/>
              </w:rPr>
            </w:r>
            <w:r w:rsidR="0077124E" w:rsidRPr="00C14F01">
              <w:rPr>
                <w:webHidden/>
              </w:rPr>
              <w:fldChar w:fldCharType="separate"/>
            </w:r>
            <w:r w:rsidR="00D47D6B">
              <w:rPr>
                <w:webHidden/>
              </w:rPr>
              <w:t>xiii</w:t>
            </w:r>
            <w:r w:rsidR="0077124E" w:rsidRPr="00C14F01">
              <w:rPr>
                <w:webHidden/>
              </w:rPr>
              <w:fldChar w:fldCharType="end"/>
            </w:r>
          </w:hyperlink>
        </w:p>
        <w:p w:rsidR="0077124E" w:rsidRPr="00C14F01" w:rsidRDefault="00B0177D">
          <w:pPr>
            <w:pStyle w:val="TOC1"/>
            <w:rPr>
              <w:rFonts w:asciiTheme="minorHAnsi" w:eastAsiaTheme="minorEastAsia" w:hAnsiTheme="minorHAnsi" w:cstheme="minorBidi"/>
              <w:b w:val="0"/>
              <w:sz w:val="22"/>
              <w:szCs w:val="22"/>
              <w:lang w:val="en-US"/>
            </w:rPr>
          </w:pPr>
          <w:hyperlink w:anchor="_Toc140173446" w:history="1">
            <w:r w:rsidR="0077124E" w:rsidRPr="00C14F01">
              <w:rPr>
                <w:rStyle w:val="Hyperlink"/>
              </w:rPr>
              <w:t>BAB 1 PENDAHULUAN</w:t>
            </w:r>
            <w:r w:rsidR="0077124E" w:rsidRPr="00C14F01">
              <w:rPr>
                <w:webHidden/>
              </w:rPr>
              <w:tab/>
            </w:r>
            <w:r w:rsidR="0077124E" w:rsidRPr="00C14F01">
              <w:rPr>
                <w:webHidden/>
              </w:rPr>
              <w:fldChar w:fldCharType="begin"/>
            </w:r>
            <w:r w:rsidR="0077124E" w:rsidRPr="00C14F01">
              <w:rPr>
                <w:webHidden/>
              </w:rPr>
              <w:instrText xml:space="preserve"> PAGEREF _Toc140173446 \h </w:instrText>
            </w:r>
            <w:r w:rsidR="0077124E" w:rsidRPr="00C14F01">
              <w:rPr>
                <w:webHidden/>
              </w:rPr>
            </w:r>
            <w:r w:rsidR="0077124E" w:rsidRPr="00C14F01">
              <w:rPr>
                <w:webHidden/>
              </w:rPr>
              <w:fldChar w:fldCharType="separate"/>
            </w:r>
            <w:r w:rsidR="00D47D6B">
              <w:rPr>
                <w:webHidden/>
              </w:rPr>
              <w:t>1</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47" w:history="1">
            <w:r w:rsidR="0077124E" w:rsidRPr="00C14F01">
              <w:rPr>
                <w:rStyle w:val="Hyperlink"/>
              </w:rPr>
              <w:t>1.1  Latar Belakang</w:t>
            </w:r>
            <w:r w:rsidR="0077124E" w:rsidRPr="00C14F01">
              <w:rPr>
                <w:webHidden/>
              </w:rPr>
              <w:tab/>
            </w:r>
            <w:r w:rsidR="0077124E" w:rsidRPr="00C14F01">
              <w:rPr>
                <w:webHidden/>
              </w:rPr>
              <w:fldChar w:fldCharType="begin"/>
            </w:r>
            <w:r w:rsidR="0077124E" w:rsidRPr="00C14F01">
              <w:rPr>
                <w:webHidden/>
              </w:rPr>
              <w:instrText xml:space="preserve"> PAGEREF _Toc140173447 \h </w:instrText>
            </w:r>
            <w:r w:rsidR="0077124E" w:rsidRPr="00C14F01">
              <w:rPr>
                <w:webHidden/>
              </w:rPr>
            </w:r>
            <w:r w:rsidR="0077124E" w:rsidRPr="00C14F01">
              <w:rPr>
                <w:webHidden/>
              </w:rPr>
              <w:fldChar w:fldCharType="separate"/>
            </w:r>
            <w:r w:rsidR="00D47D6B">
              <w:rPr>
                <w:webHidden/>
              </w:rPr>
              <w:t>1</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48" w:history="1">
            <w:r w:rsidR="0077124E" w:rsidRPr="00C14F01">
              <w:rPr>
                <w:rStyle w:val="Hyperlink"/>
              </w:rPr>
              <w:t>1.2  Rumusan Masalah</w:t>
            </w:r>
            <w:r w:rsidR="0077124E" w:rsidRPr="00C14F01">
              <w:rPr>
                <w:webHidden/>
              </w:rPr>
              <w:tab/>
            </w:r>
            <w:r w:rsidR="0077124E" w:rsidRPr="00C14F01">
              <w:rPr>
                <w:webHidden/>
              </w:rPr>
              <w:fldChar w:fldCharType="begin"/>
            </w:r>
            <w:r w:rsidR="0077124E" w:rsidRPr="00C14F01">
              <w:rPr>
                <w:webHidden/>
              </w:rPr>
              <w:instrText xml:space="preserve"> PAGEREF _Toc140173448 \h </w:instrText>
            </w:r>
            <w:r w:rsidR="0077124E" w:rsidRPr="00C14F01">
              <w:rPr>
                <w:webHidden/>
              </w:rPr>
            </w:r>
            <w:r w:rsidR="0077124E" w:rsidRPr="00C14F01">
              <w:rPr>
                <w:webHidden/>
              </w:rPr>
              <w:fldChar w:fldCharType="separate"/>
            </w:r>
            <w:r w:rsidR="00D47D6B">
              <w:rPr>
                <w:webHidden/>
              </w:rPr>
              <w:t>4</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49" w:history="1">
            <w:r w:rsidR="0077124E" w:rsidRPr="00C14F01">
              <w:rPr>
                <w:rStyle w:val="Hyperlink"/>
              </w:rPr>
              <w:t>1.3  Tujuan Penelitian</w:t>
            </w:r>
            <w:r w:rsidR="0077124E" w:rsidRPr="00C14F01">
              <w:rPr>
                <w:webHidden/>
              </w:rPr>
              <w:tab/>
            </w:r>
            <w:r w:rsidR="0077124E" w:rsidRPr="00C14F01">
              <w:rPr>
                <w:webHidden/>
              </w:rPr>
              <w:fldChar w:fldCharType="begin"/>
            </w:r>
            <w:r w:rsidR="0077124E" w:rsidRPr="00C14F01">
              <w:rPr>
                <w:webHidden/>
              </w:rPr>
              <w:instrText xml:space="preserve"> PAGEREF _Toc140173449 \h </w:instrText>
            </w:r>
            <w:r w:rsidR="0077124E" w:rsidRPr="00C14F01">
              <w:rPr>
                <w:webHidden/>
              </w:rPr>
            </w:r>
            <w:r w:rsidR="0077124E" w:rsidRPr="00C14F01">
              <w:rPr>
                <w:webHidden/>
              </w:rPr>
              <w:fldChar w:fldCharType="separate"/>
            </w:r>
            <w:r w:rsidR="00D47D6B">
              <w:rPr>
                <w:webHidden/>
              </w:rPr>
              <w:t>4</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50" w:history="1">
            <w:r w:rsidR="0077124E" w:rsidRPr="00C14F01">
              <w:rPr>
                <w:rStyle w:val="Hyperlink"/>
              </w:rPr>
              <w:t>1.4  Ruang Lingkup Penelitian</w:t>
            </w:r>
            <w:r w:rsidR="0077124E" w:rsidRPr="00C14F01">
              <w:rPr>
                <w:webHidden/>
              </w:rPr>
              <w:tab/>
            </w:r>
            <w:r w:rsidR="0077124E" w:rsidRPr="00C14F01">
              <w:rPr>
                <w:webHidden/>
              </w:rPr>
              <w:fldChar w:fldCharType="begin"/>
            </w:r>
            <w:r w:rsidR="0077124E" w:rsidRPr="00C14F01">
              <w:rPr>
                <w:webHidden/>
              </w:rPr>
              <w:instrText xml:space="preserve"> PAGEREF _Toc140173450 \h </w:instrText>
            </w:r>
            <w:r w:rsidR="0077124E" w:rsidRPr="00C14F01">
              <w:rPr>
                <w:webHidden/>
              </w:rPr>
            </w:r>
            <w:r w:rsidR="0077124E" w:rsidRPr="00C14F01">
              <w:rPr>
                <w:webHidden/>
              </w:rPr>
              <w:fldChar w:fldCharType="separate"/>
            </w:r>
            <w:r w:rsidR="00D47D6B">
              <w:rPr>
                <w:webHidden/>
              </w:rPr>
              <w:t>4</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51" w:history="1">
            <w:r w:rsidR="0077124E" w:rsidRPr="00C14F01">
              <w:rPr>
                <w:rStyle w:val="Hyperlink"/>
              </w:rPr>
              <w:t>1.5  Hasil yang Diharapkan</w:t>
            </w:r>
            <w:r w:rsidR="0077124E" w:rsidRPr="00C14F01">
              <w:rPr>
                <w:webHidden/>
              </w:rPr>
              <w:tab/>
            </w:r>
            <w:r w:rsidR="0077124E" w:rsidRPr="00C14F01">
              <w:rPr>
                <w:webHidden/>
              </w:rPr>
              <w:fldChar w:fldCharType="begin"/>
            </w:r>
            <w:r w:rsidR="0077124E" w:rsidRPr="00C14F01">
              <w:rPr>
                <w:webHidden/>
              </w:rPr>
              <w:instrText xml:space="preserve"> PAGEREF _Toc140173451 \h </w:instrText>
            </w:r>
            <w:r w:rsidR="0077124E" w:rsidRPr="00C14F01">
              <w:rPr>
                <w:webHidden/>
              </w:rPr>
            </w:r>
            <w:r w:rsidR="0077124E" w:rsidRPr="00C14F01">
              <w:rPr>
                <w:webHidden/>
              </w:rPr>
              <w:fldChar w:fldCharType="separate"/>
            </w:r>
            <w:r w:rsidR="00D47D6B">
              <w:rPr>
                <w:webHidden/>
              </w:rPr>
              <w:t>5</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52" w:history="1">
            <w:r w:rsidR="0077124E" w:rsidRPr="00C14F01">
              <w:rPr>
                <w:rStyle w:val="Hyperlink"/>
              </w:rPr>
              <w:t>1.6  Tahapan Penelitian</w:t>
            </w:r>
            <w:r w:rsidR="0077124E" w:rsidRPr="00C14F01">
              <w:rPr>
                <w:webHidden/>
              </w:rPr>
              <w:tab/>
            </w:r>
            <w:r w:rsidR="0077124E" w:rsidRPr="00C14F01">
              <w:rPr>
                <w:webHidden/>
              </w:rPr>
              <w:fldChar w:fldCharType="begin"/>
            </w:r>
            <w:r w:rsidR="0077124E" w:rsidRPr="00C14F01">
              <w:rPr>
                <w:webHidden/>
              </w:rPr>
              <w:instrText xml:space="preserve"> PAGEREF _Toc140173452 \h </w:instrText>
            </w:r>
            <w:r w:rsidR="0077124E" w:rsidRPr="00C14F01">
              <w:rPr>
                <w:webHidden/>
              </w:rPr>
            </w:r>
            <w:r w:rsidR="0077124E" w:rsidRPr="00C14F01">
              <w:rPr>
                <w:webHidden/>
              </w:rPr>
              <w:fldChar w:fldCharType="separate"/>
            </w:r>
            <w:r w:rsidR="00D47D6B">
              <w:rPr>
                <w:webHidden/>
              </w:rPr>
              <w:t>5</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53" w:history="1">
            <w:r w:rsidR="0077124E" w:rsidRPr="00C14F01">
              <w:rPr>
                <w:rStyle w:val="Hyperlink"/>
              </w:rPr>
              <w:t>1.7  Sistematika Penyajian</w:t>
            </w:r>
            <w:r w:rsidR="0077124E" w:rsidRPr="00C14F01">
              <w:rPr>
                <w:webHidden/>
              </w:rPr>
              <w:tab/>
            </w:r>
            <w:r w:rsidR="0077124E" w:rsidRPr="00C14F01">
              <w:rPr>
                <w:webHidden/>
              </w:rPr>
              <w:fldChar w:fldCharType="begin"/>
            </w:r>
            <w:r w:rsidR="0077124E" w:rsidRPr="00C14F01">
              <w:rPr>
                <w:webHidden/>
              </w:rPr>
              <w:instrText xml:space="preserve"> PAGEREF _Toc140173453 \h </w:instrText>
            </w:r>
            <w:r w:rsidR="0077124E" w:rsidRPr="00C14F01">
              <w:rPr>
                <w:webHidden/>
              </w:rPr>
            </w:r>
            <w:r w:rsidR="0077124E" w:rsidRPr="00C14F01">
              <w:rPr>
                <w:webHidden/>
              </w:rPr>
              <w:fldChar w:fldCharType="separate"/>
            </w:r>
            <w:r w:rsidR="00D47D6B">
              <w:rPr>
                <w:webHidden/>
              </w:rPr>
              <w:t>7</w:t>
            </w:r>
            <w:r w:rsidR="0077124E" w:rsidRPr="00C14F01">
              <w:rPr>
                <w:webHidden/>
              </w:rPr>
              <w:fldChar w:fldCharType="end"/>
            </w:r>
          </w:hyperlink>
        </w:p>
        <w:p w:rsidR="0077124E" w:rsidRPr="00C14F01" w:rsidRDefault="00B0177D">
          <w:pPr>
            <w:pStyle w:val="TOC1"/>
            <w:rPr>
              <w:rFonts w:asciiTheme="minorHAnsi" w:eastAsiaTheme="minorEastAsia" w:hAnsiTheme="minorHAnsi" w:cstheme="minorBidi"/>
              <w:b w:val="0"/>
              <w:sz w:val="22"/>
              <w:szCs w:val="22"/>
              <w:lang w:val="en-US"/>
            </w:rPr>
          </w:pPr>
          <w:hyperlink w:anchor="_Toc140173454" w:history="1">
            <w:r w:rsidR="0077124E" w:rsidRPr="00C14F01">
              <w:rPr>
                <w:rStyle w:val="Hyperlink"/>
              </w:rPr>
              <w:t>BAB 2 TINJAUAN PUSTAKA</w:t>
            </w:r>
            <w:r w:rsidR="0077124E" w:rsidRPr="00C14F01">
              <w:rPr>
                <w:webHidden/>
              </w:rPr>
              <w:tab/>
            </w:r>
            <w:r w:rsidR="0077124E" w:rsidRPr="00C14F01">
              <w:rPr>
                <w:webHidden/>
              </w:rPr>
              <w:fldChar w:fldCharType="begin"/>
            </w:r>
            <w:r w:rsidR="0077124E" w:rsidRPr="00C14F01">
              <w:rPr>
                <w:webHidden/>
              </w:rPr>
              <w:instrText xml:space="preserve"> PAGEREF _Toc140173454 \h </w:instrText>
            </w:r>
            <w:r w:rsidR="0077124E" w:rsidRPr="00C14F01">
              <w:rPr>
                <w:webHidden/>
              </w:rPr>
            </w:r>
            <w:r w:rsidR="0077124E" w:rsidRPr="00C14F01">
              <w:rPr>
                <w:webHidden/>
              </w:rPr>
              <w:fldChar w:fldCharType="separate"/>
            </w:r>
            <w:r w:rsidR="00D47D6B">
              <w:rPr>
                <w:webHidden/>
              </w:rPr>
              <w:t>9</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55" w:history="1">
            <w:r w:rsidR="0077124E" w:rsidRPr="00C14F01">
              <w:rPr>
                <w:rStyle w:val="Hyperlink"/>
              </w:rPr>
              <w:t>2.1  Penelitian Terkait</w:t>
            </w:r>
            <w:r w:rsidR="0077124E" w:rsidRPr="00C14F01">
              <w:rPr>
                <w:webHidden/>
              </w:rPr>
              <w:tab/>
            </w:r>
            <w:r w:rsidR="0077124E" w:rsidRPr="00C14F01">
              <w:rPr>
                <w:webHidden/>
              </w:rPr>
              <w:fldChar w:fldCharType="begin"/>
            </w:r>
            <w:r w:rsidR="0077124E" w:rsidRPr="00C14F01">
              <w:rPr>
                <w:webHidden/>
              </w:rPr>
              <w:instrText xml:space="preserve"> PAGEREF _Toc140173455 \h </w:instrText>
            </w:r>
            <w:r w:rsidR="0077124E" w:rsidRPr="00C14F01">
              <w:rPr>
                <w:webHidden/>
              </w:rPr>
            </w:r>
            <w:r w:rsidR="0077124E" w:rsidRPr="00C14F01">
              <w:rPr>
                <w:webHidden/>
              </w:rPr>
              <w:fldChar w:fldCharType="separate"/>
            </w:r>
            <w:r w:rsidR="00D47D6B">
              <w:rPr>
                <w:webHidden/>
              </w:rPr>
              <w:t>9</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56" w:history="1">
            <w:r w:rsidR="0077124E" w:rsidRPr="00C14F01">
              <w:rPr>
                <w:rStyle w:val="Hyperlink"/>
              </w:rPr>
              <w:t>2.2  Pendaftaran Calon Mahasiswa Baru</w:t>
            </w:r>
            <w:r w:rsidR="0077124E" w:rsidRPr="00C14F01">
              <w:rPr>
                <w:webHidden/>
              </w:rPr>
              <w:tab/>
            </w:r>
            <w:r w:rsidR="0077124E" w:rsidRPr="00C14F01">
              <w:rPr>
                <w:webHidden/>
              </w:rPr>
              <w:fldChar w:fldCharType="begin"/>
            </w:r>
            <w:r w:rsidR="0077124E" w:rsidRPr="00C14F01">
              <w:rPr>
                <w:webHidden/>
              </w:rPr>
              <w:instrText xml:space="preserve"> PAGEREF _Toc140173456 \h </w:instrText>
            </w:r>
            <w:r w:rsidR="0077124E" w:rsidRPr="00C14F01">
              <w:rPr>
                <w:webHidden/>
              </w:rPr>
            </w:r>
            <w:r w:rsidR="0077124E" w:rsidRPr="00C14F01">
              <w:rPr>
                <w:webHidden/>
              </w:rPr>
              <w:fldChar w:fldCharType="separate"/>
            </w:r>
            <w:r w:rsidR="00D47D6B">
              <w:rPr>
                <w:webHidden/>
              </w:rPr>
              <w:t>13</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57" w:history="1">
            <w:r w:rsidR="0077124E" w:rsidRPr="00C14F01">
              <w:rPr>
                <w:rStyle w:val="Hyperlink"/>
              </w:rPr>
              <w:t>2.3  Machine Learning</w:t>
            </w:r>
            <w:r w:rsidR="0077124E" w:rsidRPr="00C14F01">
              <w:rPr>
                <w:webHidden/>
              </w:rPr>
              <w:tab/>
            </w:r>
            <w:r w:rsidR="0077124E" w:rsidRPr="00C14F01">
              <w:rPr>
                <w:webHidden/>
              </w:rPr>
              <w:fldChar w:fldCharType="begin"/>
            </w:r>
            <w:r w:rsidR="0077124E" w:rsidRPr="00C14F01">
              <w:rPr>
                <w:webHidden/>
              </w:rPr>
              <w:instrText xml:space="preserve"> PAGEREF _Toc140173457 \h </w:instrText>
            </w:r>
            <w:r w:rsidR="0077124E" w:rsidRPr="00C14F01">
              <w:rPr>
                <w:webHidden/>
              </w:rPr>
            </w:r>
            <w:r w:rsidR="0077124E" w:rsidRPr="00C14F01">
              <w:rPr>
                <w:webHidden/>
              </w:rPr>
              <w:fldChar w:fldCharType="separate"/>
            </w:r>
            <w:r w:rsidR="00D47D6B">
              <w:rPr>
                <w:webHidden/>
              </w:rPr>
              <w:t>14</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58" w:history="1">
            <w:r w:rsidR="0077124E" w:rsidRPr="00C14F01">
              <w:rPr>
                <w:rStyle w:val="Hyperlink"/>
              </w:rPr>
              <w:t xml:space="preserve">2.4  Data </w:t>
            </w:r>
            <w:r w:rsidR="0077124E" w:rsidRPr="00C14F01">
              <w:rPr>
                <w:rStyle w:val="Hyperlink"/>
                <w:i/>
              </w:rPr>
              <w:t>Preprocessing</w:t>
            </w:r>
            <w:r w:rsidR="0077124E" w:rsidRPr="00C14F01">
              <w:rPr>
                <w:webHidden/>
              </w:rPr>
              <w:tab/>
            </w:r>
            <w:r w:rsidR="0077124E" w:rsidRPr="00C14F01">
              <w:rPr>
                <w:webHidden/>
              </w:rPr>
              <w:fldChar w:fldCharType="begin"/>
            </w:r>
            <w:r w:rsidR="0077124E" w:rsidRPr="00C14F01">
              <w:rPr>
                <w:webHidden/>
              </w:rPr>
              <w:instrText xml:space="preserve"> PAGEREF _Toc140173458 \h </w:instrText>
            </w:r>
            <w:r w:rsidR="0077124E" w:rsidRPr="00C14F01">
              <w:rPr>
                <w:webHidden/>
              </w:rPr>
            </w:r>
            <w:r w:rsidR="0077124E" w:rsidRPr="00C14F01">
              <w:rPr>
                <w:webHidden/>
              </w:rPr>
              <w:fldChar w:fldCharType="separate"/>
            </w:r>
            <w:r w:rsidR="00D47D6B">
              <w:rPr>
                <w:webHidden/>
              </w:rPr>
              <w:t>17</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59" w:history="1">
            <w:r w:rsidR="0077124E" w:rsidRPr="00C14F01">
              <w:rPr>
                <w:rStyle w:val="Hyperlink"/>
              </w:rPr>
              <w:t>2.5  Label Encoding</w:t>
            </w:r>
            <w:r w:rsidR="0077124E" w:rsidRPr="00C14F01">
              <w:rPr>
                <w:webHidden/>
              </w:rPr>
              <w:tab/>
            </w:r>
            <w:r w:rsidR="0077124E" w:rsidRPr="00C14F01">
              <w:rPr>
                <w:webHidden/>
              </w:rPr>
              <w:fldChar w:fldCharType="begin"/>
            </w:r>
            <w:r w:rsidR="0077124E" w:rsidRPr="00C14F01">
              <w:rPr>
                <w:webHidden/>
              </w:rPr>
              <w:instrText xml:space="preserve"> PAGEREF _Toc140173459 \h </w:instrText>
            </w:r>
            <w:r w:rsidR="0077124E" w:rsidRPr="00C14F01">
              <w:rPr>
                <w:webHidden/>
              </w:rPr>
            </w:r>
            <w:r w:rsidR="0077124E" w:rsidRPr="00C14F01">
              <w:rPr>
                <w:webHidden/>
              </w:rPr>
              <w:fldChar w:fldCharType="separate"/>
            </w:r>
            <w:r w:rsidR="00D47D6B">
              <w:rPr>
                <w:webHidden/>
              </w:rPr>
              <w:t>17</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60" w:history="1">
            <w:r w:rsidR="0077124E" w:rsidRPr="00C14F01">
              <w:rPr>
                <w:rStyle w:val="Hyperlink"/>
              </w:rPr>
              <w:t>2.6  K-Fold Cross Validation</w:t>
            </w:r>
            <w:r w:rsidR="0077124E" w:rsidRPr="00C14F01">
              <w:rPr>
                <w:webHidden/>
              </w:rPr>
              <w:tab/>
            </w:r>
            <w:r w:rsidR="0077124E" w:rsidRPr="00C14F01">
              <w:rPr>
                <w:webHidden/>
              </w:rPr>
              <w:fldChar w:fldCharType="begin"/>
            </w:r>
            <w:r w:rsidR="0077124E" w:rsidRPr="00C14F01">
              <w:rPr>
                <w:webHidden/>
              </w:rPr>
              <w:instrText xml:space="preserve"> PAGEREF _Toc140173460 \h </w:instrText>
            </w:r>
            <w:r w:rsidR="0077124E" w:rsidRPr="00C14F01">
              <w:rPr>
                <w:webHidden/>
              </w:rPr>
            </w:r>
            <w:r w:rsidR="0077124E" w:rsidRPr="00C14F01">
              <w:rPr>
                <w:webHidden/>
              </w:rPr>
              <w:fldChar w:fldCharType="separate"/>
            </w:r>
            <w:r w:rsidR="00D47D6B">
              <w:rPr>
                <w:webHidden/>
              </w:rPr>
              <w:t>18</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61" w:history="1">
            <w:r w:rsidR="0077124E" w:rsidRPr="00C14F01">
              <w:rPr>
                <w:rStyle w:val="Hyperlink"/>
              </w:rPr>
              <w:t>2.7  Kernel</w:t>
            </w:r>
            <w:r w:rsidR="0077124E" w:rsidRPr="00C14F01">
              <w:rPr>
                <w:webHidden/>
              </w:rPr>
              <w:tab/>
            </w:r>
            <w:r w:rsidR="0077124E" w:rsidRPr="00C14F01">
              <w:rPr>
                <w:webHidden/>
              </w:rPr>
              <w:fldChar w:fldCharType="begin"/>
            </w:r>
            <w:r w:rsidR="0077124E" w:rsidRPr="00C14F01">
              <w:rPr>
                <w:webHidden/>
              </w:rPr>
              <w:instrText xml:space="preserve"> PAGEREF _Toc140173461 \h </w:instrText>
            </w:r>
            <w:r w:rsidR="0077124E" w:rsidRPr="00C14F01">
              <w:rPr>
                <w:webHidden/>
              </w:rPr>
            </w:r>
            <w:r w:rsidR="0077124E" w:rsidRPr="00C14F01">
              <w:rPr>
                <w:webHidden/>
              </w:rPr>
              <w:fldChar w:fldCharType="separate"/>
            </w:r>
            <w:r w:rsidR="00D47D6B">
              <w:rPr>
                <w:webHidden/>
              </w:rPr>
              <w:t>19</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62" w:history="1">
            <w:r w:rsidR="0077124E" w:rsidRPr="00C14F01">
              <w:rPr>
                <w:rStyle w:val="Hyperlink"/>
              </w:rPr>
              <w:t xml:space="preserve">2.8 </w:t>
            </w:r>
            <w:r w:rsidR="0077124E" w:rsidRPr="00C14F01">
              <w:rPr>
                <w:rStyle w:val="Hyperlink"/>
                <w:i/>
              </w:rPr>
              <w:t>Grid Search</w:t>
            </w:r>
            <w:r w:rsidR="0077124E" w:rsidRPr="00C14F01">
              <w:rPr>
                <w:webHidden/>
              </w:rPr>
              <w:tab/>
            </w:r>
            <w:r w:rsidR="0077124E" w:rsidRPr="00C14F01">
              <w:rPr>
                <w:webHidden/>
              </w:rPr>
              <w:fldChar w:fldCharType="begin"/>
            </w:r>
            <w:r w:rsidR="0077124E" w:rsidRPr="00C14F01">
              <w:rPr>
                <w:webHidden/>
              </w:rPr>
              <w:instrText xml:space="preserve"> PAGEREF _Toc140173462 \h </w:instrText>
            </w:r>
            <w:r w:rsidR="0077124E" w:rsidRPr="00C14F01">
              <w:rPr>
                <w:webHidden/>
              </w:rPr>
            </w:r>
            <w:r w:rsidR="0077124E" w:rsidRPr="00C14F01">
              <w:rPr>
                <w:webHidden/>
              </w:rPr>
              <w:fldChar w:fldCharType="separate"/>
            </w:r>
            <w:r w:rsidR="00D47D6B">
              <w:rPr>
                <w:webHidden/>
              </w:rPr>
              <w:t>20</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63" w:history="1">
            <w:r w:rsidR="0077124E" w:rsidRPr="00C14F01">
              <w:rPr>
                <w:rStyle w:val="Hyperlink"/>
              </w:rPr>
              <w:t>2.9  Support Vector Regression (SVR)</w:t>
            </w:r>
            <w:r w:rsidR="0077124E" w:rsidRPr="00C14F01">
              <w:rPr>
                <w:webHidden/>
              </w:rPr>
              <w:tab/>
            </w:r>
            <w:r w:rsidR="0077124E" w:rsidRPr="00C14F01">
              <w:rPr>
                <w:webHidden/>
              </w:rPr>
              <w:fldChar w:fldCharType="begin"/>
            </w:r>
            <w:r w:rsidR="0077124E" w:rsidRPr="00C14F01">
              <w:rPr>
                <w:webHidden/>
              </w:rPr>
              <w:instrText xml:space="preserve"> PAGEREF _Toc140173463 \h </w:instrText>
            </w:r>
            <w:r w:rsidR="0077124E" w:rsidRPr="00C14F01">
              <w:rPr>
                <w:webHidden/>
              </w:rPr>
            </w:r>
            <w:r w:rsidR="0077124E" w:rsidRPr="00C14F01">
              <w:rPr>
                <w:webHidden/>
              </w:rPr>
              <w:fldChar w:fldCharType="separate"/>
            </w:r>
            <w:r w:rsidR="00D47D6B">
              <w:rPr>
                <w:webHidden/>
              </w:rPr>
              <w:t>21</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64" w:history="1">
            <w:r w:rsidR="0077124E" w:rsidRPr="00C14F01">
              <w:rPr>
                <w:rStyle w:val="Hyperlink"/>
              </w:rPr>
              <w:t>2.10 Artificial Neural Network</w:t>
            </w:r>
            <w:r w:rsidR="0077124E" w:rsidRPr="00C14F01">
              <w:rPr>
                <w:webHidden/>
              </w:rPr>
              <w:tab/>
            </w:r>
            <w:r w:rsidR="0077124E" w:rsidRPr="00C14F01">
              <w:rPr>
                <w:webHidden/>
              </w:rPr>
              <w:fldChar w:fldCharType="begin"/>
            </w:r>
            <w:r w:rsidR="0077124E" w:rsidRPr="00C14F01">
              <w:rPr>
                <w:webHidden/>
              </w:rPr>
              <w:instrText xml:space="preserve"> PAGEREF _Toc140173464 \h </w:instrText>
            </w:r>
            <w:r w:rsidR="0077124E" w:rsidRPr="00C14F01">
              <w:rPr>
                <w:webHidden/>
              </w:rPr>
            </w:r>
            <w:r w:rsidR="0077124E" w:rsidRPr="00C14F01">
              <w:rPr>
                <w:webHidden/>
              </w:rPr>
              <w:fldChar w:fldCharType="separate"/>
            </w:r>
            <w:r w:rsidR="00D47D6B">
              <w:rPr>
                <w:webHidden/>
              </w:rPr>
              <w:t>24</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65" w:history="1">
            <w:r w:rsidR="0077124E" w:rsidRPr="00C14F01">
              <w:rPr>
                <w:rStyle w:val="Hyperlink"/>
              </w:rPr>
              <w:t>2.11 Backpropagation</w:t>
            </w:r>
            <w:r w:rsidR="0077124E" w:rsidRPr="00C14F01">
              <w:rPr>
                <w:webHidden/>
              </w:rPr>
              <w:tab/>
            </w:r>
            <w:r w:rsidR="0077124E" w:rsidRPr="00C14F01">
              <w:rPr>
                <w:webHidden/>
              </w:rPr>
              <w:fldChar w:fldCharType="begin"/>
            </w:r>
            <w:r w:rsidR="0077124E" w:rsidRPr="00C14F01">
              <w:rPr>
                <w:webHidden/>
              </w:rPr>
              <w:instrText xml:space="preserve"> PAGEREF _Toc140173465 \h </w:instrText>
            </w:r>
            <w:r w:rsidR="0077124E" w:rsidRPr="00C14F01">
              <w:rPr>
                <w:webHidden/>
              </w:rPr>
            </w:r>
            <w:r w:rsidR="0077124E" w:rsidRPr="00C14F01">
              <w:rPr>
                <w:webHidden/>
              </w:rPr>
              <w:fldChar w:fldCharType="separate"/>
            </w:r>
            <w:r w:rsidR="00D47D6B">
              <w:rPr>
                <w:webHidden/>
              </w:rPr>
              <w:t>25</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66" w:history="1">
            <w:r w:rsidR="0077124E" w:rsidRPr="00C14F01">
              <w:rPr>
                <w:rStyle w:val="Hyperlink"/>
              </w:rPr>
              <w:t>2.12 Early Stopping</w:t>
            </w:r>
            <w:r w:rsidR="0077124E" w:rsidRPr="00C14F01">
              <w:rPr>
                <w:webHidden/>
              </w:rPr>
              <w:tab/>
            </w:r>
            <w:r w:rsidR="0077124E" w:rsidRPr="00C14F01">
              <w:rPr>
                <w:webHidden/>
              </w:rPr>
              <w:fldChar w:fldCharType="begin"/>
            </w:r>
            <w:r w:rsidR="0077124E" w:rsidRPr="00C14F01">
              <w:rPr>
                <w:webHidden/>
              </w:rPr>
              <w:instrText xml:space="preserve"> PAGEREF _Toc140173466 \h </w:instrText>
            </w:r>
            <w:r w:rsidR="0077124E" w:rsidRPr="00C14F01">
              <w:rPr>
                <w:webHidden/>
              </w:rPr>
            </w:r>
            <w:r w:rsidR="0077124E" w:rsidRPr="00C14F01">
              <w:rPr>
                <w:webHidden/>
              </w:rPr>
              <w:fldChar w:fldCharType="separate"/>
            </w:r>
            <w:r w:rsidR="00D47D6B">
              <w:rPr>
                <w:webHidden/>
              </w:rPr>
              <w:t>32</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67" w:history="1">
            <w:r w:rsidR="0077124E" w:rsidRPr="00C14F01">
              <w:rPr>
                <w:rStyle w:val="Hyperlink"/>
              </w:rPr>
              <w:t>2.12  Performansi Model</w:t>
            </w:r>
            <w:r w:rsidR="0077124E" w:rsidRPr="00C14F01">
              <w:rPr>
                <w:webHidden/>
              </w:rPr>
              <w:tab/>
            </w:r>
            <w:r w:rsidR="0077124E" w:rsidRPr="00C14F01">
              <w:rPr>
                <w:webHidden/>
              </w:rPr>
              <w:fldChar w:fldCharType="begin"/>
            </w:r>
            <w:r w:rsidR="0077124E" w:rsidRPr="00C14F01">
              <w:rPr>
                <w:webHidden/>
              </w:rPr>
              <w:instrText xml:space="preserve"> PAGEREF _Toc140173467 \h </w:instrText>
            </w:r>
            <w:r w:rsidR="0077124E" w:rsidRPr="00C14F01">
              <w:rPr>
                <w:webHidden/>
              </w:rPr>
            </w:r>
            <w:r w:rsidR="0077124E" w:rsidRPr="00C14F01">
              <w:rPr>
                <w:webHidden/>
              </w:rPr>
              <w:fldChar w:fldCharType="separate"/>
            </w:r>
            <w:r w:rsidR="00D47D6B">
              <w:rPr>
                <w:webHidden/>
              </w:rPr>
              <w:t>33</w:t>
            </w:r>
            <w:r w:rsidR="0077124E" w:rsidRPr="00C14F01">
              <w:rPr>
                <w:webHidden/>
              </w:rPr>
              <w:fldChar w:fldCharType="end"/>
            </w:r>
          </w:hyperlink>
        </w:p>
        <w:p w:rsidR="0077124E" w:rsidRPr="00C14F01" w:rsidRDefault="00B0177D">
          <w:pPr>
            <w:pStyle w:val="TOC3"/>
            <w:rPr>
              <w:rFonts w:asciiTheme="minorHAnsi" w:eastAsiaTheme="minorEastAsia" w:hAnsiTheme="minorHAnsi" w:cstheme="minorBidi"/>
              <w:noProof/>
              <w:sz w:val="22"/>
              <w:lang w:val="en-US"/>
            </w:rPr>
          </w:pPr>
          <w:hyperlink w:anchor="_Toc140173468" w:history="1">
            <w:r w:rsidR="0077124E" w:rsidRPr="00C14F01">
              <w:rPr>
                <w:rStyle w:val="Hyperlink"/>
                <w:noProof/>
              </w:rPr>
              <w:t>2.12.1  Mean Square Erro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68 \h </w:instrText>
            </w:r>
            <w:r w:rsidR="0077124E" w:rsidRPr="00C14F01">
              <w:rPr>
                <w:noProof/>
                <w:webHidden/>
              </w:rPr>
            </w:r>
            <w:r w:rsidR="0077124E" w:rsidRPr="00C14F01">
              <w:rPr>
                <w:noProof/>
                <w:webHidden/>
              </w:rPr>
              <w:fldChar w:fldCharType="separate"/>
            </w:r>
            <w:r w:rsidR="00D47D6B">
              <w:rPr>
                <w:noProof/>
                <w:webHidden/>
              </w:rPr>
              <w:t>33</w:t>
            </w:r>
            <w:r w:rsidR="0077124E" w:rsidRPr="00C14F01">
              <w:rPr>
                <w:noProof/>
                <w:webHidden/>
              </w:rPr>
              <w:fldChar w:fldCharType="end"/>
            </w:r>
          </w:hyperlink>
        </w:p>
        <w:p w:rsidR="0077124E" w:rsidRPr="00C14F01" w:rsidRDefault="00B0177D">
          <w:pPr>
            <w:pStyle w:val="TOC3"/>
            <w:rPr>
              <w:rFonts w:asciiTheme="minorHAnsi" w:eastAsiaTheme="minorEastAsia" w:hAnsiTheme="minorHAnsi" w:cstheme="minorBidi"/>
              <w:noProof/>
              <w:sz w:val="22"/>
              <w:lang w:val="en-US"/>
            </w:rPr>
          </w:pPr>
          <w:hyperlink w:anchor="_Toc140173469" w:history="1">
            <w:r w:rsidR="0077124E" w:rsidRPr="00C14F01">
              <w:rPr>
                <w:rStyle w:val="Hyperlink"/>
                <w:noProof/>
              </w:rPr>
              <w:t>2.12.2  Root Mean Square Erro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69 \h </w:instrText>
            </w:r>
            <w:r w:rsidR="0077124E" w:rsidRPr="00C14F01">
              <w:rPr>
                <w:noProof/>
                <w:webHidden/>
              </w:rPr>
            </w:r>
            <w:r w:rsidR="0077124E" w:rsidRPr="00C14F01">
              <w:rPr>
                <w:noProof/>
                <w:webHidden/>
              </w:rPr>
              <w:fldChar w:fldCharType="separate"/>
            </w:r>
            <w:r w:rsidR="00D47D6B">
              <w:rPr>
                <w:noProof/>
                <w:webHidden/>
              </w:rPr>
              <w:t>33</w:t>
            </w:r>
            <w:r w:rsidR="0077124E" w:rsidRPr="00C14F01">
              <w:rPr>
                <w:noProof/>
                <w:webHidden/>
              </w:rPr>
              <w:fldChar w:fldCharType="end"/>
            </w:r>
          </w:hyperlink>
        </w:p>
        <w:p w:rsidR="0077124E" w:rsidRPr="00C14F01" w:rsidRDefault="00B0177D">
          <w:pPr>
            <w:pStyle w:val="TOC3"/>
            <w:rPr>
              <w:rFonts w:asciiTheme="minorHAnsi" w:eastAsiaTheme="minorEastAsia" w:hAnsiTheme="minorHAnsi" w:cstheme="minorBidi"/>
              <w:noProof/>
              <w:sz w:val="22"/>
              <w:lang w:val="en-US"/>
            </w:rPr>
          </w:pPr>
          <w:hyperlink w:anchor="_Toc140173470" w:history="1">
            <w:r w:rsidR="0077124E" w:rsidRPr="00C14F01">
              <w:rPr>
                <w:rStyle w:val="Hyperlink"/>
                <w:noProof/>
              </w:rPr>
              <w:t>2.12.3  Mean Square Percentage Erro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70 \h </w:instrText>
            </w:r>
            <w:r w:rsidR="0077124E" w:rsidRPr="00C14F01">
              <w:rPr>
                <w:noProof/>
                <w:webHidden/>
              </w:rPr>
            </w:r>
            <w:r w:rsidR="0077124E" w:rsidRPr="00C14F01">
              <w:rPr>
                <w:noProof/>
                <w:webHidden/>
              </w:rPr>
              <w:fldChar w:fldCharType="separate"/>
            </w:r>
            <w:r w:rsidR="00D47D6B">
              <w:rPr>
                <w:noProof/>
                <w:webHidden/>
              </w:rPr>
              <w:t>34</w:t>
            </w:r>
            <w:r w:rsidR="0077124E" w:rsidRPr="00C14F01">
              <w:rPr>
                <w:noProof/>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71" w:history="1">
            <w:r w:rsidR="0077124E" w:rsidRPr="00C14F01">
              <w:rPr>
                <w:rStyle w:val="Hyperlink"/>
              </w:rPr>
              <w:t>2.13 Fungsi Aktivasi Backpropagation</w:t>
            </w:r>
            <w:r w:rsidR="0077124E" w:rsidRPr="00C14F01">
              <w:rPr>
                <w:webHidden/>
              </w:rPr>
              <w:tab/>
            </w:r>
            <w:r w:rsidR="0077124E" w:rsidRPr="00C14F01">
              <w:rPr>
                <w:webHidden/>
              </w:rPr>
              <w:fldChar w:fldCharType="begin"/>
            </w:r>
            <w:r w:rsidR="0077124E" w:rsidRPr="00C14F01">
              <w:rPr>
                <w:webHidden/>
              </w:rPr>
              <w:instrText xml:space="preserve"> PAGEREF _Toc140173471 \h </w:instrText>
            </w:r>
            <w:r w:rsidR="0077124E" w:rsidRPr="00C14F01">
              <w:rPr>
                <w:webHidden/>
              </w:rPr>
            </w:r>
            <w:r w:rsidR="0077124E" w:rsidRPr="00C14F01">
              <w:rPr>
                <w:webHidden/>
              </w:rPr>
              <w:fldChar w:fldCharType="separate"/>
            </w:r>
            <w:r w:rsidR="00D47D6B">
              <w:rPr>
                <w:webHidden/>
              </w:rPr>
              <w:t>35</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72" w:history="1">
            <w:r w:rsidR="0077124E" w:rsidRPr="00C14F01">
              <w:rPr>
                <w:rStyle w:val="Hyperlink"/>
              </w:rPr>
              <w:t>2.14 Flask</w:t>
            </w:r>
            <w:r w:rsidR="0077124E" w:rsidRPr="00C14F01">
              <w:rPr>
                <w:webHidden/>
              </w:rPr>
              <w:tab/>
            </w:r>
            <w:r w:rsidR="0077124E" w:rsidRPr="00C14F01">
              <w:rPr>
                <w:webHidden/>
              </w:rPr>
              <w:fldChar w:fldCharType="begin"/>
            </w:r>
            <w:r w:rsidR="0077124E" w:rsidRPr="00C14F01">
              <w:rPr>
                <w:webHidden/>
              </w:rPr>
              <w:instrText xml:space="preserve"> PAGEREF _Toc140173472 \h </w:instrText>
            </w:r>
            <w:r w:rsidR="0077124E" w:rsidRPr="00C14F01">
              <w:rPr>
                <w:webHidden/>
              </w:rPr>
            </w:r>
            <w:r w:rsidR="0077124E" w:rsidRPr="00C14F01">
              <w:rPr>
                <w:webHidden/>
              </w:rPr>
              <w:fldChar w:fldCharType="separate"/>
            </w:r>
            <w:r w:rsidR="00D47D6B">
              <w:rPr>
                <w:webHidden/>
              </w:rPr>
              <w:t>36</w:t>
            </w:r>
            <w:r w:rsidR="0077124E" w:rsidRPr="00C14F01">
              <w:rPr>
                <w:webHidden/>
              </w:rPr>
              <w:fldChar w:fldCharType="end"/>
            </w:r>
          </w:hyperlink>
        </w:p>
        <w:p w:rsidR="0077124E" w:rsidRPr="00C14F01" w:rsidRDefault="00B0177D">
          <w:pPr>
            <w:pStyle w:val="TOC1"/>
            <w:rPr>
              <w:rFonts w:asciiTheme="minorHAnsi" w:eastAsiaTheme="minorEastAsia" w:hAnsiTheme="minorHAnsi" w:cstheme="minorBidi"/>
              <w:b w:val="0"/>
              <w:sz w:val="22"/>
              <w:szCs w:val="22"/>
              <w:lang w:val="en-US"/>
            </w:rPr>
          </w:pPr>
          <w:hyperlink w:anchor="_Toc140173473" w:history="1">
            <w:r w:rsidR="0077124E" w:rsidRPr="00C14F01">
              <w:rPr>
                <w:rStyle w:val="Hyperlink"/>
              </w:rPr>
              <w:t>BAB 3 ANALISIS</w:t>
            </w:r>
            <w:r w:rsidR="0077124E" w:rsidRPr="00C14F01">
              <w:rPr>
                <w:webHidden/>
              </w:rPr>
              <w:tab/>
            </w:r>
            <w:r w:rsidR="0077124E" w:rsidRPr="00C14F01">
              <w:rPr>
                <w:webHidden/>
              </w:rPr>
              <w:fldChar w:fldCharType="begin"/>
            </w:r>
            <w:r w:rsidR="0077124E" w:rsidRPr="00C14F01">
              <w:rPr>
                <w:webHidden/>
              </w:rPr>
              <w:instrText xml:space="preserve"> PAGEREF _Toc140173473 \h </w:instrText>
            </w:r>
            <w:r w:rsidR="0077124E" w:rsidRPr="00C14F01">
              <w:rPr>
                <w:webHidden/>
              </w:rPr>
            </w:r>
            <w:r w:rsidR="0077124E" w:rsidRPr="00C14F01">
              <w:rPr>
                <w:webHidden/>
              </w:rPr>
              <w:fldChar w:fldCharType="separate"/>
            </w:r>
            <w:r w:rsidR="00D47D6B">
              <w:rPr>
                <w:webHidden/>
              </w:rPr>
              <w:t>38</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74" w:history="1">
            <w:r w:rsidR="0077124E" w:rsidRPr="00C14F01">
              <w:rPr>
                <w:rStyle w:val="Hyperlink"/>
              </w:rPr>
              <w:t>3.1   Analisis Domain</w:t>
            </w:r>
            <w:r w:rsidR="0077124E" w:rsidRPr="00C14F01">
              <w:rPr>
                <w:webHidden/>
              </w:rPr>
              <w:tab/>
            </w:r>
            <w:r w:rsidR="0077124E" w:rsidRPr="00C14F01">
              <w:rPr>
                <w:webHidden/>
              </w:rPr>
              <w:fldChar w:fldCharType="begin"/>
            </w:r>
            <w:r w:rsidR="0077124E" w:rsidRPr="00C14F01">
              <w:rPr>
                <w:webHidden/>
              </w:rPr>
              <w:instrText xml:space="preserve"> PAGEREF _Toc140173474 \h </w:instrText>
            </w:r>
            <w:r w:rsidR="0077124E" w:rsidRPr="00C14F01">
              <w:rPr>
                <w:webHidden/>
              </w:rPr>
            </w:r>
            <w:r w:rsidR="0077124E" w:rsidRPr="00C14F01">
              <w:rPr>
                <w:webHidden/>
              </w:rPr>
              <w:fldChar w:fldCharType="separate"/>
            </w:r>
            <w:r w:rsidR="00D47D6B">
              <w:rPr>
                <w:webHidden/>
              </w:rPr>
              <w:t>38</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75" w:history="1">
            <w:r w:rsidR="0077124E" w:rsidRPr="00C14F01">
              <w:rPr>
                <w:rStyle w:val="Hyperlink"/>
              </w:rPr>
              <w:t>3.2   Analisis Data</w:t>
            </w:r>
            <w:r w:rsidR="0077124E" w:rsidRPr="00C14F01">
              <w:rPr>
                <w:webHidden/>
              </w:rPr>
              <w:tab/>
            </w:r>
            <w:r w:rsidR="0077124E" w:rsidRPr="00C14F01">
              <w:rPr>
                <w:webHidden/>
              </w:rPr>
              <w:fldChar w:fldCharType="begin"/>
            </w:r>
            <w:r w:rsidR="0077124E" w:rsidRPr="00C14F01">
              <w:rPr>
                <w:webHidden/>
              </w:rPr>
              <w:instrText xml:space="preserve"> PAGEREF _Toc140173475 \h </w:instrText>
            </w:r>
            <w:r w:rsidR="0077124E" w:rsidRPr="00C14F01">
              <w:rPr>
                <w:webHidden/>
              </w:rPr>
            </w:r>
            <w:r w:rsidR="0077124E" w:rsidRPr="00C14F01">
              <w:rPr>
                <w:webHidden/>
              </w:rPr>
              <w:fldChar w:fldCharType="separate"/>
            </w:r>
            <w:r w:rsidR="00D47D6B">
              <w:rPr>
                <w:webHidden/>
              </w:rPr>
              <w:t>38</w:t>
            </w:r>
            <w:r w:rsidR="0077124E" w:rsidRPr="00C14F01">
              <w:rPr>
                <w:webHidden/>
              </w:rPr>
              <w:fldChar w:fldCharType="end"/>
            </w:r>
          </w:hyperlink>
        </w:p>
        <w:p w:rsidR="0077124E" w:rsidRPr="00C14F01" w:rsidRDefault="00B0177D">
          <w:pPr>
            <w:pStyle w:val="TOC3"/>
            <w:rPr>
              <w:rFonts w:asciiTheme="minorHAnsi" w:eastAsiaTheme="minorEastAsia" w:hAnsiTheme="minorHAnsi" w:cstheme="minorBidi"/>
              <w:noProof/>
              <w:sz w:val="22"/>
              <w:lang w:val="en-US"/>
            </w:rPr>
          </w:pPr>
          <w:hyperlink w:anchor="_Toc140173476" w:history="1">
            <w:r w:rsidR="0077124E" w:rsidRPr="00C14F01">
              <w:rPr>
                <w:rStyle w:val="Hyperlink"/>
                <w:noProof/>
              </w:rPr>
              <w:t>3.2.1  Sumber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76 \h </w:instrText>
            </w:r>
            <w:r w:rsidR="0077124E" w:rsidRPr="00C14F01">
              <w:rPr>
                <w:noProof/>
                <w:webHidden/>
              </w:rPr>
            </w:r>
            <w:r w:rsidR="0077124E" w:rsidRPr="00C14F01">
              <w:rPr>
                <w:noProof/>
                <w:webHidden/>
              </w:rPr>
              <w:fldChar w:fldCharType="separate"/>
            </w:r>
            <w:r w:rsidR="00D47D6B">
              <w:rPr>
                <w:noProof/>
                <w:webHidden/>
              </w:rPr>
              <w:t>39</w:t>
            </w:r>
            <w:r w:rsidR="0077124E" w:rsidRPr="00C14F01">
              <w:rPr>
                <w:noProof/>
                <w:webHidden/>
              </w:rPr>
              <w:fldChar w:fldCharType="end"/>
            </w:r>
          </w:hyperlink>
        </w:p>
        <w:p w:rsidR="0077124E" w:rsidRPr="00C14F01" w:rsidRDefault="00B0177D">
          <w:pPr>
            <w:pStyle w:val="TOC3"/>
            <w:rPr>
              <w:rFonts w:asciiTheme="minorHAnsi" w:eastAsiaTheme="minorEastAsia" w:hAnsiTheme="minorHAnsi" w:cstheme="minorBidi"/>
              <w:noProof/>
              <w:sz w:val="22"/>
              <w:lang w:val="en-US"/>
            </w:rPr>
          </w:pPr>
          <w:hyperlink w:anchor="_Toc140173477" w:history="1">
            <w:r w:rsidR="0077124E" w:rsidRPr="00C14F01">
              <w:rPr>
                <w:rStyle w:val="Hyperlink"/>
                <w:noProof/>
              </w:rPr>
              <w:t>3.2.2  Seleksi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77 \h </w:instrText>
            </w:r>
            <w:r w:rsidR="0077124E" w:rsidRPr="00C14F01">
              <w:rPr>
                <w:noProof/>
                <w:webHidden/>
              </w:rPr>
            </w:r>
            <w:r w:rsidR="0077124E" w:rsidRPr="00C14F01">
              <w:rPr>
                <w:noProof/>
                <w:webHidden/>
              </w:rPr>
              <w:fldChar w:fldCharType="separate"/>
            </w:r>
            <w:r w:rsidR="00D47D6B">
              <w:rPr>
                <w:noProof/>
                <w:webHidden/>
              </w:rPr>
              <w:t>40</w:t>
            </w:r>
            <w:r w:rsidR="0077124E" w:rsidRPr="00C14F01">
              <w:rPr>
                <w:noProof/>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78" w:history="1">
            <w:r w:rsidR="0077124E" w:rsidRPr="00C14F01">
              <w:rPr>
                <w:rStyle w:val="Hyperlink"/>
              </w:rPr>
              <w:t xml:space="preserve">3.3  Data </w:t>
            </w:r>
            <w:r w:rsidR="0077124E" w:rsidRPr="00C14F01">
              <w:rPr>
                <w:rStyle w:val="Hyperlink"/>
                <w:i/>
              </w:rPr>
              <w:t>Preprocessing</w:t>
            </w:r>
            <w:r w:rsidR="0077124E" w:rsidRPr="00C14F01">
              <w:rPr>
                <w:webHidden/>
              </w:rPr>
              <w:tab/>
            </w:r>
            <w:r w:rsidR="0077124E" w:rsidRPr="00C14F01">
              <w:rPr>
                <w:webHidden/>
              </w:rPr>
              <w:fldChar w:fldCharType="begin"/>
            </w:r>
            <w:r w:rsidR="0077124E" w:rsidRPr="00C14F01">
              <w:rPr>
                <w:webHidden/>
              </w:rPr>
              <w:instrText xml:space="preserve"> PAGEREF _Toc140173478 \h </w:instrText>
            </w:r>
            <w:r w:rsidR="0077124E" w:rsidRPr="00C14F01">
              <w:rPr>
                <w:webHidden/>
              </w:rPr>
            </w:r>
            <w:r w:rsidR="0077124E" w:rsidRPr="00C14F01">
              <w:rPr>
                <w:webHidden/>
              </w:rPr>
              <w:fldChar w:fldCharType="separate"/>
            </w:r>
            <w:r w:rsidR="00D47D6B">
              <w:rPr>
                <w:webHidden/>
              </w:rPr>
              <w:t>40</w:t>
            </w:r>
            <w:r w:rsidR="0077124E" w:rsidRPr="00C14F01">
              <w:rPr>
                <w:webHidden/>
              </w:rPr>
              <w:fldChar w:fldCharType="end"/>
            </w:r>
          </w:hyperlink>
        </w:p>
        <w:p w:rsidR="0077124E" w:rsidRPr="00C14F01" w:rsidRDefault="00B0177D">
          <w:pPr>
            <w:pStyle w:val="TOC3"/>
            <w:rPr>
              <w:rFonts w:asciiTheme="minorHAnsi" w:eastAsiaTheme="minorEastAsia" w:hAnsiTheme="minorHAnsi" w:cstheme="minorBidi"/>
              <w:noProof/>
              <w:sz w:val="22"/>
              <w:lang w:val="en-US"/>
            </w:rPr>
          </w:pPr>
          <w:hyperlink w:anchor="_Toc140173479" w:history="1">
            <w:r w:rsidR="0077124E" w:rsidRPr="00C14F01">
              <w:rPr>
                <w:rStyle w:val="Hyperlink"/>
                <w:noProof/>
              </w:rPr>
              <w:t>3.3.1 Integrasi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79 \h </w:instrText>
            </w:r>
            <w:r w:rsidR="0077124E" w:rsidRPr="00C14F01">
              <w:rPr>
                <w:noProof/>
                <w:webHidden/>
              </w:rPr>
            </w:r>
            <w:r w:rsidR="0077124E" w:rsidRPr="00C14F01">
              <w:rPr>
                <w:noProof/>
                <w:webHidden/>
              </w:rPr>
              <w:fldChar w:fldCharType="separate"/>
            </w:r>
            <w:r w:rsidR="00D47D6B">
              <w:rPr>
                <w:noProof/>
                <w:webHidden/>
              </w:rPr>
              <w:t>40</w:t>
            </w:r>
            <w:r w:rsidR="0077124E" w:rsidRPr="00C14F01">
              <w:rPr>
                <w:noProof/>
                <w:webHidden/>
              </w:rPr>
              <w:fldChar w:fldCharType="end"/>
            </w:r>
          </w:hyperlink>
        </w:p>
        <w:p w:rsidR="0077124E" w:rsidRPr="00C14F01" w:rsidRDefault="00B0177D">
          <w:pPr>
            <w:pStyle w:val="TOC3"/>
            <w:rPr>
              <w:rFonts w:asciiTheme="minorHAnsi" w:eastAsiaTheme="minorEastAsia" w:hAnsiTheme="minorHAnsi" w:cstheme="minorBidi"/>
              <w:noProof/>
              <w:sz w:val="22"/>
              <w:lang w:val="en-US"/>
            </w:rPr>
          </w:pPr>
          <w:hyperlink w:anchor="_Toc140173480" w:history="1">
            <w:r w:rsidR="0077124E" w:rsidRPr="00C14F01">
              <w:rPr>
                <w:rStyle w:val="Hyperlink"/>
                <w:noProof/>
              </w:rPr>
              <w:t>3.3.2 Data Encod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80 \h </w:instrText>
            </w:r>
            <w:r w:rsidR="0077124E" w:rsidRPr="00C14F01">
              <w:rPr>
                <w:noProof/>
                <w:webHidden/>
              </w:rPr>
            </w:r>
            <w:r w:rsidR="0077124E" w:rsidRPr="00C14F01">
              <w:rPr>
                <w:noProof/>
                <w:webHidden/>
              </w:rPr>
              <w:fldChar w:fldCharType="separate"/>
            </w:r>
            <w:r w:rsidR="00D47D6B">
              <w:rPr>
                <w:noProof/>
                <w:webHidden/>
              </w:rPr>
              <w:t>41</w:t>
            </w:r>
            <w:r w:rsidR="0077124E" w:rsidRPr="00C14F01">
              <w:rPr>
                <w:noProof/>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81" w:history="1">
            <w:r w:rsidR="0077124E" w:rsidRPr="00C14F01">
              <w:rPr>
                <w:rStyle w:val="Hyperlink"/>
              </w:rPr>
              <w:t>3.4 Analisis Algoritma SVR</w:t>
            </w:r>
            <w:r w:rsidR="0077124E" w:rsidRPr="00C14F01">
              <w:rPr>
                <w:webHidden/>
              </w:rPr>
              <w:tab/>
            </w:r>
            <w:r w:rsidR="0077124E" w:rsidRPr="00C14F01">
              <w:rPr>
                <w:webHidden/>
              </w:rPr>
              <w:fldChar w:fldCharType="begin"/>
            </w:r>
            <w:r w:rsidR="0077124E" w:rsidRPr="00C14F01">
              <w:rPr>
                <w:webHidden/>
              </w:rPr>
              <w:instrText xml:space="preserve"> PAGEREF _Toc140173481 \h </w:instrText>
            </w:r>
            <w:r w:rsidR="0077124E" w:rsidRPr="00C14F01">
              <w:rPr>
                <w:webHidden/>
              </w:rPr>
            </w:r>
            <w:r w:rsidR="0077124E" w:rsidRPr="00C14F01">
              <w:rPr>
                <w:webHidden/>
              </w:rPr>
              <w:fldChar w:fldCharType="separate"/>
            </w:r>
            <w:r w:rsidR="00D47D6B">
              <w:rPr>
                <w:webHidden/>
              </w:rPr>
              <w:t>41</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82" w:history="1">
            <w:r w:rsidR="0077124E" w:rsidRPr="00C14F01">
              <w:rPr>
                <w:rStyle w:val="Hyperlink"/>
              </w:rPr>
              <w:t>3.5  Analisis Algoritma ANN Backpropagation</w:t>
            </w:r>
            <w:r w:rsidR="0077124E" w:rsidRPr="00C14F01">
              <w:rPr>
                <w:webHidden/>
              </w:rPr>
              <w:tab/>
            </w:r>
            <w:r w:rsidR="0077124E" w:rsidRPr="00C14F01">
              <w:rPr>
                <w:webHidden/>
              </w:rPr>
              <w:fldChar w:fldCharType="begin"/>
            </w:r>
            <w:r w:rsidR="0077124E" w:rsidRPr="00C14F01">
              <w:rPr>
                <w:webHidden/>
              </w:rPr>
              <w:instrText xml:space="preserve"> PAGEREF _Toc140173482 \h </w:instrText>
            </w:r>
            <w:r w:rsidR="0077124E" w:rsidRPr="00C14F01">
              <w:rPr>
                <w:webHidden/>
              </w:rPr>
            </w:r>
            <w:r w:rsidR="0077124E" w:rsidRPr="00C14F01">
              <w:rPr>
                <w:webHidden/>
              </w:rPr>
              <w:fldChar w:fldCharType="separate"/>
            </w:r>
            <w:r w:rsidR="00D47D6B">
              <w:rPr>
                <w:webHidden/>
              </w:rPr>
              <w:t>48</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83" w:history="1">
            <w:r w:rsidR="0077124E" w:rsidRPr="00C14F01">
              <w:rPr>
                <w:rStyle w:val="Hyperlink"/>
              </w:rPr>
              <w:t>3.6 Analisis Evaluasi Model</w:t>
            </w:r>
            <w:r w:rsidR="0077124E" w:rsidRPr="00C14F01">
              <w:rPr>
                <w:webHidden/>
              </w:rPr>
              <w:tab/>
            </w:r>
            <w:r w:rsidR="0077124E" w:rsidRPr="00C14F01">
              <w:rPr>
                <w:webHidden/>
              </w:rPr>
              <w:fldChar w:fldCharType="begin"/>
            </w:r>
            <w:r w:rsidR="0077124E" w:rsidRPr="00C14F01">
              <w:rPr>
                <w:webHidden/>
              </w:rPr>
              <w:instrText xml:space="preserve"> PAGEREF _Toc140173483 \h </w:instrText>
            </w:r>
            <w:r w:rsidR="0077124E" w:rsidRPr="00C14F01">
              <w:rPr>
                <w:webHidden/>
              </w:rPr>
            </w:r>
            <w:r w:rsidR="0077124E" w:rsidRPr="00C14F01">
              <w:rPr>
                <w:webHidden/>
              </w:rPr>
              <w:fldChar w:fldCharType="separate"/>
            </w:r>
            <w:r w:rsidR="00D47D6B">
              <w:rPr>
                <w:webHidden/>
              </w:rPr>
              <w:t>52</w:t>
            </w:r>
            <w:r w:rsidR="0077124E" w:rsidRPr="00C14F01">
              <w:rPr>
                <w:webHidden/>
              </w:rPr>
              <w:fldChar w:fldCharType="end"/>
            </w:r>
          </w:hyperlink>
        </w:p>
        <w:p w:rsidR="0077124E" w:rsidRPr="00C14F01" w:rsidRDefault="00B0177D">
          <w:pPr>
            <w:pStyle w:val="TOC1"/>
            <w:rPr>
              <w:rFonts w:asciiTheme="minorHAnsi" w:eastAsiaTheme="minorEastAsia" w:hAnsiTheme="minorHAnsi" w:cstheme="minorBidi"/>
              <w:b w:val="0"/>
              <w:sz w:val="22"/>
              <w:szCs w:val="22"/>
              <w:lang w:val="en-US"/>
            </w:rPr>
          </w:pPr>
          <w:hyperlink w:anchor="_Toc140173484" w:history="1">
            <w:r w:rsidR="0077124E" w:rsidRPr="00C14F01">
              <w:rPr>
                <w:rStyle w:val="Hyperlink"/>
              </w:rPr>
              <w:t>BAB 4 PERANCANGAN</w:t>
            </w:r>
            <w:r w:rsidR="0077124E" w:rsidRPr="00C14F01">
              <w:rPr>
                <w:webHidden/>
              </w:rPr>
              <w:tab/>
            </w:r>
            <w:r w:rsidR="0077124E" w:rsidRPr="00C14F01">
              <w:rPr>
                <w:webHidden/>
              </w:rPr>
              <w:fldChar w:fldCharType="begin"/>
            </w:r>
            <w:r w:rsidR="0077124E" w:rsidRPr="00C14F01">
              <w:rPr>
                <w:webHidden/>
              </w:rPr>
              <w:instrText xml:space="preserve"> PAGEREF _Toc140173484 \h </w:instrText>
            </w:r>
            <w:r w:rsidR="0077124E" w:rsidRPr="00C14F01">
              <w:rPr>
                <w:webHidden/>
              </w:rPr>
            </w:r>
            <w:r w:rsidR="0077124E" w:rsidRPr="00C14F01">
              <w:rPr>
                <w:webHidden/>
              </w:rPr>
              <w:fldChar w:fldCharType="separate"/>
            </w:r>
            <w:r w:rsidR="00D47D6B">
              <w:rPr>
                <w:webHidden/>
              </w:rPr>
              <w:t>54</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85" w:history="1">
            <w:r w:rsidR="0077124E" w:rsidRPr="00C14F01">
              <w:rPr>
                <w:rStyle w:val="Hyperlink"/>
              </w:rPr>
              <w:t>4.1  Rancangan Desain Penelitian</w:t>
            </w:r>
            <w:r w:rsidR="0077124E" w:rsidRPr="00C14F01">
              <w:rPr>
                <w:webHidden/>
              </w:rPr>
              <w:tab/>
            </w:r>
            <w:r w:rsidR="0077124E" w:rsidRPr="00C14F01">
              <w:rPr>
                <w:webHidden/>
              </w:rPr>
              <w:fldChar w:fldCharType="begin"/>
            </w:r>
            <w:r w:rsidR="0077124E" w:rsidRPr="00C14F01">
              <w:rPr>
                <w:webHidden/>
              </w:rPr>
              <w:instrText xml:space="preserve"> PAGEREF _Toc140173485 \h </w:instrText>
            </w:r>
            <w:r w:rsidR="0077124E" w:rsidRPr="00C14F01">
              <w:rPr>
                <w:webHidden/>
              </w:rPr>
            </w:r>
            <w:r w:rsidR="0077124E" w:rsidRPr="00C14F01">
              <w:rPr>
                <w:webHidden/>
              </w:rPr>
              <w:fldChar w:fldCharType="separate"/>
            </w:r>
            <w:r w:rsidR="00D47D6B">
              <w:rPr>
                <w:webHidden/>
              </w:rPr>
              <w:t>54</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86" w:history="1">
            <w:r w:rsidR="0077124E" w:rsidRPr="00C14F01">
              <w:rPr>
                <w:rStyle w:val="Hyperlink"/>
              </w:rPr>
              <w:t xml:space="preserve">4.2  Rancangan </w:t>
            </w:r>
            <w:r w:rsidR="0077124E" w:rsidRPr="00C14F01">
              <w:rPr>
                <w:rStyle w:val="Hyperlink"/>
                <w:i/>
              </w:rPr>
              <w:t>Preprocessing</w:t>
            </w:r>
            <w:r w:rsidR="0077124E" w:rsidRPr="00C14F01">
              <w:rPr>
                <w:rStyle w:val="Hyperlink"/>
              </w:rPr>
              <w:t xml:space="preserve"> Data</w:t>
            </w:r>
            <w:r w:rsidR="0077124E" w:rsidRPr="00C14F01">
              <w:rPr>
                <w:webHidden/>
              </w:rPr>
              <w:tab/>
            </w:r>
            <w:r w:rsidR="0077124E" w:rsidRPr="00C14F01">
              <w:rPr>
                <w:webHidden/>
              </w:rPr>
              <w:fldChar w:fldCharType="begin"/>
            </w:r>
            <w:r w:rsidR="0077124E" w:rsidRPr="00C14F01">
              <w:rPr>
                <w:webHidden/>
              </w:rPr>
              <w:instrText xml:space="preserve"> PAGEREF _Toc140173486 \h </w:instrText>
            </w:r>
            <w:r w:rsidR="0077124E" w:rsidRPr="00C14F01">
              <w:rPr>
                <w:webHidden/>
              </w:rPr>
            </w:r>
            <w:r w:rsidR="0077124E" w:rsidRPr="00C14F01">
              <w:rPr>
                <w:webHidden/>
              </w:rPr>
              <w:fldChar w:fldCharType="separate"/>
            </w:r>
            <w:r w:rsidR="00D47D6B">
              <w:rPr>
                <w:webHidden/>
              </w:rPr>
              <w:t>56</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87" w:history="1">
            <w:r w:rsidR="0077124E" w:rsidRPr="00C14F01">
              <w:rPr>
                <w:rStyle w:val="Hyperlink"/>
              </w:rPr>
              <w:t>4.3  Rancangan Implementasi Algoritma</w:t>
            </w:r>
            <w:r w:rsidR="0077124E" w:rsidRPr="00C14F01">
              <w:rPr>
                <w:webHidden/>
              </w:rPr>
              <w:tab/>
            </w:r>
            <w:r w:rsidR="0077124E" w:rsidRPr="00C14F01">
              <w:rPr>
                <w:webHidden/>
              </w:rPr>
              <w:fldChar w:fldCharType="begin"/>
            </w:r>
            <w:r w:rsidR="0077124E" w:rsidRPr="00C14F01">
              <w:rPr>
                <w:webHidden/>
              </w:rPr>
              <w:instrText xml:space="preserve"> PAGEREF _Toc140173487 \h </w:instrText>
            </w:r>
            <w:r w:rsidR="0077124E" w:rsidRPr="00C14F01">
              <w:rPr>
                <w:webHidden/>
              </w:rPr>
            </w:r>
            <w:r w:rsidR="0077124E" w:rsidRPr="00C14F01">
              <w:rPr>
                <w:webHidden/>
              </w:rPr>
              <w:fldChar w:fldCharType="separate"/>
            </w:r>
            <w:r w:rsidR="00D47D6B">
              <w:rPr>
                <w:webHidden/>
              </w:rPr>
              <w:t>57</w:t>
            </w:r>
            <w:r w:rsidR="0077124E" w:rsidRPr="00C14F01">
              <w:rPr>
                <w:webHidden/>
              </w:rPr>
              <w:fldChar w:fldCharType="end"/>
            </w:r>
          </w:hyperlink>
        </w:p>
        <w:p w:rsidR="0077124E" w:rsidRPr="00C14F01" w:rsidRDefault="00B0177D">
          <w:pPr>
            <w:pStyle w:val="TOC3"/>
            <w:rPr>
              <w:rFonts w:asciiTheme="minorHAnsi" w:eastAsiaTheme="minorEastAsia" w:hAnsiTheme="minorHAnsi" w:cstheme="minorBidi"/>
              <w:noProof/>
              <w:sz w:val="22"/>
              <w:lang w:val="en-US"/>
            </w:rPr>
          </w:pPr>
          <w:hyperlink w:anchor="_Toc140173488" w:history="1">
            <w:r w:rsidR="0077124E" w:rsidRPr="00C14F01">
              <w:rPr>
                <w:rStyle w:val="Hyperlink"/>
                <w:noProof/>
              </w:rPr>
              <w:t>4.3.1 Rancangan Implementasi Algoritma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88 \h </w:instrText>
            </w:r>
            <w:r w:rsidR="0077124E" w:rsidRPr="00C14F01">
              <w:rPr>
                <w:noProof/>
                <w:webHidden/>
              </w:rPr>
            </w:r>
            <w:r w:rsidR="0077124E" w:rsidRPr="00C14F01">
              <w:rPr>
                <w:noProof/>
                <w:webHidden/>
              </w:rPr>
              <w:fldChar w:fldCharType="separate"/>
            </w:r>
            <w:r w:rsidR="00D47D6B">
              <w:rPr>
                <w:noProof/>
                <w:webHidden/>
              </w:rPr>
              <w:t>57</w:t>
            </w:r>
            <w:r w:rsidR="0077124E" w:rsidRPr="00C14F01">
              <w:rPr>
                <w:noProof/>
                <w:webHidden/>
              </w:rPr>
              <w:fldChar w:fldCharType="end"/>
            </w:r>
          </w:hyperlink>
        </w:p>
        <w:p w:rsidR="0077124E" w:rsidRPr="00C14F01" w:rsidRDefault="00B0177D">
          <w:pPr>
            <w:pStyle w:val="TOC3"/>
            <w:rPr>
              <w:rFonts w:asciiTheme="minorHAnsi" w:eastAsiaTheme="minorEastAsia" w:hAnsiTheme="minorHAnsi" w:cstheme="minorBidi"/>
              <w:noProof/>
              <w:sz w:val="22"/>
              <w:lang w:val="en-US"/>
            </w:rPr>
          </w:pPr>
          <w:hyperlink w:anchor="_Toc140173489" w:history="1">
            <w:r w:rsidR="0077124E" w:rsidRPr="00C14F01">
              <w:rPr>
                <w:rStyle w:val="Hyperlink"/>
                <w:noProof/>
              </w:rPr>
              <w:t>4.3.2 Rancangan Implementasi Algoritma ANN Backpropagat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89 \h </w:instrText>
            </w:r>
            <w:r w:rsidR="0077124E" w:rsidRPr="00C14F01">
              <w:rPr>
                <w:noProof/>
                <w:webHidden/>
              </w:rPr>
            </w:r>
            <w:r w:rsidR="0077124E" w:rsidRPr="00C14F01">
              <w:rPr>
                <w:noProof/>
                <w:webHidden/>
              </w:rPr>
              <w:fldChar w:fldCharType="separate"/>
            </w:r>
            <w:r w:rsidR="00D47D6B">
              <w:rPr>
                <w:noProof/>
                <w:webHidden/>
              </w:rPr>
              <w:t>59</w:t>
            </w:r>
            <w:r w:rsidR="0077124E" w:rsidRPr="00C14F01">
              <w:rPr>
                <w:noProof/>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90" w:history="1">
            <w:r w:rsidR="0077124E" w:rsidRPr="00C14F01">
              <w:rPr>
                <w:rStyle w:val="Hyperlink"/>
              </w:rPr>
              <w:t>4.4 Rancangan Aplikasi Del Predict</w:t>
            </w:r>
            <w:r w:rsidR="0077124E" w:rsidRPr="00C14F01">
              <w:rPr>
                <w:webHidden/>
              </w:rPr>
              <w:tab/>
            </w:r>
            <w:r w:rsidR="0077124E" w:rsidRPr="00C14F01">
              <w:rPr>
                <w:webHidden/>
              </w:rPr>
              <w:fldChar w:fldCharType="begin"/>
            </w:r>
            <w:r w:rsidR="0077124E" w:rsidRPr="00C14F01">
              <w:rPr>
                <w:webHidden/>
              </w:rPr>
              <w:instrText xml:space="preserve"> PAGEREF _Toc140173490 \h </w:instrText>
            </w:r>
            <w:r w:rsidR="0077124E" w:rsidRPr="00C14F01">
              <w:rPr>
                <w:webHidden/>
              </w:rPr>
            </w:r>
            <w:r w:rsidR="0077124E" w:rsidRPr="00C14F01">
              <w:rPr>
                <w:webHidden/>
              </w:rPr>
              <w:fldChar w:fldCharType="separate"/>
            </w:r>
            <w:r w:rsidR="00D47D6B">
              <w:rPr>
                <w:webHidden/>
              </w:rPr>
              <w:t>62</w:t>
            </w:r>
            <w:r w:rsidR="0077124E" w:rsidRPr="00C14F01">
              <w:rPr>
                <w:webHidden/>
              </w:rPr>
              <w:fldChar w:fldCharType="end"/>
            </w:r>
          </w:hyperlink>
        </w:p>
        <w:p w:rsidR="0077124E" w:rsidRPr="00C14F01" w:rsidRDefault="00B0177D">
          <w:pPr>
            <w:pStyle w:val="TOC1"/>
            <w:rPr>
              <w:rFonts w:asciiTheme="minorHAnsi" w:eastAsiaTheme="minorEastAsia" w:hAnsiTheme="minorHAnsi" w:cstheme="minorBidi"/>
              <w:b w:val="0"/>
              <w:sz w:val="22"/>
              <w:szCs w:val="22"/>
              <w:lang w:val="en-US"/>
            </w:rPr>
          </w:pPr>
          <w:hyperlink w:anchor="_Toc140173491" w:history="1">
            <w:r w:rsidR="0077124E" w:rsidRPr="00C14F01">
              <w:rPr>
                <w:rStyle w:val="Hyperlink"/>
              </w:rPr>
              <w:t>BAB 5 IMPLEMENTASI</w:t>
            </w:r>
            <w:r w:rsidR="0077124E" w:rsidRPr="00C14F01">
              <w:rPr>
                <w:webHidden/>
              </w:rPr>
              <w:tab/>
            </w:r>
            <w:r w:rsidR="0077124E" w:rsidRPr="00C14F01">
              <w:rPr>
                <w:webHidden/>
              </w:rPr>
              <w:fldChar w:fldCharType="begin"/>
            </w:r>
            <w:r w:rsidR="0077124E" w:rsidRPr="00C14F01">
              <w:rPr>
                <w:webHidden/>
              </w:rPr>
              <w:instrText xml:space="preserve"> PAGEREF _Toc140173491 \h </w:instrText>
            </w:r>
            <w:r w:rsidR="0077124E" w:rsidRPr="00C14F01">
              <w:rPr>
                <w:webHidden/>
              </w:rPr>
            </w:r>
            <w:r w:rsidR="0077124E" w:rsidRPr="00C14F01">
              <w:rPr>
                <w:webHidden/>
              </w:rPr>
              <w:fldChar w:fldCharType="separate"/>
            </w:r>
            <w:r w:rsidR="00D47D6B">
              <w:rPr>
                <w:webHidden/>
              </w:rPr>
              <w:t>63</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92" w:history="1">
            <w:r w:rsidR="0077124E" w:rsidRPr="00C14F01">
              <w:rPr>
                <w:rStyle w:val="Hyperlink"/>
              </w:rPr>
              <w:t>5.1  Lingkungan Implementasi</w:t>
            </w:r>
            <w:r w:rsidR="0077124E" w:rsidRPr="00C14F01">
              <w:rPr>
                <w:webHidden/>
              </w:rPr>
              <w:tab/>
            </w:r>
            <w:r w:rsidR="0077124E" w:rsidRPr="00C14F01">
              <w:rPr>
                <w:webHidden/>
              </w:rPr>
              <w:fldChar w:fldCharType="begin"/>
            </w:r>
            <w:r w:rsidR="0077124E" w:rsidRPr="00C14F01">
              <w:rPr>
                <w:webHidden/>
              </w:rPr>
              <w:instrText xml:space="preserve"> PAGEREF _Toc140173492 \h </w:instrText>
            </w:r>
            <w:r w:rsidR="0077124E" w:rsidRPr="00C14F01">
              <w:rPr>
                <w:webHidden/>
              </w:rPr>
            </w:r>
            <w:r w:rsidR="0077124E" w:rsidRPr="00C14F01">
              <w:rPr>
                <w:webHidden/>
              </w:rPr>
              <w:fldChar w:fldCharType="separate"/>
            </w:r>
            <w:r w:rsidR="00D47D6B">
              <w:rPr>
                <w:webHidden/>
              </w:rPr>
              <w:t>63</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93" w:history="1">
            <w:r w:rsidR="0077124E" w:rsidRPr="00C14F01">
              <w:rPr>
                <w:rStyle w:val="Hyperlink"/>
              </w:rPr>
              <w:t>5.2  Batasan Implementasi</w:t>
            </w:r>
            <w:r w:rsidR="0077124E" w:rsidRPr="00C14F01">
              <w:rPr>
                <w:webHidden/>
              </w:rPr>
              <w:tab/>
            </w:r>
            <w:r w:rsidR="0077124E" w:rsidRPr="00C14F01">
              <w:rPr>
                <w:webHidden/>
              </w:rPr>
              <w:fldChar w:fldCharType="begin"/>
            </w:r>
            <w:r w:rsidR="0077124E" w:rsidRPr="00C14F01">
              <w:rPr>
                <w:webHidden/>
              </w:rPr>
              <w:instrText xml:space="preserve"> PAGEREF _Toc140173493 \h </w:instrText>
            </w:r>
            <w:r w:rsidR="0077124E" w:rsidRPr="00C14F01">
              <w:rPr>
                <w:webHidden/>
              </w:rPr>
            </w:r>
            <w:r w:rsidR="0077124E" w:rsidRPr="00C14F01">
              <w:rPr>
                <w:webHidden/>
              </w:rPr>
              <w:fldChar w:fldCharType="separate"/>
            </w:r>
            <w:r w:rsidR="00D47D6B">
              <w:rPr>
                <w:webHidden/>
              </w:rPr>
              <w:t>64</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94" w:history="1">
            <w:r w:rsidR="0077124E" w:rsidRPr="00C14F01">
              <w:rPr>
                <w:rStyle w:val="Hyperlink"/>
              </w:rPr>
              <w:t xml:space="preserve">5.3  Implementasi </w:t>
            </w:r>
            <w:r w:rsidR="0077124E" w:rsidRPr="00C14F01">
              <w:rPr>
                <w:rStyle w:val="Hyperlink"/>
                <w:i/>
              </w:rPr>
              <w:t>Preprocessing</w:t>
            </w:r>
            <w:r w:rsidR="0077124E" w:rsidRPr="00C14F01">
              <w:rPr>
                <w:webHidden/>
              </w:rPr>
              <w:tab/>
            </w:r>
            <w:r w:rsidR="0077124E" w:rsidRPr="00C14F01">
              <w:rPr>
                <w:webHidden/>
              </w:rPr>
              <w:fldChar w:fldCharType="begin"/>
            </w:r>
            <w:r w:rsidR="0077124E" w:rsidRPr="00C14F01">
              <w:rPr>
                <w:webHidden/>
              </w:rPr>
              <w:instrText xml:space="preserve"> PAGEREF _Toc140173494 \h </w:instrText>
            </w:r>
            <w:r w:rsidR="0077124E" w:rsidRPr="00C14F01">
              <w:rPr>
                <w:webHidden/>
              </w:rPr>
            </w:r>
            <w:r w:rsidR="0077124E" w:rsidRPr="00C14F01">
              <w:rPr>
                <w:webHidden/>
              </w:rPr>
              <w:fldChar w:fldCharType="separate"/>
            </w:r>
            <w:r w:rsidR="00D47D6B">
              <w:rPr>
                <w:webHidden/>
              </w:rPr>
              <w:t>64</w:t>
            </w:r>
            <w:r w:rsidR="0077124E" w:rsidRPr="00C14F01">
              <w:rPr>
                <w:webHidden/>
              </w:rPr>
              <w:fldChar w:fldCharType="end"/>
            </w:r>
          </w:hyperlink>
        </w:p>
        <w:p w:rsidR="0077124E" w:rsidRPr="00C14F01" w:rsidRDefault="00B0177D">
          <w:pPr>
            <w:pStyle w:val="TOC3"/>
            <w:rPr>
              <w:rFonts w:asciiTheme="minorHAnsi" w:eastAsiaTheme="minorEastAsia" w:hAnsiTheme="minorHAnsi" w:cstheme="minorBidi"/>
              <w:noProof/>
              <w:sz w:val="22"/>
              <w:lang w:val="en-US"/>
            </w:rPr>
          </w:pPr>
          <w:hyperlink w:anchor="_Toc140173495" w:history="1">
            <w:r w:rsidR="0077124E" w:rsidRPr="00C14F01">
              <w:rPr>
                <w:rStyle w:val="Hyperlink"/>
                <w:noProof/>
              </w:rPr>
              <w:t>5.3.1  Pengecekan Outli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95 \h </w:instrText>
            </w:r>
            <w:r w:rsidR="0077124E" w:rsidRPr="00C14F01">
              <w:rPr>
                <w:noProof/>
                <w:webHidden/>
              </w:rPr>
            </w:r>
            <w:r w:rsidR="0077124E" w:rsidRPr="00C14F01">
              <w:rPr>
                <w:noProof/>
                <w:webHidden/>
              </w:rPr>
              <w:fldChar w:fldCharType="separate"/>
            </w:r>
            <w:r w:rsidR="00D47D6B">
              <w:rPr>
                <w:noProof/>
                <w:webHidden/>
              </w:rPr>
              <w:t>64</w:t>
            </w:r>
            <w:r w:rsidR="0077124E" w:rsidRPr="00C14F01">
              <w:rPr>
                <w:noProof/>
                <w:webHidden/>
              </w:rPr>
              <w:fldChar w:fldCharType="end"/>
            </w:r>
          </w:hyperlink>
        </w:p>
        <w:p w:rsidR="0077124E" w:rsidRPr="00C14F01" w:rsidRDefault="00B0177D">
          <w:pPr>
            <w:pStyle w:val="TOC3"/>
            <w:rPr>
              <w:rFonts w:asciiTheme="minorHAnsi" w:eastAsiaTheme="minorEastAsia" w:hAnsiTheme="minorHAnsi" w:cstheme="minorBidi"/>
              <w:noProof/>
              <w:sz w:val="22"/>
              <w:lang w:val="en-US"/>
            </w:rPr>
          </w:pPr>
          <w:hyperlink w:anchor="_Toc140173496" w:history="1">
            <w:r w:rsidR="0077124E" w:rsidRPr="00C14F01">
              <w:rPr>
                <w:rStyle w:val="Hyperlink"/>
                <w:noProof/>
              </w:rPr>
              <w:t>5.3.2  Encod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96 \h </w:instrText>
            </w:r>
            <w:r w:rsidR="0077124E" w:rsidRPr="00C14F01">
              <w:rPr>
                <w:noProof/>
                <w:webHidden/>
              </w:rPr>
            </w:r>
            <w:r w:rsidR="0077124E" w:rsidRPr="00C14F01">
              <w:rPr>
                <w:noProof/>
                <w:webHidden/>
              </w:rPr>
              <w:fldChar w:fldCharType="separate"/>
            </w:r>
            <w:r w:rsidR="00D47D6B">
              <w:rPr>
                <w:noProof/>
                <w:webHidden/>
              </w:rPr>
              <w:t>65</w:t>
            </w:r>
            <w:r w:rsidR="0077124E" w:rsidRPr="00C14F01">
              <w:rPr>
                <w:noProof/>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497" w:history="1">
            <w:r w:rsidR="0077124E" w:rsidRPr="00C14F01">
              <w:rPr>
                <w:rStyle w:val="Hyperlink"/>
              </w:rPr>
              <w:t>5.4</w:t>
            </w:r>
            <w:r w:rsidR="0077124E" w:rsidRPr="00C14F01">
              <w:rPr>
                <w:rFonts w:asciiTheme="minorHAnsi" w:eastAsiaTheme="minorEastAsia" w:hAnsiTheme="minorHAnsi" w:cstheme="minorBidi"/>
                <w:sz w:val="22"/>
                <w:lang w:val="en-US"/>
              </w:rPr>
              <w:tab/>
            </w:r>
            <w:r w:rsidR="0077124E" w:rsidRPr="00C14F01">
              <w:rPr>
                <w:rStyle w:val="Hyperlink"/>
              </w:rPr>
              <w:t>Implementasi Algoritma Support Vector Regression</w:t>
            </w:r>
            <w:r w:rsidR="0077124E" w:rsidRPr="00C14F01">
              <w:rPr>
                <w:webHidden/>
              </w:rPr>
              <w:tab/>
            </w:r>
            <w:r w:rsidR="0077124E" w:rsidRPr="00C14F01">
              <w:rPr>
                <w:webHidden/>
              </w:rPr>
              <w:fldChar w:fldCharType="begin"/>
            </w:r>
            <w:r w:rsidR="0077124E" w:rsidRPr="00C14F01">
              <w:rPr>
                <w:webHidden/>
              </w:rPr>
              <w:instrText xml:space="preserve"> PAGEREF _Toc140173497 \h </w:instrText>
            </w:r>
            <w:r w:rsidR="0077124E" w:rsidRPr="00C14F01">
              <w:rPr>
                <w:webHidden/>
              </w:rPr>
            </w:r>
            <w:r w:rsidR="0077124E" w:rsidRPr="00C14F01">
              <w:rPr>
                <w:webHidden/>
              </w:rPr>
              <w:fldChar w:fldCharType="separate"/>
            </w:r>
            <w:r w:rsidR="00D47D6B">
              <w:rPr>
                <w:webHidden/>
              </w:rPr>
              <w:t>66</w:t>
            </w:r>
            <w:r w:rsidR="0077124E" w:rsidRPr="00C14F01">
              <w:rPr>
                <w:webHidden/>
              </w:rPr>
              <w:fldChar w:fldCharType="end"/>
            </w:r>
          </w:hyperlink>
        </w:p>
        <w:p w:rsidR="0077124E" w:rsidRPr="00C14F01" w:rsidRDefault="00B0177D">
          <w:pPr>
            <w:pStyle w:val="TOC3"/>
            <w:rPr>
              <w:rFonts w:asciiTheme="minorHAnsi" w:eastAsiaTheme="minorEastAsia" w:hAnsiTheme="minorHAnsi" w:cstheme="minorBidi"/>
              <w:noProof/>
              <w:sz w:val="22"/>
              <w:lang w:val="en-US"/>
            </w:rPr>
          </w:pPr>
          <w:hyperlink w:anchor="_Toc140173498" w:history="1">
            <w:r w:rsidR="0077124E" w:rsidRPr="00C14F01">
              <w:rPr>
                <w:rStyle w:val="Hyperlink"/>
                <w:noProof/>
              </w:rPr>
              <w:t>5.4.1  Pencarian nilai parameter terbai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98 \h </w:instrText>
            </w:r>
            <w:r w:rsidR="0077124E" w:rsidRPr="00C14F01">
              <w:rPr>
                <w:noProof/>
                <w:webHidden/>
              </w:rPr>
            </w:r>
            <w:r w:rsidR="0077124E" w:rsidRPr="00C14F01">
              <w:rPr>
                <w:noProof/>
                <w:webHidden/>
              </w:rPr>
              <w:fldChar w:fldCharType="separate"/>
            </w:r>
            <w:r w:rsidR="00D47D6B">
              <w:rPr>
                <w:noProof/>
                <w:webHidden/>
              </w:rPr>
              <w:t>66</w:t>
            </w:r>
            <w:r w:rsidR="0077124E" w:rsidRPr="00C14F01">
              <w:rPr>
                <w:noProof/>
                <w:webHidden/>
              </w:rPr>
              <w:fldChar w:fldCharType="end"/>
            </w:r>
          </w:hyperlink>
        </w:p>
        <w:p w:rsidR="0077124E" w:rsidRPr="00C14F01" w:rsidRDefault="00B0177D">
          <w:pPr>
            <w:pStyle w:val="TOC3"/>
            <w:rPr>
              <w:rFonts w:asciiTheme="minorHAnsi" w:eastAsiaTheme="minorEastAsia" w:hAnsiTheme="minorHAnsi" w:cstheme="minorBidi"/>
              <w:noProof/>
              <w:sz w:val="22"/>
              <w:lang w:val="en-US"/>
            </w:rPr>
          </w:pPr>
          <w:hyperlink w:anchor="_Toc140173499" w:history="1">
            <w:r w:rsidR="0077124E" w:rsidRPr="00C14F01">
              <w:rPr>
                <w:rStyle w:val="Hyperlink"/>
                <w:noProof/>
              </w:rPr>
              <w:t>5.4.2  Percobaan Variasi Nilai K-Fold Cross Validat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99 \h </w:instrText>
            </w:r>
            <w:r w:rsidR="0077124E" w:rsidRPr="00C14F01">
              <w:rPr>
                <w:noProof/>
                <w:webHidden/>
              </w:rPr>
            </w:r>
            <w:r w:rsidR="0077124E" w:rsidRPr="00C14F01">
              <w:rPr>
                <w:noProof/>
                <w:webHidden/>
              </w:rPr>
              <w:fldChar w:fldCharType="separate"/>
            </w:r>
            <w:r w:rsidR="00D47D6B">
              <w:rPr>
                <w:noProof/>
                <w:webHidden/>
              </w:rPr>
              <w:t>67</w:t>
            </w:r>
            <w:r w:rsidR="0077124E" w:rsidRPr="00C14F01">
              <w:rPr>
                <w:noProof/>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500" w:history="1">
            <w:r w:rsidR="0077124E" w:rsidRPr="00C14F01">
              <w:rPr>
                <w:rStyle w:val="Hyperlink"/>
              </w:rPr>
              <w:t>5.5  Implementasi Algoritma Artificial Neural Network</w:t>
            </w:r>
            <w:r w:rsidR="0077124E" w:rsidRPr="00C14F01">
              <w:rPr>
                <w:webHidden/>
              </w:rPr>
              <w:tab/>
            </w:r>
            <w:r w:rsidR="0077124E" w:rsidRPr="00C14F01">
              <w:rPr>
                <w:webHidden/>
              </w:rPr>
              <w:fldChar w:fldCharType="begin"/>
            </w:r>
            <w:r w:rsidR="0077124E" w:rsidRPr="00C14F01">
              <w:rPr>
                <w:webHidden/>
              </w:rPr>
              <w:instrText xml:space="preserve"> PAGEREF _Toc140173500 \h </w:instrText>
            </w:r>
            <w:r w:rsidR="0077124E" w:rsidRPr="00C14F01">
              <w:rPr>
                <w:webHidden/>
              </w:rPr>
            </w:r>
            <w:r w:rsidR="0077124E" w:rsidRPr="00C14F01">
              <w:rPr>
                <w:webHidden/>
              </w:rPr>
              <w:fldChar w:fldCharType="separate"/>
            </w:r>
            <w:r w:rsidR="00D47D6B">
              <w:rPr>
                <w:webHidden/>
              </w:rPr>
              <w:t>69</w:t>
            </w:r>
            <w:r w:rsidR="0077124E" w:rsidRPr="00C14F01">
              <w:rPr>
                <w:webHidden/>
              </w:rPr>
              <w:fldChar w:fldCharType="end"/>
            </w:r>
          </w:hyperlink>
        </w:p>
        <w:p w:rsidR="0077124E" w:rsidRPr="00C14F01" w:rsidRDefault="00B0177D">
          <w:pPr>
            <w:pStyle w:val="TOC3"/>
            <w:rPr>
              <w:rFonts w:asciiTheme="minorHAnsi" w:eastAsiaTheme="minorEastAsia" w:hAnsiTheme="minorHAnsi" w:cstheme="minorBidi"/>
              <w:noProof/>
              <w:sz w:val="22"/>
              <w:lang w:val="en-US"/>
            </w:rPr>
          </w:pPr>
          <w:hyperlink w:anchor="_Toc140173501" w:history="1">
            <w:r w:rsidR="0077124E" w:rsidRPr="00C14F01">
              <w:rPr>
                <w:rStyle w:val="Hyperlink"/>
                <w:noProof/>
              </w:rPr>
              <w:t>5.5.1 Pencarian Nilai Epoch</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01 \h </w:instrText>
            </w:r>
            <w:r w:rsidR="0077124E" w:rsidRPr="00C14F01">
              <w:rPr>
                <w:noProof/>
                <w:webHidden/>
              </w:rPr>
            </w:r>
            <w:r w:rsidR="0077124E" w:rsidRPr="00C14F01">
              <w:rPr>
                <w:noProof/>
                <w:webHidden/>
              </w:rPr>
              <w:fldChar w:fldCharType="separate"/>
            </w:r>
            <w:r w:rsidR="00D47D6B">
              <w:rPr>
                <w:noProof/>
                <w:webHidden/>
              </w:rPr>
              <w:t>73</w:t>
            </w:r>
            <w:r w:rsidR="0077124E" w:rsidRPr="00C14F01">
              <w:rPr>
                <w:noProof/>
                <w:webHidden/>
              </w:rPr>
              <w:fldChar w:fldCharType="end"/>
            </w:r>
          </w:hyperlink>
        </w:p>
        <w:p w:rsidR="0077124E" w:rsidRPr="00C14F01" w:rsidRDefault="00B0177D">
          <w:pPr>
            <w:pStyle w:val="TOC3"/>
            <w:rPr>
              <w:rFonts w:asciiTheme="minorHAnsi" w:eastAsiaTheme="minorEastAsia" w:hAnsiTheme="minorHAnsi" w:cstheme="minorBidi"/>
              <w:noProof/>
              <w:sz w:val="22"/>
              <w:lang w:val="en-US"/>
            </w:rPr>
          </w:pPr>
          <w:hyperlink w:anchor="_Toc140173502" w:history="1">
            <w:r w:rsidR="0077124E" w:rsidRPr="00C14F01">
              <w:rPr>
                <w:rStyle w:val="Hyperlink"/>
                <w:noProof/>
              </w:rPr>
              <w:t>5.5.2 Percobaan Variasi Nilai Epoch</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02 \h </w:instrText>
            </w:r>
            <w:r w:rsidR="0077124E" w:rsidRPr="00C14F01">
              <w:rPr>
                <w:noProof/>
                <w:webHidden/>
              </w:rPr>
            </w:r>
            <w:r w:rsidR="0077124E" w:rsidRPr="00C14F01">
              <w:rPr>
                <w:noProof/>
                <w:webHidden/>
              </w:rPr>
              <w:fldChar w:fldCharType="separate"/>
            </w:r>
            <w:r w:rsidR="00D47D6B">
              <w:rPr>
                <w:noProof/>
                <w:webHidden/>
              </w:rPr>
              <w:t>73</w:t>
            </w:r>
            <w:r w:rsidR="0077124E" w:rsidRPr="00C14F01">
              <w:rPr>
                <w:noProof/>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503" w:history="1">
            <w:r w:rsidR="0077124E" w:rsidRPr="00C14F01">
              <w:rPr>
                <w:rStyle w:val="Hyperlink"/>
              </w:rPr>
              <w:t>5.5</w:t>
            </w:r>
            <w:r w:rsidR="0077124E" w:rsidRPr="00C14F01">
              <w:rPr>
                <w:rFonts w:asciiTheme="minorHAnsi" w:eastAsiaTheme="minorEastAsia" w:hAnsiTheme="minorHAnsi" w:cstheme="minorBidi"/>
                <w:sz w:val="22"/>
                <w:lang w:val="en-US"/>
              </w:rPr>
              <w:tab/>
            </w:r>
            <w:r w:rsidR="0077124E" w:rsidRPr="00C14F01">
              <w:rPr>
                <w:rStyle w:val="Hyperlink"/>
              </w:rPr>
              <w:t>Uji Validasi Algoritma</w:t>
            </w:r>
            <w:r w:rsidR="0077124E" w:rsidRPr="00C14F01">
              <w:rPr>
                <w:webHidden/>
              </w:rPr>
              <w:tab/>
            </w:r>
            <w:r w:rsidR="0077124E" w:rsidRPr="00C14F01">
              <w:rPr>
                <w:webHidden/>
              </w:rPr>
              <w:fldChar w:fldCharType="begin"/>
            </w:r>
            <w:r w:rsidR="0077124E" w:rsidRPr="00C14F01">
              <w:rPr>
                <w:webHidden/>
              </w:rPr>
              <w:instrText xml:space="preserve"> PAGEREF _Toc140173503 \h </w:instrText>
            </w:r>
            <w:r w:rsidR="0077124E" w:rsidRPr="00C14F01">
              <w:rPr>
                <w:webHidden/>
              </w:rPr>
            </w:r>
            <w:r w:rsidR="0077124E" w:rsidRPr="00C14F01">
              <w:rPr>
                <w:webHidden/>
              </w:rPr>
              <w:fldChar w:fldCharType="separate"/>
            </w:r>
            <w:r w:rsidR="00D47D6B">
              <w:rPr>
                <w:webHidden/>
              </w:rPr>
              <w:t>74</w:t>
            </w:r>
            <w:r w:rsidR="0077124E" w:rsidRPr="00C14F01">
              <w:rPr>
                <w:webHidden/>
              </w:rPr>
              <w:fldChar w:fldCharType="end"/>
            </w:r>
          </w:hyperlink>
        </w:p>
        <w:p w:rsidR="0077124E" w:rsidRPr="00C14F01" w:rsidRDefault="00B0177D">
          <w:pPr>
            <w:pStyle w:val="TOC1"/>
            <w:rPr>
              <w:rFonts w:asciiTheme="minorHAnsi" w:eastAsiaTheme="minorEastAsia" w:hAnsiTheme="minorHAnsi" w:cstheme="minorBidi"/>
              <w:b w:val="0"/>
              <w:sz w:val="22"/>
              <w:szCs w:val="22"/>
              <w:lang w:val="en-US"/>
            </w:rPr>
          </w:pPr>
          <w:hyperlink w:anchor="_Toc140173504" w:history="1">
            <w:r w:rsidR="0077124E" w:rsidRPr="00C14F01">
              <w:rPr>
                <w:rStyle w:val="Hyperlink"/>
              </w:rPr>
              <w:t>BAB 6 HASIL DAN PEMBAHASAN</w:t>
            </w:r>
            <w:r w:rsidR="0077124E" w:rsidRPr="00C14F01">
              <w:rPr>
                <w:webHidden/>
              </w:rPr>
              <w:tab/>
            </w:r>
            <w:r w:rsidR="0077124E" w:rsidRPr="00C14F01">
              <w:rPr>
                <w:webHidden/>
              </w:rPr>
              <w:fldChar w:fldCharType="begin"/>
            </w:r>
            <w:r w:rsidR="0077124E" w:rsidRPr="00C14F01">
              <w:rPr>
                <w:webHidden/>
              </w:rPr>
              <w:instrText xml:space="preserve"> PAGEREF _Toc140173504 \h </w:instrText>
            </w:r>
            <w:r w:rsidR="0077124E" w:rsidRPr="00C14F01">
              <w:rPr>
                <w:webHidden/>
              </w:rPr>
            </w:r>
            <w:r w:rsidR="0077124E" w:rsidRPr="00C14F01">
              <w:rPr>
                <w:webHidden/>
              </w:rPr>
              <w:fldChar w:fldCharType="separate"/>
            </w:r>
            <w:r w:rsidR="00D47D6B">
              <w:rPr>
                <w:webHidden/>
              </w:rPr>
              <w:t>75</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505" w:history="1">
            <w:r w:rsidR="0077124E" w:rsidRPr="00C14F01">
              <w:rPr>
                <w:rStyle w:val="Hyperlink"/>
              </w:rPr>
              <w:t>6.1. Pembahasan Studi Kasus</w:t>
            </w:r>
            <w:r w:rsidR="0077124E" w:rsidRPr="00C14F01">
              <w:rPr>
                <w:webHidden/>
              </w:rPr>
              <w:tab/>
            </w:r>
            <w:r w:rsidR="0077124E" w:rsidRPr="00C14F01">
              <w:rPr>
                <w:webHidden/>
              </w:rPr>
              <w:fldChar w:fldCharType="begin"/>
            </w:r>
            <w:r w:rsidR="0077124E" w:rsidRPr="00C14F01">
              <w:rPr>
                <w:webHidden/>
              </w:rPr>
              <w:instrText xml:space="preserve"> PAGEREF _Toc140173505 \h </w:instrText>
            </w:r>
            <w:r w:rsidR="0077124E" w:rsidRPr="00C14F01">
              <w:rPr>
                <w:webHidden/>
              </w:rPr>
            </w:r>
            <w:r w:rsidR="0077124E" w:rsidRPr="00C14F01">
              <w:rPr>
                <w:webHidden/>
              </w:rPr>
              <w:fldChar w:fldCharType="separate"/>
            </w:r>
            <w:r w:rsidR="00D47D6B">
              <w:rPr>
                <w:webHidden/>
              </w:rPr>
              <w:t>75</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506" w:history="1">
            <w:r w:rsidR="0077124E" w:rsidRPr="00C14F01">
              <w:rPr>
                <w:rStyle w:val="Hyperlink"/>
              </w:rPr>
              <w:t xml:space="preserve">6.2  Hasil dan Pembahasan </w:t>
            </w:r>
            <w:r w:rsidR="0077124E" w:rsidRPr="00C14F01">
              <w:rPr>
                <w:rStyle w:val="Hyperlink"/>
                <w:i/>
              </w:rPr>
              <w:t>Preprocessing</w:t>
            </w:r>
            <w:r w:rsidR="0077124E" w:rsidRPr="00C14F01">
              <w:rPr>
                <w:rStyle w:val="Hyperlink"/>
              </w:rPr>
              <w:t xml:space="preserve"> Dataset</w:t>
            </w:r>
            <w:r w:rsidR="0077124E" w:rsidRPr="00C14F01">
              <w:rPr>
                <w:webHidden/>
              </w:rPr>
              <w:tab/>
            </w:r>
            <w:r w:rsidR="0077124E" w:rsidRPr="00C14F01">
              <w:rPr>
                <w:webHidden/>
              </w:rPr>
              <w:fldChar w:fldCharType="begin"/>
            </w:r>
            <w:r w:rsidR="0077124E" w:rsidRPr="00C14F01">
              <w:rPr>
                <w:webHidden/>
              </w:rPr>
              <w:instrText xml:space="preserve"> PAGEREF _Toc140173506 \h </w:instrText>
            </w:r>
            <w:r w:rsidR="0077124E" w:rsidRPr="00C14F01">
              <w:rPr>
                <w:webHidden/>
              </w:rPr>
            </w:r>
            <w:r w:rsidR="0077124E" w:rsidRPr="00C14F01">
              <w:rPr>
                <w:webHidden/>
              </w:rPr>
              <w:fldChar w:fldCharType="separate"/>
            </w:r>
            <w:r w:rsidR="00D47D6B">
              <w:rPr>
                <w:webHidden/>
              </w:rPr>
              <w:t>75</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507" w:history="1">
            <w:r w:rsidR="0077124E" w:rsidRPr="00C14F01">
              <w:rPr>
                <w:rStyle w:val="Hyperlink"/>
              </w:rPr>
              <w:t>6.2.  Hasil dan Pembahasan Algoritma Support Vector Regression</w:t>
            </w:r>
            <w:r w:rsidR="0077124E" w:rsidRPr="00C14F01">
              <w:rPr>
                <w:webHidden/>
              </w:rPr>
              <w:tab/>
            </w:r>
            <w:r w:rsidR="0077124E" w:rsidRPr="00C14F01">
              <w:rPr>
                <w:webHidden/>
              </w:rPr>
              <w:fldChar w:fldCharType="begin"/>
            </w:r>
            <w:r w:rsidR="0077124E" w:rsidRPr="00C14F01">
              <w:rPr>
                <w:webHidden/>
              </w:rPr>
              <w:instrText xml:space="preserve"> PAGEREF _Toc140173507 \h </w:instrText>
            </w:r>
            <w:r w:rsidR="0077124E" w:rsidRPr="00C14F01">
              <w:rPr>
                <w:webHidden/>
              </w:rPr>
            </w:r>
            <w:r w:rsidR="0077124E" w:rsidRPr="00C14F01">
              <w:rPr>
                <w:webHidden/>
              </w:rPr>
              <w:fldChar w:fldCharType="separate"/>
            </w:r>
            <w:r w:rsidR="00D47D6B">
              <w:rPr>
                <w:webHidden/>
              </w:rPr>
              <w:t>76</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508" w:history="1">
            <w:r w:rsidR="0077124E" w:rsidRPr="00C14F01">
              <w:rPr>
                <w:rStyle w:val="Hyperlink"/>
              </w:rPr>
              <w:t>6.3.  Hasil dan Pembahasan Algoritma Artificial Neural Network</w:t>
            </w:r>
            <w:r w:rsidR="0077124E" w:rsidRPr="00C14F01">
              <w:rPr>
                <w:webHidden/>
              </w:rPr>
              <w:tab/>
            </w:r>
            <w:r w:rsidR="0077124E" w:rsidRPr="00C14F01">
              <w:rPr>
                <w:webHidden/>
              </w:rPr>
              <w:fldChar w:fldCharType="begin"/>
            </w:r>
            <w:r w:rsidR="0077124E" w:rsidRPr="00C14F01">
              <w:rPr>
                <w:webHidden/>
              </w:rPr>
              <w:instrText xml:space="preserve"> PAGEREF _Toc140173508 \h </w:instrText>
            </w:r>
            <w:r w:rsidR="0077124E" w:rsidRPr="00C14F01">
              <w:rPr>
                <w:webHidden/>
              </w:rPr>
            </w:r>
            <w:r w:rsidR="0077124E" w:rsidRPr="00C14F01">
              <w:rPr>
                <w:webHidden/>
              </w:rPr>
              <w:fldChar w:fldCharType="separate"/>
            </w:r>
            <w:r w:rsidR="00D47D6B">
              <w:rPr>
                <w:webHidden/>
              </w:rPr>
              <w:t>78</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509" w:history="1">
            <w:r w:rsidR="0077124E" w:rsidRPr="00C14F01">
              <w:rPr>
                <w:rStyle w:val="Hyperlink"/>
              </w:rPr>
              <w:t>6.4.  Pembahasan Evaluasi Model</w:t>
            </w:r>
            <w:r w:rsidR="0077124E" w:rsidRPr="00C14F01">
              <w:rPr>
                <w:webHidden/>
              </w:rPr>
              <w:tab/>
            </w:r>
            <w:r w:rsidR="0077124E" w:rsidRPr="00C14F01">
              <w:rPr>
                <w:webHidden/>
              </w:rPr>
              <w:fldChar w:fldCharType="begin"/>
            </w:r>
            <w:r w:rsidR="0077124E" w:rsidRPr="00C14F01">
              <w:rPr>
                <w:webHidden/>
              </w:rPr>
              <w:instrText xml:space="preserve"> PAGEREF _Toc140173509 \h </w:instrText>
            </w:r>
            <w:r w:rsidR="0077124E" w:rsidRPr="00C14F01">
              <w:rPr>
                <w:webHidden/>
              </w:rPr>
            </w:r>
            <w:r w:rsidR="0077124E" w:rsidRPr="00C14F01">
              <w:rPr>
                <w:webHidden/>
              </w:rPr>
              <w:fldChar w:fldCharType="separate"/>
            </w:r>
            <w:r w:rsidR="00D47D6B">
              <w:rPr>
                <w:webHidden/>
              </w:rPr>
              <w:t>80</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510" w:history="1">
            <w:r w:rsidR="0077124E" w:rsidRPr="00C14F01">
              <w:rPr>
                <w:rStyle w:val="Hyperlink"/>
              </w:rPr>
              <w:t>6.5. Hasil dan Pembahasan Uji Validasi</w:t>
            </w:r>
            <w:r w:rsidR="0077124E" w:rsidRPr="00C14F01">
              <w:rPr>
                <w:webHidden/>
              </w:rPr>
              <w:tab/>
            </w:r>
            <w:r w:rsidR="0077124E" w:rsidRPr="00C14F01">
              <w:rPr>
                <w:webHidden/>
              </w:rPr>
              <w:fldChar w:fldCharType="begin"/>
            </w:r>
            <w:r w:rsidR="0077124E" w:rsidRPr="00C14F01">
              <w:rPr>
                <w:webHidden/>
              </w:rPr>
              <w:instrText xml:space="preserve"> PAGEREF _Toc140173510 \h </w:instrText>
            </w:r>
            <w:r w:rsidR="0077124E" w:rsidRPr="00C14F01">
              <w:rPr>
                <w:webHidden/>
              </w:rPr>
            </w:r>
            <w:r w:rsidR="0077124E" w:rsidRPr="00C14F01">
              <w:rPr>
                <w:webHidden/>
              </w:rPr>
              <w:fldChar w:fldCharType="separate"/>
            </w:r>
            <w:r w:rsidR="00D47D6B">
              <w:rPr>
                <w:webHidden/>
              </w:rPr>
              <w:t>80</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511" w:history="1">
            <w:r w:rsidR="0077124E" w:rsidRPr="00C14F01">
              <w:rPr>
                <w:rStyle w:val="Hyperlink"/>
              </w:rPr>
              <w:t>6.6. Hasil Implementasi Simulator</w:t>
            </w:r>
            <w:r w:rsidR="0077124E" w:rsidRPr="00C14F01">
              <w:rPr>
                <w:webHidden/>
              </w:rPr>
              <w:tab/>
            </w:r>
            <w:r w:rsidR="0077124E" w:rsidRPr="00C14F01">
              <w:rPr>
                <w:webHidden/>
              </w:rPr>
              <w:fldChar w:fldCharType="begin"/>
            </w:r>
            <w:r w:rsidR="0077124E" w:rsidRPr="00C14F01">
              <w:rPr>
                <w:webHidden/>
              </w:rPr>
              <w:instrText xml:space="preserve"> PAGEREF _Toc140173511 \h </w:instrText>
            </w:r>
            <w:r w:rsidR="0077124E" w:rsidRPr="00C14F01">
              <w:rPr>
                <w:webHidden/>
              </w:rPr>
            </w:r>
            <w:r w:rsidR="0077124E" w:rsidRPr="00C14F01">
              <w:rPr>
                <w:webHidden/>
              </w:rPr>
              <w:fldChar w:fldCharType="separate"/>
            </w:r>
            <w:r w:rsidR="00D47D6B">
              <w:rPr>
                <w:webHidden/>
              </w:rPr>
              <w:t>82</w:t>
            </w:r>
            <w:r w:rsidR="0077124E" w:rsidRPr="00C14F01">
              <w:rPr>
                <w:webHidden/>
              </w:rPr>
              <w:fldChar w:fldCharType="end"/>
            </w:r>
          </w:hyperlink>
        </w:p>
        <w:p w:rsidR="0077124E" w:rsidRPr="00C14F01" w:rsidRDefault="00B0177D">
          <w:pPr>
            <w:pStyle w:val="TOC1"/>
            <w:rPr>
              <w:rFonts w:asciiTheme="minorHAnsi" w:eastAsiaTheme="minorEastAsia" w:hAnsiTheme="minorHAnsi" w:cstheme="minorBidi"/>
              <w:b w:val="0"/>
              <w:sz w:val="22"/>
              <w:szCs w:val="22"/>
              <w:lang w:val="en-US"/>
            </w:rPr>
          </w:pPr>
          <w:hyperlink w:anchor="_Toc140173512" w:history="1">
            <w:r w:rsidR="0077124E" w:rsidRPr="00C14F01">
              <w:rPr>
                <w:rStyle w:val="Hyperlink"/>
              </w:rPr>
              <w:t>BAB 7 KESIMPULAN DAN SARAN</w:t>
            </w:r>
            <w:r w:rsidR="0077124E" w:rsidRPr="00C14F01">
              <w:rPr>
                <w:webHidden/>
              </w:rPr>
              <w:tab/>
            </w:r>
            <w:r w:rsidR="0077124E" w:rsidRPr="00C14F01">
              <w:rPr>
                <w:webHidden/>
              </w:rPr>
              <w:fldChar w:fldCharType="begin"/>
            </w:r>
            <w:r w:rsidR="0077124E" w:rsidRPr="00C14F01">
              <w:rPr>
                <w:webHidden/>
              </w:rPr>
              <w:instrText xml:space="preserve"> PAGEREF _Toc140173512 \h </w:instrText>
            </w:r>
            <w:r w:rsidR="0077124E" w:rsidRPr="00C14F01">
              <w:rPr>
                <w:webHidden/>
              </w:rPr>
            </w:r>
            <w:r w:rsidR="0077124E" w:rsidRPr="00C14F01">
              <w:rPr>
                <w:webHidden/>
              </w:rPr>
              <w:fldChar w:fldCharType="separate"/>
            </w:r>
            <w:r w:rsidR="00D47D6B">
              <w:rPr>
                <w:webHidden/>
              </w:rPr>
              <w:t>83</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513" w:history="1">
            <w:r w:rsidR="0077124E" w:rsidRPr="00C14F01">
              <w:rPr>
                <w:rStyle w:val="Hyperlink"/>
              </w:rPr>
              <w:t>7.1. Kesimpulan</w:t>
            </w:r>
            <w:r w:rsidR="0077124E" w:rsidRPr="00C14F01">
              <w:rPr>
                <w:webHidden/>
              </w:rPr>
              <w:tab/>
            </w:r>
            <w:r w:rsidR="0077124E" w:rsidRPr="00C14F01">
              <w:rPr>
                <w:webHidden/>
              </w:rPr>
              <w:fldChar w:fldCharType="begin"/>
            </w:r>
            <w:r w:rsidR="0077124E" w:rsidRPr="00C14F01">
              <w:rPr>
                <w:webHidden/>
              </w:rPr>
              <w:instrText xml:space="preserve"> PAGEREF _Toc140173513 \h </w:instrText>
            </w:r>
            <w:r w:rsidR="0077124E" w:rsidRPr="00C14F01">
              <w:rPr>
                <w:webHidden/>
              </w:rPr>
            </w:r>
            <w:r w:rsidR="0077124E" w:rsidRPr="00C14F01">
              <w:rPr>
                <w:webHidden/>
              </w:rPr>
              <w:fldChar w:fldCharType="separate"/>
            </w:r>
            <w:r w:rsidR="00D47D6B">
              <w:rPr>
                <w:webHidden/>
              </w:rPr>
              <w:t>83</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514" w:history="1">
            <w:r w:rsidR="0077124E" w:rsidRPr="00C14F01">
              <w:rPr>
                <w:rStyle w:val="Hyperlink"/>
              </w:rPr>
              <w:t>7.2. Saran</w:t>
            </w:r>
            <w:r w:rsidR="0077124E" w:rsidRPr="00C14F01">
              <w:rPr>
                <w:webHidden/>
              </w:rPr>
              <w:tab/>
            </w:r>
            <w:r w:rsidR="0077124E" w:rsidRPr="00C14F01">
              <w:rPr>
                <w:webHidden/>
              </w:rPr>
              <w:fldChar w:fldCharType="begin"/>
            </w:r>
            <w:r w:rsidR="0077124E" w:rsidRPr="00C14F01">
              <w:rPr>
                <w:webHidden/>
              </w:rPr>
              <w:instrText xml:space="preserve"> PAGEREF _Toc140173514 \h </w:instrText>
            </w:r>
            <w:r w:rsidR="0077124E" w:rsidRPr="00C14F01">
              <w:rPr>
                <w:webHidden/>
              </w:rPr>
            </w:r>
            <w:r w:rsidR="0077124E" w:rsidRPr="00C14F01">
              <w:rPr>
                <w:webHidden/>
              </w:rPr>
              <w:fldChar w:fldCharType="separate"/>
            </w:r>
            <w:r w:rsidR="00D47D6B">
              <w:rPr>
                <w:webHidden/>
              </w:rPr>
              <w:t>84</w:t>
            </w:r>
            <w:r w:rsidR="0077124E" w:rsidRPr="00C14F01">
              <w:rPr>
                <w:webHidden/>
              </w:rPr>
              <w:fldChar w:fldCharType="end"/>
            </w:r>
          </w:hyperlink>
        </w:p>
        <w:p w:rsidR="0077124E" w:rsidRPr="00C14F01" w:rsidRDefault="00B0177D">
          <w:pPr>
            <w:pStyle w:val="TOC1"/>
            <w:rPr>
              <w:rFonts w:asciiTheme="minorHAnsi" w:eastAsiaTheme="minorEastAsia" w:hAnsiTheme="minorHAnsi" w:cstheme="minorBidi"/>
              <w:b w:val="0"/>
              <w:sz w:val="22"/>
              <w:szCs w:val="22"/>
              <w:lang w:val="en-US"/>
            </w:rPr>
          </w:pPr>
          <w:hyperlink w:anchor="_Toc140173515" w:history="1">
            <w:r w:rsidR="0077124E" w:rsidRPr="00C14F01">
              <w:rPr>
                <w:rStyle w:val="Hyperlink"/>
              </w:rPr>
              <w:t>DAFTAR REFERENSI</w:t>
            </w:r>
            <w:r w:rsidR="0077124E" w:rsidRPr="00C14F01">
              <w:rPr>
                <w:webHidden/>
              </w:rPr>
              <w:tab/>
            </w:r>
            <w:r w:rsidR="0077124E" w:rsidRPr="00C14F01">
              <w:rPr>
                <w:webHidden/>
              </w:rPr>
              <w:fldChar w:fldCharType="begin"/>
            </w:r>
            <w:r w:rsidR="0077124E" w:rsidRPr="00C14F01">
              <w:rPr>
                <w:webHidden/>
              </w:rPr>
              <w:instrText xml:space="preserve"> PAGEREF _Toc140173515 \h </w:instrText>
            </w:r>
            <w:r w:rsidR="0077124E" w:rsidRPr="00C14F01">
              <w:rPr>
                <w:webHidden/>
              </w:rPr>
            </w:r>
            <w:r w:rsidR="0077124E" w:rsidRPr="00C14F01">
              <w:rPr>
                <w:webHidden/>
              </w:rPr>
              <w:fldChar w:fldCharType="separate"/>
            </w:r>
            <w:r w:rsidR="00D47D6B">
              <w:rPr>
                <w:webHidden/>
              </w:rPr>
              <w:t>85</w:t>
            </w:r>
            <w:r w:rsidR="0077124E" w:rsidRPr="00C14F01">
              <w:rPr>
                <w:webHidden/>
              </w:rPr>
              <w:fldChar w:fldCharType="end"/>
            </w:r>
          </w:hyperlink>
        </w:p>
        <w:p w:rsidR="0077124E" w:rsidRPr="00C14F01" w:rsidRDefault="00B0177D">
          <w:pPr>
            <w:pStyle w:val="TOC1"/>
            <w:rPr>
              <w:rFonts w:asciiTheme="minorHAnsi" w:eastAsiaTheme="minorEastAsia" w:hAnsiTheme="minorHAnsi" w:cstheme="minorBidi"/>
              <w:b w:val="0"/>
              <w:sz w:val="22"/>
              <w:szCs w:val="22"/>
              <w:lang w:val="en-US"/>
            </w:rPr>
          </w:pPr>
          <w:hyperlink w:anchor="_Toc140173516" w:history="1">
            <w:r w:rsidR="0077124E" w:rsidRPr="00C14F01">
              <w:rPr>
                <w:rStyle w:val="Hyperlink"/>
              </w:rPr>
              <w:t>LAMPIRAN</w:t>
            </w:r>
            <w:r w:rsidR="0077124E" w:rsidRPr="00C14F01">
              <w:rPr>
                <w:webHidden/>
              </w:rPr>
              <w:tab/>
            </w:r>
            <w:r w:rsidR="0077124E" w:rsidRPr="00C14F01">
              <w:rPr>
                <w:webHidden/>
              </w:rPr>
              <w:fldChar w:fldCharType="begin"/>
            </w:r>
            <w:r w:rsidR="0077124E" w:rsidRPr="00C14F01">
              <w:rPr>
                <w:webHidden/>
              </w:rPr>
              <w:instrText xml:space="preserve"> PAGEREF _Toc140173516 \h </w:instrText>
            </w:r>
            <w:r w:rsidR="0077124E" w:rsidRPr="00C14F01">
              <w:rPr>
                <w:webHidden/>
              </w:rPr>
            </w:r>
            <w:r w:rsidR="0077124E" w:rsidRPr="00C14F01">
              <w:rPr>
                <w:webHidden/>
              </w:rPr>
              <w:fldChar w:fldCharType="separate"/>
            </w:r>
            <w:r w:rsidR="00D47D6B">
              <w:rPr>
                <w:webHidden/>
              </w:rPr>
              <w:t>i</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517" w:history="1">
            <w:r w:rsidR="0077124E" w:rsidRPr="00C14F01">
              <w:rPr>
                <w:rStyle w:val="Hyperlink"/>
              </w:rPr>
              <w:t>Lampiran A Source Code</w:t>
            </w:r>
            <w:r w:rsidR="0077124E" w:rsidRPr="00C14F01">
              <w:rPr>
                <w:webHidden/>
              </w:rPr>
              <w:tab/>
            </w:r>
            <w:r w:rsidR="0077124E" w:rsidRPr="00C14F01">
              <w:rPr>
                <w:webHidden/>
              </w:rPr>
              <w:fldChar w:fldCharType="begin"/>
            </w:r>
            <w:r w:rsidR="0077124E" w:rsidRPr="00C14F01">
              <w:rPr>
                <w:webHidden/>
              </w:rPr>
              <w:instrText xml:space="preserve"> PAGEREF _Toc140173517 \h </w:instrText>
            </w:r>
            <w:r w:rsidR="0077124E" w:rsidRPr="00C14F01">
              <w:rPr>
                <w:webHidden/>
              </w:rPr>
            </w:r>
            <w:r w:rsidR="0077124E" w:rsidRPr="00C14F01">
              <w:rPr>
                <w:webHidden/>
              </w:rPr>
              <w:fldChar w:fldCharType="separate"/>
            </w:r>
            <w:r w:rsidR="00D47D6B">
              <w:rPr>
                <w:webHidden/>
              </w:rPr>
              <w:t>i</w:t>
            </w:r>
            <w:r w:rsidR="0077124E" w:rsidRPr="00C14F01">
              <w:rPr>
                <w:webHidden/>
              </w:rPr>
              <w:fldChar w:fldCharType="end"/>
            </w:r>
          </w:hyperlink>
        </w:p>
        <w:p w:rsidR="0077124E" w:rsidRPr="00C14F01" w:rsidRDefault="00B0177D">
          <w:pPr>
            <w:pStyle w:val="TOC3"/>
            <w:rPr>
              <w:rFonts w:asciiTheme="minorHAnsi" w:eastAsiaTheme="minorEastAsia" w:hAnsiTheme="minorHAnsi" w:cstheme="minorBidi"/>
              <w:noProof/>
              <w:sz w:val="22"/>
              <w:lang w:val="en-US"/>
            </w:rPr>
          </w:pPr>
          <w:hyperlink w:anchor="_Toc140173518" w:history="1">
            <w:r w:rsidR="0077124E" w:rsidRPr="00C14F01">
              <w:rPr>
                <w:rStyle w:val="Hyperlink"/>
                <w:noProof/>
              </w:rPr>
              <w:t>A.1. Encoding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18 \h </w:instrText>
            </w:r>
            <w:r w:rsidR="0077124E" w:rsidRPr="00C14F01">
              <w:rPr>
                <w:noProof/>
                <w:webHidden/>
              </w:rPr>
            </w:r>
            <w:r w:rsidR="0077124E" w:rsidRPr="00C14F01">
              <w:rPr>
                <w:noProof/>
                <w:webHidden/>
              </w:rPr>
              <w:fldChar w:fldCharType="separate"/>
            </w:r>
            <w:r w:rsidR="00D47D6B">
              <w:rPr>
                <w:noProof/>
                <w:webHidden/>
              </w:rPr>
              <w:t>i</w:t>
            </w:r>
            <w:r w:rsidR="0077124E" w:rsidRPr="00C14F01">
              <w:rPr>
                <w:noProof/>
                <w:webHidden/>
              </w:rPr>
              <w:fldChar w:fldCharType="end"/>
            </w:r>
          </w:hyperlink>
        </w:p>
        <w:p w:rsidR="0077124E" w:rsidRPr="00C14F01" w:rsidRDefault="00B0177D">
          <w:pPr>
            <w:pStyle w:val="TOC3"/>
            <w:rPr>
              <w:rFonts w:asciiTheme="minorHAnsi" w:eastAsiaTheme="minorEastAsia" w:hAnsiTheme="minorHAnsi" w:cstheme="minorBidi"/>
              <w:noProof/>
              <w:sz w:val="22"/>
              <w:lang w:val="en-US"/>
            </w:rPr>
          </w:pPr>
          <w:hyperlink w:anchor="_Toc140173519" w:history="1">
            <w:r w:rsidR="0077124E" w:rsidRPr="00C14F01">
              <w:rPr>
                <w:rStyle w:val="Hyperlink"/>
                <w:noProof/>
              </w:rPr>
              <w:t xml:space="preserve">A.2. </w:t>
            </w:r>
            <w:r w:rsidR="0077124E" w:rsidRPr="00C14F01">
              <w:rPr>
                <w:rStyle w:val="Hyperlink"/>
                <w:i/>
                <w:noProof/>
              </w:rPr>
              <w:t>Grid Search</w:t>
            </w:r>
            <w:r w:rsidR="0077124E" w:rsidRPr="00C14F01">
              <w:rPr>
                <w:rStyle w:val="Hyperlink"/>
                <w:noProof/>
              </w:rPr>
              <w:t xml:space="preserve">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19 \h </w:instrText>
            </w:r>
            <w:r w:rsidR="0077124E" w:rsidRPr="00C14F01">
              <w:rPr>
                <w:noProof/>
                <w:webHidden/>
              </w:rPr>
            </w:r>
            <w:r w:rsidR="0077124E" w:rsidRPr="00C14F01">
              <w:rPr>
                <w:noProof/>
                <w:webHidden/>
              </w:rPr>
              <w:fldChar w:fldCharType="separate"/>
            </w:r>
            <w:r w:rsidR="00D47D6B">
              <w:rPr>
                <w:noProof/>
                <w:webHidden/>
              </w:rPr>
              <w:t>i</w:t>
            </w:r>
            <w:r w:rsidR="0077124E" w:rsidRPr="00C14F01">
              <w:rPr>
                <w:noProof/>
                <w:webHidden/>
              </w:rPr>
              <w:fldChar w:fldCharType="end"/>
            </w:r>
          </w:hyperlink>
        </w:p>
        <w:p w:rsidR="0077124E" w:rsidRPr="00C14F01" w:rsidRDefault="00B0177D">
          <w:pPr>
            <w:pStyle w:val="TOC3"/>
            <w:rPr>
              <w:rFonts w:asciiTheme="minorHAnsi" w:eastAsiaTheme="minorEastAsia" w:hAnsiTheme="minorHAnsi" w:cstheme="minorBidi"/>
              <w:noProof/>
              <w:sz w:val="22"/>
              <w:lang w:val="en-US"/>
            </w:rPr>
          </w:pPr>
          <w:hyperlink w:anchor="_Toc140173520" w:history="1">
            <w:r w:rsidR="0077124E" w:rsidRPr="00C14F01">
              <w:rPr>
                <w:rStyle w:val="Hyperlink"/>
                <w:noProof/>
              </w:rPr>
              <w:t xml:space="preserve">A.3.  </w:t>
            </w:r>
            <w:r w:rsidR="0077124E" w:rsidRPr="00C14F01">
              <w:rPr>
                <w:rStyle w:val="Hyperlink"/>
                <w:i/>
                <w:noProof/>
              </w:rPr>
              <w:t>Grid Search</w:t>
            </w:r>
            <w:r w:rsidR="0077124E" w:rsidRPr="00C14F01">
              <w:rPr>
                <w:rStyle w:val="Hyperlink"/>
                <w:noProof/>
              </w:rPr>
              <w:t xml:space="preserve">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0 \h </w:instrText>
            </w:r>
            <w:r w:rsidR="0077124E" w:rsidRPr="00C14F01">
              <w:rPr>
                <w:noProof/>
                <w:webHidden/>
              </w:rPr>
            </w:r>
            <w:r w:rsidR="0077124E" w:rsidRPr="00C14F01">
              <w:rPr>
                <w:noProof/>
                <w:webHidden/>
              </w:rPr>
              <w:fldChar w:fldCharType="separate"/>
            </w:r>
            <w:r w:rsidR="00D47D6B">
              <w:rPr>
                <w:noProof/>
                <w:webHidden/>
              </w:rPr>
              <w:t>iii</w:t>
            </w:r>
            <w:r w:rsidR="0077124E" w:rsidRPr="00C14F01">
              <w:rPr>
                <w:noProof/>
                <w:webHidden/>
              </w:rPr>
              <w:fldChar w:fldCharType="end"/>
            </w:r>
          </w:hyperlink>
        </w:p>
        <w:p w:rsidR="0077124E" w:rsidRPr="00C14F01" w:rsidRDefault="00B0177D">
          <w:pPr>
            <w:pStyle w:val="TOC3"/>
            <w:rPr>
              <w:rFonts w:asciiTheme="minorHAnsi" w:eastAsiaTheme="minorEastAsia" w:hAnsiTheme="minorHAnsi" w:cstheme="minorBidi"/>
              <w:noProof/>
              <w:sz w:val="22"/>
              <w:lang w:val="en-US"/>
            </w:rPr>
          </w:pPr>
          <w:hyperlink w:anchor="_Toc140173521" w:history="1">
            <w:r w:rsidR="0077124E" w:rsidRPr="00C14F01">
              <w:rPr>
                <w:rStyle w:val="Hyperlink"/>
                <w:noProof/>
              </w:rPr>
              <w:t>A.4.  Pemodelan Algoritma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1 \h </w:instrText>
            </w:r>
            <w:r w:rsidR="0077124E" w:rsidRPr="00C14F01">
              <w:rPr>
                <w:noProof/>
                <w:webHidden/>
              </w:rPr>
            </w:r>
            <w:r w:rsidR="0077124E" w:rsidRPr="00C14F01">
              <w:rPr>
                <w:noProof/>
                <w:webHidden/>
              </w:rPr>
              <w:fldChar w:fldCharType="separate"/>
            </w:r>
            <w:r w:rsidR="00D47D6B">
              <w:rPr>
                <w:noProof/>
                <w:webHidden/>
              </w:rPr>
              <w:t>iv</w:t>
            </w:r>
            <w:r w:rsidR="0077124E" w:rsidRPr="00C14F01">
              <w:rPr>
                <w:noProof/>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522" w:history="1">
            <w:r w:rsidR="0077124E" w:rsidRPr="00C14F01">
              <w:rPr>
                <w:rStyle w:val="Hyperlink"/>
              </w:rPr>
              <w:t>Lampiran B Hasil Implementasi</w:t>
            </w:r>
            <w:r w:rsidR="0077124E" w:rsidRPr="00C14F01">
              <w:rPr>
                <w:webHidden/>
              </w:rPr>
              <w:tab/>
            </w:r>
            <w:r w:rsidR="0077124E" w:rsidRPr="00C14F01">
              <w:rPr>
                <w:webHidden/>
              </w:rPr>
              <w:fldChar w:fldCharType="begin"/>
            </w:r>
            <w:r w:rsidR="0077124E" w:rsidRPr="00C14F01">
              <w:rPr>
                <w:webHidden/>
              </w:rPr>
              <w:instrText xml:space="preserve"> PAGEREF _Toc140173522 \h </w:instrText>
            </w:r>
            <w:r w:rsidR="0077124E" w:rsidRPr="00C14F01">
              <w:rPr>
                <w:webHidden/>
              </w:rPr>
            </w:r>
            <w:r w:rsidR="0077124E" w:rsidRPr="00C14F01">
              <w:rPr>
                <w:webHidden/>
              </w:rPr>
              <w:fldChar w:fldCharType="separate"/>
            </w:r>
            <w:r w:rsidR="00D47D6B">
              <w:rPr>
                <w:webHidden/>
              </w:rPr>
              <w:t>ix</w:t>
            </w:r>
            <w:r w:rsidR="0077124E" w:rsidRPr="00C14F01">
              <w:rPr>
                <w:webHidden/>
              </w:rPr>
              <w:fldChar w:fldCharType="end"/>
            </w:r>
          </w:hyperlink>
        </w:p>
        <w:p w:rsidR="0077124E" w:rsidRPr="00C14F01" w:rsidRDefault="00B0177D">
          <w:pPr>
            <w:pStyle w:val="TOC3"/>
            <w:rPr>
              <w:rFonts w:asciiTheme="minorHAnsi" w:eastAsiaTheme="minorEastAsia" w:hAnsiTheme="minorHAnsi" w:cstheme="minorBidi"/>
              <w:noProof/>
              <w:sz w:val="22"/>
              <w:lang w:val="en-US"/>
            </w:rPr>
          </w:pPr>
          <w:hyperlink w:anchor="_Toc140173523" w:history="1">
            <w:r w:rsidR="0077124E" w:rsidRPr="00C14F01">
              <w:rPr>
                <w:rStyle w:val="Hyperlink"/>
                <w:noProof/>
              </w:rPr>
              <w:t>B.1. Hasil Implementasi Early Stopp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3 \h </w:instrText>
            </w:r>
            <w:r w:rsidR="0077124E" w:rsidRPr="00C14F01">
              <w:rPr>
                <w:noProof/>
                <w:webHidden/>
              </w:rPr>
            </w:r>
            <w:r w:rsidR="0077124E" w:rsidRPr="00C14F01">
              <w:rPr>
                <w:noProof/>
                <w:webHidden/>
              </w:rPr>
              <w:fldChar w:fldCharType="separate"/>
            </w:r>
            <w:r w:rsidR="00D47D6B">
              <w:rPr>
                <w:noProof/>
                <w:webHidden/>
              </w:rPr>
              <w:t>ix</w:t>
            </w:r>
            <w:r w:rsidR="0077124E" w:rsidRPr="00C14F01">
              <w:rPr>
                <w:noProof/>
                <w:webHidden/>
              </w:rPr>
              <w:fldChar w:fldCharType="end"/>
            </w:r>
          </w:hyperlink>
        </w:p>
        <w:p w:rsidR="0077124E" w:rsidRPr="00C14F01" w:rsidRDefault="00B0177D">
          <w:pPr>
            <w:pStyle w:val="TOC3"/>
            <w:rPr>
              <w:rFonts w:asciiTheme="minorHAnsi" w:eastAsiaTheme="minorEastAsia" w:hAnsiTheme="minorHAnsi" w:cstheme="minorBidi"/>
              <w:noProof/>
              <w:sz w:val="22"/>
              <w:lang w:val="en-US"/>
            </w:rPr>
          </w:pPr>
          <w:hyperlink w:anchor="_Toc140173524" w:history="1">
            <w:r w:rsidR="0077124E" w:rsidRPr="00C14F01">
              <w:rPr>
                <w:rStyle w:val="Hyperlink"/>
                <w:noProof/>
              </w:rPr>
              <w:t>B.2. Hasil Implementasi Artificial Neural Networ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4 \h </w:instrText>
            </w:r>
            <w:r w:rsidR="0077124E" w:rsidRPr="00C14F01">
              <w:rPr>
                <w:noProof/>
                <w:webHidden/>
              </w:rPr>
            </w:r>
            <w:r w:rsidR="0077124E" w:rsidRPr="00C14F01">
              <w:rPr>
                <w:noProof/>
                <w:webHidden/>
              </w:rPr>
              <w:fldChar w:fldCharType="separate"/>
            </w:r>
            <w:r w:rsidR="00D47D6B">
              <w:rPr>
                <w:noProof/>
                <w:webHidden/>
              </w:rPr>
              <w:t>xxiv</w:t>
            </w:r>
            <w:r w:rsidR="0077124E" w:rsidRPr="00C14F01">
              <w:rPr>
                <w:noProof/>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525" w:history="1">
            <w:r w:rsidR="0077124E" w:rsidRPr="00C14F01">
              <w:rPr>
                <w:rStyle w:val="Hyperlink"/>
              </w:rPr>
              <w:t>Lampiran C Rancangan Aplikasi Del Predict</w:t>
            </w:r>
            <w:r w:rsidR="0077124E" w:rsidRPr="00C14F01">
              <w:rPr>
                <w:webHidden/>
              </w:rPr>
              <w:tab/>
            </w:r>
            <w:r w:rsidR="0077124E" w:rsidRPr="00C14F01">
              <w:rPr>
                <w:webHidden/>
              </w:rPr>
              <w:fldChar w:fldCharType="begin"/>
            </w:r>
            <w:r w:rsidR="0077124E" w:rsidRPr="00C14F01">
              <w:rPr>
                <w:webHidden/>
              </w:rPr>
              <w:instrText xml:space="preserve"> PAGEREF _Toc140173525 \h </w:instrText>
            </w:r>
            <w:r w:rsidR="0077124E" w:rsidRPr="00C14F01">
              <w:rPr>
                <w:webHidden/>
              </w:rPr>
            </w:r>
            <w:r w:rsidR="0077124E" w:rsidRPr="00C14F01">
              <w:rPr>
                <w:webHidden/>
              </w:rPr>
              <w:fldChar w:fldCharType="separate"/>
            </w:r>
            <w:r w:rsidR="00D47D6B">
              <w:rPr>
                <w:webHidden/>
              </w:rPr>
              <w:t>xxviii</w:t>
            </w:r>
            <w:r w:rsidR="0077124E" w:rsidRPr="00C14F01">
              <w:rPr>
                <w:webHidden/>
              </w:rPr>
              <w:fldChar w:fldCharType="end"/>
            </w:r>
          </w:hyperlink>
        </w:p>
        <w:p w:rsidR="0077124E" w:rsidRPr="00C14F01" w:rsidRDefault="00B0177D">
          <w:pPr>
            <w:pStyle w:val="TOC3"/>
            <w:rPr>
              <w:rFonts w:asciiTheme="minorHAnsi" w:eastAsiaTheme="minorEastAsia" w:hAnsiTheme="minorHAnsi" w:cstheme="minorBidi"/>
              <w:noProof/>
              <w:sz w:val="22"/>
              <w:lang w:val="en-US"/>
            </w:rPr>
          </w:pPr>
          <w:hyperlink w:anchor="_Toc140173526" w:history="1">
            <w:r w:rsidR="0077124E" w:rsidRPr="00C14F01">
              <w:rPr>
                <w:rStyle w:val="Hyperlink"/>
                <w:noProof/>
              </w:rPr>
              <w:t>C.1 Use Case Diagram</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6 \h </w:instrText>
            </w:r>
            <w:r w:rsidR="0077124E" w:rsidRPr="00C14F01">
              <w:rPr>
                <w:noProof/>
                <w:webHidden/>
              </w:rPr>
            </w:r>
            <w:r w:rsidR="0077124E" w:rsidRPr="00C14F01">
              <w:rPr>
                <w:noProof/>
                <w:webHidden/>
              </w:rPr>
              <w:fldChar w:fldCharType="separate"/>
            </w:r>
            <w:r w:rsidR="00D47D6B">
              <w:rPr>
                <w:noProof/>
                <w:webHidden/>
              </w:rPr>
              <w:t>xxviii</w:t>
            </w:r>
            <w:r w:rsidR="0077124E" w:rsidRPr="00C14F01">
              <w:rPr>
                <w:noProof/>
                <w:webHidden/>
              </w:rPr>
              <w:fldChar w:fldCharType="end"/>
            </w:r>
          </w:hyperlink>
        </w:p>
        <w:p w:rsidR="0077124E" w:rsidRPr="00C14F01" w:rsidRDefault="00B0177D">
          <w:pPr>
            <w:pStyle w:val="TOC3"/>
            <w:rPr>
              <w:rFonts w:asciiTheme="minorHAnsi" w:eastAsiaTheme="minorEastAsia" w:hAnsiTheme="minorHAnsi" w:cstheme="minorBidi"/>
              <w:noProof/>
              <w:sz w:val="22"/>
              <w:lang w:val="en-US"/>
            </w:rPr>
          </w:pPr>
          <w:hyperlink w:anchor="_Toc140173527" w:history="1">
            <w:r w:rsidR="0077124E" w:rsidRPr="00C14F01">
              <w:rPr>
                <w:rStyle w:val="Hyperlink"/>
                <w:noProof/>
              </w:rPr>
              <w:t>C.2 Use Case Scenario</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7 \h </w:instrText>
            </w:r>
            <w:r w:rsidR="0077124E" w:rsidRPr="00C14F01">
              <w:rPr>
                <w:noProof/>
                <w:webHidden/>
              </w:rPr>
            </w:r>
            <w:r w:rsidR="0077124E" w:rsidRPr="00C14F01">
              <w:rPr>
                <w:noProof/>
                <w:webHidden/>
              </w:rPr>
              <w:fldChar w:fldCharType="separate"/>
            </w:r>
            <w:r w:rsidR="00D47D6B">
              <w:rPr>
                <w:noProof/>
                <w:webHidden/>
              </w:rPr>
              <w:t>xxix</w:t>
            </w:r>
            <w:r w:rsidR="0077124E" w:rsidRPr="00C14F01">
              <w:rPr>
                <w:noProof/>
                <w:webHidden/>
              </w:rPr>
              <w:fldChar w:fldCharType="end"/>
            </w:r>
          </w:hyperlink>
        </w:p>
        <w:p w:rsidR="0077124E" w:rsidRPr="00C14F01" w:rsidRDefault="00B0177D">
          <w:pPr>
            <w:pStyle w:val="TOC3"/>
            <w:rPr>
              <w:rFonts w:asciiTheme="minorHAnsi" w:eastAsiaTheme="minorEastAsia" w:hAnsiTheme="minorHAnsi" w:cstheme="minorBidi"/>
              <w:noProof/>
              <w:sz w:val="22"/>
              <w:lang w:val="en-US"/>
            </w:rPr>
          </w:pPr>
          <w:hyperlink w:anchor="_Toc140173528" w:history="1">
            <w:r w:rsidR="0077124E" w:rsidRPr="00C14F01">
              <w:rPr>
                <w:rStyle w:val="Hyperlink"/>
                <w:noProof/>
              </w:rPr>
              <w:t>C.3 Design Aplikasi</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8 \h </w:instrText>
            </w:r>
            <w:r w:rsidR="0077124E" w:rsidRPr="00C14F01">
              <w:rPr>
                <w:noProof/>
                <w:webHidden/>
              </w:rPr>
            </w:r>
            <w:r w:rsidR="0077124E" w:rsidRPr="00C14F01">
              <w:rPr>
                <w:noProof/>
                <w:webHidden/>
              </w:rPr>
              <w:fldChar w:fldCharType="separate"/>
            </w:r>
            <w:r w:rsidR="00D47D6B">
              <w:rPr>
                <w:noProof/>
                <w:webHidden/>
              </w:rPr>
              <w:t>xxxi</w:t>
            </w:r>
            <w:r w:rsidR="0077124E" w:rsidRPr="00C14F01">
              <w:rPr>
                <w:noProof/>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529" w:history="1">
            <w:r w:rsidR="0077124E" w:rsidRPr="00C14F01">
              <w:rPr>
                <w:rStyle w:val="Hyperlink"/>
              </w:rPr>
              <w:t>Lampiran D Hasil Pembangunan Aplikasi Del Predict</w:t>
            </w:r>
            <w:r w:rsidR="0077124E" w:rsidRPr="00C14F01">
              <w:rPr>
                <w:webHidden/>
              </w:rPr>
              <w:tab/>
            </w:r>
            <w:r w:rsidR="0077124E" w:rsidRPr="00C14F01">
              <w:rPr>
                <w:webHidden/>
              </w:rPr>
              <w:fldChar w:fldCharType="begin"/>
            </w:r>
            <w:r w:rsidR="0077124E" w:rsidRPr="00C14F01">
              <w:rPr>
                <w:webHidden/>
              </w:rPr>
              <w:instrText xml:space="preserve"> PAGEREF _Toc140173529 \h </w:instrText>
            </w:r>
            <w:r w:rsidR="0077124E" w:rsidRPr="00C14F01">
              <w:rPr>
                <w:webHidden/>
              </w:rPr>
            </w:r>
            <w:r w:rsidR="0077124E" w:rsidRPr="00C14F01">
              <w:rPr>
                <w:webHidden/>
              </w:rPr>
              <w:fldChar w:fldCharType="separate"/>
            </w:r>
            <w:r w:rsidR="00D47D6B">
              <w:rPr>
                <w:webHidden/>
              </w:rPr>
              <w:t>xxxiv</w:t>
            </w:r>
            <w:r w:rsidR="0077124E" w:rsidRPr="00C14F01">
              <w:rPr>
                <w:webHidden/>
              </w:rPr>
              <w:fldChar w:fldCharType="end"/>
            </w:r>
          </w:hyperlink>
        </w:p>
        <w:p w:rsidR="0077124E" w:rsidRPr="00C14F01" w:rsidRDefault="00B0177D">
          <w:pPr>
            <w:pStyle w:val="TOC2"/>
            <w:rPr>
              <w:rFonts w:asciiTheme="minorHAnsi" w:eastAsiaTheme="minorEastAsia" w:hAnsiTheme="minorHAnsi" w:cstheme="minorBidi"/>
              <w:sz w:val="22"/>
              <w:lang w:val="en-US"/>
            </w:rPr>
          </w:pPr>
          <w:hyperlink w:anchor="_Toc140173530" w:history="1">
            <w:r w:rsidR="0077124E" w:rsidRPr="00C14F01">
              <w:rPr>
                <w:rStyle w:val="Hyperlink"/>
              </w:rPr>
              <w:t>Lampiran E  Hasil Uji Validasi</w:t>
            </w:r>
            <w:r w:rsidR="0077124E" w:rsidRPr="00C14F01">
              <w:rPr>
                <w:webHidden/>
              </w:rPr>
              <w:tab/>
            </w:r>
            <w:r w:rsidR="0077124E" w:rsidRPr="00C14F01">
              <w:rPr>
                <w:webHidden/>
              </w:rPr>
              <w:fldChar w:fldCharType="begin"/>
            </w:r>
            <w:r w:rsidR="0077124E" w:rsidRPr="00C14F01">
              <w:rPr>
                <w:webHidden/>
              </w:rPr>
              <w:instrText xml:space="preserve"> PAGEREF _Toc140173530 \h </w:instrText>
            </w:r>
            <w:r w:rsidR="0077124E" w:rsidRPr="00C14F01">
              <w:rPr>
                <w:webHidden/>
              </w:rPr>
            </w:r>
            <w:r w:rsidR="0077124E" w:rsidRPr="00C14F01">
              <w:rPr>
                <w:webHidden/>
              </w:rPr>
              <w:fldChar w:fldCharType="separate"/>
            </w:r>
            <w:r w:rsidR="00D47D6B">
              <w:rPr>
                <w:webHidden/>
              </w:rPr>
              <w:t>xxxv</w:t>
            </w:r>
            <w:r w:rsidR="0077124E" w:rsidRPr="00C14F01">
              <w:rPr>
                <w:webHidden/>
              </w:rPr>
              <w:fldChar w:fldCharType="end"/>
            </w:r>
          </w:hyperlink>
        </w:p>
        <w:p w:rsidR="0077124E" w:rsidRPr="00C14F01" w:rsidRDefault="00B0177D">
          <w:pPr>
            <w:pStyle w:val="TOC3"/>
            <w:rPr>
              <w:rFonts w:asciiTheme="minorHAnsi" w:eastAsiaTheme="minorEastAsia" w:hAnsiTheme="minorHAnsi" w:cstheme="minorBidi"/>
              <w:noProof/>
              <w:sz w:val="22"/>
              <w:lang w:val="en-US"/>
            </w:rPr>
          </w:pPr>
          <w:hyperlink w:anchor="_Toc140173531" w:history="1">
            <w:r w:rsidR="0077124E" w:rsidRPr="00C14F01">
              <w:rPr>
                <w:rStyle w:val="Hyperlink"/>
                <w:noProof/>
              </w:rPr>
              <w:t>E.1. Hasil Uji Validasi Algoritma Support Vector Regress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1 \h </w:instrText>
            </w:r>
            <w:r w:rsidR="0077124E" w:rsidRPr="00C14F01">
              <w:rPr>
                <w:noProof/>
                <w:webHidden/>
              </w:rPr>
            </w:r>
            <w:r w:rsidR="0077124E" w:rsidRPr="00C14F01">
              <w:rPr>
                <w:noProof/>
                <w:webHidden/>
              </w:rPr>
              <w:fldChar w:fldCharType="separate"/>
            </w:r>
            <w:r w:rsidR="00D47D6B">
              <w:rPr>
                <w:noProof/>
                <w:webHidden/>
              </w:rPr>
              <w:t>xxxv</w:t>
            </w:r>
            <w:r w:rsidR="0077124E" w:rsidRPr="00C14F01">
              <w:rPr>
                <w:noProof/>
                <w:webHidden/>
              </w:rPr>
              <w:fldChar w:fldCharType="end"/>
            </w:r>
          </w:hyperlink>
        </w:p>
        <w:p w:rsidR="0077124E" w:rsidRPr="00C14F01" w:rsidRDefault="00B0177D">
          <w:pPr>
            <w:pStyle w:val="TOC3"/>
            <w:rPr>
              <w:rFonts w:asciiTheme="minorHAnsi" w:eastAsiaTheme="minorEastAsia" w:hAnsiTheme="minorHAnsi" w:cstheme="minorBidi"/>
              <w:noProof/>
              <w:sz w:val="22"/>
              <w:lang w:val="en-US"/>
            </w:rPr>
          </w:pPr>
          <w:hyperlink w:anchor="_Toc140173532" w:history="1">
            <w:r w:rsidR="0077124E" w:rsidRPr="00C14F01">
              <w:rPr>
                <w:rStyle w:val="Hyperlink"/>
                <w:noProof/>
              </w:rPr>
              <w:t>E.2. Hasil Uji Validasi Algoritma Artificial Neural Networ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2 \h </w:instrText>
            </w:r>
            <w:r w:rsidR="0077124E" w:rsidRPr="00C14F01">
              <w:rPr>
                <w:noProof/>
                <w:webHidden/>
              </w:rPr>
            </w:r>
            <w:r w:rsidR="0077124E" w:rsidRPr="00C14F01">
              <w:rPr>
                <w:noProof/>
                <w:webHidden/>
              </w:rPr>
              <w:fldChar w:fldCharType="separate"/>
            </w:r>
            <w:r w:rsidR="00D47D6B">
              <w:rPr>
                <w:noProof/>
                <w:webHidden/>
              </w:rPr>
              <w:t>xlii</w:t>
            </w:r>
            <w:r w:rsidR="0077124E" w:rsidRPr="00C14F01">
              <w:rPr>
                <w:noProof/>
                <w:webHidden/>
              </w:rPr>
              <w:fldChar w:fldCharType="end"/>
            </w:r>
          </w:hyperlink>
        </w:p>
        <w:p w:rsidR="00072E2A" w:rsidRPr="00C14F01" w:rsidRDefault="00297ADE" w:rsidP="007B7851">
          <w:pPr>
            <w:pBdr>
              <w:top w:val="nil"/>
              <w:left w:val="nil"/>
              <w:bottom w:val="nil"/>
              <w:right w:val="nil"/>
              <w:between w:val="nil"/>
            </w:pBdr>
            <w:tabs>
              <w:tab w:val="right" w:pos="7930"/>
            </w:tabs>
            <w:spacing w:before="0" w:line="240" w:lineRule="auto"/>
          </w:pPr>
          <w:r w:rsidRPr="00C14F01">
            <w:fldChar w:fldCharType="end"/>
          </w:r>
        </w:p>
      </w:sdtContent>
    </w:sdt>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 w:rsidR="00DF7CF2" w:rsidRPr="00C14F01" w:rsidRDefault="00DF7CF2" w:rsidP="00072E2A"/>
    <w:p w:rsidR="00DF7CF2" w:rsidRPr="00C14F01" w:rsidRDefault="00DF7CF2" w:rsidP="00072E2A"/>
    <w:p w:rsidR="00DF7CF2" w:rsidRPr="00C14F01" w:rsidRDefault="00DF7CF2" w:rsidP="00072E2A"/>
    <w:p w:rsidR="00DF7CF2" w:rsidRPr="00C14F01" w:rsidRDefault="00DF7CF2" w:rsidP="00072E2A"/>
    <w:p w:rsidR="00DF7CF2" w:rsidRPr="00C14F01" w:rsidRDefault="00DF7CF2" w:rsidP="00072E2A"/>
    <w:p w:rsidR="00DF7CF2" w:rsidRPr="00C14F01" w:rsidRDefault="00DF7CF2" w:rsidP="00072E2A"/>
    <w:p w:rsidR="00DF7CF2" w:rsidRPr="00C14F01" w:rsidRDefault="00DF7CF2" w:rsidP="00072E2A"/>
    <w:p w:rsidR="00297ADE" w:rsidRPr="00C14F01" w:rsidRDefault="00297ADE" w:rsidP="00A91A23">
      <w:pPr>
        <w:pStyle w:val="Heading1"/>
        <w:numPr>
          <w:ilvl w:val="0"/>
          <w:numId w:val="0"/>
        </w:numPr>
        <w:spacing w:before="0"/>
      </w:pPr>
      <w:bookmarkStart w:id="7" w:name="_Toc140173444"/>
      <w:r w:rsidRPr="00C14F01">
        <w:lastRenderedPageBreak/>
        <w:t>DAFTAR GAMBAR</w:t>
      </w:r>
      <w:bookmarkEnd w:id="7"/>
    </w:p>
    <w:p w:rsidR="00297ADE" w:rsidRPr="00C14F01" w:rsidRDefault="00297ADE">
      <w:pPr>
        <w:pBdr>
          <w:top w:val="nil"/>
          <w:left w:val="nil"/>
          <w:bottom w:val="nil"/>
          <w:right w:val="nil"/>
          <w:between w:val="nil"/>
        </w:pBdr>
        <w:tabs>
          <w:tab w:val="right" w:pos="7930"/>
        </w:tabs>
        <w:spacing w:before="0" w:line="240" w:lineRule="auto"/>
      </w:pPr>
    </w:p>
    <w:p w:rsidR="0077124E" w:rsidRPr="00C14F01" w:rsidRDefault="00DA7E60" w:rsidP="0077124E">
      <w:pPr>
        <w:pStyle w:val="TableofFigures"/>
        <w:tabs>
          <w:tab w:val="right" w:leader="dot" w:pos="7902"/>
        </w:tabs>
        <w:spacing w:line="360" w:lineRule="auto"/>
        <w:rPr>
          <w:rFonts w:asciiTheme="minorHAnsi" w:eastAsiaTheme="minorEastAsia" w:hAnsiTheme="minorHAnsi" w:cstheme="minorBidi"/>
          <w:noProof/>
          <w:sz w:val="22"/>
          <w:lang w:val="en-US"/>
        </w:rPr>
      </w:pPr>
      <w:r w:rsidRPr="00C14F01">
        <w:fldChar w:fldCharType="begin"/>
      </w:r>
      <w:r w:rsidRPr="00C14F01">
        <w:instrText xml:space="preserve"> TOC \h \z \c "Gambar 2." </w:instrText>
      </w:r>
      <w:r w:rsidRPr="00C14F01">
        <w:fldChar w:fldCharType="separate"/>
      </w:r>
      <w:hyperlink w:anchor="_Toc140173533" w:history="1">
        <w:r w:rsidR="0077124E" w:rsidRPr="00C14F01">
          <w:rPr>
            <w:rStyle w:val="Hyperlink"/>
            <w:noProof/>
          </w:rPr>
          <w:t>Gambar 2. 1 Jumlah Pendaftar Calon Mahasiswa baru IT Del 2016-2022</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3 \h </w:instrText>
        </w:r>
        <w:r w:rsidR="0077124E" w:rsidRPr="00C14F01">
          <w:rPr>
            <w:noProof/>
            <w:webHidden/>
          </w:rPr>
        </w:r>
        <w:r w:rsidR="0077124E" w:rsidRPr="00C14F01">
          <w:rPr>
            <w:noProof/>
            <w:webHidden/>
          </w:rPr>
          <w:fldChar w:fldCharType="separate"/>
        </w:r>
        <w:r w:rsidR="00D47D6B">
          <w:rPr>
            <w:noProof/>
            <w:webHidden/>
          </w:rPr>
          <w:t>14</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4" w:history="1">
        <w:r w:rsidR="0077124E" w:rsidRPr="00C14F01">
          <w:rPr>
            <w:rStyle w:val="Hyperlink"/>
            <w:noProof/>
          </w:rPr>
          <w:t>Gambar 2. 2 Skema 10 Fold Cross Validat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4 \h </w:instrText>
        </w:r>
        <w:r w:rsidR="0077124E" w:rsidRPr="00C14F01">
          <w:rPr>
            <w:noProof/>
            <w:webHidden/>
          </w:rPr>
        </w:r>
        <w:r w:rsidR="0077124E" w:rsidRPr="00C14F01">
          <w:rPr>
            <w:noProof/>
            <w:webHidden/>
          </w:rPr>
          <w:fldChar w:fldCharType="separate"/>
        </w:r>
        <w:r w:rsidR="00D47D6B">
          <w:rPr>
            <w:noProof/>
            <w:webHidden/>
          </w:rPr>
          <w:t>18</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5" w:history="1">
        <w:r w:rsidR="0077124E" w:rsidRPr="00C14F01">
          <w:rPr>
            <w:rStyle w:val="Hyperlink"/>
            <w:noProof/>
          </w:rPr>
          <w:t>Gambar 2. 3 Ilustrasi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5 \h </w:instrText>
        </w:r>
        <w:r w:rsidR="0077124E" w:rsidRPr="00C14F01">
          <w:rPr>
            <w:noProof/>
            <w:webHidden/>
          </w:rPr>
        </w:r>
        <w:r w:rsidR="0077124E" w:rsidRPr="00C14F01">
          <w:rPr>
            <w:noProof/>
            <w:webHidden/>
          </w:rPr>
          <w:fldChar w:fldCharType="separate"/>
        </w:r>
        <w:r w:rsidR="00D47D6B">
          <w:rPr>
            <w:noProof/>
            <w:webHidden/>
          </w:rPr>
          <w:t>23</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6" w:history="1">
        <w:r w:rsidR="0077124E" w:rsidRPr="00C14F01">
          <w:rPr>
            <w:rStyle w:val="Hyperlink"/>
            <w:noProof/>
          </w:rPr>
          <w:t>Gambar 2. 4 Arsitektur Algoritma Artificial Neural Networ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6 \h </w:instrText>
        </w:r>
        <w:r w:rsidR="0077124E" w:rsidRPr="00C14F01">
          <w:rPr>
            <w:noProof/>
            <w:webHidden/>
          </w:rPr>
        </w:r>
        <w:r w:rsidR="0077124E" w:rsidRPr="00C14F01">
          <w:rPr>
            <w:noProof/>
            <w:webHidden/>
          </w:rPr>
          <w:fldChar w:fldCharType="separate"/>
        </w:r>
        <w:r w:rsidR="00D47D6B">
          <w:rPr>
            <w:noProof/>
            <w:webHidden/>
          </w:rPr>
          <w:t>24</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7" w:history="1">
        <w:r w:rsidR="0077124E" w:rsidRPr="00C14F01">
          <w:rPr>
            <w:rStyle w:val="Hyperlink"/>
            <w:noProof/>
          </w:rPr>
          <w:t>Gambar 2. 5 Model Overfitt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7 \h </w:instrText>
        </w:r>
        <w:r w:rsidR="0077124E" w:rsidRPr="00C14F01">
          <w:rPr>
            <w:noProof/>
            <w:webHidden/>
          </w:rPr>
        </w:r>
        <w:r w:rsidR="0077124E" w:rsidRPr="00C14F01">
          <w:rPr>
            <w:noProof/>
            <w:webHidden/>
          </w:rPr>
          <w:fldChar w:fldCharType="separate"/>
        </w:r>
        <w:r w:rsidR="00D47D6B">
          <w:rPr>
            <w:noProof/>
            <w:webHidden/>
          </w:rPr>
          <w:t>32</w:t>
        </w:r>
        <w:r w:rsidR="0077124E" w:rsidRPr="00C14F01">
          <w:rPr>
            <w:noProof/>
            <w:webHidden/>
          </w:rPr>
          <w:fldChar w:fldCharType="end"/>
        </w:r>
      </w:hyperlink>
    </w:p>
    <w:p w:rsidR="0077124E" w:rsidRPr="00C14F01" w:rsidRDefault="00DA7E60"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Gambar 4." </w:instrText>
      </w:r>
      <w:r w:rsidRPr="00C14F01">
        <w:fldChar w:fldCharType="separate"/>
      </w:r>
      <w:hyperlink w:anchor="_Toc140173538" w:history="1">
        <w:r w:rsidR="0077124E" w:rsidRPr="00C14F01">
          <w:rPr>
            <w:rStyle w:val="Hyperlink"/>
            <w:noProof/>
          </w:rPr>
          <w:t>Gambar 4. 1 Rancangan desain penelitian yang dilakuka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8 \h </w:instrText>
        </w:r>
        <w:r w:rsidR="0077124E" w:rsidRPr="00C14F01">
          <w:rPr>
            <w:noProof/>
            <w:webHidden/>
          </w:rPr>
        </w:r>
        <w:r w:rsidR="0077124E" w:rsidRPr="00C14F01">
          <w:rPr>
            <w:noProof/>
            <w:webHidden/>
          </w:rPr>
          <w:fldChar w:fldCharType="separate"/>
        </w:r>
        <w:r w:rsidR="00D47D6B">
          <w:rPr>
            <w:noProof/>
            <w:webHidden/>
          </w:rPr>
          <w:t>54</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9" w:history="1">
        <w:r w:rsidR="0077124E" w:rsidRPr="00C14F01">
          <w:rPr>
            <w:rStyle w:val="Hyperlink"/>
            <w:noProof/>
          </w:rPr>
          <w:t xml:space="preserve">Gambar 4. 2 Rancangan pelaksanaan </w:t>
        </w:r>
        <w:r w:rsidR="0077124E" w:rsidRPr="00C14F01">
          <w:rPr>
            <w:rStyle w:val="Hyperlink"/>
            <w:i/>
            <w:noProof/>
          </w:rPr>
          <w:t>preprocessing</w:t>
        </w:r>
        <w:r w:rsidR="0077124E" w:rsidRPr="00C14F01">
          <w:rPr>
            <w:rStyle w:val="Hyperlink"/>
            <w:noProof/>
          </w:rPr>
          <w:t xml:space="preserve">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9 \h </w:instrText>
        </w:r>
        <w:r w:rsidR="0077124E" w:rsidRPr="00C14F01">
          <w:rPr>
            <w:noProof/>
            <w:webHidden/>
          </w:rPr>
        </w:r>
        <w:r w:rsidR="0077124E" w:rsidRPr="00C14F01">
          <w:rPr>
            <w:noProof/>
            <w:webHidden/>
          </w:rPr>
          <w:fldChar w:fldCharType="separate"/>
        </w:r>
        <w:r w:rsidR="00D47D6B">
          <w:rPr>
            <w:noProof/>
            <w:webHidden/>
          </w:rPr>
          <w:t>56</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0" w:history="1">
        <w:r w:rsidR="0077124E" w:rsidRPr="00C14F01">
          <w:rPr>
            <w:rStyle w:val="Hyperlink"/>
            <w:noProof/>
          </w:rPr>
          <w:t>Gambar 4. 3 Flow Algoritma Support Vector Regress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0 \h </w:instrText>
        </w:r>
        <w:r w:rsidR="0077124E" w:rsidRPr="00C14F01">
          <w:rPr>
            <w:noProof/>
            <w:webHidden/>
          </w:rPr>
        </w:r>
        <w:r w:rsidR="0077124E" w:rsidRPr="00C14F01">
          <w:rPr>
            <w:noProof/>
            <w:webHidden/>
          </w:rPr>
          <w:fldChar w:fldCharType="separate"/>
        </w:r>
        <w:r w:rsidR="00D47D6B">
          <w:rPr>
            <w:noProof/>
            <w:webHidden/>
          </w:rPr>
          <w:t>57</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1" w:history="1">
        <w:r w:rsidR="0077124E" w:rsidRPr="00C14F01">
          <w:rPr>
            <w:rStyle w:val="Hyperlink"/>
            <w:noProof/>
          </w:rPr>
          <w:t>Gambar 4. 4 Flow Algoritma ANN Backpropagat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1 \h </w:instrText>
        </w:r>
        <w:r w:rsidR="0077124E" w:rsidRPr="00C14F01">
          <w:rPr>
            <w:noProof/>
            <w:webHidden/>
          </w:rPr>
        </w:r>
        <w:r w:rsidR="0077124E" w:rsidRPr="00C14F01">
          <w:rPr>
            <w:noProof/>
            <w:webHidden/>
          </w:rPr>
          <w:fldChar w:fldCharType="separate"/>
        </w:r>
        <w:r w:rsidR="00D47D6B">
          <w:rPr>
            <w:noProof/>
            <w:webHidden/>
          </w:rPr>
          <w:t>59</w:t>
        </w:r>
        <w:r w:rsidR="0077124E" w:rsidRPr="00C14F01">
          <w:rPr>
            <w:noProof/>
            <w:webHidden/>
          </w:rPr>
          <w:fldChar w:fldCharType="end"/>
        </w:r>
      </w:hyperlink>
    </w:p>
    <w:p w:rsidR="0077124E" w:rsidRPr="00C14F01" w:rsidRDefault="00DA7E60" w:rsidP="0077124E">
      <w:pPr>
        <w:pStyle w:val="TableofFigures"/>
        <w:tabs>
          <w:tab w:val="right" w:leader="dot" w:pos="7902"/>
        </w:tabs>
        <w:spacing w:line="360" w:lineRule="auto"/>
        <w:rPr>
          <w:noProof/>
        </w:rPr>
      </w:pPr>
      <w:r w:rsidRPr="00C14F01">
        <w:fldChar w:fldCharType="end"/>
      </w:r>
      <w:r w:rsidR="00DF7CF2" w:rsidRPr="00C14F01">
        <w:fldChar w:fldCharType="begin"/>
      </w:r>
      <w:r w:rsidR="00DF7CF2" w:rsidRPr="00C14F01">
        <w:instrText xml:space="preserve"> TOC \h \z \c "Gambar C." </w:instrText>
      </w:r>
      <w:r w:rsidR="00DF7CF2" w:rsidRPr="00C14F01">
        <w:fldChar w:fldCharType="separate"/>
      </w:r>
      <w:hyperlink w:anchor="_Toc140173542" w:history="1">
        <w:r w:rsidR="0077124E" w:rsidRPr="00C14F01">
          <w:rPr>
            <w:rStyle w:val="Hyperlink"/>
            <w:noProof/>
          </w:rPr>
          <w:t>Gambar C. 1 Use Case Diagram Aplikasi</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2 \h </w:instrText>
        </w:r>
        <w:r w:rsidR="0077124E" w:rsidRPr="00C14F01">
          <w:rPr>
            <w:noProof/>
            <w:webHidden/>
          </w:rPr>
        </w:r>
        <w:r w:rsidR="0077124E" w:rsidRPr="00C14F01">
          <w:rPr>
            <w:noProof/>
            <w:webHidden/>
          </w:rPr>
          <w:fldChar w:fldCharType="separate"/>
        </w:r>
        <w:r w:rsidR="00D47D6B">
          <w:rPr>
            <w:noProof/>
            <w:webHidden/>
          </w:rPr>
          <w:t>xxviii</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3" w:history="1">
        <w:r w:rsidR="0077124E" w:rsidRPr="00C14F01">
          <w:rPr>
            <w:rStyle w:val="Hyperlink"/>
            <w:noProof/>
          </w:rPr>
          <w:t>Gambar C. 2 Halaman Home</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3 \h </w:instrText>
        </w:r>
        <w:r w:rsidR="0077124E" w:rsidRPr="00C14F01">
          <w:rPr>
            <w:noProof/>
            <w:webHidden/>
          </w:rPr>
        </w:r>
        <w:r w:rsidR="0077124E" w:rsidRPr="00C14F01">
          <w:rPr>
            <w:noProof/>
            <w:webHidden/>
          </w:rPr>
          <w:fldChar w:fldCharType="separate"/>
        </w:r>
        <w:r w:rsidR="00D47D6B">
          <w:rPr>
            <w:noProof/>
            <w:webHidden/>
          </w:rPr>
          <w:t>xxxi</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4" w:history="1">
        <w:r w:rsidR="0077124E" w:rsidRPr="00C14F01">
          <w:rPr>
            <w:rStyle w:val="Hyperlink"/>
            <w:noProof/>
          </w:rPr>
          <w:t>Gambar C. 3 Halaman Prediksi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4 \h </w:instrText>
        </w:r>
        <w:r w:rsidR="0077124E" w:rsidRPr="00C14F01">
          <w:rPr>
            <w:noProof/>
            <w:webHidden/>
          </w:rPr>
        </w:r>
        <w:r w:rsidR="0077124E" w:rsidRPr="00C14F01">
          <w:rPr>
            <w:noProof/>
            <w:webHidden/>
          </w:rPr>
          <w:fldChar w:fldCharType="separate"/>
        </w:r>
        <w:r w:rsidR="00D47D6B">
          <w:rPr>
            <w:noProof/>
            <w:webHidden/>
          </w:rPr>
          <w:t>xxxii</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5" w:history="1">
        <w:r w:rsidR="0077124E" w:rsidRPr="00C14F01">
          <w:rPr>
            <w:rStyle w:val="Hyperlink"/>
            <w:noProof/>
          </w:rPr>
          <w:t>Gambar C. 4 Halaman Hasil Prediksi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5 \h </w:instrText>
        </w:r>
        <w:r w:rsidR="0077124E" w:rsidRPr="00C14F01">
          <w:rPr>
            <w:noProof/>
            <w:webHidden/>
          </w:rPr>
        </w:r>
        <w:r w:rsidR="0077124E" w:rsidRPr="00C14F01">
          <w:rPr>
            <w:noProof/>
            <w:webHidden/>
          </w:rPr>
          <w:fldChar w:fldCharType="separate"/>
        </w:r>
        <w:r w:rsidR="00D47D6B">
          <w:rPr>
            <w:noProof/>
            <w:webHidden/>
          </w:rPr>
          <w:t>xxxii</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6" w:history="1">
        <w:r w:rsidR="0077124E" w:rsidRPr="00C14F01">
          <w:rPr>
            <w:rStyle w:val="Hyperlink"/>
            <w:noProof/>
          </w:rPr>
          <w:t>Gambar C. 5 Halaman Prediksi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6 \h </w:instrText>
        </w:r>
        <w:r w:rsidR="0077124E" w:rsidRPr="00C14F01">
          <w:rPr>
            <w:noProof/>
            <w:webHidden/>
          </w:rPr>
        </w:r>
        <w:r w:rsidR="0077124E" w:rsidRPr="00C14F01">
          <w:rPr>
            <w:noProof/>
            <w:webHidden/>
          </w:rPr>
          <w:fldChar w:fldCharType="separate"/>
        </w:r>
        <w:r w:rsidR="00D47D6B">
          <w:rPr>
            <w:noProof/>
            <w:webHidden/>
          </w:rPr>
          <w:t>xxxiii</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7" w:history="1">
        <w:r w:rsidR="0077124E" w:rsidRPr="00C14F01">
          <w:rPr>
            <w:rStyle w:val="Hyperlink"/>
            <w:noProof/>
          </w:rPr>
          <w:t>Gambar C. 6 Halaman Hasil Prediksi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7 \h </w:instrText>
        </w:r>
        <w:r w:rsidR="0077124E" w:rsidRPr="00C14F01">
          <w:rPr>
            <w:noProof/>
            <w:webHidden/>
          </w:rPr>
        </w:r>
        <w:r w:rsidR="0077124E" w:rsidRPr="00C14F01">
          <w:rPr>
            <w:noProof/>
            <w:webHidden/>
          </w:rPr>
          <w:fldChar w:fldCharType="separate"/>
        </w:r>
        <w:r w:rsidR="00D47D6B">
          <w:rPr>
            <w:noProof/>
            <w:webHidden/>
          </w:rPr>
          <w:t>xxxiii</w:t>
        </w:r>
        <w:r w:rsidR="0077124E" w:rsidRPr="00C14F01">
          <w:rPr>
            <w:noProof/>
            <w:webHidden/>
          </w:rPr>
          <w:fldChar w:fldCharType="end"/>
        </w:r>
      </w:hyperlink>
    </w:p>
    <w:p w:rsidR="0077124E" w:rsidRPr="00C14F01" w:rsidRDefault="00DF7CF2"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Gambar D." </w:instrText>
      </w:r>
      <w:r w:rsidRPr="00C14F01">
        <w:fldChar w:fldCharType="separate"/>
      </w:r>
      <w:hyperlink w:anchor="_Toc140173548" w:history="1">
        <w:r w:rsidR="0077124E" w:rsidRPr="00C14F01">
          <w:rPr>
            <w:rStyle w:val="Hyperlink"/>
            <w:noProof/>
          </w:rPr>
          <w:t>Gambar D. 1 Halaman Home</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8 \h </w:instrText>
        </w:r>
        <w:r w:rsidR="0077124E" w:rsidRPr="00C14F01">
          <w:rPr>
            <w:noProof/>
            <w:webHidden/>
          </w:rPr>
        </w:r>
        <w:r w:rsidR="0077124E" w:rsidRPr="00C14F01">
          <w:rPr>
            <w:noProof/>
            <w:webHidden/>
          </w:rPr>
          <w:fldChar w:fldCharType="separate"/>
        </w:r>
        <w:r w:rsidR="00D47D6B">
          <w:rPr>
            <w:noProof/>
            <w:webHidden/>
          </w:rPr>
          <w:t>xxxiv</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9" w:history="1">
        <w:r w:rsidR="0077124E" w:rsidRPr="00C14F01">
          <w:rPr>
            <w:rStyle w:val="Hyperlink"/>
            <w:noProof/>
          </w:rPr>
          <w:t>Gambar D. 2 Halaman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9 \h </w:instrText>
        </w:r>
        <w:r w:rsidR="0077124E" w:rsidRPr="00C14F01">
          <w:rPr>
            <w:noProof/>
            <w:webHidden/>
          </w:rPr>
        </w:r>
        <w:r w:rsidR="0077124E" w:rsidRPr="00C14F01">
          <w:rPr>
            <w:noProof/>
            <w:webHidden/>
          </w:rPr>
          <w:fldChar w:fldCharType="separate"/>
        </w:r>
        <w:r w:rsidR="00D47D6B">
          <w:rPr>
            <w:noProof/>
            <w:webHidden/>
          </w:rPr>
          <w:t>xxxiv</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0" w:history="1">
        <w:r w:rsidR="0077124E" w:rsidRPr="00C14F01">
          <w:rPr>
            <w:rStyle w:val="Hyperlink"/>
            <w:noProof/>
          </w:rPr>
          <w:t>Gambar D. 3 Halaman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0 \h </w:instrText>
        </w:r>
        <w:r w:rsidR="0077124E" w:rsidRPr="00C14F01">
          <w:rPr>
            <w:noProof/>
            <w:webHidden/>
          </w:rPr>
        </w:r>
        <w:r w:rsidR="0077124E" w:rsidRPr="00C14F01">
          <w:rPr>
            <w:noProof/>
            <w:webHidden/>
          </w:rPr>
          <w:fldChar w:fldCharType="separate"/>
        </w:r>
        <w:r w:rsidR="00D47D6B">
          <w:rPr>
            <w:noProof/>
            <w:webHidden/>
          </w:rPr>
          <w:t>xxxiv</w:t>
        </w:r>
        <w:r w:rsidR="0077124E" w:rsidRPr="00C14F01">
          <w:rPr>
            <w:noProof/>
            <w:webHidden/>
          </w:rPr>
          <w:fldChar w:fldCharType="end"/>
        </w:r>
      </w:hyperlink>
    </w:p>
    <w:p w:rsidR="00CE30C0" w:rsidRPr="00C14F01" w:rsidRDefault="00DF7CF2" w:rsidP="0077124E">
      <w:pPr>
        <w:pStyle w:val="TableofFigures"/>
        <w:tabs>
          <w:tab w:val="right" w:leader="dot" w:pos="7902"/>
        </w:tabs>
        <w:spacing w:line="360" w:lineRule="auto"/>
      </w:pPr>
      <w:r w:rsidRPr="00C14F01">
        <w:fldChar w:fldCharType="end"/>
      </w:r>
    </w:p>
    <w:p w:rsidR="00CE30C0" w:rsidRPr="00C14F01" w:rsidRDefault="00CE30C0">
      <w:pPr>
        <w:pBdr>
          <w:top w:val="nil"/>
          <w:left w:val="nil"/>
          <w:bottom w:val="nil"/>
          <w:right w:val="nil"/>
          <w:between w:val="nil"/>
        </w:pBdr>
        <w:tabs>
          <w:tab w:val="right" w:pos="7930"/>
        </w:tabs>
        <w:spacing w:before="0"/>
      </w:pPr>
    </w:p>
    <w:p w:rsidR="00E2718F" w:rsidRPr="00C14F01" w:rsidRDefault="00E2718F">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DF7CF2" w:rsidRPr="00C14F01" w:rsidRDefault="00DF7CF2">
      <w:pPr>
        <w:pBdr>
          <w:top w:val="nil"/>
          <w:left w:val="nil"/>
          <w:bottom w:val="nil"/>
          <w:right w:val="nil"/>
          <w:between w:val="nil"/>
        </w:pBdr>
        <w:tabs>
          <w:tab w:val="right" w:pos="7930"/>
        </w:tabs>
        <w:spacing w:before="0"/>
        <w:rPr>
          <w:color w:val="000000"/>
          <w:sz w:val="22"/>
        </w:rPr>
      </w:pPr>
    </w:p>
    <w:p w:rsidR="00DF7CF2" w:rsidRPr="00C14F01" w:rsidRDefault="00DF7CF2">
      <w:pPr>
        <w:pBdr>
          <w:top w:val="nil"/>
          <w:left w:val="nil"/>
          <w:bottom w:val="nil"/>
          <w:right w:val="nil"/>
          <w:between w:val="nil"/>
        </w:pBdr>
        <w:tabs>
          <w:tab w:val="right" w:pos="7930"/>
        </w:tabs>
        <w:spacing w:before="0"/>
        <w:rPr>
          <w:color w:val="000000"/>
          <w:sz w:val="22"/>
        </w:rPr>
      </w:pPr>
    </w:p>
    <w:p w:rsidR="00DF7CF2" w:rsidRPr="00C14F01" w:rsidRDefault="00DF7CF2">
      <w:pPr>
        <w:pBdr>
          <w:top w:val="nil"/>
          <w:left w:val="nil"/>
          <w:bottom w:val="nil"/>
          <w:right w:val="nil"/>
          <w:between w:val="nil"/>
        </w:pBdr>
        <w:tabs>
          <w:tab w:val="right" w:pos="7930"/>
        </w:tabs>
        <w:spacing w:before="0"/>
        <w:rPr>
          <w:color w:val="000000"/>
          <w:sz w:val="22"/>
        </w:rPr>
      </w:pPr>
    </w:p>
    <w:p w:rsidR="00DF7CF2" w:rsidRPr="00C14F01" w:rsidRDefault="00DF7CF2">
      <w:pPr>
        <w:pBdr>
          <w:top w:val="nil"/>
          <w:left w:val="nil"/>
          <w:bottom w:val="nil"/>
          <w:right w:val="nil"/>
          <w:between w:val="nil"/>
        </w:pBdr>
        <w:tabs>
          <w:tab w:val="right" w:pos="7930"/>
        </w:tabs>
        <w:spacing w:before="0"/>
        <w:rPr>
          <w:color w:val="000000"/>
          <w:sz w:val="22"/>
        </w:rPr>
      </w:pPr>
    </w:p>
    <w:p w:rsidR="004C3882" w:rsidRPr="00C14F01" w:rsidRDefault="00C14F11" w:rsidP="004C3882">
      <w:pPr>
        <w:pStyle w:val="Heading1"/>
        <w:numPr>
          <w:ilvl w:val="0"/>
          <w:numId w:val="0"/>
        </w:numPr>
        <w:tabs>
          <w:tab w:val="right" w:pos="7867"/>
        </w:tabs>
        <w:spacing w:after="240"/>
      </w:pPr>
      <w:bookmarkStart w:id="8" w:name="_Toc140173445"/>
      <w:r w:rsidRPr="00C14F01">
        <w:lastRenderedPageBreak/>
        <w:t>DAFTAR TABEL</w:t>
      </w:r>
      <w:bookmarkEnd w:id="8"/>
    </w:p>
    <w:p w:rsidR="0077124E" w:rsidRPr="00C14F01" w:rsidRDefault="00700D27" w:rsidP="0077124E">
      <w:pPr>
        <w:pStyle w:val="TableofFigures"/>
        <w:tabs>
          <w:tab w:val="right" w:leader="dot" w:pos="7902"/>
        </w:tabs>
        <w:spacing w:line="360" w:lineRule="auto"/>
        <w:rPr>
          <w:rFonts w:asciiTheme="minorHAnsi" w:eastAsiaTheme="minorEastAsia" w:hAnsiTheme="minorHAnsi" w:cstheme="minorBidi"/>
          <w:noProof/>
          <w:sz w:val="22"/>
          <w:lang w:val="en-US"/>
        </w:rPr>
      </w:pPr>
      <w:r w:rsidRPr="00C14F01">
        <w:fldChar w:fldCharType="begin"/>
      </w:r>
      <w:r w:rsidRPr="00C14F01">
        <w:instrText xml:space="preserve"> TOC \h \z \c "Tabel 2." </w:instrText>
      </w:r>
      <w:r w:rsidRPr="00C14F01">
        <w:fldChar w:fldCharType="separate"/>
      </w:r>
      <w:hyperlink w:anchor="_Toc140173551" w:history="1">
        <w:r w:rsidR="0077124E" w:rsidRPr="00C14F01">
          <w:rPr>
            <w:rStyle w:val="Hyperlink"/>
            <w:noProof/>
          </w:rPr>
          <w:t>Tabel 2. 1 Kriteria Nilai MAPE</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1 \h </w:instrText>
        </w:r>
        <w:r w:rsidR="0077124E" w:rsidRPr="00C14F01">
          <w:rPr>
            <w:noProof/>
            <w:webHidden/>
          </w:rPr>
        </w:r>
        <w:r w:rsidR="0077124E" w:rsidRPr="00C14F01">
          <w:rPr>
            <w:noProof/>
            <w:webHidden/>
          </w:rPr>
          <w:fldChar w:fldCharType="separate"/>
        </w:r>
        <w:r w:rsidR="00D47D6B">
          <w:rPr>
            <w:noProof/>
            <w:webHidden/>
          </w:rPr>
          <w:t>34</w:t>
        </w:r>
        <w:r w:rsidR="0077124E" w:rsidRPr="00C14F01">
          <w:rPr>
            <w:noProof/>
            <w:webHidden/>
          </w:rPr>
          <w:fldChar w:fldCharType="end"/>
        </w:r>
      </w:hyperlink>
    </w:p>
    <w:p w:rsidR="0077124E" w:rsidRPr="00C14F01" w:rsidRDefault="00700D27" w:rsidP="0077124E">
      <w:pPr>
        <w:pStyle w:val="TableofFigures"/>
        <w:tabs>
          <w:tab w:val="right" w:leader="dot" w:pos="7902"/>
        </w:tabs>
        <w:spacing w:line="360" w:lineRule="auto"/>
        <w:rPr>
          <w:noProof/>
        </w:rPr>
      </w:pPr>
      <w:r w:rsidRPr="00C14F01">
        <w:fldChar w:fldCharType="end"/>
      </w:r>
      <w:r w:rsidR="00853372" w:rsidRPr="00C14F01">
        <w:fldChar w:fldCharType="begin"/>
      </w:r>
      <w:r w:rsidR="00853372" w:rsidRPr="00C14F01">
        <w:instrText xml:space="preserve"> TOC \h \z \c "Tabel 3." </w:instrText>
      </w:r>
      <w:r w:rsidR="00853372" w:rsidRPr="00C14F01">
        <w:fldChar w:fldCharType="separate"/>
      </w:r>
      <w:hyperlink w:anchor="_Toc140173552" w:history="1">
        <w:r w:rsidR="0077124E" w:rsidRPr="00C14F01">
          <w:rPr>
            <w:rStyle w:val="Hyperlink"/>
            <w:noProof/>
          </w:rPr>
          <w:t>Tabel 3. 1 Informasi yang diperoleh dari BAAK IT Del</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2 \h </w:instrText>
        </w:r>
        <w:r w:rsidR="0077124E" w:rsidRPr="00C14F01">
          <w:rPr>
            <w:noProof/>
            <w:webHidden/>
          </w:rPr>
        </w:r>
        <w:r w:rsidR="0077124E" w:rsidRPr="00C14F01">
          <w:rPr>
            <w:noProof/>
            <w:webHidden/>
          </w:rPr>
          <w:fldChar w:fldCharType="separate"/>
        </w:r>
        <w:r w:rsidR="00D47D6B">
          <w:rPr>
            <w:noProof/>
            <w:webHidden/>
          </w:rPr>
          <w:t>39</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3" w:history="1">
        <w:r w:rsidR="0077124E" w:rsidRPr="00C14F01">
          <w:rPr>
            <w:rStyle w:val="Hyperlink"/>
            <w:noProof/>
          </w:rPr>
          <w:t>Tabel 3. 2 Atribut pada dataset</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3 \h </w:instrText>
        </w:r>
        <w:r w:rsidR="0077124E" w:rsidRPr="00C14F01">
          <w:rPr>
            <w:noProof/>
            <w:webHidden/>
          </w:rPr>
        </w:r>
        <w:r w:rsidR="0077124E" w:rsidRPr="00C14F01">
          <w:rPr>
            <w:noProof/>
            <w:webHidden/>
          </w:rPr>
          <w:fldChar w:fldCharType="separate"/>
        </w:r>
        <w:r w:rsidR="00D47D6B">
          <w:rPr>
            <w:noProof/>
            <w:webHidden/>
          </w:rPr>
          <w:t>40</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4" w:history="1">
        <w:r w:rsidR="0077124E" w:rsidRPr="00C14F01">
          <w:rPr>
            <w:rStyle w:val="Hyperlink"/>
            <w:noProof/>
          </w:rPr>
          <w:t>Tabel 3. 3 Dataset hasil integrat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4 \h </w:instrText>
        </w:r>
        <w:r w:rsidR="0077124E" w:rsidRPr="00C14F01">
          <w:rPr>
            <w:noProof/>
            <w:webHidden/>
          </w:rPr>
        </w:r>
        <w:r w:rsidR="0077124E" w:rsidRPr="00C14F01">
          <w:rPr>
            <w:noProof/>
            <w:webHidden/>
          </w:rPr>
          <w:fldChar w:fldCharType="separate"/>
        </w:r>
        <w:r w:rsidR="00D47D6B">
          <w:rPr>
            <w:noProof/>
            <w:webHidden/>
          </w:rPr>
          <w:t>41</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5" w:history="1">
        <w:r w:rsidR="0077124E" w:rsidRPr="00C14F01">
          <w:rPr>
            <w:rStyle w:val="Hyperlink"/>
            <w:noProof/>
          </w:rPr>
          <w:t>Tabel 3. 4 Inisialisasi nilai paramet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5 \h </w:instrText>
        </w:r>
        <w:r w:rsidR="0077124E" w:rsidRPr="00C14F01">
          <w:rPr>
            <w:noProof/>
            <w:webHidden/>
          </w:rPr>
        </w:r>
        <w:r w:rsidR="0077124E" w:rsidRPr="00C14F01">
          <w:rPr>
            <w:noProof/>
            <w:webHidden/>
          </w:rPr>
          <w:fldChar w:fldCharType="separate"/>
        </w:r>
        <w:r w:rsidR="00D47D6B">
          <w:rPr>
            <w:noProof/>
            <w:webHidden/>
          </w:rPr>
          <w:t>42</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6" w:history="1">
        <w:r w:rsidR="0077124E" w:rsidRPr="00C14F01">
          <w:rPr>
            <w:rStyle w:val="Hyperlink"/>
            <w:noProof/>
          </w:rPr>
          <w:t>Tabel 3. 5 Data Uji</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6 \h </w:instrText>
        </w:r>
        <w:r w:rsidR="0077124E" w:rsidRPr="00C14F01">
          <w:rPr>
            <w:noProof/>
            <w:webHidden/>
          </w:rPr>
        </w:r>
        <w:r w:rsidR="0077124E" w:rsidRPr="00C14F01">
          <w:rPr>
            <w:noProof/>
            <w:webHidden/>
          </w:rPr>
          <w:fldChar w:fldCharType="separate"/>
        </w:r>
        <w:r w:rsidR="00D47D6B">
          <w:rPr>
            <w:noProof/>
            <w:webHidden/>
          </w:rPr>
          <w:t>42</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7" w:history="1">
        <w:r w:rsidR="0077124E" w:rsidRPr="00C14F01">
          <w:rPr>
            <w:rStyle w:val="Hyperlink"/>
            <w:noProof/>
          </w:rPr>
          <w:t>Tabel 3. 6 Data Uji</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7 \h </w:instrText>
        </w:r>
        <w:r w:rsidR="0077124E" w:rsidRPr="00C14F01">
          <w:rPr>
            <w:noProof/>
            <w:webHidden/>
          </w:rPr>
        </w:r>
        <w:r w:rsidR="0077124E" w:rsidRPr="00C14F01">
          <w:rPr>
            <w:noProof/>
            <w:webHidden/>
          </w:rPr>
          <w:fldChar w:fldCharType="separate"/>
        </w:r>
        <w:r w:rsidR="00D47D6B">
          <w:rPr>
            <w:noProof/>
            <w:webHidden/>
          </w:rPr>
          <w:t>43</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8" w:history="1">
        <w:r w:rsidR="0077124E" w:rsidRPr="00C14F01">
          <w:rPr>
            <w:rStyle w:val="Hyperlink"/>
            <w:noProof/>
          </w:rPr>
          <w:t>Tabel 3. 7 Pasangan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8 \h </w:instrText>
        </w:r>
        <w:r w:rsidR="0077124E" w:rsidRPr="00C14F01">
          <w:rPr>
            <w:noProof/>
            <w:webHidden/>
          </w:rPr>
        </w:r>
        <w:r w:rsidR="0077124E" w:rsidRPr="00C14F01">
          <w:rPr>
            <w:noProof/>
            <w:webHidden/>
          </w:rPr>
          <w:fldChar w:fldCharType="separate"/>
        </w:r>
        <w:r w:rsidR="00D47D6B">
          <w:rPr>
            <w:noProof/>
            <w:webHidden/>
          </w:rPr>
          <w:t>43</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9" w:history="1">
        <w:r w:rsidR="0077124E" w:rsidRPr="00C14F01">
          <w:rPr>
            <w:rStyle w:val="Hyperlink"/>
            <w:noProof/>
          </w:rPr>
          <w:t>Tabel 3. 8 Hasil Perhitungan RBF</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9 \h </w:instrText>
        </w:r>
        <w:r w:rsidR="0077124E" w:rsidRPr="00C14F01">
          <w:rPr>
            <w:noProof/>
            <w:webHidden/>
          </w:rPr>
        </w:r>
        <w:r w:rsidR="0077124E" w:rsidRPr="00C14F01">
          <w:rPr>
            <w:noProof/>
            <w:webHidden/>
          </w:rPr>
          <w:fldChar w:fldCharType="separate"/>
        </w:r>
        <w:r w:rsidR="00D47D6B">
          <w:rPr>
            <w:noProof/>
            <w:webHidden/>
          </w:rPr>
          <w:t>44</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0" w:history="1">
        <w:r w:rsidR="0077124E" w:rsidRPr="00C14F01">
          <w:rPr>
            <w:rStyle w:val="Hyperlink"/>
            <w:noProof/>
          </w:rPr>
          <w:t>Tabel 3. 9 Hasil Perhitungan Matriks Hessia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0 \h </w:instrText>
        </w:r>
        <w:r w:rsidR="0077124E" w:rsidRPr="00C14F01">
          <w:rPr>
            <w:noProof/>
            <w:webHidden/>
          </w:rPr>
        </w:r>
        <w:r w:rsidR="0077124E" w:rsidRPr="00C14F01">
          <w:rPr>
            <w:noProof/>
            <w:webHidden/>
          </w:rPr>
          <w:fldChar w:fldCharType="separate"/>
        </w:r>
        <w:r w:rsidR="00D47D6B">
          <w:rPr>
            <w:noProof/>
            <w:webHidden/>
          </w:rPr>
          <w:t>45</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1" w:history="1">
        <w:r w:rsidR="0077124E" w:rsidRPr="00C14F01">
          <w:rPr>
            <w:rStyle w:val="Hyperlink"/>
            <w:noProof/>
          </w:rPr>
          <w:t>Tabel 3. 10 Hasil Perhitungan Nilai Erro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1 \h </w:instrText>
        </w:r>
        <w:r w:rsidR="0077124E" w:rsidRPr="00C14F01">
          <w:rPr>
            <w:noProof/>
            <w:webHidden/>
          </w:rPr>
        </w:r>
        <w:r w:rsidR="0077124E" w:rsidRPr="00C14F01">
          <w:rPr>
            <w:noProof/>
            <w:webHidden/>
          </w:rPr>
          <w:fldChar w:fldCharType="separate"/>
        </w:r>
        <w:r w:rsidR="00D47D6B">
          <w:rPr>
            <w:noProof/>
            <w:webHidden/>
          </w:rPr>
          <w:t>45</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2" w:history="1">
        <w:r w:rsidR="0077124E" w:rsidRPr="00C14F01">
          <w:rPr>
            <w:rStyle w:val="Hyperlink"/>
            <w:noProof/>
          </w:rPr>
          <w:t>Tabel 3. 11 Hasil Perhitungan Delta Alph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2 \h </w:instrText>
        </w:r>
        <w:r w:rsidR="0077124E" w:rsidRPr="00C14F01">
          <w:rPr>
            <w:noProof/>
            <w:webHidden/>
          </w:rPr>
        </w:r>
        <w:r w:rsidR="0077124E" w:rsidRPr="00C14F01">
          <w:rPr>
            <w:noProof/>
            <w:webHidden/>
          </w:rPr>
          <w:fldChar w:fldCharType="separate"/>
        </w:r>
        <w:r w:rsidR="00D47D6B">
          <w:rPr>
            <w:noProof/>
            <w:webHidden/>
          </w:rPr>
          <w:t>46</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3" w:history="1">
        <w:r w:rsidR="0077124E" w:rsidRPr="00C14F01">
          <w:rPr>
            <w:rStyle w:val="Hyperlink"/>
            <w:noProof/>
          </w:rPr>
          <w:t>Tabel 3. 12 Hasil Perhitungan Nilai Alpha Baru</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3 \h </w:instrText>
        </w:r>
        <w:r w:rsidR="0077124E" w:rsidRPr="00C14F01">
          <w:rPr>
            <w:noProof/>
            <w:webHidden/>
          </w:rPr>
        </w:r>
        <w:r w:rsidR="0077124E" w:rsidRPr="00C14F01">
          <w:rPr>
            <w:noProof/>
            <w:webHidden/>
          </w:rPr>
          <w:fldChar w:fldCharType="separate"/>
        </w:r>
        <w:r w:rsidR="00D47D6B">
          <w:rPr>
            <w:noProof/>
            <w:webHidden/>
          </w:rPr>
          <w:t>46</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4" w:history="1">
        <w:r w:rsidR="0077124E" w:rsidRPr="00C14F01">
          <w:rPr>
            <w:rStyle w:val="Hyperlink"/>
            <w:noProof/>
          </w:rPr>
          <w:t>Tabel 3. 13 Hasil Perhitungan Nilai Alpha Sta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4 \h </w:instrText>
        </w:r>
        <w:r w:rsidR="0077124E" w:rsidRPr="00C14F01">
          <w:rPr>
            <w:noProof/>
            <w:webHidden/>
          </w:rPr>
        </w:r>
        <w:r w:rsidR="0077124E" w:rsidRPr="00C14F01">
          <w:rPr>
            <w:noProof/>
            <w:webHidden/>
          </w:rPr>
          <w:fldChar w:fldCharType="separate"/>
        </w:r>
        <w:r w:rsidR="00D47D6B">
          <w:rPr>
            <w:noProof/>
            <w:webHidden/>
          </w:rPr>
          <w:t>47</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5" w:history="1">
        <w:r w:rsidR="0077124E" w:rsidRPr="00C14F01">
          <w:rPr>
            <w:rStyle w:val="Hyperlink"/>
            <w:noProof/>
          </w:rPr>
          <w:t>Tabel 3. 14 Data Uji yang Ditest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5 \h </w:instrText>
        </w:r>
        <w:r w:rsidR="0077124E" w:rsidRPr="00C14F01">
          <w:rPr>
            <w:noProof/>
            <w:webHidden/>
          </w:rPr>
        </w:r>
        <w:r w:rsidR="0077124E" w:rsidRPr="00C14F01">
          <w:rPr>
            <w:noProof/>
            <w:webHidden/>
          </w:rPr>
          <w:fldChar w:fldCharType="separate"/>
        </w:r>
        <w:r w:rsidR="00D47D6B">
          <w:rPr>
            <w:noProof/>
            <w:webHidden/>
          </w:rPr>
          <w:t>47</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6" w:history="1">
        <w:r w:rsidR="0077124E" w:rsidRPr="00C14F01">
          <w:rPr>
            <w:rStyle w:val="Hyperlink"/>
            <w:noProof/>
          </w:rPr>
          <w:t>Tabel 3. 15 Hasil Alpha Star yang didapat sebelumny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6 \h </w:instrText>
        </w:r>
        <w:r w:rsidR="0077124E" w:rsidRPr="00C14F01">
          <w:rPr>
            <w:noProof/>
            <w:webHidden/>
          </w:rPr>
        </w:r>
        <w:r w:rsidR="0077124E" w:rsidRPr="00C14F01">
          <w:rPr>
            <w:noProof/>
            <w:webHidden/>
          </w:rPr>
          <w:fldChar w:fldCharType="separate"/>
        </w:r>
        <w:r w:rsidR="00D47D6B">
          <w:rPr>
            <w:noProof/>
            <w:webHidden/>
          </w:rPr>
          <w:t>48</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7" w:history="1">
        <w:r w:rsidR="0077124E" w:rsidRPr="00C14F01">
          <w:rPr>
            <w:rStyle w:val="Hyperlink"/>
            <w:noProof/>
          </w:rPr>
          <w:t>Tabel 3. 16 Nilai bias dari input layer ke hidden lay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7 \h </w:instrText>
        </w:r>
        <w:r w:rsidR="0077124E" w:rsidRPr="00C14F01">
          <w:rPr>
            <w:noProof/>
            <w:webHidden/>
          </w:rPr>
        </w:r>
        <w:r w:rsidR="0077124E" w:rsidRPr="00C14F01">
          <w:rPr>
            <w:noProof/>
            <w:webHidden/>
          </w:rPr>
          <w:fldChar w:fldCharType="separate"/>
        </w:r>
        <w:r w:rsidR="00D47D6B">
          <w:rPr>
            <w:noProof/>
            <w:webHidden/>
          </w:rPr>
          <w:t>49</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8" w:history="1">
        <w:r w:rsidR="0077124E" w:rsidRPr="00C14F01">
          <w:rPr>
            <w:rStyle w:val="Hyperlink"/>
            <w:noProof/>
          </w:rPr>
          <w:t>Tabel 3. 17 Nilai bobot dari inputan layer ke hidden lay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8 \h </w:instrText>
        </w:r>
        <w:r w:rsidR="0077124E" w:rsidRPr="00C14F01">
          <w:rPr>
            <w:noProof/>
            <w:webHidden/>
          </w:rPr>
        </w:r>
        <w:r w:rsidR="0077124E" w:rsidRPr="00C14F01">
          <w:rPr>
            <w:noProof/>
            <w:webHidden/>
          </w:rPr>
          <w:fldChar w:fldCharType="separate"/>
        </w:r>
        <w:r w:rsidR="00D47D6B">
          <w:rPr>
            <w:noProof/>
            <w:webHidden/>
          </w:rPr>
          <w:t>49</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9" w:history="1">
        <w:r w:rsidR="0077124E" w:rsidRPr="00C14F01">
          <w:rPr>
            <w:rStyle w:val="Hyperlink"/>
            <w:noProof/>
          </w:rPr>
          <w:t>Tabel 3. 18 Nilai bias dari hidden layer ke output lay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9 \h </w:instrText>
        </w:r>
        <w:r w:rsidR="0077124E" w:rsidRPr="00C14F01">
          <w:rPr>
            <w:noProof/>
            <w:webHidden/>
          </w:rPr>
        </w:r>
        <w:r w:rsidR="0077124E" w:rsidRPr="00C14F01">
          <w:rPr>
            <w:noProof/>
            <w:webHidden/>
          </w:rPr>
          <w:fldChar w:fldCharType="separate"/>
        </w:r>
        <w:r w:rsidR="00D47D6B">
          <w:rPr>
            <w:noProof/>
            <w:webHidden/>
          </w:rPr>
          <w:t>49</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0" w:history="1">
        <w:r w:rsidR="0077124E" w:rsidRPr="00C14F01">
          <w:rPr>
            <w:rStyle w:val="Hyperlink"/>
            <w:noProof/>
          </w:rPr>
          <w:t>Tabel 3. 19 Nilai bobot dari hidden layer ke output lay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0 \h </w:instrText>
        </w:r>
        <w:r w:rsidR="0077124E" w:rsidRPr="00C14F01">
          <w:rPr>
            <w:noProof/>
            <w:webHidden/>
          </w:rPr>
        </w:r>
        <w:r w:rsidR="0077124E" w:rsidRPr="00C14F01">
          <w:rPr>
            <w:noProof/>
            <w:webHidden/>
          </w:rPr>
          <w:fldChar w:fldCharType="separate"/>
        </w:r>
        <w:r w:rsidR="00D47D6B">
          <w:rPr>
            <w:noProof/>
            <w:webHidden/>
          </w:rPr>
          <w:t>49</w:t>
        </w:r>
        <w:r w:rsidR="0077124E" w:rsidRPr="00C14F01">
          <w:rPr>
            <w:noProof/>
            <w:webHidden/>
          </w:rPr>
          <w:fldChar w:fldCharType="end"/>
        </w:r>
      </w:hyperlink>
    </w:p>
    <w:p w:rsidR="0077124E" w:rsidRPr="00C14F01" w:rsidRDefault="00853372"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Tabel 4." </w:instrText>
      </w:r>
      <w:r w:rsidRPr="00C14F01">
        <w:fldChar w:fldCharType="separate"/>
      </w:r>
      <w:hyperlink w:anchor="_Toc140173571" w:history="1">
        <w:r w:rsidR="0077124E" w:rsidRPr="00C14F01">
          <w:rPr>
            <w:rStyle w:val="Hyperlink"/>
            <w:noProof/>
          </w:rPr>
          <w:t>Tabel 4. 1 Inisialisasi Hyperparameter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1 \h </w:instrText>
        </w:r>
        <w:r w:rsidR="0077124E" w:rsidRPr="00C14F01">
          <w:rPr>
            <w:noProof/>
            <w:webHidden/>
          </w:rPr>
        </w:r>
        <w:r w:rsidR="0077124E" w:rsidRPr="00C14F01">
          <w:rPr>
            <w:noProof/>
            <w:webHidden/>
          </w:rPr>
          <w:fldChar w:fldCharType="separate"/>
        </w:r>
        <w:r w:rsidR="00D47D6B">
          <w:rPr>
            <w:noProof/>
            <w:webHidden/>
          </w:rPr>
          <w:t>60</w:t>
        </w:r>
        <w:r w:rsidR="0077124E" w:rsidRPr="00C14F01">
          <w:rPr>
            <w:noProof/>
            <w:webHidden/>
          </w:rPr>
          <w:fldChar w:fldCharType="end"/>
        </w:r>
      </w:hyperlink>
    </w:p>
    <w:p w:rsidR="0077124E" w:rsidRPr="00C14F01" w:rsidRDefault="00853372"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Tabel 5." </w:instrText>
      </w:r>
      <w:r w:rsidRPr="00C14F01">
        <w:fldChar w:fldCharType="separate"/>
      </w:r>
      <w:hyperlink w:anchor="_Toc140173572" w:history="1">
        <w:r w:rsidR="0077124E" w:rsidRPr="00C14F01">
          <w:rPr>
            <w:rStyle w:val="Hyperlink"/>
            <w:noProof/>
          </w:rPr>
          <w:t>Tabel 5. 1 Spesifikasi Hardware</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2 \h </w:instrText>
        </w:r>
        <w:r w:rsidR="0077124E" w:rsidRPr="00C14F01">
          <w:rPr>
            <w:noProof/>
            <w:webHidden/>
          </w:rPr>
        </w:r>
        <w:r w:rsidR="0077124E" w:rsidRPr="00C14F01">
          <w:rPr>
            <w:noProof/>
            <w:webHidden/>
          </w:rPr>
          <w:fldChar w:fldCharType="separate"/>
        </w:r>
        <w:r w:rsidR="00D47D6B">
          <w:rPr>
            <w:noProof/>
            <w:webHidden/>
          </w:rPr>
          <w:t>63</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3" w:history="1">
        <w:r w:rsidR="0077124E" w:rsidRPr="00C14F01">
          <w:rPr>
            <w:rStyle w:val="Hyperlink"/>
            <w:noProof/>
          </w:rPr>
          <w:t>Tabel 5. 2 Spesifikasi Software</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3 \h </w:instrText>
        </w:r>
        <w:r w:rsidR="0077124E" w:rsidRPr="00C14F01">
          <w:rPr>
            <w:noProof/>
            <w:webHidden/>
          </w:rPr>
        </w:r>
        <w:r w:rsidR="0077124E" w:rsidRPr="00C14F01">
          <w:rPr>
            <w:noProof/>
            <w:webHidden/>
          </w:rPr>
          <w:fldChar w:fldCharType="separate"/>
        </w:r>
        <w:r w:rsidR="00D47D6B">
          <w:rPr>
            <w:noProof/>
            <w:webHidden/>
          </w:rPr>
          <w:t>63</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4" w:history="1">
        <w:r w:rsidR="0077124E" w:rsidRPr="00C14F01">
          <w:rPr>
            <w:rStyle w:val="Hyperlink"/>
            <w:noProof/>
          </w:rPr>
          <w:t>Tabel 5. 3 Nilai parameter algoritma support vector regress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4 \h </w:instrText>
        </w:r>
        <w:r w:rsidR="0077124E" w:rsidRPr="00C14F01">
          <w:rPr>
            <w:noProof/>
            <w:webHidden/>
          </w:rPr>
        </w:r>
        <w:r w:rsidR="0077124E" w:rsidRPr="00C14F01">
          <w:rPr>
            <w:noProof/>
            <w:webHidden/>
          </w:rPr>
          <w:fldChar w:fldCharType="separate"/>
        </w:r>
        <w:r w:rsidR="00D47D6B">
          <w:rPr>
            <w:noProof/>
            <w:webHidden/>
          </w:rPr>
          <w:t>66</w:t>
        </w:r>
        <w:r w:rsidR="0077124E" w:rsidRPr="00C14F01">
          <w:rPr>
            <w:noProof/>
            <w:webHidden/>
          </w:rPr>
          <w:fldChar w:fldCharType="end"/>
        </w:r>
      </w:hyperlink>
    </w:p>
    <w:p w:rsidR="0077124E" w:rsidRPr="00C14F01" w:rsidRDefault="00853372"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Tabel 6." </w:instrText>
      </w:r>
      <w:r w:rsidRPr="00C14F01">
        <w:fldChar w:fldCharType="separate"/>
      </w:r>
      <w:hyperlink w:anchor="_Toc140173575" w:history="1">
        <w:r w:rsidR="0077124E" w:rsidRPr="00C14F01">
          <w:rPr>
            <w:rStyle w:val="Hyperlink"/>
            <w:noProof/>
          </w:rPr>
          <w:t>Tabel 6. 1 Dataset yang sudah dilakukan pre-process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5 \h </w:instrText>
        </w:r>
        <w:r w:rsidR="0077124E" w:rsidRPr="00C14F01">
          <w:rPr>
            <w:noProof/>
            <w:webHidden/>
          </w:rPr>
        </w:r>
        <w:r w:rsidR="0077124E" w:rsidRPr="00C14F01">
          <w:rPr>
            <w:noProof/>
            <w:webHidden/>
          </w:rPr>
          <w:fldChar w:fldCharType="separate"/>
        </w:r>
        <w:r w:rsidR="00D47D6B">
          <w:rPr>
            <w:noProof/>
            <w:webHidden/>
          </w:rPr>
          <w:t>76</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6" w:history="1">
        <w:r w:rsidR="0077124E" w:rsidRPr="00C14F01">
          <w:rPr>
            <w:rStyle w:val="Hyperlink"/>
            <w:noProof/>
          </w:rPr>
          <w:t>Tabel 6. 2 Kernel dan Parameter Terbai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6 \h </w:instrText>
        </w:r>
        <w:r w:rsidR="0077124E" w:rsidRPr="00C14F01">
          <w:rPr>
            <w:noProof/>
            <w:webHidden/>
          </w:rPr>
        </w:r>
        <w:r w:rsidR="0077124E" w:rsidRPr="00C14F01">
          <w:rPr>
            <w:noProof/>
            <w:webHidden/>
          </w:rPr>
          <w:fldChar w:fldCharType="separate"/>
        </w:r>
        <w:r w:rsidR="00D47D6B">
          <w:rPr>
            <w:noProof/>
            <w:webHidden/>
          </w:rPr>
          <w:t>77</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7" w:history="1">
        <w:r w:rsidR="0077124E" w:rsidRPr="00C14F01">
          <w:rPr>
            <w:rStyle w:val="Hyperlink"/>
            <w:noProof/>
          </w:rPr>
          <w:t>Tabel 6. 3 Evaluasi RMSE menggunakan nilai 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7 \h </w:instrText>
        </w:r>
        <w:r w:rsidR="0077124E" w:rsidRPr="00C14F01">
          <w:rPr>
            <w:noProof/>
            <w:webHidden/>
          </w:rPr>
        </w:r>
        <w:r w:rsidR="0077124E" w:rsidRPr="00C14F01">
          <w:rPr>
            <w:noProof/>
            <w:webHidden/>
          </w:rPr>
          <w:fldChar w:fldCharType="separate"/>
        </w:r>
        <w:r w:rsidR="00D47D6B">
          <w:rPr>
            <w:noProof/>
            <w:webHidden/>
          </w:rPr>
          <w:t>78</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8" w:history="1">
        <w:r w:rsidR="0077124E" w:rsidRPr="00C14F01">
          <w:rPr>
            <w:rStyle w:val="Hyperlink"/>
            <w:noProof/>
          </w:rPr>
          <w:t>Tabel 6. 4 Hasil Uji Validasi dengan model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8 \h </w:instrText>
        </w:r>
        <w:r w:rsidR="0077124E" w:rsidRPr="00C14F01">
          <w:rPr>
            <w:noProof/>
            <w:webHidden/>
          </w:rPr>
        </w:r>
        <w:r w:rsidR="0077124E" w:rsidRPr="00C14F01">
          <w:rPr>
            <w:noProof/>
            <w:webHidden/>
          </w:rPr>
          <w:fldChar w:fldCharType="separate"/>
        </w:r>
        <w:r w:rsidR="00D47D6B">
          <w:rPr>
            <w:noProof/>
            <w:webHidden/>
          </w:rPr>
          <w:t>80</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9" w:history="1">
        <w:r w:rsidR="0077124E" w:rsidRPr="00C14F01">
          <w:rPr>
            <w:rStyle w:val="Hyperlink"/>
            <w:noProof/>
          </w:rPr>
          <w:t>Tabel 6. 5 Hasil Uji Validasi dengan Model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9 \h </w:instrText>
        </w:r>
        <w:r w:rsidR="0077124E" w:rsidRPr="00C14F01">
          <w:rPr>
            <w:noProof/>
            <w:webHidden/>
          </w:rPr>
        </w:r>
        <w:r w:rsidR="0077124E" w:rsidRPr="00C14F01">
          <w:rPr>
            <w:noProof/>
            <w:webHidden/>
          </w:rPr>
          <w:fldChar w:fldCharType="separate"/>
        </w:r>
        <w:r w:rsidR="00D47D6B">
          <w:rPr>
            <w:noProof/>
            <w:webHidden/>
          </w:rPr>
          <w:t>81</w:t>
        </w:r>
        <w:r w:rsidR="0077124E" w:rsidRPr="00C14F01">
          <w:rPr>
            <w:noProof/>
            <w:webHidden/>
          </w:rPr>
          <w:fldChar w:fldCharType="end"/>
        </w:r>
      </w:hyperlink>
    </w:p>
    <w:p w:rsidR="0077124E" w:rsidRPr="00C14F01" w:rsidRDefault="00853372" w:rsidP="0077124E">
      <w:pPr>
        <w:spacing w:before="0"/>
        <w:jc w:val="left"/>
        <w:rPr>
          <w:noProof/>
        </w:rPr>
      </w:pPr>
      <w:r w:rsidRPr="00C14F01">
        <w:fldChar w:fldCharType="end"/>
      </w:r>
      <w:r w:rsidR="00190464" w:rsidRPr="00C14F01">
        <w:fldChar w:fldCharType="begin"/>
      </w:r>
      <w:r w:rsidR="00190464" w:rsidRPr="00C14F01">
        <w:instrText xml:space="preserve"> TOC \h \z \c "Tabel C." </w:instrText>
      </w:r>
      <w:r w:rsidR="00190464" w:rsidRPr="00C14F01">
        <w:fldChar w:fldCharType="separate"/>
      </w:r>
      <w:hyperlink w:anchor="_Toc140173580" w:history="1">
        <w:r w:rsidR="0077124E" w:rsidRPr="00C14F01">
          <w:rPr>
            <w:rStyle w:val="Hyperlink"/>
            <w:noProof/>
          </w:rPr>
          <w:t>Tabel C. 1 Deskripsi Use Case Diagram ........................................................</w:t>
        </w:r>
        <w:r w:rsidR="0077124E" w:rsidRPr="00C14F01">
          <w:rPr>
            <w:noProof/>
            <w:webHidden/>
          </w:rPr>
          <w:t xml:space="preserve"> </w:t>
        </w:r>
        <w:r w:rsidR="0077124E" w:rsidRPr="00C14F01">
          <w:rPr>
            <w:noProof/>
            <w:webHidden/>
          </w:rPr>
          <w:fldChar w:fldCharType="begin"/>
        </w:r>
        <w:r w:rsidR="0077124E" w:rsidRPr="00C14F01">
          <w:rPr>
            <w:noProof/>
            <w:webHidden/>
          </w:rPr>
          <w:instrText xml:space="preserve"> PAGEREF _Toc140173580 \h </w:instrText>
        </w:r>
        <w:r w:rsidR="0077124E" w:rsidRPr="00C14F01">
          <w:rPr>
            <w:noProof/>
            <w:webHidden/>
          </w:rPr>
        </w:r>
        <w:r w:rsidR="0077124E" w:rsidRPr="00C14F01">
          <w:rPr>
            <w:noProof/>
            <w:webHidden/>
          </w:rPr>
          <w:fldChar w:fldCharType="separate"/>
        </w:r>
        <w:r w:rsidR="00D47D6B">
          <w:rPr>
            <w:noProof/>
            <w:webHidden/>
          </w:rPr>
          <w:t>xxviii</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81" w:history="1">
        <w:r w:rsidR="0077124E" w:rsidRPr="00C14F01">
          <w:rPr>
            <w:rStyle w:val="Hyperlink"/>
            <w:noProof/>
          </w:rPr>
          <w:t>Tabel C. 2 Use Case Scenario Prediksi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81 \h </w:instrText>
        </w:r>
        <w:r w:rsidR="0077124E" w:rsidRPr="00C14F01">
          <w:rPr>
            <w:noProof/>
            <w:webHidden/>
          </w:rPr>
        </w:r>
        <w:r w:rsidR="0077124E" w:rsidRPr="00C14F01">
          <w:rPr>
            <w:noProof/>
            <w:webHidden/>
          </w:rPr>
          <w:fldChar w:fldCharType="separate"/>
        </w:r>
        <w:r w:rsidR="00D47D6B">
          <w:rPr>
            <w:noProof/>
            <w:webHidden/>
          </w:rPr>
          <w:t>xxix</w:t>
        </w:r>
        <w:r w:rsidR="0077124E" w:rsidRPr="00C14F01">
          <w:rPr>
            <w:noProof/>
            <w:webHidden/>
          </w:rPr>
          <w:fldChar w:fldCharType="end"/>
        </w:r>
      </w:hyperlink>
    </w:p>
    <w:p w:rsidR="0077124E" w:rsidRPr="00C14F01" w:rsidRDefault="00B0177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82" w:history="1">
        <w:r w:rsidR="0077124E" w:rsidRPr="00C14F01">
          <w:rPr>
            <w:rStyle w:val="Hyperlink"/>
            <w:noProof/>
          </w:rPr>
          <w:t>Tabel C. 3 Use Case Scenario Prediksi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82 \h </w:instrText>
        </w:r>
        <w:r w:rsidR="0077124E" w:rsidRPr="00C14F01">
          <w:rPr>
            <w:noProof/>
            <w:webHidden/>
          </w:rPr>
        </w:r>
        <w:r w:rsidR="0077124E" w:rsidRPr="00C14F01">
          <w:rPr>
            <w:noProof/>
            <w:webHidden/>
          </w:rPr>
          <w:fldChar w:fldCharType="separate"/>
        </w:r>
        <w:r w:rsidR="00D47D6B">
          <w:rPr>
            <w:noProof/>
            <w:webHidden/>
          </w:rPr>
          <w:t>xxx</w:t>
        </w:r>
        <w:r w:rsidR="0077124E" w:rsidRPr="00C14F01">
          <w:rPr>
            <w:noProof/>
            <w:webHidden/>
          </w:rPr>
          <w:fldChar w:fldCharType="end"/>
        </w:r>
      </w:hyperlink>
    </w:p>
    <w:p w:rsidR="00190464" w:rsidRPr="00C14F01" w:rsidRDefault="00190464" w:rsidP="0077124E">
      <w:pPr>
        <w:spacing w:before="0"/>
        <w:jc w:val="left"/>
      </w:pPr>
      <w:r w:rsidRPr="00C14F01">
        <w:fldChar w:fldCharType="end"/>
      </w:r>
    </w:p>
    <w:p w:rsidR="006A46B3" w:rsidRPr="00C14F01" w:rsidRDefault="006A46B3" w:rsidP="0077124E">
      <w:pPr>
        <w:spacing w:before="0"/>
        <w:jc w:val="left"/>
      </w:pPr>
    </w:p>
    <w:p w:rsidR="001F31F6" w:rsidRPr="00C14F01" w:rsidRDefault="001F31F6" w:rsidP="0077124E">
      <w:pPr>
        <w:spacing w:before="0"/>
        <w:jc w:val="left"/>
      </w:pPr>
    </w:p>
    <w:p w:rsidR="001F31F6" w:rsidRPr="00C14F01" w:rsidRDefault="001F31F6" w:rsidP="004C3882">
      <w:pPr>
        <w:spacing w:before="0"/>
        <w:jc w:val="left"/>
      </w:pPr>
    </w:p>
    <w:p w:rsidR="001F31F6" w:rsidRPr="00C14F01" w:rsidRDefault="001F31F6" w:rsidP="004C3882">
      <w:pPr>
        <w:spacing w:before="0"/>
        <w:jc w:val="left"/>
      </w:pPr>
    </w:p>
    <w:p w:rsidR="001F31F6" w:rsidRPr="00C14F01" w:rsidRDefault="001F31F6" w:rsidP="004C3882">
      <w:pPr>
        <w:spacing w:before="0"/>
        <w:jc w:val="left"/>
      </w:pPr>
    </w:p>
    <w:p w:rsidR="001F31F6" w:rsidRPr="00C14F01" w:rsidRDefault="001F31F6" w:rsidP="004C3882">
      <w:pPr>
        <w:spacing w:before="0"/>
        <w:jc w:val="left"/>
      </w:pPr>
    </w:p>
    <w:p w:rsidR="001F31F6" w:rsidRPr="00C14F01" w:rsidRDefault="001F31F6" w:rsidP="004C3882">
      <w:pPr>
        <w:spacing w:before="0"/>
        <w:jc w:val="left"/>
      </w:pPr>
    </w:p>
    <w:p w:rsidR="00B17C35" w:rsidRPr="00C14F01" w:rsidRDefault="00B17C35" w:rsidP="00B17C35">
      <w:pPr>
        <w:tabs>
          <w:tab w:val="left" w:pos="0"/>
        </w:tabs>
        <w:spacing w:before="0"/>
        <w:sectPr w:rsidR="00B17C35" w:rsidRPr="00C14F01" w:rsidSect="005D6711">
          <w:footerReference w:type="default" r:id="rId17"/>
          <w:footerReference w:type="first" r:id="rId18"/>
          <w:pgSz w:w="11909" w:h="16834"/>
          <w:pgMar w:top="1701" w:right="1701" w:bottom="1701" w:left="2296" w:header="851" w:footer="1418" w:gutter="0"/>
          <w:pgNumType w:fmt="lowerRoman" w:start="1"/>
          <w:cols w:space="720"/>
          <w:titlePg/>
          <w:docGrid w:linePitch="326"/>
        </w:sectPr>
      </w:pPr>
    </w:p>
    <w:p w:rsidR="00E2718F" w:rsidRPr="00C14F01" w:rsidRDefault="00C14F11" w:rsidP="00C14F11">
      <w:pPr>
        <w:pStyle w:val="Heading1"/>
        <w:numPr>
          <w:ilvl w:val="0"/>
          <w:numId w:val="0"/>
        </w:numPr>
      </w:pPr>
      <w:bookmarkStart w:id="9" w:name="_Toc140173446"/>
      <w:r w:rsidRPr="00C14F01">
        <w:lastRenderedPageBreak/>
        <w:t>BAB 1</w:t>
      </w:r>
      <w:r w:rsidRPr="00C14F01">
        <w:br/>
        <w:t>PENDAHULUAN</w:t>
      </w:r>
      <w:bookmarkEnd w:id="9"/>
    </w:p>
    <w:p w:rsidR="00E2718F" w:rsidRPr="00C14F01" w:rsidRDefault="00C14F11" w:rsidP="00152815">
      <w:r w:rsidRPr="00C14F01">
        <w:t>Pada bab ini dijelaskan mengenai latar belakang topik penelitian, rumusan permasalahan penelitian, tujuan penelitian, ruang</w:t>
      </w:r>
      <w:r w:rsidRPr="00C14F01">
        <w:rPr>
          <w:color w:val="FFFFFF"/>
        </w:rPr>
        <w:t>g</w:t>
      </w:r>
      <w:r w:rsidRPr="00C14F01">
        <w:t xml:space="preserve"> lingkup penelitian, metode</w:t>
      </w:r>
      <w:r w:rsidRPr="00C14F01">
        <w:rPr>
          <w:color w:val="FFFFFF"/>
        </w:rPr>
        <w:t>e</w:t>
      </w:r>
      <w:r w:rsidRPr="00C14F01">
        <w:t xml:space="preserve"> penelitian dan sistematika penulisan dalam menyusun Tugas Akhir ini.</w:t>
      </w:r>
    </w:p>
    <w:p w:rsidR="00E2718F" w:rsidRPr="00C14F01" w:rsidRDefault="00E535FE" w:rsidP="00152815">
      <w:pPr>
        <w:pStyle w:val="Heading2"/>
        <w:numPr>
          <w:ilvl w:val="0"/>
          <w:numId w:val="0"/>
        </w:numPr>
        <w:spacing w:before="240" w:after="0"/>
      </w:pPr>
      <w:bookmarkStart w:id="10" w:name="_Toc140173447"/>
      <w:r w:rsidRPr="00C14F01">
        <w:t xml:space="preserve">1.1  </w:t>
      </w:r>
      <w:r w:rsidR="00C14F11" w:rsidRPr="00C14F01">
        <w:t>Latar Belakang</w:t>
      </w:r>
      <w:bookmarkEnd w:id="10"/>
    </w:p>
    <w:p w:rsidR="00E2718F" w:rsidRPr="00C14F01" w:rsidRDefault="00C14F11">
      <w:pPr>
        <w:spacing w:before="0" w:after="220"/>
      </w:pPr>
      <w:r w:rsidRPr="00C14F01">
        <w:rPr>
          <w:color w:val="000000"/>
        </w:rPr>
        <w:t xml:space="preserve">Pembukaan pendaftaran mahasiswa baru adalah rutinitas setiap perguruan tinggi. Rutinitas ini juga dilakukan oleh Institut Teknologi Del </w:t>
      </w:r>
      <w:r w:rsidRPr="00C14F01">
        <w:t>setiap</w:t>
      </w:r>
      <w:r w:rsidRPr="00C14F01">
        <w:rPr>
          <w:color w:val="000000"/>
        </w:rPr>
        <w:t xml:space="preserve"> tahunnya dengan membuka beberapa jalur yaitu PMDK, USM 1, USM 2, USM 3, dan jalur nilai UTBK</w:t>
      </w:r>
      <w:r w:rsidRPr="00C14F01">
        <w:t xml:space="preserve"> </w:t>
      </w:r>
      <w:r w:rsidR="00297ADE" w:rsidRPr="00C14F01">
        <w:rPr>
          <w:color w:val="000000"/>
        </w:rPr>
        <w:fldChar w:fldCharType="begin" w:fldLock="1"/>
      </w:r>
      <w:r w:rsidR="00297ADE" w:rsidRPr="00C14F01">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sidRPr="00C14F01">
        <w:rPr>
          <w:color w:val="000000"/>
        </w:rPr>
        <w:fldChar w:fldCharType="separate"/>
      </w:r>
      <w:r w:rsidR="00297ADE" w:rsidRPr="00C14F01">
        <w:rPr>
          <w:noProof/>
          <w:color w:val="000000"/>
        </w:rPr>
        <w:t>(Itdel, 2022)</w:t>
      </w:r>
      <w:r w:rsidR="00297ADE" w:rsidRPr="00C14F01">
        <w:rPr>
          <w:color w:val="000000"/>
        </w:rPr>
        <w:fldChar w:fldCharType="end"/>
      </w:r>
      <w:r w:rsidRPr="00C14F01">
        <w:rPr>
          <w:color w:val="000000"/>
        </w:rPr>
        <w:t xml:space="preserve">. Jumlah penerimaan mahasiswa baru mencerminkan bagaimana pandangan dan minat </w:t>
      </w:r>
      <w:r w:rsidRPr="00C14F01">
        <w:t xml:space="preserve">masyarakat pada perguruan tinggi tersebut. Perguruan tinggi swasta saling bersaing untuk meningkatkan jumlah pendaftar mahasiswa baru sehingga jumlah pendaftar mahasiswa baru dapat meningkat maupun menurun setiap tahunnya </w:t>
      </w:r>
      <w:r w:rsidR="00297ADE" w:rsidRPr="00C14F01">
        <w:fldChar w:fldCharType="begin" w:fldLock="1"/>
      </w:r>
      <w:r w:rsidR="00297ADE" w:rsidRPr="00C14F01">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rsidRPr="00C14F01">
        <w:fldChar w:fldCharType="separate"/>
      </w:r>
      <w:r w:rsidR="00297ADE" w:rsidRPr="00C14F01">
        <w:rPr>
          <w:noProof/>
        </w:rPr>
        <w:t>(Khoirudin et al., 2019)</w:t>
      </w:r>
      <w:r w:rsidR="00297ADE" w:rsidRPr="00C14F01">
        <w:fldChar w:fldCharType="end"/>
      </w:r>
      <w:r w:rsidRPr="00C14F01">
        <w:t xml:space="preserve">. Beberapa faktor yang mempengaruhi daya tarik untuk mendaftar ke suatu perguruan tinggi yaitu besarnya biaya pendidikan, beasiswa yang disediakan, dan bagaimana perguruan tinggi mempromosikan kampusnya </w:t>
      </w:r>
      <w:r w:rsidR="00297ADE" w:rsidRPr="00C14F01">
        <w:fldChar w:fldCharType="begin" w:fldLock="1"/>
      </w:r>
      <w:r w:rsidR="00C34178" w:rsidRPr="00C14F01">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rsidRPr="00C14F01">
        <w:fldChar w:fldCharType="separate"/>
      </w:r>
      <w:r w:rsidR="00297ADE" w:rsidRPr="00C14F01">
        <w:rPr>
          <w:noProof/>
        </w:rPr>
        <w:t>(Barus &amp; Simamora, 2020)</w:t>
      </w:r>
      <w:r w:rsidR="00297ADE" w:rsidRPr="00C14F01">
        <w:fldChar w:fldCharType="end"/>
      </w:r>
      <w:r w:rsidRPr="00C14F01">
        <w:t>.</w:t>
      </w:r>
    </w:p>
    <w:p w:rsidR="00E2718F" w:rsidRPr="00C14F01" w:rsidRDefault="00C14F11">
      <w:pPr>
        <w:spacing w:before="0" w:after="220"/>
      </w:pPr>
      <w:r w:rsidRPr="00C14F01">
        <w:t xml:space="preserve">Salah satu kesulitan yang dihadapi oleh calon pendaftar atau siswa </w:t>
      </w:r>
      <w:r w:rsidR="000674E6" w:rsidRPr="00C14F01">
        <w:t>SMA</w:t>
      </w:r>
      <w:r w:rsidRPr="00C14F01">
        <w:t xml:space="preserve">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rsidRPr="00C14F01">
        <w:t>f</w:t>
      </w:r>
      <w:r w:rsidRPr="00C14F01">
        <w:t xml:space="preserve">tar sangat penting </w:t>
      </w:r>
      <w:r w:rsidR="00C34178" w:rsidRPr="00C14F01">
        <w:fldChar w:fldCharType="begin" w:fldLock="1"/>
      </w:r>
      <w:r w:rsidR="00C34178" w:rsidRPr="00C14F01">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rsidRPr="00C14F01">
        <w:fldChar w:fldCharType="separate"/>
      </w:r>
      <w:r w:rsidR="00C34178" w:rsidRPr="00C14F01">
        <w:rPr>
          <w:noProof/>
        </w:rPr>
        <w:t>(Barus &amp; Simamora, 2020)</w:t>
      </w:r>
      <w:r w:rsidR="00C34178" w:rsidRPr="00C14F01">
        <w:fldChar w:fldCharType="end"/>
      </w:r>
      <w:r w:rsidRPr="00C14F01">
        <w:t xml:space="preserve">. Pelaksanaan promosi ini sangat membantu para calon pendaftar atau siswa </w:t>
      </w:r>
      <w:r w:rsidR="000674E6" w:rsidRPr="00C14F01">
        <w:t>SMA</w:t>
      </w:r>
      <w:r w:rsidRPr="00C14F01">
        <w:t xml:space="preserve"> untuk mengenal perguruan tinggi dan membantu untuk memutuskan perguruan tinggi yang akan dipilih. </w:t>
      </w:r>
    </w:p>
    <w:p w:rsidR="00E2718F" w:rsidRPr="00C14F01" w:rsidRDefault="00C14F11">
      <w:pPr>
        <w:spacing w:before="0" w:after="220"/>
        <w:rPr>
          <w:color w:val="000000"/>
        </w:rPr>
      </w:pPr>
      <w:r w:rsidRPr="00C14F01">
        <w:t xml:space="preserve">Kegiatan promosi juga dilakukan oleh Institut Teknologi Del (IT Del) untuk meningkatkan daya tarik calon pendaftar untuk berkuliah di institusinya. Ada </w:t>
      </w:r>
      <w:r w:rsidRPr="00C14F01">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Pr="00C14F01" w:rsidRDefault="00C14F11">
      <w:pPr>
        <w:spacing w:before="220" w:after="220"/>
      </w:pPr>
      <w:r w:rsidRPr="00C14F01">
        <w:t xml:space="preserve">Prediksi jumlah pendaftar telah dilakukan oleh beberapa peneliti sebelumnya diantaranya, Sistem Prediksi untuk Menentukan Jumlah Pendaftaran Mahasiswa Baru pada Universitas Catur Insan Cendekia Menggunakan Metode </w:t>
      </w:r>
      <w:r w:rsidRPr="00C14F01">
        <w:rPr>
          <w:i/>
        </w:rPr>
        <w:t xml:space="preserve">Least Square </w:t>
      </w:r>
      <w:r w:rsidR="00C34178" w:rsidRPr="00C14F01">
        <w:fldChar w:fldCharType="begin" w:fldLock="1"/>
      </w:r>
      <w:r w:rsidR="00C34178" w:rsidRPr="00C14F01">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rsidRPr="00C14F01">
        <w:fldChar w:fldCharType="separate"/>
      </w:r>
      <w:r w:rsidR="00C34178" w:rsidRPr="00C14F01">
        <w:rPr>
          <w:noProof/>
        </w:rPr>
        <w:t>(Muhadzdzab et al., 2020)</w:t>
      </w:r>
      <w:r w:rsidR="00C34178" w:rsidRPr="00C14F01">
        <w:fldChar w:fldCharType="end"/>
      </w:r>
      <w:r w:rsidR="00C34178" w:rsidRPr="00C14F01">
        <w:t xml:space="preserve"> </w:t>
      </w:r>
      <w:r w:rsidRPr="00C14F01">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sidRPr="00C14F01">
        <w:rPr>
          <w:i/>
        </w:rPr>
        <w:t>Least Square.</w:t>
      </w:r>
      <w:r w:rsidRPr="00C14F01">
        <w:t xml:space="preserve"> Berdasarkan hasil prediksi yang dilakukan diperoleh bahwa prediksi jumlah pendaftar pada tahun 2019 adalah 144 orang dengan perolehan MAPE 8,87%.</w:t>
      </w:r>
    </w:p>
    <w:p w:rsidR="00E2718F" w:rsidRPr="00C14F01" w:rsidRDefault="00C14F11">
      <w:pPr>
        <w:spacing w:before="220" w:after="220"/>
      </w:pPr>
      <w:r w:rsidRPr="00C14F01">
        <w:t xml:space="preserve">Penelitian lain yang membahas mengenai prediksi jumlah pendaftar antara lain adalah Implementasi Algoritma Regresi Linear dalam Sistem Prediksi Pendaftar Mahasiswa Baru Sekolah Tinggi Teknologi Indonesia Tanjungpinang </w:t>
      </w:r>
      <w:r w:rsidR="00C34178" w:rsidRPr="00C14F01">
        <w:fldChar w:fldCharType="begin" w:fldLock="1"/>
      </w:r>
      <w:r w:rsidR="00C34178" w:rsidRPr="00C14F01">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rsidRPr="00C14F01">
        <w:fldChar w:fldCharType="separate"/>
      </w:r>
      <w:r w:rsidR="00C34178" w:rsidRPr="00C14F01">
        <w:rPr>
          <w:noProof/>
        </w:rPr>
        <w:t>(Setyoningrum et al., 2022)</w:t>
      </w:r>
      <w:r w:rsidR="00C34178" w:rsidRPr="00C14F01">
        <w:fldChar w:fldCharType="end"/>
      </w:r>
      <w:r w:rsidRPr="00C14F01">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Pr="00C14F01" w:rsidRDefault="00C14F11">
      <w:pPr>
        <w:spacing w:before="220" w:after="220"/>
      </w:pPr>
      <w:r w:rsidRPr="00C14F01">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rsidRPr="00C14F01">
        <w:lastRenderedPageBreak/>
        <w:t xml:space="preserve">algoritma ini dan memperoleh beberapa hasil penelitian dengan kedua algoritma tersebut. </w:t>
      </w:r>
      <w:r w:rsidRPr="00C14F01">
        <w:rPr>
          <w:color w:val="000000"/>
        </w:rPr>
        <w:t>Beberapa penelitian yang membahas mengenai kedua algoritma ini antara lain,</w:t>
      </w:r>
      <w:r w:rsidRPr="00C14F01">
        <w:t xml:space="preserve"> Perbandingan Algoritma Backpropagation Neural Network dan Long Short Term Memory dalam Memprediksi Harga Bitcoin </w:t>
      </w:r>
      <w:r w:rsidR="00C34178" w:rsidRPr="00C14F01">
        <w:fldChar w:fldCharType="begin" w:fldLock="1"/>
      </w:r>
      <w:r w:rsidR="00C34178" w:rsidRPr="00C14F01">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rsidRPr="00C14F01">
        <w:fldChar w:fldCharType="separate"/>
      </w:r>
      <w:r w:rsidR="00C34178" w:rsidRPr="00C14F01">
        <w:rPr>
          <w:noProof/>
        </w:rPr>
        <w:t>(Andreas et al., 2022)</w:t>
      </w:r>
      <w:r w:rsidR="00C34178" w:rsidRPr="00C14F01">
        <w:fldChar w:fldCharType="end"/>
      </w:r>
      <w:r w:rsidRPr="00C14F01">
        <w:rPr>
          <w:color w:val="000000"/>
        </w:rPr>
        <w:t>. Pada penelitian ini</w:t>
      </w:r>
      <w:r w:rsidRPr="00C14F01">
        <w:t>, peneliti membandingkan dua algoritma regresi yaitu algoritma Backpropagation dengan algoritma LSTM (</w:t>
      </w:r>
      <w:r w:rsidRPr="00C14F01">
        <w:rPr>
          <w:i/>
        </w:rPr>
        <w:t>Long Short-Term Memory</w:t>
      </w:r>
      <w:r w:rsidRPr="00C14F01">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sidRPr="00C14F01">
        <w:rPr>
          <w:color w:val="000000"/>
        </w:rPr>
        <w:t>  </w:t>
      </w:r>
    </w:p>
    <w:p w:rsidR="00E2718F" w:rsidRPr="00C14F01" w:rsidRDefault="00C14F11">
      <w:pPr>
        <w:spacing w:before="220" w:after="220"/>
      </w:pPr>
      <w:r w:rsidRPr="00C14F01">
        <w:rPr>
          <w:color w:val="000000"/>
        </w:rPr>
        <w:t>Penelitian lainnya adalah Perbandingan</w:t>
      </w:r>
      <w:r w:rsidRPr="00C14F01">
        <w:rPr>
          <w:color w:val="FFFFFF"/>
        </w:rPr>
        <w:t>n</w:t>
      </w:r>
      <w:r w:rsidRPr="00C14F01">
        <w:rPr>
          <w:color w:val="000000"/>
        </w:rPr>
        <w:t xml:space="preserve"> Regresi Linear, </w:t>
      </w:r>
      <w:r w:rsidRPr="00C14F01">
        <w:t>Backpropagation</w:t>
      </w:r>
      <w:r w:rsidRPr="00C14F01">
        <w:rPr>
          <w:color w:val="000000"/>
        </w:rPr>
        <w:t>, dan Fuzzy</w:t>
      </w:r>
      <w:r w:rsidRPr="00C14F01">
        <w:rPr>
          <w:color w:val="FFFFFF"/>
        </w:rPr>
        <w:t>y</w:t>
      </w:r>
      <w:r w:rsidRPr="00C14F01">
        <w:rPr>
          <w:color w:val="000000"/>
        </w:rPr>
        <w:t xml:space="preserve"> Mamdani</w:t>
      </w:r>
      <w:r w:rsidRPr="00C14F01">
        <w:rPr>
          <w:color w:val="FFFFFF"/>
        </w:rPr>
        <w:t>i</w:t>
      </w:r>
      <w:r w:rsidRPr="00C14F01">
        <w:rPr>
          <w:color w:val="000000"/>
        </w:rPr>
        <w:t xml:space="preserve"> dalam Prediksi Harga Emas</w:t>
      </w:r>
      <w:r w:rsidRPr="00C14F01">
        <w:rPr>
          <w:color w:val="FFFFFF"/>
        </w:rPr>
        <w:t>s</w:t>
      </w:r>
      <w:r w:rsidR="00C34178" w:rsidRPr="00C14F01">
        <w:rPr>
          <w:color w:val="000000"/>
        </w:rPr>
        <w:fldChar w:fldCharType="begin" w:fldLock="1"/>
      </w:r>
      <w:r w:rsidR="00C34178" w:rsidRPr="00C14F01">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sidRPr="00C14F01">
        <w:rPr>
          <w:color w:val="000000"/>
        </w:rPr>
        <w:fldChar w:fldCharType="separate"/>
      </w:r>
      <w:r w:rsidR="00C34178" w:rsidRPr="00C14F01">
        <w:rPr>
          <w:noProof/>
          <w:color w:val="000000"/>
        </w:rPr>
        <w:t>(Nafi’iyah, 2016)</w:t>
      </w:r>
      <w:r w:rsidR="00C34178" w:rsidRPr="00C14F01">
        <w:rPr>
          <w:color w:val="000000"/>
        </w:rPr>
        <w:fldChar w:fldCharType="end"/>
      </w:r>
      <w:r w:rsidRPr="00C14F01">
        <w:t>. Pada penelitian ini dilakukan pemodelan dengan menggunakan algoritma regresi</w:t>
      </w:r>
      <w:r w:rsidRPr="00C14F01">
        <w:rPr>
          <w:color w:val="FFFFFF"/>
        </w:rPr>
        <w:t>i</w:t>
      </w:r>
      <w:r w:rsidRPr="00C14F01">
        <w:t xml:space="preserve"> linear, backpropagation, dan </w:t>
      </w:r>
      <w:r w:rsidRPr="00C14F01">
        <w:rPr>
          <w:i/>
        </w:rPr>
        <w:t>fuzzy mandani</w:t>
      </w:r>
      <w:r w:rsidRPr="00C14F01">
        <w:t xml:space="preserve"> dalam melakukan</w:t>
      </w:r>
      <w:r w:rsidRPr="00C14F01">
        <w:rPr>
          <w:color w:val="FFFFFF"/>
        </w:rPr>
        <w:t>n</w:t>
      </w:r>
      <w:r w:rsidRPr="00C14F01">
        <w:t xml:space="preserve"> prediksi</w:t>
      </w:r>
      <w:r w:rsidRPr="00C14F01">
        <w:rPr>
          <w:color w:val="FFFFFF"/>
        </w:rPr>
        <w:t>i</w:t>
      </w:r>
      <w:r w:rsidRPr="00C14F01">
        <w:t xml:space="preserve"> harga emas. Ketiga algoritma ini dibandingkan berdasarkan nilai persentasi akurasi yang didapatkan. Berdasarkan hasil penelitian didapatkan bahwa dari hasil prediksi ketiga algoritma bahwa algoritma </w:t>
      </w:r>
      <w:r w:rsidRPr="00C14F01">
        <w:rPr>
          <w:i/>
        </w:rPr>
        <w:t>backpropagation</w:t>
      </w:r>
      <w:r w:rsidRPr="00C14F01">
        <w:t xml:space="preserve"> merupakan algoritma yang paling baik dalam memprediksi</w:t>
      </w:r>
      <w:r w:rsidRPr="00C14F01">
        <w:rPr>
          <w:color w:val="FFFFFF"/>
        </w:rPr>
        <w:t>i</w:t>
      </w:r>
      <w:r w:rsidRPr="00C14F01">
        <w:t xml:space="preserve">emas, kemudian dilanjutkan dengan algoritma regresi linier. Sedangkan untuk algoritma </w:t>
      </w:r>
      <w:r w:rsidRPr="00C14F01">
        <w:rPr>
          <w:i/>
        </w:rPr>
        <w:t>fuzzy mamdani</w:t>
      </w:r>
      <w:r w:rsidRPr="00C14F01">
        <w:t xml:space="preserve"> tidak dapat melakukan prediksi harga e</w:t>
      </w:r>
      <w:r w:rsidR="00AF6B32" w:rsidRPr="00C14F01">
        <w:t>mas secara baik, yang dibuktika</w:t>
      </w:r>
      <w:r w:rsidRPr="00C14F01">
        <w:t>n dengan nilai akurasi yang tidak sampai 1%.</w:t>
      </w:r>
    </w:p>
    <w:p w:rsidR="00E2718F" w:rsidRPr="00C14F01" w:rsidRDefault="00C14F11">
      <w:pPr>
        <w:spacing w:before="220" w:after="220"/>
      </w:pPr>
      <w:r w:rsidRPr="00C14F01">
        <w:t>Penelitian lainnya yang telah dilakukan yaitu Analisis Perbandingan Prediksi Obat dengan Menggunakan Metode ABC Analysis dan SVR pada Aplikasi “MORBIS”</w:t>
      </w:r>
      <w:r w:rsidR="00C34178" w:rsidRPr="00C14F01">
        <w:fldChar w:fldCharType="begin" w:fldLock="1"/>
      </w:r>
      <w:r w:rsidR="002E57D5" w:rsidRPr="00C14F01">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rsidRPr="00C14F01">
        <w:fldChar w:fldCharType="separate"/>
      </w:r>
      <w:r w:rsidR="00C34178" w:rsidRPr="00C14F01">
        <w:rPr>
          <w:noProof/>
        </w:rPr>
        <w:t>(Maryana et al., 2019)</w:t>
      </w:r>
      <w:r w:rsidR="00C34178" w:rsidRPr="00C14F01">
        <w:fldChar w:fldCharType="end"/>
      </w:r>
      <w:r w:rsidRPr="00C14F01">
        <w:t xml:space="preserve">. Pada penelitian ini didapatkan hasil bahwa optimasi peramalan penjualan obat dengan menggunakan SVR adalah dengan menggunakan proses </w:t>
      </w:r>
      <w:r w:rsidR="0093425D" w:rsidRPr="00C14F01">
        <w:rPr>
          <w:i/>
        </w:rPr>
        <w:t>preprocessing</w:t>
      </w:r>
      <w:r w:rsidRPr="00C14F01">
        <w:rPr>
          <w:i/>
        </w:rPr>
        <w:t xml:space="preserve"> </w:t>
      </w:r>
      <w:r w:rsidRPr="00C14F01">
        <w:t>data dengan scaling linier mendapatkan hasil yang lebih optimal dengan nilai MAPE 17,51%.</w:t>
      </w:r>
    </w:p>
    <w:p w:rsidR="00E2718F" w:rsidRPr="00C14F01" w:rsidRDefault="00C14F11">
      <w:pPr>
        <w:spacing w:before="220" w:after="220"/>
      </w:pPr>
      <w:r w:rsidRPr="00C14F01">
        <w:t xml:space="preserve">Dari hasil kajian beberapa penelitian di atas diperoleh bahwa algoritma SVR dan ANN merupakan algoritma terbaik untuk melakukan prediksi dibandingkan </w:t>
      </w:r>
      <w:r w:rsidRPr="00C14F01">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Pr="00C14F01" w:rsidRDefault="00C14F11" w:rsidP="00C34178">
      <w:pPr>
        <w:pStyle w:val="Heading2"/>
        <w:numPr>
          <w:ilvl w:val="0"/>
          <w:numId w:val="0"/>
        </w:numPr>
        <w:spacing w:after="0"/>
      </w:pPr>
      <w:bookmarkStart w:id="11" w:name="_Toc140173448"/>
      <w:r w:rsidRPr="00C14F01">
        <w:t xml:space="preserve">1.2 </w:t>
      </w:r>
      <w:r w:rsidR="00E535FE" w:rsidRPr="00C14F01">
        <w:t xml:space="preserve"> </w:t>
      </w:r>
      <w:r w:rsidRPr="00C14F01">
        <w:t>Rumusan Masalah</w:t>
      </w:r>
      <w:bookmarkEnd w:id="11"/>
    </w:p>
    <w:p w:rsidR="00E2718F" w:rsidRPr="00C14F01" w:rsidRDefault="00C14F11">
      <w:pPr>
        <w:spacing w:before="0"/>
      </w:pPr>
      <w:r w:rsidRPr="00C14F01">
        <w:rPr>
          <w:color w:val="000000"/>
        </w:rPr>
        <w:t>Rumusan</w:t>
      </w:r>
      <w:r w:rsidRPr="00C14F01">
        <w:rPr>
          <w:color w:val="FFFFFF"/>
        </w:rPr>
        <w:t>n</w:t>
      </w:r>
      <w:r w:rsidRPr="00C14F01">
        <w:rPr>
          <w:color w:val="000000"/>
        </w:rPr>
        <w:t>masalah dari</w:t>
      </w:r>
      <w:r w:rsidRPr="00C14F01">
        <w:rPr>
          <w:color w:val="FFFFFF"/>
        </w:rPr>
        <w:t>i</w:t>
      </w:r>
      <w:r w:rsidRPr="00C14F01">
        <w:rPr>
          <w:color w:val="000000"/>
        </w:rPr>
        <w:t>penelitian</w:t>
      </w:r>
      <w:r w:rsidRPr="00C14F01">
        <w:rPr>
          <w:color w:val="FFFFFF"/>
        </w:rPr>
        <w:t>n</w:t>
      </w:r>
      <w:r w:rsidRPr="00C14F01">
        <w:rPr>
          <w:color w:val="000000"/>
        </w:rPr>
        <w:t>ini antara</w:t>
      </w:r>
      <w:r w:rsidRPr="00C14F01">
        <w:rPr>
          <w:color w:val="FFFFFF"/>
        </w:rPr>
        <w:t>a</w:t>
      </w:r>
      <w:r w:rsidRPr="00C14F01">
        <w:rPr>
          <w:color w:val="000000"/>
        </w:rPr>
        <w:t>lain :</w:t>
      </w:r>
    </w:p>
    <w:p w:rsidR="00E2718F" w:rsidRPr="00C14F01" w:rsidRDefault="00C14F11" w:rsidP="002D4686">
      <w:pPr>
        <w:numPr>
          <w:ilvl w:val="0"/>
          <w:numId w:val="18"/>
        </w:numPr>
        <w:spacing w:before="0"/>
        <w:ind w:left="360"/>
        <w:rPr>
          <w:color w:val="000000"/>
        </w:rPr>
      </w:pPr>
      <w:r w:rsidRPr="00C14F01">
        <w:t xml:space="preserve">Bagaimana cara memprediksi jumlah pendaftar calon mahasiswa baru Institut Teknologi Del di tahun selanjutnya dengan menggunakan algoritma </w:t>
      </w:r>
      <w:r w:rsidRPr="00C14F01">
        <w:rPr>
          <w:i/>
        </w:rPr>
        <w:t>Support Vector Regression</w:t>
      </w:r>
      <w:r w:rsidRPr="00C14F01">
        <w:rPr>
          <w:i/>
          <w:color w:val="FFFFFF"/>
        </w:rPr>
        <w:t>n</w:t>
      </w:r>
      <w:r w:rsidRPr="00C14F01">
        <w:t xml:space="preserve">(SVR) dan </w:t>
      </w:r>
      <w:r w:rsidRPr="00C14F01">
        <w:rPr>
          <w:i/>
        </w:rPr>
        <w:t>Artificial</w:t>
      </w:r>
      <w:r w:rsidRPr="00C14F01">
        <w:rPr>
          <w:i/>
          <w:color w:val="FFFFFF"/>
        </w:rPr>
        <w:t>l</w:t>
      </w:r>
      <w:r w:rsidRPr="00C14F01">
        <w:rPr>
          <w:i/>
        </w:rPr>
        <w:t>Neural</w:t>
      </w:r>
      <w:r w:rsidRPr="00C14F01">
        <w:rPr>
          <w:i/>
          <w:color w:val="FFFFFF"/>
        </w:rPr>
        <w:t>l</w:t>
      </w:r>
      <w:r w:rsidRPr="00C14F01">
        <w:rPr>
          <w:i/>
        </w:rPr>
        <w:t xml:space="preserve"> Network</w:t>
      </w:r>
      <w:r w:rsidRPr="00C14F01">
        <w:rPr>
          <w:i/>
          <w:color w:val="FFFFFF"/>
        </w:rPr>
        <w:t>k</w:t>
      </w:r>
      <w:r w:rsidRPr="00C14F01">
        <w:t>(ANN) ?</w:t>
      </w:r>
    </w:p>
    <w:p w:rsidR="00E2718F" w:rsidRPr="00C14F01" w:rsidRDefault="006870E1" w:rsidP="002D4686">
      <w:pPr>
        <w:numPr>
          <w:ilvl w:val="0"/>
          <w:numId w:val="18"/>
        </w:numPr>
        <w:spacing w:before="0" w:after="220"/>
        <w:ind w:left="360"/>
        <w:rPr>
          <w:color w:val="000000"/>
        </w:rPr>
      </w:pPr>
      <w:r w:rsidRPr="00C14F01">
        <w:rPr>
          <w:color w:val="000000"/>
        </w:rPr>
        <w:t>Bagaimana nilai</w:t>
      </w:r>
      <w:r w:rsidR="00A77CF7" w:rsidRPr="00C14F01">
        <w:rPr>
          <w:color w:val="000000"/>
        </w:rPr>
        <w:t xml:space="preserve"> </w:t>
      </w:r>
      <w:r w:rsidR="00CB69C6" w:rsidRPr="00C14F01">
        <w:rPr>
          <w:color w:val="000000"/>
        </w:rPr>
        <w:t>RMSE</w:t>
      </w:r>
      <w:r w:rsidR="00C14F11" w:rsidRPr="00C14F01">
        <w:rPr>
          <w:color w:val="000000"/>
        </w:rPr>
        <w:t xml:space="preserve"> yang diperoleh</w:t>
      </w:r>
      <w:r w:rsidR="00A77CF7" w:rsidRPr="00C14F01">
        <w:rPr>
          <w:color w:val="000000"/>
        </w:rPr>
        <w:t xml:space="preserve"> dari hasil pembentukan model algoritma yang telah dibuat</w:t>
      </w:r>
      <w:r w:rsidR="0069087D" w:rsidRPr="00C14F01">
        <w:rPr>
          <w:color w:val="000000"/>
        </w:rPr>
        <w:t xml:space="preserve"> </w:t>
      </w:r>
      <w:r w:rsidR="00C14F11" w:rsidRPr="00C14F01">
        <w:rPr>
          <w:color w:val="000000"/>
        </w:rPr>
        <w:t>?</w:t>
      </w:r>
    </w:p>
    <w:p w:rsidR="00E2718F" w:rsidRPr="00C14F01" w:rsidRDefault="00A77CF7" w:rsidP="00C34178">
      <w:pPr>
        <w:pStyle w:val="Heading2"/>
        <w:numPr>
          <w:ilvl w:val="0"/>
          <w:numId w:val="0"/>
        </w:numPr>
        <w:spacing w:after="0"/>
      </w:pPr>
      <w:bookmarkStart w:id="12" w:name="_Toc140173449"/>
      <w:r w:rsidRPr="00C14F01">
        <w:t xml:space="preserve">1.3 </w:t>
      </w:r>
      <w:r w:rsidR="00E535FE" w:rsidRPr="00C14F01">
        <w:t xml:space="preserve"> </w:t>
      </w:r>
      <w:r w:rsidR="00C14F11" w:rsidRPr="00C14F01">
        <w:t>Tujuan Penelitian</w:t>
      </w:r>
      <w:bookmarkEnd w:id="12"/>
    </w:p>
    <w:p w:rsidR="00E2718F" w:rsidRPr="00C14F01" w:rsidRDefault="00C14F11">
      <w:pPr>
        <w:spacing w:before="0"/>
      </w:pPr>
      <w:r w:rsidRPr="00C14F01">
        <w:t>Tujuan</w:t>
      </w:r>
      <w:r w:rsidRPr="00C14F01">
        <w:rPr>
          <w:color w:val="FFFFFF"/>
        </w:rPr>
        <w:t>n</w:t>
      </w:r>
      <w:r w:rsidRPr="00C14F01">
        <w:t>dari penelitian ini antara lain</w:t>
      </w:r>
      <w:r w:rsidRPr="00C14F01">
        <w:rPr>
          <w:color w:val="FFFFFF"/>
        </w:rPr>
        <w:t>n</w:t>
      </w:r>
      <w:r w:rsidRPr="00C14F01">
        <w:t>:</w:t>
      </w:r>
    </w:p>
    <w:p w:rsidR="00E2718F" w:rsidRPr="00C14F01" w:rsidRDefault="00C14F11" w:rsidP="002D4686">
      <w:pPr>
        <w:numPr>
          <w:ilvl w:val="0"/>
          <w:numId w:val="20"/>
        </w:numPr>
        <w:spacing w:before="0"/>
        <w:ind w:left="360"/>
        <w:rPr>
          <w:color w:val="000000"/>
        </w:rPr>
      </w:pPr>
      <w:r w:rsidRPr="00C14F01">
        <w:rPr>
          <w:color w:val="000000"/>
        </w:rPr>
        <w:t xml:space="preserve">Melakukan prediksi jumlah pendaftar calon mahasiswa baru Institut Teknologi Del dengan menggunakan algoritma </w:t>
      </w:r>
      <w:r w:rsidRPr="00C14F01">
        <w:rPr>
          <w:i/>
          <w:color w:val="000000"/>
        </w:rPr>
        <w:t>Support</w:t>
      </w:r>
      <w:r w:rsidRPr="00C14F01">
        <w:rPr>
          <w:i/>
          <w:color w:val="FFFFFF"/>
        </w:rPr>
        <w:t>t</w:t>
      </w:r>
      <w:r w:rsidRPr="00C14F01">
        <w:rPr>
          <w:i/>
          <w:color w:val="000000"/>
        </w:rPr>
        <w:t xml:space="preserve">Vector Regression </w:t>
      </w:r>
      <w:r w:rsidRPr="00C14F01">
        <w:rPr>
          <w:color w:val="000000"/>
        </w:rPr>
        <w:t>(SVR)</w:t>
      </w:r>
      <w:r w:rsidRPr="00C14F01">
        <w:rPr>
          <w:i/>
          <w:color w:val="000000"/>
        </w:rPr>
        <w:t xml:space="preserve"> </w:t>
      </w:r>
      <w:r w:rsidRPr="00C14F01">
        <w:rPr>
          <w:color w:val="000000"/>
        </w:rPr>
        <w:t xml:space="preserve">dan </w:t>
      </w:r>
      <w:r w:rsidRPr="00C14F01">
        <w:rPr>
          <w:i/>
          <w:color w:val="000000"/>
        </w:rPr>
        <w:t>Artificial</w:t>
      </w:r>
      <w:r w:rsidRPr="00C14F01">
        <w:rPr>
          <w:i/>
          <w:color w:val="FFFFFF"/>
        </w:rPr>
        <w:t>l</w:t>
      </w:r>
      <w:r w:rsidRPr="00C14F01">
        <w:rPr>
          <w:i/>
          <w:color w:val="000000"/>
        </w:rPr>
        <w:t xml:space="preserve">Neural Network </w:t>
      </w:r>
      <w:r w:rsidRPr="00C14F01">
        <w:rPr>
          <w:color w:val="000000"/>
        </w:rPr>
        <w:t>(ANN).</w:t>
      </w:r>
    </w:p>
    <w:p w:rsidR="00E2718F" w:rsidRPr="00C14F01" w:rsidRDefault="00A77CF7" w:rsidP="002D4686">
      <w:pPr>
        <w:numPr>
          <w:ilvl w:val="0"/>
          <w:numId w:val="20"/>
        </w:numPr>
        <w:spacing w:before="0" w:after="200"/>
        <w:ind w:left="360"/>
        <w:rPr>
          <w:color w:val="000000"/>
        </w:rPr>
      </w:pPr>
      <w:r w:rsidRPr="00C14F01">
        <w:rPr>
          <w:color w:val="000000"/>
        </w:rPr>
        <w:t>Membandingkan</w:t>
      </w:r>
      <w:r w:rsidR="00C14F11" w:rsidRPr="00C14F01">
        <w:rPr>
          <w:color w:val="000000"/>
        </w:rPr>
        <w:t xml:space="preserve"> </w:t>
      </w:r>
      <w:r w:rsidRPr="00C14F01">
        <w:rPr>
          <w:color w:val="000000"/>
        </w:rPr>
        <w:t xml:space="preserve">nilai performansi model yang dilakukan setelah pembentukan model </w:t>
      </w:r>
      <w:r w:rsidR="00C14F11" w:rsidRPr="00C14F01">
        <w:rPr>
          <w:color w:val="000000"/>
        </w:rPr>
        <w:t xml:space="preserve">algoritma </w:t>
      </w:r>
      <w:r w:rsidR="00C14F11" w:rsidRPr="00C14F01">
        <w:rPr>
          <w:i/>
          <w:color w:val="000000"/>
        </w:rPr>
        <w:t>Support Vector Regression</w:t>
      </w:r>
      <w:r w:rsidRPr="00C14F01">
        <w:rPr>
          <w:color w:val="000000"/>
        </w:rPr>
        <w:t xml:space="preserve"> (SVR)</w:t>
      </w:r>
      <w:r w:rsidR="00C14F11" w:rsidRPr="00C14F01">
        <w:rPr>
          <w:color w:val="000000"/>
        </w:rPr>
        <w:t xml:space="preserve"> dan </w:t>
      </w:r>
      <w:r w:rsidR="00C14F11" w:rsidRPr="00C14F01">
        <w:rPr>
          <w:i/>
          <w:color w:val="000000"/>
        </w:rPr>
        <w:t>Artificial Neural Network</w:t>
      </w:r>
      <w:r w:rsidRPr="00C14F01">
        <w:rPr>
          <w:color w:val="000000"/>
        </w:rPr>
        <w:t xml:space="preserve"> (ANN).  </w:t>
      </w:r>
    </w:p>
    <w:p w:rsidR="00E2718F" w:rsidRPr="00C14F01" w:rsidRDefault="00A77CF7" w:rsidP="00C34178">
      <w:pPr>
        <w:pStyle w:val="Heading2"/>
        <w:numPr>
          <w:ilvl w:val="0"/>
          <w:numId w:val="0"/>
        </w:numPr>
        <w:spacing w:after="0"/>
      </w:pPr>
      <w:bookmarkStart w:id="13" w:name="_Toc140173450"/>
      <w:r w:rsidRPr="00C14F01">
        <w:t xml:space="preserve">1.4 </w:t>
      </w:r>
      <w:r w:rsidR="00E535FE" w:rsidRPr="00C14F01">
        <w:t xml:space="preserve"> </w:t>
      </w:r>
      <w:r w:rsidR="00C14F11" w:rsidRPr="00C14F01">
        <w:t>Ruang Lingkup Penelitian</w:t>
      </w:r>
      <w:bookmarkEnd w:id="13"/>
    </w:p>
    <w:p w:rsidR="00E2718F" w:rsidRPr="00C14F01" w:rsidRDefault="00C14F11">
      <w:pPr>
        <w:spacing w:before="0"/>
      </w:pPr>
      <w:r w:rsidRPr="00C14F01">
        <w:t>Ruang lingkup penelitian ini adalah sebagai berikut :</w:t>
      </w:r>
    </w:p>
    <w:p w:rsidR="00E2718F" w:rsidRPr="00C14F01" w:rsidRDefault="00C14F11" w:rsidP="002D4686">
      <w:pPr>
        <w:numPr>
          <w:ilvl w:val="0"/>
          <w:numId w:val="1"/>
        </w:numPr>
        <w:spacing w:before="0"/>
        <w:ind w:left="360"/>
        <w:rPr>
          <w:color w:val="000000"/>
          <w:sz w:val="22"/>
        </w:rPr>
      </w:pPr>
      <w:r w:rsidRPr="00C14F01">
        <w:rPr>
          <w:color w:val="000000"/>
        </w:rPr>
        <w:t xml:space="preserve">Penelitian ini berfokus pada penggunaan algoritma </w:t>
      </w:r>
      <w:r w:rsidRPr="00C14F01">
        <w:rPr>
          <w:i/>
          <w:color w:val="000000"/>
        </w:rPr>
        <w:t>Support Vector Regression (</w:t>
      </w:r>
      <w:r w:rsidRPr="00C14F01">
        <w:rPr>
          <w:color w:val="000000"/>
        </w:rPr>
        <w:t>SVR</w:t>
      </w:r>
      <w:r w:rsidRPr="00C14F01">
        <w:rPr>
          <w:i/>
          <w:color w:val="000000"/>
        </w:rPr>
        <w:t>)</w:t>
      </w:r>
      <w:r w:rsidRPr="00C14F01">
        <w:rPr>
          <w:color w:val="000000"/>
        </w:rPr>
        <w:t xml:space="preserve"> dan algoritma </w:t>
      </w:r>
      <w:r w:rsidRPr="00C14F01">
        <w:rPr>
          <w:i/>
          <w:color w:val="000000"/>
        </w:rPr>
        <w:t>Artificial</w:t>
      </w:r>
      <w:r w:rsidRPr="00C14F01">
        <w:rPr>
          <w:i/>
          <w:color w:val="FFFFFF"/>
        </w:rPr>
        <w:t>l</w:t>
      </w:r>
      <w:r w:rsidRPr="00C14F01">
        <w:rPr>
          <w:i/>
          <w:color w:val="000000"/>
        </w:rPr>
        <w:t xml:space="preserve">Neural Network </w:t>
      </w:r>
      <w:r w:rsidRPr="00C14F01">
        <w:rPr>
          <w:color w:val="000000"/>
        </w:rPr>
        <w:t xml:space="preserve">(ANN) </w:t>
      </w:r>
      <w:r w:rsidRPr="00C14F01">
        <w:rPr>
          <w:i/>
          <w:color w:val="000000"/>
        </w:rPr>
        <w:t>Backpropagation</w:t>
      </w:r>
      <w:r w:rsidRPr="00C14F01">
        <w:rPr>
          <w:i/>
          <w:color w:val="FFFFFF"/>
        </w:rPr>
        <w:t>n</w:t>
      </w:r>
      <w:r w:rsidRPr="00C14F01">
        <w:rPr>
          <w:color w:val="000000"/>
        </w:rPr>
        <w:t>dalam prediksi jumlah pendaftar calon mahasiswa baru di Institut Teknologi Del.</w:t>
      </w:r>
    </w:p>
    <w:p w:rsidR="00E2718F" w:rsidRPr="00C14F01" w:rsidRDefault="00C14F11" w:rsidP="002D4686">
      <w:pPr>
        <w:numPr>
          <w:ilvl w:val="0"/>
          <w:numId w:val="1"/>
        </w:numPr>
        <w:spacing w:before="0"/>
        <w:ind w:left="360"/>
      </w:pPr>
      <w:r w:rsidRPr="00C14F01">
        <w:t>Data yang digunakan adalah data yang diterima dari BAAK IT Del.</w:t>
      </w:r>
    </w:p>
    <w:p w:rsidR="008950BA" w:rsidRPr="00C14F01" w:rsidRDefault="008950BA" w:rsidP="002D4686">
      <w:pPr>
        <w:numPr>
          <w:ilvl w:val="0"/>
          <w:numId w:val="1"/>
        </w:numPr>
        <w:spacing w:before="0"/>
        <w:ind w:left="360"/>
      </w:pPr>
      <w:r w:rsidRPr="00C14F01">
        <w:t xml:space="preserve">Bentuk dataset yang akan digunakan pada penelitian ini adalah bentuk data </w:t>
      </w:r>
      <w:r w:rsidRPr="00C14F01">
        <w:rPr>
          <w:i/>
        </w:rPr>
        <w:t>time series</w:t>
      </w:r>
      <w:r w:rsidRPr="00C14F01">
        <w:t>, dimana data akan berisi jumlah pendaftar dari setiap sekolah untuk setiap tahunnya.</w:t>
      </w:r>
    </w:p>
    <w:p w:rsidR="00E2718F" w:rsidRPr="00C14F01" w:rsidRDefault="00C14F11" w:rsidP="002D4686">
      <w:pPr>
        <w:numPr>
          <w:ilvl w:val="0"/>
          <w:numId w:val="1"/>
        </w:numPr>
        <w:spacing w:before="0"/>
        <w:ind w:left="360"/>
      </w:pPr>
      <w:r w:rsidRPr="00C14F01">
        <w:lastRenderedPageBreak/>
        <w:t>Variabel yang</w:t>
      </w:r>
      <w:r w:rsidRPr="00C14F01">
        <w:rPr>
          <w:color w:val="FFFFFF"/>
        </w:rPr>
        <w:t xml:space="preserve"> </w:t>
      </w:r>
      <w:r w:rsidRPr="00C14F01">
        <w:t xml:space="preserve">digunakan </w:t>
      </w:r>
      <w:r w:rsidR="007E7777" w:rsidRPr="00C14F01">
        <w:t>yaitu</w:t>
      </w:r>
      <w:r w:rsidR="00232289" w:rsidRPr="00C14F01">
        <w:t xml:space="preserve"> nama sekolah</w:t>
      </w:r>
      <w:r w:rsidRPr="00C14F01">
        <w:t>, jumlah pendaftar tahun 2016, jumlah pendaftar tahun 2017, jumlah pendaftar tahun 2018, jumlah pendaftar tahun 2019, jumlah pendaftar tahun 2020, jumlah pendaftar tahun 2021, jumlah pendaftar tahun 2022.</w:t>
      </w:r>
    </w:p>
    <w:p w:rsidR="00E2718F" w:rsidRPr="00C14F01" w:rsidRDefault="00C14F11" w:rsidP="002D4686">
      <w:pPr>
        <w:numPr>
          <w:ilvl w:val="0"/>
          <w:numId w:val="1"/>
        </w:numPr>
        <w:spacing w:before="0"/>
        <w:ind w:left="360"/>
      </w:pPr>
      <w:r w:rsidRPr="00C14F01">
        <w:t xml:space="preserve">Sistem prediksi yang dilakukan hanya akan memprediksi jumlah pendaftar untuk 1 tahun selanjutnya. </w:t>
      </w:r>
    </w:p>
    <w:p w:rsidR="00E2718F" w:rsidRPr="00C14F01" w:rsidRDefault="00C14F11" w:rsidP="002D4686">
      <w:pPr>
        <w:numPr>
          <w:ilvl w:val="0"/>
          <w:numId w:val="1"/>
        </w:numPr>
        <w:spacing w:before="0"/>
        <w:ind w:left="360"/>
        <w:rPr>
          <w:color w:val="000000"/>
          <w:sz w:val="22"/>
        </w:rPr>
      </w:pPr>
      <w:r w:rsidRPr="00C14F01">
        <w:rPr>
          <w:color w:val="000000"/>
        </w:rPr>
        <w:t>Simulator algoritma akan dibuat dengan membuat aplikasi website.</w:t>
      </w:r>
    </w:p>
    <w:p w:rsidR="00E2718F" w:rsidRPr="00C14F01" w:rsidRDefault="00C14F11" w:rsidP="002D4686">
      <w:pPr>
        <w:numPr>
          <w:ilvl w:val="0"/>
          <w:numId w:val="1"/>
        </w:numPr>
        <w:spacing w:before="0"/>
        <w:ind w:left="360"/>
        <w:rPr>
          <w:color w:val="000000"/>
        </w:rPr>
      </w:pPr>
      <w:r w:rsidRPr="00C14F01">
        <w:rPr>
          <w:color w:val="000000"/>
        </w:rPr>
        <w:t>Aplikasi yang dibangun hanya untuk melakukan prediksi jumlah pendaftar calon mahasiswa baru di Institut Teknologi Del dengan menggunakan algoritma yang menghasilkan evaluasi model terbaik.</w:t>
      </w:r>
    </w:p>
    <w:p w:rsidR="00E2718F" w:rsidRPr="00C14F01" w:rsidRDefault="00E535FE" w:rsidP="002E57D5">
      <w:pPr>
        <w:pStyle w:val="Heading2"/>
        <w:numPr>
          <w:ilvl w:val="0"/>
          <w:numId w:val="0"/>
        </w:numPr>
        <w:spacing w:before="240" w:after="0"/>
        <w:jc w:val="both"/>
      </w:pPr>
      <w:bookmarkStart w:id="14" w:name="_Toc140173451"/>
      <w:r w:rsidRPr="00C14F01">
        <w:t xml:space="preserve">1.5  </w:t>
      </w:r>
      <w:r w:rsidR="00C14F11" w:rsidRPr="00C14F01">
        <w:t>Hasil yang Diharapkan</w:t>
      </w:r>
      <w:bookmarkEnd w:id="14"/>
    </w:p>
    <w:p w:rsidR="00E2718F" w:rsidRPr="00C14F01" w:rsidRDefault="00C14F11">
      <w:pPr>
        <w:spacing w:before="0"/>
        <w:rPr>
          <w:color w:val="000000"/>
        </w:rPr>
      </w:pPr>
      <w:r w:rsidRPr="00C14F01">
        <w:rPr>
          <w:color w:val="000000"/>
        </w:rPr>
        <w:t>Hasil</w:t>
      </w:r>
      <w:r w:rsidRPr="00C14F01">
        <w:rPr>
          <w:color w:val="FFFFFF"/>
        </w:rPr>
        <w:t>l</w:t>
      </w:r>
      <w:r w:rsidRPr="00C14F01">
        <w:rPr>
          <w:color w:val="000000"/>
        </w:rPr>
        <w:t>yang diharapkan dalam</w:t>
      </w:r>
      <w:r w:rsidRPr="00C14F01">
        <w:rPr>
          <w:color w:val="FFFFFF"/>
        </w:rPr>
        <w:t>m</w:t>
      </w:r>
      <w:r w:rsidRPr="00C14F01">
        <w:rPr>
          <w:color w:val="000000"/>
        </w:rPr>
        <w:t>pelaksanaan penelitian</w:t>
      </w:r>
      <w:r w:rsidRPr="00C14F01">
        <w:rPr>
          <w:color w:val="FFFFFF"/>
        </w:rPr>
        <w:t>n</w:t>
      </w:r>
      <w:r w:rsidRPr="00C14F01">
        <w:rPr>
          <w:color w:val="000000"/>
        </w:rPr>
        <w:t xml:space="preserve">Tugas Akhir ini adalah mampu melakukan prediksi jumlah pendaftar calon mahasiswa baru di Institut Teknologi Del dan menemukan algoritma terbaik dari antara algoritma </w:t>
      </w:r>
      <w:r w:rsidRPr="00C14F01">
        <w:rPr>
          <w:i/>
          <w:color w:val="000000"/>
        </w:rPr>
        <w:t>Support Vector</w:t>
      </w:r>
      <w:r w:rsidRPr="00C14F01">
        <w:rPr>
          <w:i/>
          <w:color w:val="FFFFFF"/>
        </w:rPr>
        <w:t>r</w:t>
      </w:r>
      <w:r w:rsidRPr="00C14F01">
        <w:rPr>
          <w:i/>
          <w:color w:val="000000"/>
        </w:rPr>
        <w:t>Regression</w:t>
      </w:r>
      <w:r w:rsidRPr="00C14F01">
        <w:rPr>
          <w:color w:val="000000"/>
        </w:rPr>
        <w:t xml:space="preserve"> dan </w:t>
      </w:r>
      <w:r w:rsidRPr="00C14F01">
        <w:rPr>
          <w:i/>
          <w:color w:val="000000"/>
        </w:rPr>
        <w:t>Artificial</w:t>
      </w:r>
      <w:r w:rsidRPr="00C14F01">
        <w:rPr>
          <w:i/>
          <w:color w:val="FFFFFF"/>
        </w:rPr>
        <w:t>l</w:t>
      </w:r>
      <w:r w:rsidRPr="00C14F01">
        <w:rPr>
          <w:i/>
          <w:color w:val="000000"/>
        </w:rPr>
        <w:t>Neural</w:t>
      </w:r>
      <w:r w:rsidRPr="00C14F01">
        <w:rPr>
          <w:i/>
          <w:color w:val="FFFFFF"/>
        </w:rPr>
        <w:t>l</w:t>
      </w:r>
      <w:r w:rsidRPr="00C14F01">
        <w:rPr>
          <w:i/>
          <w:color w:val="000000"/>
        </w:rPr>
        <w:t>Network</w:t>
      </w:r>
      <w:r w:rsidRPr="00C14F01">
        <w:rPr>
          <w:color w:val="000000"/>
        </w:rPr>
        <w:t xml:space="preserve"> (</w:t>
      </w:r>
      <w:r w:rsidR="00A77CF7" w:rsidRPr="00C14F01">
        <w:rPr>
          <w:color w:val="000000"/>
        </w:rPr>
        <w:t xml:space="preserve">ANN) berdasarkan hasil performansi </w:t>
      </w:r>
      <w:r w:rsidRPr="00C14F01">
        <w:rPr>
          <w:color w:val="000000"/>
        </w:rPr>
        <w:t>model yang di</w:t>
      </w:r>
      <w:r w:rsidRPr="00C14F01">
        <w:t>peroleh</w:t>
      </w:r>
      <w:r w:rsidRPr="00C14F01">
        <w:rPr>
          <w:color w:val="000000"/>
        </w:rPr>
        <w:t>.</w:t>
      </w:r>
    </w:p>
    <w:p w:rsidR="00E2718F" w:rsidRPr="00C14F01" w:rsidRDefault="00E535FE" w:rsidP="002E57D5">
      <w:pPr>
        <w:pStyle w:val="Heading2"/>
        <w:numPr>
          <w:ilvl w:val="0"/>
          <w:numId w:val="0"/>
        </w:numPr>
        <w:spacing w:before="240" w:after="0"/>
        <w:jc w:val="both"/>
      </w:pPr>
      <w:bookmarkStart w:id="15" w:name="_Toc140173452"/>
      <w:r w:rsidRPr="00C14F01">
        <w:t xml:space="preserve">1.6  </w:t>
      </w:r>
      <w:r w:rsidR="00C14F11" w:rsidRPr="00C14F01">
        <w:t>Tahapan Penelitian</w:t>
      </w:r>
      <w:bookmarkEnd w:id="15"/>
    </w:p>
    <w:p w:rsidR="00E2718F" w:rsidRPr="00C14F01" w:rsidRDefault="00C14F11">
      <w:pPr>
        <w:spacing w:before="0"/>
      </w:pPr>
      <w:r w:rsidRPr="00C14F01">
        <w:t>Tahapan penelitian</w:t>
      </w:r>
      <w:r w:rsidRPr="00C14F01">
        <w:rPr>
          <w:color w:val="FFFFFF"/>
        </w:rPr>
        <w:t>n</w:t>
      </w:r>
      <w:r w:rsidRPr="00C14F01">
        <w:t>dalam Tugas Akhir ini dideskripsikan pada pernyataan dibawah ini:</w:t>
      </w:r>
    </w:p>
    <w:p w:rsidR="00E2718F" w:rsidRPr="00C14F01" w:rsidRDefault="00C14F11" w:rsidP="002D4686">
      <w:pPr>
        <w:numPr>
          <w:ilvl w:val="0"/>
          <w:numId w:val="2"/>
        </w:numPr>
        <w:spacing w:before="0"/>
        <w:ind w:left="360"/>
      </w:pPr>
      <w:r w:rsidRPr="00C14F01">
        <w:t>Studi Literatur</w:t>
      </w:r>
    </w:p>
    <w:p w:rsidR="00E2718F" w:rsidRPr="00C14F01" w:rsidRDefault="00C14F11" w:rsidP="002D4686">
      <w:pPr>
        <w:spacing w:before="0"/>
        <w:ind w:left="360"/>
      </w:pPr>
      <w:r w:rsidRPr="00C14F01">
        <w:t>Pada tahapan</w:t>
      </w:r>
      <w:r w:rsidRPr="00C14F01">
        <w:rPr>
          <w:color w:val="FFFFFF"/>
        </w:rPr>
        <w:t>n</w:t>
      </w:r>
      <w:r w:rsidRPr="00C14F01">
        <w:t>ini dilakukan pengumpulan</w:t>
      </w:r>
      <w:r w:rsidRPr="00C14F01">
        <w:rPr>
          <w:color w:val="FFFFFF"/>
        </w:rPr>
        <w:t>n</w:t>
      </w:r>
      <w:r w:rsidRPr="00C14F01">
        <w:t>informasi terkait</w:t>
      </w:r>
      <w:r w:rsidRPr="00C14F01">
        <w:rPr>
          <w:color w:val="FFFFFF"/>
        </w:rPr>
        <w:t>t</w:t>
      </w:r>
      <w:r w:rsidRPr="00C14F01">
        <w:t xml:space="preserve">topik penelitian mengenai algoritma </w:t>
      </w:r>
      <w:r w:rsidRPr="00C14F01">
        <w:rPr>
          <w:i/>
        </w:rPr>
        <w:t>Support Vector Regression</w:t>
      </w:r>
      <w:r w:rsidRPr="00C14F01">
        <w:t xml:space="preserve"> dan </w:t>
      </w:r>
      <w:r w:rsidRPr="00C14F01">
        <w:rPr>
          <w:i/>
        </w:rPr>
        <w:t>Artificial Neural Network</w:t>
      </w:r>
      <w:r w:rsidRPr="00C14F01">
        <w:t xml:space="preserve"> dalam melakukan prediksi melalui sumber referensi jurnal, </w:t>
      </w:r>
      <w:r w:rsidRPr="00C14F01">
        <w:rPr>
          <w:i/>
        </w:rPr>
        <w:t>paper</w:t>
      </w:r>
      <w:r w:rsidRPr="00C14F01">
        <w:t xml:space="preserve">, buku, situs perguruan tinggi, dan </w:t>
      </w:r>
      <w:r w:rsidRPr="00C14F01">
        <w:rPr>
          <w:i/>
        </w:rPr>
        <w:t>website</w:t>
      </w:r>
      <w:r w:rsidRPr="00C14F01">
        <w:t xml:space="preserve"> yang terpercaya (seperti </w:t>
      </w:r>
      <w:r w:rsidRPr="00C14F01">
        <w:rPr>
          <w:i/>
        </w:rPr>
        <w:t>website</w:t>
      </w:r>
      <w:r w:rsidRPr="00C14F01">
        <w:t xml:space="preserve"> milik pemerintah dan situs berita yang bereputasi).</w:t>
      </w:r>
    </w:p>
    <w:p w:rsidR="00E2718F" w:rsidRPr="00C14F01" w:rsidRDefault="00C14F11" w:rsidP="002D4686">
      <w:pPr>
        <w:numPr>
          <w:ilvl w:val="0"/>
          <w:numId w:val="2"/>
        </w:numPr>
        <w:spacing w:before="0"/>
        <w:ind w:left="360"/>
      </w:pPr>
      <w:r w:rsidRPr="00C14F01">
        <w:t xml:space="preserve">Perumusan Masalah </w:t>
      </w:r>
    </w:p>
    <w:p w:rsidR="00E2718F" w:rsidRPr="00C14F01" w:rsidRDefault="00C14F11" w:rsidP="002D4686">
      <w:pPr>
        <w:spacing w:before="0"/>
        <w:ind w:left="360"/>
      </w:pPr>
      <w:r w:rsidRPr="00C14F01">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Pr="00C14F01" w:rsidRDefault="00C14F11" w:rsidP="002D4686">
      <w:pPr>
        <w:numPr>
          <w:ilvl w:val="0"/>
          <w:numId w:val="2"/>
        </w:numPr>
        <w:spacing w:before="0"/>
        <w:ind w:left="360"/>
      </w:pPr>
      <w:r w:rsidRPr="00C14F01">
        <w:lastRenderedPageBreak/>
        <w:t>Pengumpulan Data</w:t>
      </w:r>
      <w:r w:rsidRPr="00C14F01">
        <w:rPr>
          <w:color w:val="FFFFFF"/>
        </w:rPr>
        <w:t>a</w:t>
      </w:r>
    </w:p>
    <w:p w:rsidR="00E2718F" w:rsidRPr="00C14F01" w:rsidRDefault="00C14F11" w:rsidP="002D4686">
      <w:pPr>
        <w:pBdr>
          <w:top w:val="nil"/>
          <w:left w:val="nil"/>
          <w:bottom w:val="nil"/>
          <w:right w:val="nil"/>
          <w:between w:val="nil"/>
        </w:pBdr>
        <w:spacing w:before="0"/>
        <w:ind w:left="360"/>
        <w:rPr>
          <w:color w:val="000000"/>
        </w:rPr>
      </w:pPr>
      <w:r w:rsidRPr="00C14F01">
        <w:rPr>
          <w:color w:val="000000"/>
        </w:rPr>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Pr="00C14F01" w:rsidRDefault="0093425D" w:rsidP="002D4686">
      <w:pPr>
        <w:numPr>
          <w:ilvl w:val="0"/>
          <w:numId w:val="2"/>
        </w:numPr>
        <w:spacing w:before="0"/>
        <w:ind w:left="360"/>
      </w:pPr>
      <w:r w:rsidRPr="00C14F01">
        <w:rPr>
          <w:i/>
        </w:rPr>
        <w:t>Preprocessing</w:t>
      </w:r>
      <w:r w:rsidR="00C14F11" w:rsidRPr="00C14F01">
        <w:t xml:space="preserve"> Data</w:t>
      </w:r>
    </w:p>
    <w:p w:rsidR="00E2718F" w:rsidRPr="00C14F01" w:rsidRDefault="00C14F11" w:rsidP="002D4686">
      <w:pPr>
        <w:spacing w:before="0"/>
        <w:ind w:left="360"/>
      </w:pPr>
      <w:r w:rsidRPr="00C14F01">
        <w:t xml:space="preserve">Tahapan </w:t>
      </w:r>
      <w:r w:rsidR="0093425D" w:rsidRPr="00C14F01">
        <w:rPr>
          <w:i/>
        </w:rPr>
        <w:t>preprocessing</w:t>
      </w:r>
      <w:r w:rsidRPr="00C14F01">
        <w:t xml:space="preserve"> ini dilakukan untuk menyiapkan data yang dapat diproses oleh algoritma </w:t>
      </w:r>
      <w:r w:rsidRPr="00C14F01">
        <w:rPr>
          <w:i/>
        </w:rPr>
        <w:t>machine learning</w:t>
      </w:r>
      <w:r w:rsidRPr="00C14F01">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Pr="00C14F01" w:rsidRDefault="00C14F11" w:rsidP="002D4686">
      <w:pPr>
        <w:numPr>
          <w:ilvl w:val="0"/>
          <w:numId w:val="2"/>
        </w:numPr>
        <w:spacing w:before="0"/>
        <w:ind w:left="360"/>
      </w:pPr>
      <w:r w:rsidRPr="00C14F01">
        <w:t>Analisis Data dan Algoritma</w:t>
      </w:r>
    </w:p>
    <w:p w:rsidR="00E2718F" w:rsidRPr="00C14F01" w:rsidRDefault="00C14F11" w:rsidP="002D4686">
      <w:pPr>
        <w:spacing w:before="0"/>
        <w:ind w:left="360"/>
      </w:pPr>
      <w:r w:rsidRPr="00C14F01">
        <w:t xml:space="preserve">Pada tahapan ini peneliti melakukan analisis terhadap dataset yang akan digunakan dan akan menganalisis algoritma </w:t>
      </w:r>
      <w:r w:rsidRPr="00C14F01">
        <w:rPr>
          <w:i/>
        </w:rPr>
        <w:t>Support</w:t>
      </w:r>
      <w:r w:rsidRPr="00C14F01">
        <w:rPr>
          <w:i/>
          <w:color w:val="FFFFFF"/>
        </w:rPr>
        <w:t>t</w:t>
      </w:r>
      <w:r w:rsidRPr="00C14F01">
        <w:rPr>
          <w:i/>
        </w:rPr>
        <w:t xml:space="preserve">Vector Regression </w:t>
      </w:r>
      <w:r w:rsidRPr="00C14F01">
        <w:t xml:space="preserve">dan </w:t>
      </w:r>
      <w:r w:rsidRPr="00C14F01">
        <w:rPr>
          <w:i/>
        </w:rPr>
        <w:t>Artificial</w:t>
      </w:r>
      <w:r w:rsidRPr="00C14F01">
        <w:rPr>
          <w:i/>
          <w:color w:val="FFFFFF"/>
        </w:rPr>
        <w:t>l</w:t>
      </w:r>
      <w:r w:rsidRPr="00C14F01">
        <w:rPr>
          <w:i/>
        </w:rPr>
        <w:t>Neural Network</w:t>
      </w:r>
      <w:r w:rsidRPr="00C14F01">
        <w:rPr>
          <w:i/>
          <w:color w:val="FFFFFF"/>
        </w:rPr>
        <w:t>k</w:t>
      </w:r>
      <w:r w:rsidRPr="00C14F01">
        <w:t>(ANN). Pada analisis algoritma, peneliti memperdalam bagaimana proses kerja dari kedua algoritma. Peneliti juga membuat perhitungan matematis dari kedua algoritma tersebut.</w:t>
      </w:r>
    </w:p>
    <w:p w:rsidR="00E2718F" w:rsidRPr="00C14F01" w:rsidRDefault="00C14F11" w:rsidP="002D4686">
      <w:pPr>
        <w:numPr>
          <w:ilvl w:val="0"/>
          <w:numId w:val="2"/>
        </w:numPr>
        <w:spacing w:before="0"/>
        <w:ind w:left="360"/>
      </w:pPr>
      <w:r w:rsidRPr="00C14F01">
        <w:t>Implementasi Algoritma</w:t>
      </w:r>
    </w:p>
    <w:p w:rsidR="00E2718F" w:rsidRPr="00C14F01" w:rsidRDefault="00C14F11" w:rsidP="002D4686">
      <w:pPr>
        <w:spacing w:before="0"/>
        <w:ind w:left="360"/>
      </w:pPr>
      <w:r w:rsidRPr="00C14F01">
        <w:t xml:space="preserve">Pada tahapan ini, peneliti melakukan implementasi kedua algoritma berdasarkan hasil analisis yang telah dilakukan pada tahapan sebelumnya. </w:t>
      </w:r>
    </w:p>
    <w:p w:rsidR="00E2718F" w:rsidRPr="00C14F01" w:rsidRDefault="00C14F11" w:rsidP="002D4686">
      <w:pPr>
        <w:spacing w:before="0"/>
        <w:ind w:left="360"/>
      </w:pPr>
      <w:r w:rsidRPr="00C14F01">
        <w:t xml:space="preserve">Implementasi algoritma dilakukan dengan menggunakan bahasa python yang menjadi bahasa pembelajaran </w:t>
      </w:r>
      <w:r w:rsidRPr="00C14F01">
        <w:rPr>
          <w:i/>
        </w:rPr>
        <w:t>machine learning</w:t>
      </w:r>
      <w:r w:rsidRPr="00C14F01">
        <w:t>.</w:t>
      </w:r>
    </w:p>
    <w:p w:rsidR="00E2718F" w:rsidRPr="00C14F01" w:rsidRDefault="00C14F11" w:rsidP="002D4686">
      <w:pPr>
        <w:numPr>
          <w:ilvl w:val="0"/>
          <w:numId w:val="2"/>
        </w:numPr>
        <w:spacing w:before="0"/>
        <w:ind w:left="360"/>
      </w:pPr>
      <w:r w:rsidRPr="00C14F01">
        <w:t xml:space="preserve">Kesimpulan dan Saran Penelitian </w:t>
      </w:r>
    </w:p>
    <w:p w:rsidR="00E2718F" w:rsidRPr="00C14F01" w:rsidRDefault="00C14F11" w:rsidP="002D4686">
      <w:pPr>
        <w:spacing w:before="0"/>
        <w:ind w:left="360"/>
        <w:rPr>
          <w:color w:val="000000"/>
        </w:rPr>
      </w:pPr>
      <w:r w:rsidRPr="00C14F01">
        <w:rPr>
          <w:color w:val="000000"/>
        </w:rPr>
        <w:t xml:space="preserve">Pada tahapan ini peneliti melakukan pembahasan dan penarikan kesimpulan terhadap proses penelitian yang telah dilaksanakan yaitu dengan melakukan penerapan algoritma </w:t>
      </w:r>
      <w:r w:rsidRPr="00C14F01">
        <w:rPr>
          <w:i/>
          <w:color w:val="000000"/>
        </w:rPr>
        <w:t>Support</w:t>
      </w:r>
      <w:r w:rsidRPr="00C14F01">
        <w:rPr>
          <w:i/>
          <w:color w:val="FFFFFF"/>
        </w:rPr>
        <w:t>t</w:t>
      </w:r>
      <w:r w:rsidRPr="00C14F01">
        <w:rPr>
          <w:i/>
          <w:color w:val="000000"/>
        </w:rPr>
        <w:t>Vector Regression</w:t>
      </w:r>
      <w:r w:rsidRPr="00C14F01">
        <w:rPr>
          <w:i/>
          <w:color w:val="FFFFFF"/>
        </w:rPr>
        <w:t>n</w:t>
      </w:r>
      <w:r w:rsidRPr="00C14F01">
        <w:rPr>
          <w:color w:val="000000"/>
        </w:rPr>
        <w:t xml:space="preserve">(SVR) dan </w:t>
      </w:r>
      <w:r w:rsidRPr="00C14F01">
        <w:rPr>
          <w:i/>
          <w:color w:val="000000"/>
        </w:rPr>
        <w:t>Artificial Neural Network</w:t>
      </w:r>
      <w:r w:rsidRPr="00C14F01">
        <w:rPr>
          <w:color w:val="000000"/>
        </w:rPr>
        <w:t xml:space="preserve"> (ANN) dalam melakukan prediksi jumlah pendaftar calon mahasiswa baru Institut Teknologi Del.</w:t>
      </w:r>
    </w:p>
    <w:p w:rsidR="00E2718F" w:rsidRPr="00C14F01" w:rsidRDefault="00E2718F">
      <w:pPr>
        <w:spacing w:before="0"/>
      </w:pPr>
    </w:p>
    <w:p w:rsidR="002D4686" w:rsidRPr="00C14F01" w:rsidRDefault="002D4686">
      <w:pPr>
        <w:spacing w:before="0"/>
      </w:pPr>
    </w:p>
    <w:p w:rsidR="00E2718F" w:rsidRPr="00C14F01" w:rsidRDefault="00E535FE" w:rsidP="0069087D">
      <w:pPr>
        <w:pStyle w:val="Heading2"/>
        <w:numPr>
          <w:ilvl w:val="0"/>
          <w:numId w:val="0"/>
        </w:numPr>
        <w:spacing w:after="0"/>
        <w:jc w:val="both"/>
      </w:pPr>
      <w:bookmarkStart w:id="16" w:name="_Toc140173453"/>
      <w:r w:rsidRPr="00C14F01">
        <w:lastRenderedPageBreak/>
        <w:t xml:space="preserve">1.7  </w:t>
      </w:r>
      <w:r w:rsidR="00C14F11" w:rsidRPr="00C14F01">
        <w:t>Sistematika Penyajian</w:t>
      </w:r>
      <w:bookmarkEnd w:id="16"/>
    </w:p>
    <w:p w:rsidR="00E2718F" w:rsidRPr="00C14F01" w:rsidRDefault="00C14F11">
      <w:pPr>
        <w:spacing w:before="0" w:after="220"/>
      </w:pPr>
      <w:r w:rsidRPr="00C14F01">
        <w:t>Penelitian Tugas Akhir ini terdiri dari beberapa bab yang disusun berdasarkan sistematika sebagai berikut :</w:t>
      </w:r>
    </w:p>
    <w:tbl>
      <w:tblPr>
        <w:tblStyle w:val="affffff5"/>
        <w:tblW w:w="7838"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685"/>
        <w:gridCol w:w="6153"/>
      </w:tblGrid>
      <w:tr w:rsidR="00E2718F" w:rsidRPr="00C14F01" w:rsidTr="001F31F6">
        <w:trPr>
          <w:trHeight w:val="214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I</w:t>
            </w:r>
          </w:p>
          <w:p w:rsidR="00E2718F" w:rsidRPr="00C14F01" w:rsidRDefault="00C14F11">
            <w:pPr>
              <w:spacing w:before="0"/>
            </w:pPr>
            <w:r w:rsidRPr="00C14F01">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Pada bab ini dijelaskan mengenai latar belakang topik penelitian, rumusan permasalahan penelitian, tujuan penelitian, ruang lingkup penelitian, metode penelitian dan sistematika pe</w:t>
            </w:r>
            <w:r w:rsidRPr="00C14F01">
              <w:t>nyajian</w:t>
            </w:r>
            <w:r w:rsidRPr="00C14F01">
              <w:rPr>
                <w:color w:val="000000"/>
              </w:rPr>
              <w:t xml:space="preserve"> dalam menyusun Tugas Akhir ini.</w:t>
            </w:r>
          </w:p>
        </w:tc>
      </w:tr>
      <w:tr w:rsidR="00E2718F" w:rsidRPr="00C14F01" w:rsidTr="001F31F6">
        <w:trPr>
          <w:trHeight w:val="258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II</w:t>
            </w:r>
          </w:p>
          <w:p w:rsidR="00E2718F" w:rsidRPr="00C14F01" w:rsidRDefault="00C14F11">
            <w:pPr>
              <w:spacing w:before="0"/>
            </w:pPr>
            <w:r w:rsidRPr="00C14F01">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bab ini menjelaskan rangkuman informasi dari beberapa dasar teori berupa daftar pustaka yang mendasari dan mendukung penelitian Tugas Akhir ini. Penjelasan rinci yakni penjelasan penelitian </w:t>
            </w:r>
            <w:r w:rsidRPr="00C14F01">
              <w:t>sebelumnya</w:t>
            </w:r>
            <w:r w:rsidRPr="00C14F01">
              <w:rPr>
                <w:color w:val="000000"/>
              </w:rPr>
              <w:t xml:space="preserve"> yang mirip dengan penelitian Tugas </w:t>
            </w:r>
            <w:r w:rsidRPr="00C14F01">
              <w:t>Akhir</w:t>
            </w:r>
            <w:r w:rsidRPr="00C14F01">
              <w:rPr>
                <w:color w:val="000000"/>
              </w:rPr>
              <w:t xml:space="preserve"> dilakukan dalam dokumen ini, penjelasan teoritis dari dasar acuan jurnal, artikel, atau buku yang diangkat peneliti dalam menelaah topik dalam Tugas </w:t>
            </w:r>
            <w:r w:rsidRPr="00C14F01">
              <w:t>Akhir</w:t>
            </w:r>
            <w:r w:rsidRPr="00C14F01">
              <w:rPr>
                <w:color w:val="000000"/>
              </w:rPr>
              <w:t xml:space="preserve"> ini.</w:t>
            </w:r>
          </w:p>
        </w:tc>
      </w:tr>
      <w:tr w:rsidR="00E2718F" w:rsidRPr="00C14F01" w:rsidTr="001F31F6">
        <w:trPr>
          <w:trHeight w:val="164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III</w:t>
            </w:r>
          </w:p>
          <w:p w:rsidR="00E2718F" w:rsidRPr="00C14F01" w:rsidRDefault="00C14F11">
            <w:pPr>
              <w:spacing w:before="0"/>
            </w:pPr>
            <w:r w:rsidRPr="00C14F01">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w:t>
            </w:r>
            <w:r w:rsidRPr="00C14F01">
              <w:t>bab</w:t>
            </w:r>
            <w:r w:rsidRPr="00C14F01">
              <w:rPr>
                <w:color w:val="000000"/>
              </w:rPr>
              <w:t xml:space="preserve"> ini, peneliti memberikan penjelasan </w:t>
            </w:r>
            <w:r w:rsidRPr="00C14F01">
              <w:t>mengenai</w:t>
            </w:r>
            <w:r w:rsidRPr="00C14F01">
              <w:rPr>
                <w:color w:val="000000"/>
              </w:rPr>
              <w:t xml:space="preserve"> analisis terhadap proses yang telah </w:t>
            </w:r>
            <w:r w:rsidRPr="00C14F01">
              <w:t>ditentukan</w:t>
            </w:r>
            <w:r w:rsidRPr="00C14F01">
              <w:rPr>
                <w:color w:val="000000"/>
              </w:rPr>
              <w:t xml:space="preserve"> sebelumnya dengan </w:t>
            </w:r>
            <w:r w:rsidRPr="00C14F01">
              <w:t>metode</w:t>
            </w:r>
            <w:r w:rsidRPr="00C14F01">
              <w:rPr>
                <w:color w:val="000000"/>
              </w:rPr>
              <w:t xml:space="preserve"> yang telah dipilih untuk melakukan proses prediksi jumlah pendaftar calon mahasiswa baru</w:t>
            </w:r>
            <w:r w:rsidRPr="00C14F01">
              <w:t>.</w:t>
            </w:r>
          </w:p>
        </w:tc>
      </w:tr>
      <w:tr w:rsidR="00E2718F" w:rsidRPr="00C14F01" w:rsidTr="001F31F6">
        <w:trPr>
          <w:trHeight w:val="1629"/>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IV</w:t>
            </w:r>
            <w:r w:rsidRPr="00C14F01">
              <w:rPr>
                <w:color w:val="FFFFFF"/>
              </w:rPr>
              <w:t>V</w:t>
            </w:r>
          </w:p>
          <w:p w:rsidR="00E2718F" w:rsidRPr="00C14F01" w:rsidRDefault="00C14F11">
            <w:pPr>
              <w:spacing w:before="0"/>
            </w:pPr>
            <w:r w:rsidRPr="00C14F01">
              <w:t>Perancangan</w:t>
            </w:r>
            <w:r w:rsidRPr="00C14F01">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rPr>
                <w:color w:val="000000"/>
              </w:rPr>
            </w:pPr>
            <w:r w:rsidRPr="00C14F01">
              <w:t xml:space="preserve">Pada Bab ini, peneliti memberikan penjelasan mengenai rancangan penelitian yang akan dilakukan sehingga dapat menjelaskan secara rinci mengenai proses penelitian yang akan dilakukan dengan menggunakan </w:t>
            </w:r>
            <w:r w:rsidRPr="00C14F01">
              <w:rPr>
                <w:i/>
              </w:rPr>
              <w:t>flowchart</w:t>
            </w:r>
            <w:r w:rsidRPr="00C14F01">
              <w:t>.</w:t>
            </w:r>
          </w:p>
        </w:tc>
      </w:tr>
      <w:tr w:rsidR="00E2718F" w:rsidRPr="00C14F01" w:rsidTr="001F31F6">
        <w:trPr>
          <w:trHeight w:val="1454"/>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V</w:t>
            </w:r>
          </w:p>
          <w:p w:rsidR="00E2718F" w:rsidRPr="00C14F01" w:rsidRDefault="00C14F11">
            <w:pPr>
              <w:spacing w:before="0"/>
            </w:pPr>
            <w:r w:rsidRPr="00C14F01">
              <w:t>Implementasi</w:t>
            </w:r>
            <w:r w:rsidRPr="00C14F01">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bab ini dijelaskan bagaimana proses mengenai </w:t>
            </w:r>
            <w:r w:rsidRPr="00C14F01">
              <w:t>implementasi yang</w:t>
            </w:r>
            <w:r w:rsidRPr="00C14F01">
              <w:rPr>
                <w:color w:val="000000"/>
              </w:rPr>
              <w:t xml:space="preserve"> dilakukan </w:t>
            </w:r>
            <w:r w:rsidRPr="00C14F01">
              <w:t>berdasarkan analisis</w:t>
            </w:r>
            <w:r w:rsidRPr="00C14F01">
              <w:rPr>
                <w:color w:val="000000"/>
              </w:rPr>
              <w:t xml:space="preserve"> bab III dan perancangan yang </w:t>
            </w:r>
            <w:r w:rsidRPr="00C14F01">
              <w:t>telah dibahas</w:t>
            </w:r>
            <w:r w:rsidRPr="00C14F01">
              <w:rPr>
                <w:color w:val="000000"/>
              </w:rPr>
              <w:t xml:space="preserve"> pada Bab IV.</w:t>
            </w:r>
          </w:p>
        </w:tc>
      </w:tr>
      <w:tr w:rsidR="00E2718F" w:rsidRPr="00C14F01" w:rsidTr="001F31F6">
        <w:trPr>
          <w:trHeight w:val="1737"/>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lastRenderedPageBreak/>
              <w:t>Bab VI</w:t>
            </w:r>
          </w:p>
          <w:p w:rsidR="00E2718F" w:rsidRPr="00C14F01" w:rsidRDefault="00C14F11">
            <w:pPr>
              <w:spacing w:before="0"/>
            </w:pPr>
            <w:r w:rsidRPr="00C14F01">
              <w:t>Hasil</w:t>
            </w:r>
            <w:r w:rsidRPr="00C14F01">
              <w:rPr>
                <w:color w:val="FFFFFF"/>
              </w:rPr>
              <w:t>l</w:t>
            </w:r>
            <w:r w:rsidRPr="00C14F01">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w:t>
            </w:r>
            <w:r w:rsidRPr="00C14F01">
              <w:t>bab ini</w:t>
            </w:r>
            <w:r w:rsidRPr="00C14F01">
              <w:rPr>
                <w:color w:val="000000"/>
              </w:rPr>
              <w:t xml:space="preserve"> akan diuraikan hasil dan pembahasan dari implementasi dan percobaan yang dilakukan untuk mendapatkan hasil</w:t>
            </w:r>
            <w:r w:rsidRPr="00C14F01">
              <w:rPr>
                <w:color w:val="FFFFFF"/>
              </w:rPr>
              <w:t>l</w:t>
            </w:r>
            <w:r w:rsidRPr="00C14F01">
              <w:rPr>
                <w:color w:val="000000"/>
              </w:rPr>
              <w:t xml:space="preserve"> yang diharapkan dari penelitian</w:t>
            </w:r>
            <w:r w:rsidRPr="00C14F01">
              <w:rPr>
                <w:color w:val="FFFFFF"/>
              </w:rPr>
              <w:t>n</w:t>
            </w:r>
            <w:r w:rsidRPr="00C14F01">
              <w:rPr>
                <w:color w:val="000000"/>
              </w:rPr>
              <w:t>Tugas</w:t>
            </w:r>
            <w:r w:rsidRPr="00C14F01">
              <w:rPr>
                <w:color w:val="FFFFFF"/>
              </w:rPr>
              <w:t>s</w:t>
            </w:r>
            <w:r w:rsidRPr="00C14F01">
              <w:rPr>
                <w:color w:val="000000"/>
              </w:rPr>
              <w:t xml:space="preserve"> Akhir ini.</w:t>
            </w:r>
          </w:p>
        </w:tc>
      </w:tr>
      <w:tr w:rsidR="00E2718F" w:rsidRPr="00C14F01" w:rsidTr="001F31F6">
        <w:trPr>
          <w:trHeight w:val="162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VII</w:t>
            </w:r>
          </w:p>
          <w:p w:rsidR="00E2718F" w:rsidRPr="00C14F01" w:rsidRDefault="00C14F11">
            <w:pPr>
              <w:spacing w:before="0"/>
            </w:pPr>
            <w:r w:rsidRPr="00C14F01">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bab ini akan disampaikan </w:t>
            </w:r>
            <w:r w:rsidRPr="00C14F01">
              <w:t>kesimpulan dari</w:t>
            </w:r>
            <w:r w:rsidRPr="00C14F01">
              <w:rPr>
                <w:color w:val="000000"/>
              </w:rPr>
              <w:t xml:space="preserve"> hasil implementasi dan percobaan dalam penelitian </w:t>
            </w:r>
            <w:r w:rsidRPr="00C14F01">
              <w:t>yang dilakukan</w:t>
            </w:r>
            <w:r w:rsidRPr="00C14F01">
              <w:rPr>
                <w:color w:val="000000"/>
              </w:rPr>
              <w:t xml:space="preserve">. Dan juga akan disampaikan beberapa saran yang diperlukan untuk </w:t>
            </w:r>
            <w:r w:rsidRPr="00C14F01">
              <w:t>penelitian selanjutnya</w:t>
            </w:r>
            <w:r w:rsidRPr="00C14F01">
              <w:rPr>
                <w:color w:val="000000"/>
              </w:rPr>
              <w:t>.</w:t>
            </w:r>
          </w:p>
        </w:tc>
      </w:tr>
    </w:tbl>
    <w:p w:rsidR="00E2718F" w:rsidRPr="00C14F01" w:rsidRDefault="00E2718F">
      <w:pPr>
        <w:tabs>
          <w:tab w:val="left" w:pos="5100"/>
        </w:tabs>
        <w:sectPr w:rsidR="00E2718F" w:rsidRPr="00C14F01" w:rsidSect="00C94826">
          <w:headerReference w:type="default" r:id="rId19"/>
          <w:footerReference w:type="default" r:id="rId20"/>
          <w:footerReference w:type="first" r:id="rId21"/>
          <w:pgSz w:w="11909" w:h="16834"/>
          <w:pgMar w:top="1701" w:right="1701" w:bottom="1701" w:left="2296" w:header="851" w:footer="1418" w:gutter="0"/>
          <w:pgNumType w:start="1"/>
          <w:cols w:space="720"/>
          <w:titlePg/>
        </w:sectPr>
      </w:pPr>
    </w:p>
    <w:p w:rsidR="00E2718F" w:rsidRPr="00C14F01" w:rsidRDefault="00C14F11" w:rsidP="002E57D5">
      <w:pPr>
        <w:pStyle w:val="Heading1"/>
        <w:numPr>
          <w:ilvl w:val="0"/>
          <w:numId w:val="0"/>
        </w:numPr>
      </w:pPr>
      <w:bookmarkStart w:id="17" w:name="_Toc140173454"/>
      <w:r w:rsidRPr="00C14F01">
        <w:lastRenderedPageBreak/>
        <w:t>BAB 2</w:t>
      </w:r>
      <w:r w:rsidRPr="00C14F01">
        <w:br/>
        <w:t>TINJAUAN PUSTAKA</w:t>
      </w:r>
      <w:bookmarkEnd w:id="17"/>
    </w:p>
    <w:p w:rsidR="00E2718F" w:rsidRPr="00C14F01" w:rsidRDefault="00C14F11" w:rsidP="002D4686">
      <w:r w:rsidRPr="00C14F01">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Pr="00C14F01" w:rsidRDefault="00C14F11" w:rsidP="002D4686">
      <w:pPr>
        <w:pStyle w:val="Heading2"/>
        <w:numPr>
          <w:ilvl w:val="0"/>
          <w:numId w:val="0"/>
        </w:numPr>
        <w:spacing w:before="240" w:after="0"/>
        <w:jc w:val="both"/>
      </w:pPr>
      <w:bookmarkStart w:id="18" w:name="_Toc140173455"/>
      <w:r w:rsidRPr="00C14F01">
        <w:t>2.1  Penelitian Terkait</w:t>
      </w:r>
      <w:bookmarkEnd w:id="18"/>
    </w:p>
    <w:p w:rsidR="00E2718F" w:rsidRPr="00C14F01" w:rsidRDefault="00C14F11">
      <w:pPr>
        <w:spacing w:before="0"/>
      </w:pPr>
      <w:r w:rsidRPr="00C14F01">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Pr="00C14F01" w:rsidRDefault="00C14F11" w:rsidP="002C7DE3">
      <w:pPr>
        <w:numPr>
          <w:ilvl w:val="3"/>
          <w:numId w:val="19"/>
        </w:numPr>
        <w:spacing w:before="0"/>
        <w:ind w:left="360"/>
      </w:pPr>
      <w:r w:rsidRPr="00C14F01">
        <w:t>Perbandingan Algoritma Backpropagation Neural Network dan Long Short Term Memory</w:t>
      </w:r>
      <w:r w:rsidRPr="00C14F01">
        <w:rPr>
          <w:color w:val="FFFFFF"/>
        </w:rPr>
        <w:t>y</w:t>
      </w:r>
      <w:r w:rsidRPr="00C14F01">
        <w:t>dalam Memprediksi Harga Bitcoin</w:t>
      </w:r>
      <w:r w:rsidRPr="00C14F01">
        <w:rPr>
          <w:color w:val="FFFFFF"/>
        </w:rPr>
        <w:t>n</w:t>
      </w:r>
      <w:r w:rsidRPr="00C14F01">
        <w:t xml:space="preserve"> </w:t>
      </w:r>
    </w:p>
    <w:p w:rsidR="00E2718F" w:rsidRPr="00C14F01" w:rsidRDefault="002A33D8" w:rsidP="002A33D8">
      <w:pPr>
        <w:ind w:left="426"/>
      </w:pPr>
      <w:r w:rsidRPr="00C14F01">
        <w:t>Pada jurnal ini, penulis membuat sebuah penelitian mengenai perbandingan antar</w:t>
      </w:r>
      <w:r w:rsidR="00AF6B32" w:rsidRPr="00C14F01">
        <w:t>a</w:t>
      </w:r>
      <w:r w:rsidRPr="00C14F01">
        <w:t xml:space="preserve"> dua algoritma </w:t>
      </w:r>
      <w:r w:rsidRPr="00C14F01">
        <w:rPr>
          <w:i/>
        </w:rPr>
        <w:t>machine learning</w:t>
      </w:r>
      <w:r w:rsidRPr="00C14F01">
        <w:t xml:space="preserve"> yang berbeda, yaitu algoritma LSTM dan </w:t>
      </w:r>
      <w:r w:rsidR="008E137A" w:rsidRPr="00C14F01">
        <w:rPr>
          <w:i/>
        </w:rPr>
        <w:t>b</w:t>
      </w:r>
      <w:r w:rsidRPr="00C14F01">
        <w:rPr>
          <w:i/>
        </w:rPr>
        <w:t>ackpropagation</w:t>
      </w:r>
      <w:r w:rsidRPr="00C14F01">
        <w:t>. Dataset yang digunakan berisi data histori dari tanggal 1 Januari 2015 sampai dengan 31 Maret 2022 dengan atri</w:t>
      </w:r>
      <w:r w:rsidR="008E137A" w:rsidRPr="00C14F01">
        <w:t xml:space="preserve">but dataset antara lain adalah </w:t>
      </w:r>
      <w:r w:rsidR="008E137A" w:rsidRPr="00C14F01">
        <w:rPr>
          <w:i/>
        </w:rPr>
        <w:t>Date, Open, High, Low, Close</w:t>
      </w:r>
      <w:r w:rsidRPr="00C14F01">
        <w:rPr>
          <w:i/>
        </w:rPr>
        <w:t>,</w:t>
      </w:r>
      <w:r w:rsidRPr="00C14F01">
        <w:t xml:space="preserve"> dan </w:t>
      </w:r>
      <w:r w:rsidRPr="00C14F01">
        <w:rPr>
          <w:i/>
        </w:rPr>
        <w:t>Volum</w:t>
      </w:r>
      <w:r w:rsidR="008E137A" w:rsidRPr="00C14F01">
        <w:rPr>
          <w:i/>
        </w:rPr>
        <w:t>e</w:t>
      </w:r>
      <w:r w:rsidRPr="00C14F01">
        <w:rPr>
          <w:i/>
        </w:rPr>
        <w:t>.</w:t>
      </w:r>
      <w:r w:rsidRPr="00C14F01">
        <w:t xml:space="preserve"> Pada jurnal tersebut peneliti melakukan percobaan pada kedua algoritma dengan menguji jumlah </w:t>
      </w:r>
      <w:r w:rsidRPr="00C14F01">
        <w:rPr>
          <w:i/>
        </w:rPr>
        <w:t>neuron</w:t>
      </w:r>
      <w:r w:rsidRPr="00C14F01">
        <w:t xml:space="preserve"> yang dibuat pada </w:t>
      </w:r>
      <w:r w:rsidRPr="00C14F01">
        <w:rPr>
          <w:i/>
        </w:rPr>
        <w:t>hidden layer</w:t>
      </w:r>
      <w:r w:rsidRPr="00C14F01">
        <w:t xml:space="preserve"> kedua algoritma. Dari hasil penelitian tersebut terlihat bahwa pemilihan jumlah </w:t>
      </w:r>
      <w:r w:rsidRPr="00C14F01">
        <w:rPr>
          <w:i/>
        </w:rPr>
        <w:t>neuron</w:t>
      </w:r>
      <w:r w:rsidRPr="00C14F01">
        <w:t xml:space="preserve"> pada </w:t>
      </w:r>
      <w:r w:rsidRPr="00C14F01">
        <w:rPr>
          <w:i/>
        </w:rPr>
        <w:t>hidden layer</w:t>
      </w:r>
      <w:r w:rsidRPr="00C14F01">
        <w:t xml:space="preserve"> mempengaruhi nilai RMSE yang akan dihasilkan oleh model. Pada percobaan dengan algoritma LSTM, model yang menghasilkan nilai RMSE </w:t>
      </w:r>
      <w:r w:rsidRPr="00C14F01">
        <w:lastRenderedPageBreak/>
        <w:t xml:space="preserve">terbaik adalah model dengan jumlah </w:t>
      </w:r>
      <w:r w:rsidRPr="00C14F01">
        <w:rPr>
          <w:i/>
        </w:rPr>
        <w:t>neuron</w:t>
      </w:r>
      <w:r w:rsidRPr="00C14F01">
        <w:t xml:space="preserve"> pada </w:t>
      </w:r>
      <w:r w:rsidRPr="00C14F01">
        <w:rPr>
          <w:i/>
        </w:rPr>
        <w:t>hidden layer</w:t>
      </w:r>
      <w:r w:rsidRPr="00C14F01">
        <w:t xml:space="preserve"> 512, sedangkan untuk algoritma </w:t>
      </w:r>
      <w:r w:rsidR="008E137A" w:rsidRPr="00C14F01">
        <w:rPr>
          <w:i/>
        </w:rPr>
        <w:t>b</w:t>
      </w:r>
      <w:r w:rsidRPr="00C14F01">
        <w:rPr>
          <w:i/>
        </w:rPr>
        <w:t>ackpropagation</w:t>
      </w:r>
      <w:r w:rsidRPr="00C14F01">
        <w:t xml:space="preserve"> nilai RMSE terbaik dihasilkan oleh model dengan jumlah </w:t>
      </w:r>
      <w:r w:rsidRPr="00C14F01">
        <w:rPr>
          <w:i/>
        </w:rPr>
        <w:t>neuron</w:t>
      </w:r>
      <w:r w:rsidRPr="00C14F01">
        <w:t xml:space="preserve"> pada </w:t>
      </w:r>
      <w:r w:rsidRPr="00C14F01">
        <w:rPr>
          <w:i/>
        </w:rPr>
        <w:t>hidden layer</w:t>
      </w:r>
      <w:r w:rsidRPr="00C14F01">
        <w:t xml:space="preserve"> adalah 4. Dari hasil percobaan tersebut hasil terbaik dari kedua algoritma kemudian dibandingkan algoritma yang menghasilkan nilai RMSE yang lebih baik, dimana algoritma yang menghasilkan RMSE terbaik diperoleh dari m</w:t>
      </w:r>
      <w:r w:rsidR="00046E98" w:rsidRPr="00C14F01">
        <w:t xml:space="preserve">odel algoritma </w:t>
      </w:r>
      <w:r w:rsidR="00046E98" w:rsidRPr="00C14F01">
        <w:rPr>
          <w:i/>
        </w:rPr>
        <w:t>b</w:t>
      </w:r>
      <w:r w:rsidRPr="00C14F01">
        <w:rPr>
          <w:i/>
        </w:rPr>
        <w:t>ackpropagation</w:t>
      </w:r>
      <w:r w:rsidRPr="00C14F01">
        <w:t xml:space="preserve"> </w:t>
      </w:r>
      <w:r w:rsidR="002E57D5" w:rsidRPr="00C14F01">
        <w:fldChar w:fldCharType="begin" w:fldLock="1"/>
      </w:r>
      <w:r w:rsidR="002E57D5" w:rsidRPr="00C14F01">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rsidRPr="00C14F01">
        <w:fldChar w:fldCharType="separate"/>
      </w:r>
      <w:r w:rsidR="002E57D5" w:rsidRPr="00C14F01">
        <w:rPr>
          <w:noProof/>
        </w:rPr>
        <w:t>(Andreas et al., 2022)</w:t>
      </w:r>
      <w:r w:rsidR="002E57D5" w:rsidRPr="00C14F01">
        <w:fldChar w:fldCharType="end"/>
      </w:r>
      <w:r w:rsidR="00C14F11" w:rsidRPr="00C14F01">
        <w:t>.  </w:t>
      </w:r>
    </w:p>
    <w:p w:rsidR="002A33D8" w:rsidRPr="00C14F01" w:rsidRDefault="00C14F11" w:rsidP="002C7DE3">
      <w:pPr>
        <w:numPr>
          <w:ilvl w:val="3"/>
          <w:numId w:val="19"/>
        </w:numPr>
        <w:pBdr>
          <w:top w:val="nil"/>
          <w:left w:val="nil"/>
          <w:bottom w:val="nil"/>
          <w:right w:val="nil"/>
          <w:between w:val="nil"/>
        </w:pBdr>
        <w:ind w:left="360"/>
        <w:rPr>
          <w:color w:val="000000"/>
        </w:rPr>
      </w:pPr>
      <w:r w:rsidRPr="00C14F01">
        <w:t>Machine Learning menggunakan Perbandingan Dua Algoritma Antara Support Vector Regression (SVR) dan Decision Tree u</w:t>
      </w:r>
      <w:r w:rsidR="002E57D5" w:rsidRPr="00C14F01">
        <w:t>ntuk Memprediksi Harga Saham Agr</w:t>
      </w:r>
      <w:r w:rsidRPr="00C14F01">
        <w:t>o.</w:t>
      </w:r>
      <w:r w:rsidRPr="00C14F01">
        <w:rPr>
          <w:color w:val="000000"/>
        </w:rPr>
        <w:t xml:space="preserve"> </w:t>
      </w:r>
    </w:p>
    <w:p w:rsidR="00E2718F" w:rsidRPr="00C14F01" w:rsidRDefault="002A33D8" w:rsidP="002C7DE3">
      <w:pPr>
        <w:ind w:left="360"/>
      </w:pPr>
      <w:r w:rsidRPr="00C14F01">
        <w:t>Pada jurnal ini, penulis membuat perbandingan antar</w:t>
      </w:r>
      <w:r w:rsidR="00AF6B32" w:rsidRPr="00C14F01">
        <w:t>a</w:t>
      </w:r>
      <w:r w:rsidRPr="00C14F01">
        <w:t xml:space="preserve"> algoritma </w:t>
      </w:r>
      <w:r w:rsidR="00046E98" w:rsidRPr="00C14F01">
        <w:rPr>
          <w:i/>
        </w:rPr>
        <w:t>support vector regression</w:t>
      </w:r>
      <w:r w:rsidR="00046E98" w:rsidRPr="00C14F01">
        <w:t xml:space="preserve"> dan </w:t>
      </w:r>
      <w:r w:rsidR="00046E98" w:rsidRPr="00C14F01">
        <w:rPr>
          <w:i/>
        </w:rPr>
        <w:t>decision tree</w:t>
      </w:r>
      <w:r w:rsidR="00046E98" w:rsidRPr="00C14F01">
        <w:t xml:space="preserve"> dalam memprediksi harga saham </w:t>
      </w:r>
      <w:r w:rsidR="00046E98" w:rsidRPr="00C14F01">
        <w:rPr>
          <w:i/>
        </w:rPr>
        <w:t>argo</w:t>
      </w:r>
      <w:r w:rsidRPr="00C14F01">
        <w:t xml:space="preserve">. Dataset yang digunakan diperoleh dari </w:t>
      </w:r>
      <w:r w:rsidRPr="00C14F01">
        <w:rPr>
          <w:i/>
        </w:rPr>
        <w:t>yahoo finance</w:t>
      </w:r>
      <w:r w:rsidRPr="00C14F01">
        <w:t xml:space="preserve"> yang mana data diambil dari 4 April 2022 sampai dengan 23 November 2022. Pada percobaan yang dilakukan pada algoritma penulis hanya melakukan percobaan secara sederhana dimana hanya dilakukan penentuan jenis kernel yang digunakan untuk percobaan algoritma </w:t>
      </w:r>
      <w:r w:rsidRPr="00C14F01">
        <w:rPr>
          <w:i/>
        </w:rPr>
        <w:t>support vector regression</w:t>
      </w:r>
      <w:r w:rsidRPr="00C14F01">
        <w:t xml:space="preserve"> dan penentuan nilai </w:t>
      </w:r>
      <w:r w:rsidRPr="00C14F01">
        <w:rPr>
          <w:i/>
        </w:rPr>
        <w:t>random state</w:t>
      </w:r>
      <w:r w:rsidRPr="00C14F01">
        <w:t xml:space="preserve"> yang akan digunakan pada algoritma </w:t>
      </w:r>
      <w:r w:rsidRPr="00C14F01">
        <w:rPr>
          <w:i/>
        </w:rPr>
        <w:t>decision tree</w:t>
      </w:r>
      <w:r w:rsidRPr="00C14F01">
        <w:t xml:space="preserve">. Pada algoritma </w:t>
      </w:r>
      <w:r w:rsidRPr="00C14F01">
        <w:rPr>
          <w:i/>
        </w:rPr>
        <w:t>support vector regression</w:t>
      </w:r>
      <w:r w:rsidRPr="00C14F01">
        <w:t>, penulis hanya m</w:t>
      </w:r>
      <w:r w:rsidR="00AF6B32" w:rsidRPr="00C14F01">
        <w:t>elakukan percobaan dengan mengg</w:t>
      </w:r>
      <w:r w:rsidRPr="00C14F01">
        <w:t xml:space="preserve">unakan kernel </w:t>
      </w:r>
      <w:r w:rsidRPr="00C14F01">
        <w:rPr>
          <w:i/>
        </w:rPr>
        <w:t>linear</w:t>
      </w:r>
      <w:r w:rsidRPr="00C14F01">
        <w:t xml:space="preserve"> dan pada algoritma </w:t>
      </w:r>
      <w:r w:rsidRPr="00C14F01">
        <w:rPr>
          <w:i/>
        </w:rPr>
        <w:t>decision tree</w:t>
      </w:r>
      <w:r w:rsidRPr="00C14F01">
        <w:t xml:space="preserve"> penulis melakukan percobaan dengan nilai </w:t>
      </w:r>
      <w:r w:rsidRPr="00C14F01">
        <w:rPr>
          <w:i/>
        </w:rPr>
        <w:t>random state</w:t>
      </w:r>
      <w:r w:rsidRPr="00C14F01">
        <w:t xml:space="preserve"> = 2. Dari hasil percobaan yang dilakukan penulis bahwa algoritma yang menghasilkan nilai RMSE terbaik diperoleh pada model algoritma </w:t>
      </w:r>
      <w:r w:rsidRPr="00C14F01">
        <w:rPr>
          <w:i/>
        </w:rPr>
        <w:t>support vector regression</w:t>
      </w:r>
      <w:r w:rsidRPr="00C14F01">
        <w:t xml:space="preserve"> </w:t>
      </w:r>
      <w:r w:rsidR="002E57D5" w:rsidRPr="00C14F01">
        <w:fldChar w:fldCharType="begin" w:fldLock="1"/>
      </w:r>
      <w:r w:rsidR="008E6C52" w:rsidRPr="00C14F01">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rsidRPr="00C14F01">
        <w:fldChar w:fldCharType="separate"/>
      </w:r>
      <w:r w:rsidR="002E57D5" w:rsidRPr="00C14F01">
        <w:rPr>
          <w:noProof/>
        </w:rPr>
        <w:t>(Lembong, 2022)</w:t>
      </w:r>
      <w:r w:rsidR="002E57D5" w:rsidRPr="00C14F01">
        <w:fldChar w:fldCharType="end"/>
      </w:r>
      <w:r w:rsidR="002E57D5" w:rsidRPr="00C14F01">
        <w:t>.</w:t>
      </w:r>
    </w:p>
    <w:p w:rsidR="00E2718F" w:rsidRPr="00C14F01" w:rsidRDefault="00C14F11" w:rsidP="002C7DE3">
      <w:pPr>
        <w:numPr>
          <w:ilvl w:val="3"/>
          <w:numId w:val="19"/>
        </w:numPr>
        <w:pBdr>
          <w:top w:val="nil"/>
          <w:left w:val="nil"/>
          <w:bottom w:val="nil"/>
          <w:right w:val="nil"/>
          <w:between w:val="nil"/>
        </w:pBdr>
        <w:ind w:left="360"/>
        <w:rPr>
          <w:color w:val="000000"/>
        </w:rPr>
      </w:pPr>
      <w:r w:rsidRPr="00C14F01">
        <w:t>Analisis Support Vector Regression (SVR) dengan Kernel Radial Basis Function (RBF) untuk Memprediksi Laju Inflasi di Indonesia.</w:t>
      </w:r>
    </w:p>
    <w:p w:rsidR="00E2718F" w:rsidRPr="00C14F01" w:rsidRDefault="002A33D8" w:rsidP="002C7DE3">
      <w:pPr>
        <w:pStyle w:val="ListParagraph"/>
        <w:ind w:left="360"/>
      </w:pPr>
      <w:r w:rsidRPr="00C14F01">
        <w:lastRenderedPageBreak/>
        <w:t xml:space="preserve">Pada jurnal ini penulis melakukan analisis </w:t>
      </w:r>
      <w:r w:rsidRPr="00C14F01">
        <w:rPr>
          <w:i/>
        </w:rPr>
        <w:t>support vector regression</w:t>
      </w:r>
      <w:r w:rsidRPr="00C14F01">
        <w:t xml:space="preserve"> dengan menggunakan kernel </w:t>
      </w:r>
      <w:r w:rsidR="00046E98" w:rsidRPr="00C14F01">
        <w:rPr>
          <w:i/>
        </w:rPr>
        <w:t>radial basis function</w:t>
      </w:r>
      <w:r w:rsidR="00046E98" w:rsidRPr="00C14F01">
        <w:t xml:space="preserve"> </w:t>
      </w:r>
      <w:r w:rsidRPr="00C14F01">
        <w:t xml:space="preserve">(RBF). Dataset yang digunakan pada proses penelitian ini merupakan data inflasi berdasarkan indeks harga konsumen setiap bulan mulai dari Januari 2015 sampai dengan Desember 2020. Pada saat melakukan percobaan, penulis menggunakan teknik </w:t>
      </w:r>
      <w:r w:rsidRPr="00C14F01">
        <w:rPr>
          <w:i/>
        </w:rPr>
        <w:t>gridsearch</w:t>
      </w:r>
      <w:r w:rsidRPr="00C14F01">
        <w:t xml:space="preserve"> untuk menentukan nilai parameter optimal yang akan digunakan pada algoritma. Dari hasil metode </w:t>
      </w:r>
      <w:r w:rsidRPr="00C14F01">
        <w:rPr>
          <w:i/>
        </w:rPr>
        <w:t>gridsearch</w:t>
      </w:r>
      <w:r w:rsidRPr="00C14F01">
        <w:t xml:space="preserve"> yang telah dilakukan diperoleh nilai parameter yang optimal adalah </w:t>
      </w:r>
      <m:oMath>
        <m:r>
          <w:rPr>
            <w:rFonts w:ascii="Cambria Math" w:hAnsi="Cambria Math"/>
          </w:rPr>
          <m:t xml:space="preserve">ε=0.1 , ∁ =1 , γ=3. </m:t>
        </m:r>
      </m:oMath>
      <w:r w:rsidRPr="00C14F01">
        <w:rPr>
          <w:rFonts w:eastAsiaTheme="minorEastAsia"/>
        </w:rPr>
        <w:t xml:space="preserve">Nilai parameter ini akan digunakan untuk melakukan prediksi pada model. Dari hasil pemodelan yang diperoleh dengan menggunakan parameter hasil </w:t>
      </w:r>
      <w:r w:rsidRPr="00C14F01">
        <w:rPr>
          <w:rFonts w:eastAsiaTheme="minorEastAsia"/>
          <w:i/>
        </w:rPr>
        <w:t>gridsearch</w:t>
      </w:r>
      <w:r w:rsidRPr="00C14F01">
        <w:rPr>
          <w:rFonts w:eastAsiaTheme="minorEastAsia"/>
        </w:rPr>
        <w:t xml:space="preserve">, diperoleh nilai RMSE dari model adalah 0.0020 yang artinya kemampuan model dapat mengikuti pola data dengan baik </w:t>
      </w:r>
      <w:r w:rsidR="00126CE8" w:rsidRPr="00C14F01">
        <w:fldChar w:fldCharType="begin" w:fldLock="1"/>
      </w:r>
      <w:r w:rsidR="00126CE8" w:rsidRPr="00C14F01">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rsidRPr="00C14F01">
        <w:fldChar w:fldCharType="separate"/>
      </w:r>
      <w:r w:rsidR="00126CE8" w:rsidRPr="00C14F01">
        <w:rPr>
          <w:noProof/>
        </w:rPr>
        <w:t>(Rais, 2022)</w:t>
      </w:r>
      <w:r w:rsidR="00126CE8" w:rsidRPr="00C14F01">
        <w:fldChar w:fldCharType="end"/>
      </w:r>
      <w:r w:rsidR="00126CE8" w:rsidRPr="00C14F01">
        <w:t>.</w:t>
      </w:r>
    </w:p>
    <w:p w:rsidR="002A33D8" w:rsidRPr="00C14F01" w:rsidRDefault="00FF35D3" w:rsidP="002C7DE3">
      <w:pPr>
        <w:numPr>
          <w:ilvl w:val="3"/>
          <w:numId w:val="19"/>
        </w:numPr>
        <w:spacing w:after="220"/>
        <w:ind w:left="360"/>
      </w:pPr>
      <w:r w:rsidRPr="00C14F01">
        <w:rPr>
          <w:i/>
        </w:rPr>
        <w:t xml:space="preserve">Application </w:t>
      </w:r>
      <w:r w:rsidR="002A33D8" w:rsidRPr="00C14F01">
        <w:rPr>
          <w:i/>
        </w:rPr>
        <w:t>of Artificial Neural Network and Support Vector Regresion in Predicting Mass of Ber Fruits (</w:t>
      </w:r>
      <w:r w:rsidRPr="00C14F01">
        <w:rPr>
          <w:i/>
        </w:rPr>
        <w:t xml:space="preserve">Ziziphus </w:t>
      </w:r>
      <w:r w:rsidR="002A33D8" w:rsidRPr="00C14F01">
        <w:rPr>
          <w:i/>
        </w:rPr>
        <w:t xml:space="preserve">Mauritiana </w:t>
      </w:r>
      <w:r w:rsidRPr="00C14F01">
        <w:rPr>
          <w:i/>
        </w:rPr>
        <w:t>Lamk</w:t>
      </w:r>
      <w:r w:rsidR="002A33D8" w:rsidRPr="00C14F01">
        <w:rPr>
          <w:i/>
        </w:rPr>
        <w:t>) Based on Fruit Axial Dimensions</w:t>
      </w:r>
      <w:r w:rsidRPr="00C14F01">
        <w:t xml:space="preserve">. </w:t>
      </w:r>
    </w:p>
    <w:p w:rsidR="00FF35D3" w:rsidRPr="00C14F01" w:rsidRDefault="002A33D8" w:rsidP="002C7DE3">
      <w:pPr>
        <w:ind w:left="360"/>
      </w:pPr>
      <w:r w:rsidRPr="00C14F01">
        <w:t xml:space="preserve">Pada jurnal ini, penulis melakukan percobaan untuk memprediksi massa buah ber dengan menggunakan algoritma </w:t>
      </w:r>
      <w:r w:rsidR="00046E98" w:rsidRPr="00C14F01">
        <w:rPr>
          <w:i/>
        </w:rPr>
        <w:t>artificial neural network</w:t>
      </w:r>
      <w:r w:rsidR="00046E98" w:rsidRPr="00C14F01">
        <w:t xml:space="preserve"> (ANN) dan </w:t>
      </w:r>
      <w:r w:rsidR="00046E98" w:rsidRPr="00C14F01">
        <w:rPr>
          <w:i/>
        </w:rPr>
        <w:t>support vector regression</w:t>
      </w:r>
      <w:r w:rsidR="00046E98" w:rsidRPr="00C14F01">
        <w:t xml:space="preserve"> (SVR)</w:t>
      </w:r>
      <w:r w:rsidRPr="00C14F01">
        <w:t xml:space="preserve">. Dataset yang digunakan pada penelitian ini berjumlah 600 data, dimana data dibagi ke dalam perbandingan 80:20, dimana 80% dari jumlah data (480 data) digunakan untuk training dan 20% dari jumlah data (120 data) digunakan sebagai data testing. Dari hasil percobaan yang dilakukan penulis diperoleh hasil pemodelan kedua algoritma yang menghasilkan nilai RMSE pada saat validasi yang hampir sama, dimana nilai RMSE yang diperoleh model algoritma </w:t>
      </w:r>
      <w:r w:rsidR="00046E98" w:rsidRPr="00C14F01">
        <w:rPr>
          <w:i/>
        </w:rPr>
        <w:t>artificial neural network</w:t>
      </w:r>
      <w:r w:rsidR="00046E98" w:rsidRPr="00C14F01">
        <w:t xml:space="preserve"> (ANN) </w:t>
      </w:r>
      <w:r w:rsidRPr="00C14F01">
        <w:t xml:space="preserve">adalah 1.8479 dan untuk nilai RMSE yang diperoleh algoritma </w:t>
      </w:r>
      <w:r w:rsidR="00046E98" w:rsidRPr="00C14F01">
        <w:rPr>
          <w:i/>
        </w:rPr>
        <w:t>support vector regression</w:t>
      </w:r>
      <w:r w:rsidR="00046E98" w:rsidRPr="00C14F01">
        <w:t xml:space="preserve"> (SVR)</w:t>
      </w:r>
      <w:r w:rsidRPr="00C14F01">
        <w:t xml:space="preserve"> adalah 1.8814. Berdasarkan nilai RMSE yang dihasilkan kedua model, penulis menyatakan bahwa performansi ANN dan SVR memiliki kemampuan yang hampir sama dalam melakukan prediksi. Pada </w:t>
      </w:r>
      <w:r w:rsidRPr="00C14F01">
        <w:lastRenderedPageBreak/>
        <w:t xml:space="preserve">jurnal tersebut peneliti juga memberikan keuntungan menggunakan algoritma ANN dan SVR dalam melakukan prediksi dibandingkan algoritma regresi lain, yaitu SVR dan ANN memiliki kemampuan </w:t>
      </w:r>
      <w:r w:rsidRPr="00C14F01">
        <w:rPr>
          <w:i/>
        </w:rPr>
        <w:t>aproksimasi</w:t>
      </w:r>
      <w:r w:rsidRPr="00C14F01">
        <w:t xml:space="preserve"> (pendekatan) yang umum dan dapat mengestimasi </w:t>
      </w:r>
      <w:r w:rsidR="00046E98" w:rsidRPr="00C14F01">
        <w:t xml:space="preserve">hampir semua jenis hubungan </w:t>
      </w:r>
      <w:r w:rsidR="00046E98" w:rsidRPr="00C14F01">
        <w:rPr>
          <w:i/>
        </w:rPr>
        <w:t>non-</w:t>
      </w:r>
      <w:r w:rsidRPr="00C14F01">
        <w:rPr>
          <w:i/>
        </w:rPr>
        <w:t>linear</w:t>
      </w:r>
      <w:r w:rsidRPr="00C14F01">
        <w:t xml:space="preserve">. Pada jurnal tersebut disebutkan bahwa untuk membuat model prediksi yang efektif, model SVR dan ANN membutuhkan banyak sampel data untuk dipelajari </w:t>
      </w:r>
      <w:r w:rsidR="00FF35D3" w:rsidRPr="00C14F01">
        <w:fldChar w:fldCharType="begin" w:fldLock="1"/>
      </w:r>
      <w:r w:rsidR="00F41B6C" w:rsidRPr="00C14F0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rsidR="00FF35D3" w:rsidRPr="00C14F01">
        <w:fldChar w:fldCharType="separate"/>
      </w:r>
      <w:r w:rsidR="00DB22EC" w:rsidRPr="00C14F01">
        <w:rPr>
          <w:noProof/>
        </w:rPr>
        <w:t>(Abdel-Sattar et al., 2021)</w:t>
      </w:r>
      <w:r w:rsidR="00FF35D3" w:rsidRPr="00C14F01">
        <w:fldChar w:fldCharType="end"/>
      </w:r>
      <w:r w:rsidRPr="00C14F01">
        <w:t>.</w:t>
      </w:r>
    </w:p>
    <w:p w:rsidR="002A33D8" w:rsidRPr="00C14F01" w:rsidRDefault="00C14F11" w:rsidP="002C7DE3">
      <w:pPr>
        <w:numPr>
          <w:ilvl w:val="3"/>
          <w:numId w:val="19"/>
        </w:numPr>
        <w:spacing w:after="220"/>
        <w:ind w:left="360"/>
      </w:pPr>
      <w:r w:rsidRPr="00C14F01">
        <w:t>Perbandingan</w:t>
      </w:r>
      <w:r w:rsidRPr="00C14F01">
        <w:rPr>
          <w:color w:val="FFFFFF"/>
        </w:rPr>
        <w:t>n</w:t>
      </w:r>
      <w:r w:rsidRPr="00C14F01">
        <w:t>Regresi Linear, Backpropagation, dan Fuzzy Mamdani dalam Prediksi Harga</w:t>
      </w:r>
      <w:r w:rsidRPr="00C14F01">
        <w:rPr>
          <w:color w:val="FFFFFF"/>
        </w:rPr>
        <w:t>a</w:t>
      </w:r>
      <w:r w:rsidRPr="00C14F01">
        <w:t>Emas</w:t>
      </w:r>
      <w:r w:rsidRPr="00C14F01">
        <w:rPr>
          <w:color w:val="FFFFFF"/>
        </w:rPr>
        <w:t>s</w:t>
      </w:r>
    </w:p>
    <w:p w:rsidR="002A33D8" w:rsidRPr="00C14F01" w:rsidRDefault="002A33D8" w:rsidP="002C7DE3">
      <w:pPr>
        <w:pStyle w:val="ListParagraph"/>
        <w:ind w:left="360"/>
      </w:pPr>
      <w:r w:rsidRPr="00C14F01">
        <w:t xml:space="preserve">Pada jurnal ini, penulis melakukan perbandingan model </w:t>
      </w:r>
      <w:r w:rsidRPr="00C14F01">
        <w:rPr>
          <w:i/>
        </w:rPr>
        <w:t>regresi linear</w:t>
      </w:r>
      <w:r w:rsidRPr="00C14F01">
        <w:t xml:space="preserve">, </w:t>
      </w:r>
      <w:r w:rsidRPr="00C14F01">
        <w:rPr>
          <w:i/>
        </w:rPr>
        <w:t>backpropagation</w:t>
      </w:r>
      <w:r w:rsidRPr="00C14F01">
        <w:t xml:space="preserve">, dan </w:t>
      </w:r>
      <w:r w:rsidRPr="00C14F01">
        <w:rPr>
          <w:i/>
        </w:rPr>
        <w:t>fuzzy mamdani</w:t>
      </w:r>
      <w:r w:rsidRPr="00C14F01">
        <w:t xml:space="preserve"> dalam melakukan prediksi harga emas. Dataset yang digunakan diperoleh dari</w:t>
      </w:r>
      <w:r w:rsidR="00550767" w:rsidRPr="00C14F01">
        <w:t xml:space="preserve"> sumber internet dengan variabel</w:t>
      </w:r>
      <w:r w:rsidRPr="00C14F01">
        <w:t xml:space="preserve"> yang digunakan adalah harga buka, harga beli, dan harga jual. Jumlah data yang digunakan dalam penelitian ini adalah sebanyak 120 data. Pada percobaan </w:t>
      </w:r>
      <w:r w:rsidRPr="00C14F01">
        <w:rPr>
          <w:i/>
        </w:rPr>
        <w:t>regresi linear</w:t>
      </w:r>
      <w:r w:rsidRPr="00C14F01">
        <w:t>, penulis mengubah range nilai ke dalam 0-1 dimana ketika nilai korelasi b</w:t>
      </w:r>
      <w:r w:rsidR="00550767" w:rsidRPr="00C14F01">
        <w:t>erkisar 0 bera</w:t>
      </w:r>
      <w:r w:rsidR="00AF6B32" w:rsidRPr="00C14F01">
        <w:t>r</w:t>
      </w:r>
      <w:r w:rsidR="00550767" w:rsidRPr="00C14F01">
        <w:t>ti antara variabel</w:t>
      </w:r>
      <w:r w:rsidRPr="00C14F01">
        <w:t xml:space="preserve"> tidak ada hubungan sama sekali, sedangkan untuk korelasi 1 menunjukkan pasti saling berhubungan. Hasil percobaan yang dilakukan menghasilkan nilai korelasi 0.929. Pada proses </w:t>
      </w:r>
      <w:r w:rsidRPr="00C14F01">
        <w:rPr>
          <w:i/>
        </w:rPr>
        <w:t>training backpropagation</w:t>
      </w:r>
      <w:r w:rsidRPr="00C14F01">
        <w:t xml:space="preserve"> penulis menghasilkan bobot-bobot, bobot inilah yang digunakan untuk prediksi harga emas. Berdasarkan hasil bobot yang diperoleh dan digunakan untuk prediksi, nilai korelasi yang dihasilkan adalah 0.95 hal ini menunjukkan bahwa nilai </w:t>
      </w:r>
      <w:r w:rsidRPr="00C14F01">
        <w:rPr>
          <w:i/>
        </w:rPr>
        <w:t>error</w:t>
      </w:r>
      <w:r w:rsidRPr="00C14F01">
        <w:t xml:space="preserve"> dari </w:t>
      </w:r>
      <w:r w:rsidRPr="00C14F01">
        <w:rPr>
          <w:i/>
        </w:rPr>
        <w:t>backpropagation</w:t>
      </w:r>
      <w:r w:rsidRPr="00C14F01">
        <w:t xml:space="preserve"> dalam memprediksi harga emas sekitar 0.05. Untuk proses prediksi menggunakan </w:t>
      </w:r>
      <w:r w:rsidRPr="00C14F01">
        <w:rPr>
          <w:i/>
        </w:rPr>
        <w:t>fuzzy mamdani</w:t>
      </w:r>
      <w:r w:rsidRPr="00C14F01">
        <w:t xml:space="preserve">, nilai korelasi yang diperoleh dari hasil prediksi adalah 0.0000041. Nilai ini adalah nilai korelasi terburuk yang diperoleh dari ketiga algoritma yang digunakan. Dari hasil percobaan ketiga algoritma, nilai korelasi terbaik diperoleh oleh algoritma </w:t>
      </w:r>
      <w:r w:rsidRPr="00C14F01">
        <w:rPr>
          <w:i/>
        </w:rPr>
        <w:t>backpropagation</w:t>
      </w:r>
      <w:r w:rsidRPr="00C14F01">
        <w:t xml:space="preserve"> </w:t>
      </w:r>
      <w:r w:rsidR="00126CE8" w:rsidRPr="00C14F01">
        <w:fldChar w:fldCharType="begin" w:fldLock="1"/>
      </w:r>
      <w:r w:rsidR="00126CE8" w:rsidRPr="00C14F01">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rsidRPr="00C14F01">
        <w:fldChar w:fldCharType="separate"/>
      </w:r>
      <w:r w:rsidR="00126CE8" w:rsidRPr="00C14F01">
        <w:rPr>
          <w:noProof/>
        </w:rPr>
        <w:t>(Nafi’iyah, 2016)</w:t>
      </w:r>
      <w:r w:rsidR="00126CE8" w:rsidRPr="00C14F01">
        <w:fldChar w:fldCharType="end"/>
      </w:r>
      <w:r w:rsidR="00C14F11" w:rsidRPr="00C14F01">
        <w:t xml:space="preserve">. </w:t>
      </w:r>
    </w:p>
    <w:p w:rsidR="002A33D8" w:rsidRPr="00C14F01" w:rsidRDefault="002A33D8" w:rsidP="002A33D8">
      <w:pPr>
        <w:pStyle w:val="ListParagraph"/>
        <w:ind w:left="284"/>
      </w:pPr>
    </w:p>
    <w:p w:rsidR="002A33D8" w:rsidRPr="00C14F01" w:rsidRDefault="002A33D8" w:rsidP="002C7DE3">
      <w:pPr>
        <w:pStyle w:val="ListParagraph"/>
        <w:numPr>
          <w:ilvl w:val="3"/>
          <w:numId w:val="19"/>
        </w:numPr>
        <w:spacing w:after="240"/>
        <w:ind w:left="360"/>
      </w:pPr>
      <w:r w:rsidRPr="00C14F01">
        <w:lastRenderedPageBreak/>
        <w:t>Penggunaan Support Vector Regression dalam Pemodelan Indeks Saham Syariah Indonesia dengan Algoritma Grid Search.</w:t>
      </w:r>
    </w:p>
    <w:p w:rsidR="008E137A" w:rsidRPr="00C14F01" w:rsidRDefault="008E137A" w:rsidP="008E137A">
      <w:pPr>
        <w:pStyle w:val="ListParagraph"/>
        <w:spacing w:after="240"/>
        <w:ind w:left="284"/>
      </w:pPr>
    </w:p>
    <w:p w:rsidR="002A33D8" w:rsidRPr="00C14F01" w:rsidRDefault="002A33D8" w:rsidP="002C7DE3">
      <w:pPr>
        <w:pStyle w:val="ListParagraph"/>
        <w:spacing w:before="0"/>
        <w:ind w:left="360"/>
      </w:pPr>
      <w:r w:rsidRPr="00C14F01">
        <w:t xml:space="preserve">Pada jurnal ini, penulis melakukan pencarian model indeks saham syariah Indonesia (ISSI) yang terbaik dengan menerapkan teknik </w:t>
      </w:r>
      <w:r w:rsidRPr="00C14F01">
        <w:rPr>
          <w:i/>
        </w:rPr>
        <w:t>gridsearch</w:t>
      </w:r>
      <w:r w:rsidRPr="00C14F01">
        <w:t xml:space="preserve"> pada algoritma </w:t>
      </w:r>
      <w:r w:rsidRPr="00C14F01">
        <w:rPr>
          <w:i/>
        </w:rPr>
        <w:t>support vector regression</w:t>
      </w:r>
      <w:r w:rsidRPr="00C14F01">
        <w:t xml:space="preserve"> (SVR). Teknik </w:t>
      </w:r>
      <w:r w:rsidRPr="00C14F01">
        <w:rPr>
          <w:i/>
        </w:rPr>
        <w:t>gridsearch</w:t>
      </w:r>
      <w:r w:rsidRPr="00C14F01">
        <w:t xml:space="preserve"> ini digunakan untuk mencari parameter </w:t>
      </w:r>
      <m:oMath>
        <m:r>
          <w:rPr>
            <w:rFonts w:ascii="Cambria Math" w:hAnsi="Cambria Math"/>
          </w:rPr>
          <m:t xml:space="preserve">∁, ε, γ </m:t>
        </m:r>
      </m:oMath>
      <w:r w:rsidRPr="00C14F01">
        <w:rPr>
          <w:rFonts w:eastAsiaTheme="minorEastAsia"/>
        </w:rPr>
        <w:t>yang optimal dan parameter tersebut akan digunakan pada algoritma SVR. Dataset yang digunakan pada penelitian ini adalah data bulanan dan mingguan indeks saham syariah Indonesia (ISSI) periode Agustus 2011 sampai dengan Maret 2018. Sebelum dilakukan pemodelan, penulis terlebih dahulu melakukan pembagian dataset dengan menggunakan teknik K-</w:t>
      </w:r>
      <w:r w:rsidR="00550767" w:rsidRPr="00C14F01">
        <w:rPr>
          <w:rFonts w:eastAsiaTheme="minorEastAsia"/>
          <w:i/>
        </w:rPr>
        <w:t>f</w:t>
      </w:r>
      <w:r w:rsidRPr="00C14F01">
        <w:rPr>
          <w:rFonts w:eastAsiaTheme="minorEastAsia"/>
          <w:i/>
        </w:rPr>
        <w:t>old</w:t>
      </w:r>
      <w:r w:rsidRPr="00C14F01">
        <w:rPr>
          <w:rFonts w:eastAsiaTheme="minorEastAsia"/>
        </w:rPr>
        <w:t xml:space="preserve"> </w:t>
      </w:r>
      <w:r w:rsidR="00550767" w:rsidRPr="00C14F01">
        <w:rPr>
          <w:rFonts w:eastAsiaTheme="minorEastAsia"/>
          <w:i/>
        </w:rPr>
        <w:t>c</w:t>
      </w:r>
      <w:r w:rsidRPr="00C14F01">
        <w:rPr>
          <w:rFonts w:eastAsiaTheme="minorEastAsia"/>
          <w:i/>
        </w:rPr>
        <w:t xml:space="preserve">ross </w:t>
      </w:r>
      <w:r w:rsidR="00550767" w:rsidRPr="00C14F01">
        <w:rPr>
          <w:rFonts w:eastAsiaTheme="minorEastAsia"/>
          <w:i/>
        </w:rPr>
        <w:t>v</w:t>
      </w:r>
      <w:r w:rsidRPr="00C14F01">
        <w:rPr>
          <w:rFonts w:eastAsiaTheme="minorEastAsia"/>
          <w:i/>
        </w:rPr>
        <w:t>alidation.</w:t>
      </w:r>
      <w:r w:rsidRPr="00C14F01">
        <w:rPr>
          <w:rFonts w:eastAsiaTheme="minorEastAsia"/>
        </w:rPr>
        <w:t xml:space="preserve"> K-</w:t>
      </w:r>
      <w:r w:rsidRPr="00C14F01">
        <w:rPr>
          <w:rFonts w:eastAsiaTheme="minorEastAsia"/>
          <w:i/>
        </w:rPr>
        <w:t>fold</w:t>
      </w:r>
      <w:r w:rsidRPr="00C14F01">
        <w:rPr>
          <w:rFonts w:eastAsiaTheme="minorEastAsia"/>
        </w:rPr>
        <w:t xml:space="preserve"> </w:t>
      </w:r>
      <w:r w:rsidRPr="00C14F01">
        <w:rPr>
          <w:rFonts w:eastAsiaTheme="minorEastAsia"/>
          <w:i/>
        </w:rPr>
        <w:t>cross validation</w:t>
      </w:r>
      <w:r w:rsidRPr="00C14F01">
        <w:rPr>
          <w:rFonts w:eastAsiaTheme="minorEastAsia"/>
        </w:rPr>
        <w:t xml:space="preserve"> melakukan pembagian data sebanyak k, dimana setiap k himpunan bagian yang ada menjadi data uji dan sisanya menjadi data latih.</w:t>
      </w:r>
      <w:r w:rsidRPr="00C14F01">
        <w:rPr>
          <w:rFonts w:eastAsiaTheme="minorEastAsia"/>
          <w:i/>
        </w:rPr>
        <w:t xml:space="preserve"> </w:t>
      </w:r>
      <w:r w:rsidRPr="00C14F01">
        <w:rPr>
          <w:rFonts w:eastAsiaTheme="minorEastAsia"/>
        </w:rPr>
        <w:t xml:space="preserve">Pada proses pembentukan model, penulis mendefinisikan beberapa nilai parameter, kemudian dengan menggunakan teknik </w:t>
      </w:r>
      <w:r w:rsidRPr="00C14F01">
        <w:rPr>
          <w:rFonts w:eastAsiaTheme="minorEastAsia"/>
          <w:i/>
        </w:rPr>
        <w:t>gridsearch</w:t>
      </w:r>
      <w:r w:rsidRPr="00C14F01">
        <w:rPr>
          <w:rFonts w:eastAsiaTheme="minorEastAsia"/>
        </w:rPr>
        <w:t xml:space="preserve"> mencari nilai parameter yang terbaik. Dari hasil </w:t>
      </w:r>
      <w:r w:rsidRPr="00C14F01">
        <w:rPr>
          <w:rFonts w:eastAsiaTheme="minorEastAsia"/>
          <w:i/>
        </w:rPr>
        <w:t xml:space="preserve">gridsearch </w:t>
      </w:r>
      <w:r w:rsidRPr="00C14F01">
        <w:rPr>
          <w:rFonts w:eastAsiaTheme="minorEastAsia"/>
        </w:rPr>
        <w:t xml:space="preserve">yang telah dilakukan, diperoleh nilai parameter terbaik dari antara nilai parameter yang didefinisikan adalah </w:t>
      </w:r>
      <m:oMath>
        <m:r>
          <w:rPr>
            <w:rFonts w:ascii="Cambria Math" w:eastAsiaTheme="minorEastAsia" w:hAnsi="Cambria Math"/>
          </w:rPr>
          <m:t xml:space="preserve">∁ =2,  ε=0.03, </m:t>
        </m:r>
      </m:oMath>
      <w:r w:rsidRPr="00C14F01">
        <w:rPr>
          <w:rFonts w:eastAsiaTheme="minorEastAsia"/>
        </w:rPr>
        <w:t xml:space="preserve">dan kernel yang terbaik adalah </w:t>
      </w:r>
      <w:r w:rsidRPr="00C14F01">
        <w:rPr>
          <w:rFonts w:eastAsiaTheme="minorEastAsia"/>
          <w:i/>
        </w:rPr>
        <w:t>kernel linear</w:t>
      </w:r>
      <w:r w:rsidRPr="00C14F01">
        <w:rPr>
          <w:rFonts w:eastAsiaTheme="minorEastAsia"/>
        </w:rPr>
        <w:t>. Hasil nilai RMSE yang diperoleh dari nilai parameter terbaik tersebut adalah 2.289, nilai RMSE tersebut adalah nilai RMSE terbaik dari nilai RMSE model-model yang dibuat oleh penulis</w:t>
      </w:r>
      <w:r w:rsidR="008E137A" w:rsidRPr="00C14F01">
        <w:rPr>
          <w:rFonts w:eastAsiaTheme="minorEastAsia"/>
        </w:rPr>
        <w:t xml:space="preserve"> </w:t>
      </w:r>
      <w:r w:rsidR="008E137A" w:rsidRPr="00C14F01">
        <w:rPr>
          <w:rFonts w:eastAsiaTheme="minorEastAsia"/>
        </w:rPr>
        <w:fldChar w:fldCharType="begin" w:fldLock="1"/>
      </w:r>
      <w:r w:rsidR="007B7851" w:rsidRPr="00C14F01">
        <w:rPr>
          <w:rFonts w:eastAsiaTheme="minorEastAsia"/>
        </w:rP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8E137A" w:rsidRPr="00C14F01">
        <w:rPr>
          <w:rFonts w:eastAsiaTheme="minorEastAsia"/>
        </w:rPr>
        <w:fldChar w:fldCharType="separate"/>
      </w:r>
      <w:r w:rsidR="008E137A" w:rsidRPr="00C14F01">
        <w:rPr>
          <w:rFonts w:eastAsiaTheme="minorEastAsia"/>
          <w:noProof/>
        </w:rPr>
        <w:t>(Saputra et al., 2019)</w:t>
      </w:r>
      <w:r w:rsidR="008E137A" w:rsidRPr="00C14F01">
        <w:rPr>
          <w:rFonts w:eastAsiaTheme="minorEastAsia"/>
        </w:rPr>
        <w:fldChar w:fldCharType="end"/>
      </w:r>
      <w:r w:rsidRPr="00C14F01">
        <w:rPr>
          <w:rFonts w:eastAsiaTheme="minorEastAsia"/>
        </w:rPr>
        <w:t xml:space="preserve">. </w:t>
      </w:r>
    </w:p>
    <w:p w:rsidR="002A33D8" w:rsidRPr="00C14F01" w:rsidRDefault="002A33D8" w:rsidP="002A33D8">
      <w:pPr>
        <w:pStyle w:val="ListParagraph"/>
        <w:ind w:left="284"/>
      </w:pPr>
    </w:p>
    <w:p w:rsidR="00E2718F" w:rsidRPr="00C14F01" w:rsidRDefault="00C14F11" w:rsidP="00126CE8">
      <w:pPr>
        <w:pStyle w:val="Heading2"/>
        <w:numPr>
          <w:ilvl w:val="0"/>
          <w:numId w:val="0"/>
        </w:numPr>
        <w:spacing w:after="0"/>
      </w:pPr>
      <w:bookmarkStart w:id="19" w:name="_Toc140173456"/>
      <w:r w:rsidRPr="00C14F01">
        <w:t>2.2  Pendaftaran Calon Mahasiswa Baru</w:t>
      </w:r>
      <w:bookmarkEnd w:id="19"/>
    </w:p>
    <w:p w:rsidR="00E2718F" w:rsidRPr="00C14F01" w:rsidRDefault="00C14F11">
      <w:pPr>
        <w:spacing w:before="0"/>
      </w:pPr>
      <w:r w:rsidRPr="00C14F01">
        <w:rPr>
          <w:color w:val="000000"/>
        </w:rPr>
        <w:t xml:space="preserve">Setiap perguruan tinggi melakukan rutinitas pembukaan pendaftaran calon mahasiswa baru di setiap tahunnya. </w:t>
      </w:r>
      <w:r w:rsidRPr="00C14F01">
        <w:t xml:space="preserve">Rutinitas ini juga dilakukan oleh Institut Teknologi Del disetiap tahunnya dengan membuka beberapa jalur yaitu PMDK, USM 1, USM 2, USM 3, dan jalur nilai UTBK (Del, 2022). Jumlah pendaftar </w:t>
      </w:r>
      <w:r w:rsidRPr="00C14F01">
        <w:lastRenderedPageBreak/>
        <w:t>calon mahasiswa baru pun setiap tahunnya berubah dan perubahan yang terjadi pun tidak konsisten.</w:t>
      </w:r>
    </w:p>
    <w:p w:rsidR="00216CAC" w:rsidRPr="00C14F01" w:rsidRDefault="00C14F11" w:rsidP="00216CAC">
      <w:pPr>
        <w:keepNext/>
        <w:jc w:val="center"/>
      </w:pPr>
      <w:r w:rsidRPr="00C14F01">
        <w:rPr>
          <w:noProof/>
          <w:lang w:val="en-US"/>
        </w:rPr>
        <w:drawing>
          <wp:inline distT="114300" distB="114300" distL="114300" distR="114300" wp14:anchorId="3C541D69" wp14:editId="01F906B6">
            <wp:extent cx="3489917" cy="2440838"/>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22"/>
                    <a:srcRect/>
                    <a:stretch>
                      <a:fillRect/>
                    </a:stretch>
                  </pic:blipFill>
                  <pic:spPr>
                    <a:xfrm>
                      <a:off x="0" y="0"/>
                      <a:ext cx="3492362" cy="2442548"/>
                    </a:xfrm>
                    <a:prstGeom prst="rect">
                      <a:avLst/>
                    </a:prstGeom>
                    <a:ln/>
                  </pic:spPr>
                </pic:pic>
              </a:graphicData>
            </a:graphic>
          </wp:inline>
        </w:drawing>
      </w:r>
    </w:p>
    <w:p w:rsidR="00DA04F7" w:rsidRPr="00C14F01" w:rsidRDefault="00216CAC" w:rsidP="008E137A">
      <w:pPr>
        <w:pStyle w:val="Caption"/>
        <w:spacing w:before="0"/>
        <w:rPr>
          <w:sz w:val="20"/>
        </w:rPr>
      </w:pPr>
      <w:bookmarkStart w:id="20" w:name="_Toc140173533"/>
      <w:r w:rsidRPr="00C14F01">
        <w:rPr>
          <w:sz w:val="20"/>
        </w:rPr>
        <w:t xml:space="preserve">Gambar 2. </w:t>
      </w:r>
      <w:r w:rsidR="0061271C" w:rsidRPr="00C14F01">
        <w:rPr>
          <w:sz w:val="20"/>
        </w:rPr>
        <w:fldChar w:fldCharType="begin"/>
      </w:r>
      <w:r w:rsidR="0061271C" w:rsidRPr="00C14F01">
        <w:rPr>
          <w:sz w:val="20"/>
        </w:rPr>
        <w:instrText xml:space="preserve"> SEQ Gambar_2. \* ARABIC </w:instrText>
      </w:r>
      <w:r w:rsidR="0061271C" w:rsidRPr="00C14F01">
        <w:rPr>
          <w:sz w:val="20"/>
        </w:rPr>
        <w:fldChar w:fldCharType="separate"/>
      </w:r>
      <w:r w:rsidR="00D47D6B">
        <w:rPr>
          <w:noProof/>
          <w:sz w:val="20"/>
        </w:rPr>
        <w:t>1</w:t>
      </w:r>
      <w:r w:rsidR="0061271C" w:rsidRPr="00C14F01">
        <w:rPr>
          <w:noProof/>
          <w:sz w:val="20"/>
        </w:rPr>
        <w:fldChar w:fldCharType="end"/>
      </w:r>
      <w:r w:rsidRPr="00C14F01">
        <w:rPr>
          <w:sz w:val="20"/>
        </w:rPr>
        <w:t xml:space="preserve"> Jumlah Pendaftar Calon Mahasiswa baru IT Del 2016-2022</w:t>
      </w:r>
      <w:bookmarkEnd w:id="20"/>
    </w:p>
    <w:p w:rsidR="00216CAC" w:rsidRPr="00C14F01" w:rsidRDefault="00216CAC" w:rsidP="00216CAC">
      <w:pPr>
        <w:spacing w:before="0"/>
        <w:jc w:val="center"/>
        <w:rPr>
          <w:sz w:val="18"/>
        </w:rPr>
      </w:pPr>
      <w:r w:rsidRPr="00C14F01">
        <w:rPr>
          <w:sz w:val="18"/>
        </w:rPr>
        <w:t>Sumber : Data BAAK IT Del</w:t>
      </w:r>
    </w:p>
    <w:p w:rsidR="00E2718F" w:rsidRPr="00C14F01" w:rsidRDefault="00C14F11" w:rsidP="00824AC2">
      <w:pPr>
        <w:spacing w:before="220" w:after="220"/>
      </w:pPr>
      <w:bookmarkStart w:id="21" w:name="_heading=h.u2726l44h1xm" w:colFirst="0" w:colLast="0"/>
      <w:bookmarkEnd w:id="21"/>
      <w:r w:rsidRPr="00C14F01">
        <w:t xml:space="preserve">Berdasarkan hasil diagram di atas bahwa jumlah pendaftar calon mahasiswa IT Del selalu mengalami perubahan untuk setiap tahunnya. Perubahan jumlah yang selalu naik turun ini juga berlaku ketika kita melakukan </w:t>
      </w:r>
      <w:r w:rsidRPr="00C14F01">
        <w:rPr>
          <w:i/>
        </w:rPr>
        <w:t>breakdown</w:t>
      </w:r>
      <w:r w:rsidRPr="00C14F01">
        <w:t xml:space="preserve"> data jumlah pendaftar berdasarkan asal sekolah pendaftar. </w:t>
      </w:r>
    </w:p>
    <w:p w:rsidR="00E2718F" w:rsidRPr="00C14F01" w:rsidRDefault="00C14F11" w:rsidP="00126CE8">
      <w:pPr>
        <w:pStyle w:val="Heading2"/>
        <w:numPr>
          <w:ilvl w:val="0"/>
          <w:numId w:val="0"/>
        </w:numPr>
      </w:pPr>
      <w:bookmarkStart w:id="22" w:name="_Toc140173457"/>
      <w:r w:rsidRPr="00C14F01">
        <w:t>2.3  Machine Learning</w:t>
      </w:r>
      <w:bookmarkEnd w:id="22"/>
    </w:p>
    <w:p w:rsidR="00E2718F" w:rsidRPr="00C14F01" w:rsidRDefault="00C14F11">
      <w:pPr>
        <w:spacing w:before="0" w:after="220"/>
      </w:pPr>
      <w:r w:rsidRPr="00C14F01">
        <w:rPr>
          <w:i/>
        </w:rPr>
        <w:t>Machine learning</w:t>
      </w:r>
      <w:r w:rsidRPr="00C14F01">
        <w:t xml:space="preserve"> ditemukan pertama kali pada tahun 1959 oleh Arthur Samuel melalui jurnalnya yang berjudul</w:t>
      </w:r>
      <w:r w:rsidRPr="00C14F01">
        <w:rPr>
          <w:color w:val="FFFFFF"/>
        </w:rPr>
        <w:t>l</w:t>
      </w:r>
      <w:r w:rsidRPr="00C14F01">
        <w:t xml:space="preserve"> “</w:t>
      </w:r>
      <w:r w:rsidRPr="00C14F01">
        <w:rPr>
          <w:i/>
        </w:rPr>
        <w:t>Some Studies in Machine Learning Using the Game of Checkers</w:t>
      </w:r>
      <w:r w:rsidRPr="00C14F01">
        <w:t xml:space="preserve">” (IBM Journal of Research and Development). </w:t>
      </w:r>
      <w:r w:rsidRPr="00C14F01">
        <w:rPr>
          <w:i/>
        </w:rPr>
        <w:t>Machine learning</w:t>
      </w:r>
      <w:r w:rsidRPr="00C14F01">
        <w:t xml:space="preserve"> adalah salah satu cabang ilmu komputer yang memberikan kemampuan untuk belajar tanpa diprogram secara langsung (</w:t>
      </w:r>
      <w:r w:rsidRPr="00C14F01">
        <w:rPr>
          <w:i/>
        </w:rPr>
        <w:t>eksplisit</w:t>
      </w:r>
      <w:r w:rsidRPr="00C14F01">
        <w:t>).</w:t>
      </w:r>
    </w:p>
    <w:p w:rsidR="00E2718F" w:rsidRPr="00C14F01" w:rsidRDefault="00C14F11">
      <w:pPr>
        <w:spacing w:before="220" w:after="220"/>
      </w:pPr>
      <w:r w:rsidRPr="00C14F01">
        <w:rPr>
          <w:i/>
        </w:rPr>
        <w:t>Machine Learning</w:t>
      </w:r>
      <w:r w:rsidRPr="00C14F01">
        <w:t xml:space="preserve"> membutuhkan model untuk didefinisikan sesuai dengan parameter tertentu. Proses </w:t>
      </w:r>
      <w:r w:rsidRPr="00C14F01">
        <w:rPr>
          <w:i/>
        </w:rPr>
        <w:t xml:space="preserve">learning </w:t>
      </w:r>
      <w:r w:rsidRPr="00C14F01">
        <w:t xml:space="preserve">adalah eksekusi program komputer untuk mengoptimalkan parameter model dengan menggunakan data </w:t>
      </w:r>
      <w:r w:rsidRPr="00C14F01">
        <w:rPr>
          <w:i/>
        </w:rPr>
        <w:t>training</w:t>
      </w:r>
      <w:r w:rsidRPr="00C14F01">
        <w:t xml:space="preserve"> atau </w:t>
      </w:r>
      <w:r w:rsidRPr="00C14F01">
        <w:rPr>
          <w:i/>
        </w:rPr>
        <w:t>past experience.</w:t>
      </w:r>
      <w:r w:rsidRPr="00C14F01">
        <w:t xml:space="preserve"> Sederhananya, machine learning merupakan sebuah pemrograman </w:t>
      </w:r>
      <w:r w:rsidRPr="00C14F01">
        <w:lastRenderedPageBreak/>
        <w:t xml:space="preserve">komputer untuk mencapai kriteria atau kinerja tertentu dengan menggunakan sekumpulan data </w:t>
      </w:r>
      <w:r w:rsidRPr="00C14F01">
        <w:rPr>
          <w:i/>
        </w:rPr>
        <w:t xml:space="preserve">training </w:t>
      </w:r>
      <w:r w:rsidRPr="00C14F01">
        <w:t>atau pengalaman di masa lalu (</w:t>
      </w:r>
      <w:r w:rsidRPr="00C14F01">
        <w:rPr>
          <w:i/>
        </w:rPr>
        <w:t>past experience</w:t>
      </w:r>
      <w:r w:rsidRPr="00C14F01">
        <w:t>).</w:t>
      </w:r>
    </w:p>
    <w:p w:rsidR="00E2718F" w:rsidRPr="00C14F01" w:rsidRDefault="00C14F11">
      <w:pPr>
        <w:spacing w:before="220" w:after="220"/>
      </w:pPr>
      <w:r w:rsidRPr="00C14F01">
        <w:rPr>
          <w:i/>
        </w:rPr>
        <w:t>Machine</w:t>
      </w:r>
      <w:r w:rsidRPr="00C14F01">
        <w:t xml:space="preserve"> </w:t>
      </w:r>
      <w:r w:rsidRPr="00C14F01">
        <w:rPr>
          <w:i/>
        </w:rPr>
        <w:t>learning</w:t>
      </w:r>
      <w:r w:rsidRPr="00C14F01">
        <w:t xml:space="preserve"> mempelajari agar komputer mampu “belajar” dari data. </w:t>
      </w:r>
      <w:r w:rsidRPr="00C14F01">
        <w:rPr>
          <w:i/>
        </w:rPr>
        <w:t>Machine learning</w:t>
      </w:r>
      <w:r w:rsidRPr="00C14F01">
        <w:t xml:space="preserve"> melibatkan berbagai disiplin ilmu seperti statistika, ilmu komputer, matematika, dan bahkan neurologi. </w:t>
      </w:r>
      <w:r w:rsidRPr="00C14F01">
        <w:rPr>
          <w:i/>
        </w:rPr>
        <w:t>Machine learning</w:t>
      </w:r>
      <w:r w:rsidRPr="00C14F01">
        <w:t xml:space="preserve"> menggunakan teori-teori statistika untuk membentuk model matematika. Model dapat bersifat </w:t>
      </w:r>
      <w:r w:rsidRPr="00C14F01">
        <w:rPr>
          <w:i/>
        </w:rPr>
        <w:t>predictive</w:t>
      </w:r>
      <w:r w:rsidRPr="00C14F01">
        <w:t xml:space="preserve"> atau </w:t>
      </w:r>
      <w:r w:rsidRPr="00C14F01">
        <w:rPr>
          <w:i/>
        </w:rPr>
        <w:t>descriptive</w:t>
      </w:r>
      <w:r w:rsidRPr="00C14F01">
        <w:t xml:space="preserve">, atau bisa juga gabungan dari </w:t>
      </w:r>
      <w:r w:rsidRPr="00C14F01">
        <w:rPr>
          <w:i/>
        </w:rPr>
        <w:t>predictive</w:t>
      </w:r>
      <w:r w:rsidRPr="00C14F01">
        <w:t xml:space="preserve"> dan </w:t>
      </w:r>
      <w:r w:rsidRPr="00C14F01">
        <w:rPr>
          <w:i/>
        </w:rPr>
        <w:t>descriptive</w:t>
      </w:r>
      <w:r w:rsidRPr="00C14F01">
        <w:t xml:space="preserve">. Secara umum, algoritma </w:t>
      </w:r>
      <w:r w:rsidRPr="00C14F01">
        <w:rPr>
          <w:i/>
        </w:rPr>
        <w:t>machine learning</w:t>
      </w:r>
      <w:r w:rsidRPr="00C14F01">
        <w:t xml:space="preserve"> dikelompokkan menjadi empat kategori, yaitu:</w:t>
      </w:r>
    </w:p>
    <w:p w:rsidR="00E2718F" w:rsidRPr="00C14F01" w:rsidRDefault="00C14F11" w:rsidP="000B633A">
      <w:pPr>
        <w:spacing w:before="220"/>
        <w:ind w:left="360" w:hanging="360"/>
        <w:rPr>
          <w:i/>
        </w:rPr>
      </w:pPr>
      <w:r w:rsidRPr="00C14F01">
        <w:t>1.</w:t>
      </w:r>
      <w:r w:rsidRPr="00C14F01">
        <w:rPr>
          <w:sz w:val="14"/>
          <w:szCs w:val="14"/>
        </w:rPr>
        <w:t xml:space="preserve"> </w:t>
      </w:r>
      <w:r w:rsidRPr="00C14F01">
        <w:rPr>
          <w:sz w:val="14"/>
          <w:szCs w:val="14"/>
        </w:rPr>
        <w:tab/>
      </w:r>
      <w:r w:rsidRPr="00C14F01">
        <w:rPr>
          <w:i/>
        </w:rPr>
        <w:t>Supervised learning</w:t>
      </w:r>
    </w:p>
    <w:p w:rsidR="00E2718F" w:rsidRPr="00C14F01" w:rsidRDefault="00C14F11" w:rsidP="000B633A">
      <w:pPr>
        <w:spacing w:before="0" w:after="220"/>
        <w:ind w:left="360"/>
      </w:pPr>
      <w:r w:rsidRPr="00C14F01">
        <w:rPr>
          <w:i/>
        </w:rPr>
        <w:t>Supervised learning</w:t>
      </w:r>
      <w:r w:rsidRPr="00C14F01">
        <w:t xml:space="preserve"> merupakan algoritma </w:t>
      </w:r>
      <w:r w:rsidRPr="00C14F01">
        <w:rPr>
          <w:i/>
        </w:rPr>
        <w:t>machine learning</w:t>
      </w:r>
      <w:r w:rsidRPr="00C14F01">
        <w:t xml:space="preserve"> yang mengidentifikasi fitur secara eksplisit dan melakukan prediksi atau klasifikasi yang sesuai. </w:t>
      </w:r>
      <w:r w:rsidRPr="00C14F01">
        <w:rPr>
          <w:i/>
        </w:rPr>
        <w:t>Supervised learning</w:t>
      </w:r>
      <w:r w:rsidRPr="00C14F01">
        <w:t xml:space="preserve"> menggunakan </w:t>
      </w:r>
      <w:r w:rsidRPr="00C14F01">
        <w:rPr>
          <w:i/>
        </w:rPr>
        <w:t>data</w:t>
      </w:r>
      <w:r w:rsidRPr="00C14F01">
        <w:t xml:space="preserve"> </w:t>
      </w:r>
      <w:r w:rsidRPr="00C14F01">
        <w:rPr>
          <w:i/>
        </w:rPr>
        <w:t xml:space="preserve">training </w:t>
      </w:r>
      <w:r w:rsidRPr="00C14F01">
        <w:t xml:space="preserve">yang sudah diberi label untuk mempelajari </w:t>
      </w:r>
      <w:r w:rsidRPr="00C14F01">
        <w:rPr>
          <w:i/>
        </w:rPr>
        <w:t>mapping</w:t>
      </w:r>
      <w:r w:rsidRPr="00C14F01">
        <w:t xml:space="preserve"> </w:t>
      </w:r>
      <w:r w:rsidRPr="00C14F01">
        <w:rPr>
          <w:i/>
        </w:rPr>
        <w:t>function</w:t>
      </w:r>
      <w:r w:rsidRPr="00C14F01">
        <w:t xml:space="preserve">, dari </w:t>
      </w:r>
      <w:r w:rsidRPr="00C14F01">
        <w:rPr>
          <w:i/>
        </w:rPr>
        <w:t>input</w:t>
      </w:r>
      <w:r w:rsidRPr="00C14F01">
        <w:t xml:space="preserve"> variabel (</w:t>
      </w:r>
      <w:r w:rsidRPr="00C14F01">
        <w:rPr>
          <w:i/>
        </w:rPr>
        <w:t>x</w:t>
      </w:r>
      <w:r w:rsidRPr="00C14F01">
        <w:t xml:space="preserve">) ke </w:t>
      </w:r>
      <w:r w:rsidRPr="00C14F01">
        <w:rPr>
          <w:i/>
        </w:rPr>
        <w:t>output</w:t>
      </w:r>
      <w:r w:rsidRPr="00C14F01">
        <w:t xml:space="preserve"> variabel (</w:t>
      </w:r>
      <w:r w:rsidRPr="00C14F01">
        <w:rPr>
          <w:i/>
        </w:rPr>
        <w:t>y</w:t>
      </w:r>
      <w:r w:rsidRPr="00C14F01">
        <w:t>). Permasalahan-permasalahan</w:t>
      </w:r>
      <w:r w:rsidRPr="00C14F01">
        <w:rPr>
          <w:color w:val="FFFFFF"/>
        </w:rPr>
        <w:t>n</w:t>
      </w:r>
      <w:r w:rsidRPr="00C14F01">
        <w:t xml:space="preserve">yang terkait dengan </w:t>
      </w:r>
      <w:r w:rsidRPr="00C14F01">
        <w:rPr>
          <w:i/>
        </w:rPr>
        <w:t>supervised learning</w:t>
      </w:r>
      <w:r w:rsidRPr="00C14F01">
        <w:rPr>
          <w:i/>
          <w:color w:val="FFFFFF"/>
        </w:rPr>
        <w:t>g</w:t>
      </w:r>
      <w:r w:rsidRPr="00C14F01">
        <w:t>dapat dikategorikan</w:t>
      </w:r>
      <w:r w:rsidRPr="00C14F01">
        <w:rPr>
          <w:color w:val="FFFFFF"/>
        </w:rPr>
        <w:t>n</w:t>
      </w:r>
      <w:r w:rsidRPr="00C14F01">
        <w:t>menjadi dua</w:t>
      </w:r>
      <w:r w:rsidRPr="00C14F01">
        <w:rPr>
          <w:color w:val="FFFFFF"/>
        </w:rPr>
        <w:t>a</w:t>
      </w:r>
      <w:r w:rsidRPr="00C14F01">
        <w:t xml:space="preserve">jenis, yaitu </w:t>
      </w:r>
      <w:r w:rsidRPr="00C14F01">
        <w:rPr>
          <w:i/>
        </w:rPr>
        <w:t>classification</w:t>
      </w:r>
      <w:r w:rsidRPr="00C14F01">
        <w:rPr>
          <w:i/>
          <w:color w:val="FFFFFF"/>
        </w:rPr>
        <w:t>n</w:t>
      </w:r>
      <w:r w:rsidRPr="00C14F01">
        <w:t xml:space="preserve">dan </w:t>
      </w:r>
      <w:r w:rsidRPr="00C14F01">
        <w:rPr>
          <w:i/>
        </w:rPr>
        <w:t>regression</w:t>
      </w:r>
      <w:r w:rsidRPr="00C14F01">
        <w:t xml:space="preserve">. </w:t>
      </w:r>
      <w:r w:rsidRPr="00C14F01">
        <w:rPr>
          <w:i/>
        </w:rPr>
        <w:t>Classification</w:t>
      </w:r>
      <w:r w:rsidRPr="00C14F01">
        <w:rPr>
          <w:i/>
          <w:color w:val="FFFFFF"/>
        </w:rPr>
        <w:t>n</w:t>
      </w:r>
      <w:r w:rsidRPr="00C14F01">
        <w:t>bertujuan untuk</w:t>
      </w:r>
      <w:r w:rsidRPr="00C14F01">
        <w:rPr>
          <w:color w:val="FFFFFF"/>
        </w:rPr>
        <w:t>k</w:t>
      </w:r>
      <w:r w:rsidRPr="00C14F01">
        <w:t xml:space="preserve">memprediksi </w:t>
      </w:r>
      <w:r w:rsidRPr="00C14F01">
        <w:rPr>
          <w:i/>
        </w:rPr>
        <w:t>outcome</w:t>
      </w:r>
      <w:r w:rsidRPr="00C14F01">
        <w:rPr>
          <w:i/>
          <w:color w:val="FFFFFF"/>
        </w:rPr>
        <w:t>e</w:t>
      </w:r>
      <w:r w:rsidRPr="00C14F01">
        <w:t xml:space="preserve">dari </w:t>
      </w:r>
      <w:r w:rsidRPr="00C14F01">
        <w:rPr>
          <w:i/>
        </w:rPr>
        <w:t>input</w:t>
      </w:r>
      <w:r w:rsidRPr="00C14F01">
        <w:t>, dimana</w:t>
      </w:r>
      <w:r w:rsidRPr="00C14F01">
        <w:rPr>
          <w:color w:val="FFFFFF"/>
        </w:rPr>
        <w:t>a</w:t>
      </w:r>
      <w:r w:rsidRPr="00C14F01">
        <w:t>variabel berbentuk</w:t>
      </w:r>
      <w:r w:rsidRPr="00C14F01">
        <w:rPr>
          <w:color w:val="FFFFFF"/>
        </w:rPr>
        <w:t>k</w:t>
      </w:r>
      <w:r w:rsidRPr="00C14F01">
        <w:t xml:space="preserve">kategori-kategori. Contoh : pria/wanita, sakit/sehat, tinggi/rendah, dan sebagainya. Sedangkan </w:t>
      </w:r>
      <w:r w:rsidRPr="00C14F01">
        <w:rPr>
          <w:i/>
        </w:rPr>
        <w:t>regression</w:t>
      </w:r>
      <w:r w:rsidRPr="00C14F01">
        <w:t xml:space="preserve"> bertujuan untuk memprediksi </w:t>
      </w:r>
      <w:r w:rsidRPr="00C14F01">
        <w:rPr>
          <w:i/>
        </w:rPr>
        <w:t>outcome</w:t>
      </w:r>
      <w:r w:rsidRPr="00C14F01">
        <w:t xml:space="preserve"> dari </w:t>
      </w:r>
      <w:r w:rsidRPr="00C14F01">
        <w:rPr>
          <w:i/>
        </w:rPr>
        <w:t>input</w:t>
      </w:r>
      <w:r w:rsidRPr="00C14F01">
        <w:t xml:space="preserve">, dimana </w:t>
      </w:r>
      <w:r w:rsidRPr="00C14F01">
        <w:rPr>
          <w:i/>
        </w:rPr>
        <w:t>outcome</w:t>
      </w:r>
      <w:r w:rsidRPr="00C14F01">
        <w:t xml:space="preserve"> variabel berbentuk nilai aktual (</w:t>
      </w:r>
      <w:r w:rsidRPr="00C14F01">
        <w:rPr>
          <w:i/>
        </w:rPr>
        <w:t>real values</w:t>
      </w:r>
      <w:r w:rsidRPr="00C14F01">
        <w:t xml:space="preserve">). Contoh : tinggi badan seseorang, curah hujan, dan sebagainya. Beberapa algoritma yang termasuk </w:t>
      </w:r>
      <w:r w:rsidRPr="00C14F01">
        <w:rPr>
          <w:i/>
        </w:rPr>
        <w:t>supervised learning</w:t>
      </w:r>
      <w:r w:rsidRPr="00C14F01">
        <w:t xml:space="preserve"> antara lain adalah Decision tree, Naive Bayes Classifier, Artificial Neural Network, Support Vector Machine, Linear Regression, Logistic Regression, CART, KNN (K-Nearest Neighbor), dsb.</w:t>
      </w:r>
    </w:p>
    <w:p w:rsidR="00E2718F" w:rsidRPr="00C14F01" w:rsidRDefault="00C14F11" w:rsidP="000B633A">
      <w:pPr>
        <w:spacing w:before="220"/>
        <w:ind w:left="360" w:hanging="360"/>
        <w:rPr>
          <w:i/>
        </w:rPr>
      </w:pPr>
      <w:r w:rsidRPr="00C14F01">
        <w:t>2.</w:t>
      </w:r>
      <w:r w:rsidRPr="00C14F01">
        <w:rPr>
          <w:sz w:val="14"/>
          <w:szCs w:val="14"/>
        </w:rPr>
        <w:t xml:space="preserve"> </w:t>
      </w:r>
      <w:r w:rsidRPr="00C14F01">
        <w:rPr>
          <w:sz w:val="14"/>
          <w:szCs w:val="14"/>
        </w:rPr>
        <w:tab/>
      </w:r>
      <w:r w:rsidRPr="00C14F01">
        <w:rPr>
          <w:i/>
        </w:rPr>
        <w:t>Unsupervised learning</w:t>
      </w:r>
    </w:p>
    <w:p w:rsidR="00E2718F" w:rsidRPr="00C14F01" w:rsidRDefault="00C14F11" w:rsidP="000B633A">
      <w:pPr>
        <w:spacing w:before="0"/>
        <w:ind w:left="360"/>
      </w:pPr>
      <w:r w:rsidRPr="00C14F01">
        <w:rPr>
          <w:i/>
        </w:rPr>
        <w:t>Unsupervised learning</w:t>
      </w:r>
      <w:r w:rsidRPr="00C14F01">
        <w:t xml:space="preserve"> merupakan algoritma </w:t>
      </w:r>
      <w:r w:rsidRPr="00C14F01">
        <w:rPr>
          <w:i/>
        </w:rPr>
        <w:t>machine learning</w:t>
      </w:r>
      <w:r w:rsidRPr="00C14F01">
        <w:t xml:space="preserve"> yang mengidentifikasi data berdasarkan kepadatan, struktur, segmen serupa, dan </w:t>
      </w:r>
      <w:r w:rsidRPr="00C14F01">
        <w:lastRenderedPageBreak/>
        <w:t xml:space="preserve">fitur serupa lainnya. </w:t>
      </w:r>
      <w:r w:rsidRPr="00C14F01">
        <w:rPr>
          <w:i/>
        </w:rPr>
        <w:t>Unsupervised</w:t>
      </w:r>
      <w:r w:rsidRPr="00C14F01">
        <w:t xml:space="preserve"> </w:t>
      </w:r>
      <w:r w:rsidRPr="00C14F01">
        <w:rPr>
          <w:i/>
        </w:rPr>
        <w:t>learning</w:t>
      </w:r>
      <w:r w:rsidRPr="00C14F01">
        <w:rPr>
          <w:i/>
          <w:color w:val="FFFFFF"/>
        </w:rPr>
        <w:t>g</w:t>
      </w:r>
      <w:r w:rsidRPr="00C14F01">
        <w:t xml:space="preserve">menggunakan </w:t>
      </w:r>
      <w:r w:rsidRPr="00C14F01">
        <w:rPr>
          <w:i/>
        </w:rPr>
        <w:t>unlabeled</w:t>
      </w:r>
      <w:r w:rsidRPr="00C14F01">
        <w:rPr>
          <w:i/>
          <w:color w:val="FFFFFF"/>
        </w:rPr>
        <w:t>d</w:t>
      </w:r>
      <w:r w:rsidRPr="00C14F01">
        <w:rPr>
          <w:i/>
        </w:rPr>
        <w:t>training dataset</w:t>
      </w:r>
      <w:r w:rsidRPr="00C14F01">
        <w:t xml:space="preserve"> untuk</w:t>
      </w:r>
      <w:r w:rsidRPr="00C14F01">
        <w:rPr>
          <w:color w:val="FFFFFF"/>
        </w:rPr>
        <w:t>k</w:t>
      </w:r>
      <w:r w:rsidRPr="00C14F01">
        <w:t>memodelkan struktur</w:t>
      </w:r>
      <w:r w:rsidRPr="00C14F01">
        <w:rPr>
          <w:color w:val="FFFFFF"/>
        </w:rPr>
        <w:t>r</w:t>
      </w:r>
      <w:r w:rsidRPr="00C14F01">
        <w:t xml:space="preserve">dari data, sehingga </w:t>
      </w:r>
      <w:r w:rsidRPr="00C14F01">
        <w:rPr>
          <w:i/>
        </w:rPr>
        <w:t>unsupervised learning</w:t>
      </w:r>
      <w:r w:rsidRPr="00C14F01">
        <w:t xml:space="preserve"> bersifat lebih subjektif dibandingkan dengan </w:t>
      </w:r>
      <w:r w:rsidRPr="00C14F01">
        <w:rPr>
          <w:i/>
        </w:rPr>
        <w:t>supervised learning</w:t>
      </w:r>
      <w:r w:rsidRPr="00C14F01">
        <w:t xml:space="preserve">. Permasalahan seputar </w:t>
      </w:r>
      <w:r w:rsidRPr="00C14F01">
        <w:rPr>
          <w:i/>
        </w:rPr>
        <w:t>unsupervised learning</w:t>
      </w:r>
      <w:r w:rsidRPr="00C14F01">
        <w:t xml:space="preserve"> dapat dikelompokkan menjadi tiga kategori, yaitu </w:t>
      </w:r>
      <w:r w:rsidRPr="00C14F01">
        <w:rPr>
          <w:i/>
        </w:rPr>
        <w:t>association, clustering, dimensionality reduction</w:t>
      </w:r>
      <w:r w:rsidRPr="00C14F01">
        <w:t xml:space="preserve">. Beberapa algoritma yang termasuk dalam </w:t>
      </w:r>
      <w:r w:rsidRPr="00C14F01">
        <w:rPr>
          <w:i/>
        </w:rPr>
        <w:t>unsupervised learning</w:t>
      </w:r>
      <w:r w:rsidRPr="00C14F01">
        <w:t xml:space="preserve"> antara lain K-Means, </w:t>
      </w:r>
      <w:r w:rsidRPr="00C14F01">
        <w:rPr>
          <w:i/>
        </w:rPr>
        <w:t>Hierarchical Clustering</w:t>
      </w:r>
      <w:r w:rsidRPr="00C14F01">
        <w:t xml:space="preserve">, </w:t>
      </w:r>
      <w:r w:rsidRPr="00C14F01">
        <w:rPr>
          <w:i/>
        </w:rPr>
        <w:t xml:space="preserve">Fuzzy </w:t>
      </w:r>
      <w:r w:rsidRPr="00C14F01">
        <w:t>C-</w:t>
      </w:r>
      <w:r w:rsidRPr="00C14F01">
        <w:rPr>
          <w:i/>
        </w:rPr>
        <w:t>Means</w:t>
      </w:r>
      <w:r w:rsidRPr="00C14F01">
        <w:t xml:space="preserve">, </w:t>
      </w:r>
      <w:r w:rsidRPr="00C14F01">
        <w:rPr>
          <w:i/>
        </w:rPr>
        <w:t>Self-Organizing Map</w:t>
      </w:r>
      <w:r w:rsidRPr="00C14F01">
        <w:t>, dan sebagainya.</w:t>
      </w:r>
    </w:p>
    <w:p w:rsidR="00E2718F" w:rsidRPr="00C14F01" w:rsidRDefault="00C14F11" w:rsidP="000B633A">
      <w:pPr>
        <w:spacing w:before="220"/>
        <w:ind w:left="360" w:hanging="360"/>
        <w:rPr>
          <w:i/>
        </w:rPr>
      </w:pPr>
      <w:r w:rsidRPr="00C14F01">
        <w:t>3.</w:t>
      </w:r>
      <w:r w:rsidRPr="00C14F01">
        <w:rPr>
          <w:sz w:val="14"/>
          <w:szCs w:val="14"/>
        </w:rPr>
        <w:t xml:space="preserve"> </w:t>
      </w:r>
      <w:r w:rsidRPr="00C14F01">
        <w:rPr>
          <w:sz w:val="14"/>
          <w:szCs w:val="14"/>
        </w:rPr>
        <w:tab/>
      </w:r>
      <w:r w:rsidRPr="00C14F01">
        <w:rPr>
          <w:i/>
        </w:rPr>
        <w:t>Reinforcement learning</w:t>
      </w:r>
    </w:p>
    <w:p w:rsidR="00E2718F" w:rsidRPr="00C14F01" w:rsidRDefault="00C14F11" w:rsidP="000B633A">
      <w:pPr>
        <w:spacing w:before="0"/>
        <w:ind w:left="360"/>
      </w:pPr>
      <w:r w:rsidRPr="00C14F01">
        <w:rPr>
          <w:i/>
        </w:rPr>
        <w:t>Reinforcement learning</w:t>
      </w:r>
      <w:r w:rsidRPr="00C14F01">
        <w:t xml:space="preserve"> merupakan algoritma yang mengumpulkan informasi atau pengalaman untuk menentukan tindakan yang baik untuk mencapai target atau tujuan. Dengan algoritma ini, agen dapat mengevaluasi perilaku ideal dalam suatu kasus. Berbeda dengan algoritma </w:t>
      </w:r>
      <w:r w:rsidRPr="00C14F01">
        <w:rPr>
          <w:i/>
        </w:rPr>
        <w:t xml:space="preserve">supervised learning </w:t>
      </w:r>
      <w:r w:rsidRPr="00C14F01">
        <w:t xml:space="preserve">dan </w:t>
      </w:r>
      <w:r w:rsidRPr="00C14F01">
        <w:rPr>
          <w:i/>
        </w:rPr>
        <w:t>unsupervised learning</w:t>
      </w:r>
      <w:r w:rsidRPr="00C14F01">
        <w:t xml:space="preserve"> yang sudah memiliki tujuan (</w:t>
      </w:r>
      <w:r w:rsidRPr="00C14F01">
        <w:rPr>
          <w:i/>
        </w:rPr>
        <w:t>goal</w:t>
      </w:r>
      <w:r w:rsidRPr="00C14F01">
        <w:t xml:space="preserve">), algoritma </w:t>
      </w:r>
      <w:r w:rsidRPr="00C14F01">
        <w:rPr>
          <w:i/>
        </w:rPr>
        <w:t xml:space="preserve">reinforcement learning </w:t>
      </w:r>
      <w:r w:rsidRPr="00C14F01">
        <w:t xml:space="preserve">tidak memiliki tujuan yang jelas. Oleh sebab itu, algoritma </w:t>
      </w:r>
      <w:r w:rsidRPr="00C14F01">
        <w:rPr>
          <w:i/>
        </w:rPr>
        <w:t>reinforcement learning</w:t>
      </w:r>
      <w:r w:rsidRPr="00C14F01">
        <w:t xml:space="preserve"> ini dipaksa untuk belajar menemukan nilai optimal dengan mencari </w:t>
      </w:r>
      <w:r w:rsidRPr="00C14F01">
        <w:rPr>
          <w:i/>
        </w:rPr>
        <w:t xml:space="preserve">trial </w:t>
      </w:r>
      <w:r w:rsidRPr="00C14F01">
        <w:t xml:space="preserve">dan </w:t>
      </w:r>
      <w:r w:rsidRPr="00C14F01">
        <w:rPr>
          <w:i/>
        </w:rPr>
        <w:t>error</w:t>
      </w:r>
      <w:r w:rsidRPr="00C14F01">
        <w:t xml:space="preserve">. Beberapa algoritma yang dikelompokkan ke dalam </w:t>
      </w:r>
      <w:r w:rsidRPr="00C14F01">
        <w:rPr>
          <w:i/>
        </w:rPr>
        <w:t>reinforcement learning</w:t>
      </w:r>
      <w:r w:rsidRPr="00C14F01">
        <w:t xml:space="preserve"> antara lain Algoritma Genetika</w:t>
      </w:r>
      <w:r w:rsidRPr="00C14F01">
        <w:rPr>
          <w:i/>
        </w:rPr>
        <w:t xml:space="preserve"> (GA)</w:t>
      </w:r>
      <w:r w:rsidRPr="00C14F01">
        <w:t>, Pemrograman Dinamis</w:t>
      </w:r>
      <w:r w:rsidRPr="00C14F01">
        <w:rPr>
          <w:i/>
        </w:rPr>
        <w:t xml:space="preserve"> (DP), </w:t>
      </w:r>
      <w:r w:rsidRPr="00C14F01">
        <w:t xml:space="preserve">Iterasi Kebijakan Umum </w:t>
      </w:r>
      <w:r w:rsidRPr="00C14F01">
        <w:rPr>
          <w:i/>
        </w:rPr>
        <w:t>(GPI), Monte Carlo</w:t>
      </w:r>
      <w:r w:rsidRPr="00C14F01">
        <w:t>.</w:t>
      </w:r>
    </w:p>
    <w:p w:rsidR="00E2718F" w:rsidRPr="00C14F01" w:rsidRDefault="00C14F11" w:rsidP="000B633A">
      <w:pPr>
        <w:spacing w:before="220"/>
        <w:ind w:left="360" w:hanging="360"/>
      </w:pPr>
      <w:r w:rsidRPr="00C14F01">
        <w:t>4.</w:t>
      </w:r>
      <w:r w:rsidRPr="00C14F01">
        <w:rPr>
          <w:sz w:val="14"/>
          <w:szCs w:val="14"/>
        </w:rPr>
        <w:t xml:space="preserve"> </w:t>
      </w:r>
      <w:r w:rsidRPr="00C14F01">
        <w:rPr>
          <w:sz w:val="14"/>
          <w:szCs w:val="14"/>
        </w:rPr>
        <w:tab/>
      </w:r>
      <w:r w:rsidRPr="00C14F01">
        <w:rPr>
          <w:i/>
        </w:rPr>
        <w:t>Deep Learning</w:t>
      </w:r>
    </w:p>
    <w:p w:rsidR="00E2718F" w:rsidRPr="00C14F01" w:rsidRDefault="00C14F11" w:rsidP="000B633A">
      <w:pPr>
        <w:spacing w:before="0"/>
        <w:ind w:left="360"/>
      </w:pPr>
      <w:r w:rsidRPr="00C14F01">
        <w:t xml:space="preserve"> </w:t>
      </w:r>
      <w:r w:rsidRPr="00C14F01">
        <w:rPr>
          <w:i/>
        </w:rPr>
        <w:t>Deep learning</w:t>
      </w:r>
      <w:r w:rsidRPr="00C14F01">
        <w:t xml:space="preserve"> merupakan metode learning yang memanfaatkan </w:t>
      </w:r>
      <w:r w:rsidRPr="00C14F01">
        <w:rPr>
          <w:i/>
        </w:rPr>
        <w:t>artificial neural network</w:t>
      </w:r>
      <w:r w:rsidRPr="00C14F01">
        <w:t xml:space="preserve"> yang berlapis-lapis (</w:t>
      </w:r>
      <w:r w:rsidRPr="00C14F01">
        <w:rPr>
          <w:i/>
        </w:rPr>
        <w:t>multi layer</w:t>
      </w:r>
      <w:r w:rsidRPr="00C14F01">
        <w:t xml:space="preserve">). </w:t>
      </w:r>
      <w:r w:rsidRPr="00C14F01">
        <w:rPr>
          <w:i/>
        </w:rPr>
        <w:t>Artificial neural network</w:t>
      </w:r>
      <w:r w:rsidRPr="00C14F01">
        <w:t xml:space="preserve"> ini dibuat mir</w:t>
      </w:r>
      <w:r w:rsidR="00AF6B32" w:rsidRPr="00C14F01">
        <w:t>ip dengan otak manusia, dimana n</w:t>
      </w:r>
      <w:r w:rsidRPr="00C14F01">
        <w:t>euron-neuron terkoneksi satu sama lain sehingga membentuk sebuah jaringan neuron yang sangat rumit.</w:t>
      </w:r>
    </w:p>
    <w:p w:rsidR="00E2718F" w:rsidRPr="00C14F01" w:rsidRDefault="00126CE8" w:rsidP="005D0647">
      <w:pPr>
        <w:spacing w:before="0"/>
        <w:ind w:left="180"/>
        <w:jc w:val="right"/>
      </w:pPr>
      <w:r w:rsidRPr="00C14F01">
        <w:fldChar w:fldCharType="begin" w:fldLock="1"/>
      </w:r>
      <w:r w:rsidRPr="00C14F01">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rsidRPr="00C14F01">
        <w:fldChar w:fldCharType="separate"/>
      </w:r>
      <w:r w:rsidRPr="00C14F01">
        <w:rPr>
          <w:noProof/>
        </w:rPr>
        <w:t>(Primartha, 2018)</w:t>
      </w:r>
      <w:r w:rsidRPr="00C14F01">
        <w:fldChar w:fldCharType="end"/>
      </w:r>
    </w:p>
    <w:p w:rsidR="00E2718F" w:rsidRPr="00C14F01" w:rsidRDefault="00D657D1" w:rsidP="009B7D35">
      <w:pPr>
        <w:pStyle w:val="Heading2"/>
        <w:numPr>
          <w:ilvl w:val="0"/>
          <w:numId w:val="0"/>
        </w:numPr>
        <w:spacing w:after="0"/>
      </w:pPr>
      <w:bookmarkStart w:id="23" w:name="_heading=h.zda7vdan10ud" w:colFirst="0" w:colLast="0"/>
      <w:bookmarkStart w:id="24" w:name="_Toc140173458"/>
      <w:bookmarkEnd w:id="23"/>
      <w:r w:rsidRPr="00C14F01">
        <w:lastRenderedPageBreak/>
        <w:t>2.4</w:t>
      </w:r>
      <w:r w:rsidR="0052467F" w:rsidRPr="00C14F01">
        <w:t xml:space="preserve">  </w:t>
      </w:r>
      <w:r w:rsidR="00930E92" w:rsidRPr="00C14F01">
        <w:t xml:space="preserve">Data </w:t>
      </w:r>
      <w:r w:rsidR="0093425D" w:rsidRPr="00C14F01">
        <w:rPr>
          <w:i/>
        </w:rPr>
        <w:t>Preprocessing</w:t>
      </w:r>
      <w:bookmarkEnd w:id="24"/>
    </w:p>
    <w:p w:rsidR="00E2718F" w:rsidRPr="00C14F01" w:rsidRDefault="00930E92" w:rsidP="0061271C">
      <w:pPr>
        <w:spacing w:before="0"/>
      </w:pPr>
      <w:r w:rsidRPr="00C14F01">
        <w:rPr>
          <w:i/>
        </w:rPr>
        <w:t xml:space="preserve">Data </w:t>
      </w:r>
      <w:r w:rsidR="0093425D" w:rsidRPr="00C14F01">
        <w:rPr>
          <w:i/>
        </w:rPr>
        <w:t>preprocessing</w:t>
      </w:r>
      <w:r w:rsidRPr="00C14F01">
        <w:t xml:space="preserve"> adalah teknik pengolahan data yang terdiri dari tahapan untuk mengubah data sehingga mudah diproses oleh mesin. </w:t>
      </w:r>
      <w:r w:rsidRPr="00C14F01">
        <w:rPr>
          <w:i/>
        </w:rPr>
        <w:t xml:space="preserve">Data </w:t>
      </w:r>
      <w:r w:rsidR="0093425D" w:rsidRPr="00C14F01">
        <w:rPr>
          <w:i/>
        </w:rPr>
        <w:t>preprocessing</w:t>
      </w:r>
      <w:r w:rsidRPr="00C14F01">
        <w:t xml:space="preserve"> merupakan komponen dalam persiapan data yang mendeskripsikan semua jenis pemrosesan yang dilakukan pada data mentah agar siap dilakukan pemrosesan data lanjutan seperti visualisasi data dan pembe</w:t>
      </w:r>
      <w:r w:rsidR="00550767" w:rsidRPr="00C14F01">
        <w:t xml:space="preserve">ntukan model. </w:t>
      </w:r>
      <w:r w:rsidR="00550767" w:rsidRPr="00C14F01">
        <w:rPr>
          <w:i/>
        </w:rPr>
        <w:t xml:space="preserve">Data </w:t>
      </w:r>
      <w:r w:rsidR="0093425D" w:rsidRPr="00C14F01">
        <w:rPr>
          <w:i/>
        </w:rPr>
        <w:t>preprocessing</w:t>
      </w:r>
      <w:r w:rsidRPr="00C14F01">
        <w:t xml:space="preserve"> berfungsi untuk mengubah data menjadi format yang lebih mudah dan efektif. </w:t>
      </w:r>
    </w:p>
    <w:p w:rsidR="0061271C" w:rsidRPr="00C14F01" w:rsidRDefault="0061271C" w:rsidP="0061271C">
      <w:pPr>
        <w:spacing w:before="0"/>
      </w:pPr>
      <w:r w:rsidRPr="00C14F01">
        <w:t xml:space="preserve">Tahapan </w:t>
      </w:r>
      <w:r w:rsidR="00550767" w:rsidRPr="00C14F01">
        <w:rPr>
          <w:i/>
        </w:rPr>
        <w:t xml:space="preserve">data </w:t>
      </w:r>
      <w:r w:rsidR="0093425D" w:rsidRPr="00C14F01">
        <w:rPr>
          <w:i/>
        </w:rPr>
        <w:t>preprocessing</w:t>
      </w:r>
      <w:r w:rsidRPr="00C14F01">
        <w:t xml:space="preserve"> yang dilakukan antara lain adalah :</w:t>
      </w:r>
    </w:p>
    <w:p w:rsidR="000C29DF" w:rsidRPr="00C14F01" w:rsidRDefault="000C29DF" w:rsidP="002C7DE3">
      <w:pPr>
        <w:pStyle w:val="ListParagraph"/>
        <w:numPr>
          <w:ilvl w:val="6"/>
          <w:numId w:val="19"/>
        </w:numPr>
        <w:spacing w:before="0"/>
        <w:ind w:left="360"/>
      </w:pPr>
      <w:r w:rsidRPr="00C14F01">
        <w:t>Integrasi data</w:t>
      </w:r>
    </w:p>
    <w:p w:rsidR="0061271C" w:rsidRPr="00C14F01" w:rsidRDefault="001453A0" w:rsidP="002C7DE3">
      <w:pPr>
        <w:pStyle w:val="ListParagraph"/>
        <w:spacing w:before="0"/>
        <w:ind w:left="360"/>
      </w:pPr>
      <w:r w:rsidRPr="00C14F01">
        <w:t xml:space="preserve">Integrasi data adalah salah satu langkah </w:t>
      </w:r>
      <w:r w:rsidRPr="00C14F01">
        <w:rPr>
          <w:i/>
        </w:rPr>
        <w:t xml:space="preserve">data </w:t>
      </w:r>
      <w:r w:rsidR="0093425D" w:rsidRPr="00C14F01">
        <w:rPr>
          <w:i/>
        </w:rPr>
        <w:t>preprocessing</w:t>
      </w:r>
      <w:r w:rsidRPr="00C14F01">
        <w:t xml:space="preserve"> yang digunakan untuk menggabungkan data yang ada dari beberapa sumber atau file ke dalam satu penyimpanan data </w:t>
      </w:r>
      <w:r w:rsidRPr="00C14F01">
        <w:fldChar w:fldCharType="begin" w:fldLock="1"/>
      </w:r>
      <w:r w:rsidR="00A26C21" w:rsidRPr="00C14F01">
        <w:instrText>ADDIN CSL_CITATION {"citationItems":[{"id":"ITEM-1","itemData":{"URL":"https://www.trivusi.web.id/2022/09/data-preprocessing.html","author":[{"dropping-particle":"","family":"Trivusi","given":"","non-dropping-particle":"","parse-names":false,"suffix":""}],"container-title":"Trivusi","id":"ITEM-1","issued":{"date-parts":[["2022"]]},"title":"Pengertian dan Teknik Data Preprocessing dalam Data Mining","type":"webpage"},"uris":["http://www.mendeley.com/documents/?uuid=8253681f-881e-470d-b1e2-feb05d75a61f","http://www.mendeley.com/documents/?uuid=c2957bbc-395a-4b6d-8750-d93a9f560a3e"]}],"mendeley":{"formattedCitation":"(Trivusi, 2022)","plainTextFormattedCitation":"(Trivusi, 2022)","previouslyFormattedCitation":"(Trivusi, 2022)"},"properties":{"noteIndex":0},"schema":"https://github.com/citation-style-language/schema/raw/master/csl-citation.json"}</w:instrText>
      </w:r>
      <w:r w:rsidRPr="00C14F01">
        <w:fldChar w:fldCharType="separate"/>
      </w:r>
      <w:r w:rsidRPr="00C14F01">
        <w:rPr>
          <w:noProof/>
        </w:rPr>
        <w:t>(Trivusi, 2022)</w:t>
      </w:r>
      <w:r w:rsidRPr="00C14F01">
        <w:fldChar w:fldCharType="end"/>
      </w:r>
      <w:r w:rsidRPr="00C14F01">
        <w:t xml:space="preserve">. </w:t>
      </w:r>
    </w:p>
    <w:p w:rsidR="0061271C" w:rsidRPr="00C14F01" w:rsidRDefault="000C29DF" w:rsidP="002C7DE3">
      <w:pPr>
        <w:pStyle w:val="ListParagraph"/>
        <w:numPr>
          <w:ilvl w:val="6"/>
          <w:numId w:val="19"/>
        </w:numPr>
        <w:spacing w:before="0"/>
        <w:ind w:left="360"/>
      </w:pPr>
      <w:r w:rsidRPr="00C14F01">
        <w:t>Transformasi data</w:t>
      </w:r>
    </w:p>
    <w:p w:rsidR="000C29DF" w:rsidRPr="00C14F01" w:rsidRDefault="000C29DF" w:rsidP="002C7DE3">
      <w:pPr>
        <w:spacing w:before="0"/>
        <w:ind w:left="360"/>
      </w:pPr>
      <w:r w:rsidRPr="00C14F01">
        <w:t xml:space="preserve">Transformasi data adalah mengubah bentuk data agar dapat diproses oleh model </w:t>
      </w:r>
      <w:r w:rsidRPr="00C14F01">
        <w:rPr>
          <w:i/>
        </w:rPr>
        <w:t>machine learning</w:t>
      </w:r>
      <w:r w:rsidRPr="00C14F01">
        <w:t xml:space="preserve">. Pengubahan bentuk data dapat dilakukan dengan menggunakan teknik </w:t>
      </w:r>
      <w:r w:rsidRPr="00C14F01">
        <w:rPr>
          <w:i/>
        </w:rPr>
        <w:t>encoding</w:t>
      </w:r>
      <w:r w:rsidRPr="00C14F01">
        <w:t xml:space="preserve">. Teknik encoding ini digunakan untuk mengubah data yang berbentuk kategorik menjadi bentuk numerik dengan tujuan agar data dapat diolah dalam model </w:t>
      </w:r>
      <w:r w:rsidRPr="00C14F01">
        <w:rPr>
          <w:i/>
        </w:rPr>
        <w:t>machine learning</w:t>
      </w:r>
      <w:r w:rsidRPr="00C14F01">
        <w:t xml:space="preserve"> </w:t>
      </w:r>
      <w:r w:rsidRPr="00C14F01">
        <w:fldChar w:fldCharType="begin" w:fldLock="1"/>
      </w:r>
      <w:r w:rsidR="00A26C21" w:rsidRPr="00C14F01">
        <w:instrText>ADDIN CSL_CITATION {"citationItems":[{"id":"ITEM-1","itemData":{"URL":"https://www.marlonamadeus.co.id/index.php/2023/01/13/data-pre-processing-untuk-analisa-kelayakan-kredit-menggunakan-machine-learning/","author":[{"dropping-particle":"","family":"machinelearning","given":"","non-dropping-particle":"","parse-names":false,"suffix":""}],"container-title":"PT Marlon Amadeus Teknologi","id":"ITEM-1","issued":{"date-parts":[["2023"]]},"title":"Data Pre-Processing untuk Analisa Kelayakan Kredit Menggunakan Machine Learning","type":"webpage"},"uris":["http://www.mendeley.com/documents/?uuid=0d43784d-a8cb-4112-b5aa-05ea895789d8","http://www.mendeley.com/documents/?uuid=4147f97b-9760-4783-b1a4-4407d46fbf8e"]}],"mendeley":{"formattedCitation":"(machinelearning, 2023)","plainTextFormattedCitation":"(machinelearning, 2023)","previouslyFormattedCitation":"(machinelearning, 2023)"},"properties":{"noteIndex":0},"schema":"https://github.com/citation-style-language/schema/raw/master/csl-citation.json"}</w:instrText>
      </w:r>
      <w:r w:rsidRPr="00C14F01">
        <w:fldChar w:fldCharType="separate"/>
      </w:r>
      <w:r w:rsidRPr="00C14F01">
        <w:rPr>
          <w:noProof/>
        </w:rPr>
        <w:t>(machinelearning, 2023)</w:t>
      </w:r>
      <w:r w:rsidRPr="00C14F01">
        <w:fldChar w:fldCharType="end"/>
      </w:r>
      <w:r w:rsidRPr="00C14F01">
        <w:t>.</w:t>
      </w:r>
    </w:p>
    <w:p w:rsidR="00AA54BB" w:rsidRPr="00C14F01" w:rsidRDefault="00AA54BB" w:rsidP="00BD547B">
      <w:pPr>
        <w:pStyle w:val="Heading2"/>
        <w:numPr>
          <w:ilvl w:val="0"/>
          <w:numId w:val="0"/>
        </w:numPr>
        <w:spacing w:before="240" w:after="0"/>
      </w:pPr>
      <w:bookmarkStart w:id="25" w:name="_2.5__Label"/>
      <w:bookmarkStart w:id="26" w:name="_Toc140173459"/>
      <w:bookmarkEnd w:id="25"/>
      <w:r w:rsidRPr="00C14F01">
        <w:t>2.</w:t>
      </w:r>
      <w:r w:rsidR="00D657D1" w:rsidRPr="00C14F01">
        <w:t>5</w:t>
      </w:r>
      <w:r w:rsidRPr="00C14F01">
        <w:t xml:space="preserve">  Label Encoding</w:t>
      </w:r>
      <w:bookmarkEnd w:id="26"/>
    </w:p>
    <w:p w:rsidR="00AA54BB" w:rsidRPr="00C14F01" w:rsidRDefault="00AA54BB" w:rsidP="00BD547B">
      <w:pPr>
        <w:spacing w:before="0"/>
      </w:pPr>
      <w:r w:rsidRPr="00C14F01">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w:t>
      </w:r>
      <w:r w:rsidR="006834A4" w:rsidRPr="00C14F01">
        <w:t xml:space="preserve"> </w:t>
      </w:r>
      <w:r w:rsidR="000C29DF" w:rsidRPr="00C14F01">
        <w:t xml:space="preserve">agar nilai tersebut dapat diolah oleh </w:t>
      </w:r>
      <w:r w:rsidR="000C29DF" w:rsidRPr="00C14F01">
        <w:rPr>
          <w:i/>
        </w:rPr>
        <w:t>machine learning</w:t>
      </w:r>
      <w:r w:rsidR="000C29DF" w:rsidRPr="00C14F01">
        <w:t xml:space="preserve">. </w:t>
      </w:r>
      <w:r w:rsidRPr="00C14F01">
        <w:t>Salah satu tek</w:t>
      </w:r>
      <w:r w:rsidR="008950BA" w:rsidRPr="00C14F01">
        <w:t xml:space="preserve">nik yang digunakan </w:t>
      </w:r>
      <w:r w:rsidR="006834A4" w:rsidRPr="00C14F01">
        <w:t xml:space="preserve">untuk </w:t>
      </w:r>
      <w:r w:rsidR="006834A4" w:rsidRPr="00C14F01">
        <w:rPr>
          <w:i/>
        </w:rPr>
        <w:t>encoding</w:t>
      </w:r>
      <w:r w:rsidR="006834A4" w:rsidRPr="00C14F01">
        <w:t xml:space="preserve"> adalah</w:t>
      </w:r>
      <w:r w:rsidR="008950BA" w:rsidRPr="00C14F01">
        <w:t xml:space="preserve"> </w:t>
      </w:r>
      <w:r w:rsidR="008950BA" w:rsidRPr="00C14F01">
        <w:rPr>
          <w:i/>
        </w:rPr>
        <w:t>label e</w:t>
      </w:r>
      <w:r w:rsidRPr="00C14F01">
        <w:rPr>
          <w:i/>
        </w:rPr>
        <w:t>ncoder</w:t>
      </w:r>
      <w:r w:rsidRPr="00C14F01">
        <w:t xml:space="preserve">. </w:t>
      </w:r>
      <w:r w:rsidR="008950BA" w:rsidRPr="00C14F01">
        <w:rPr>
          <w:i/>
        </w:rPr>
        <w:t>Label e</w:t>
      </w:r>
      <w:r w:rsidRPr="00C14F01">
        <w:rPr>
          <w:i/>
        </w:rPr>
        <w:t>ncoder</w:t>
      </w:r>
      <w:r w:rsidRPr="00C14F01">
        <w:t xml:space="preserve"> merupakan teknik pada pembelajaran mesin yang digunakan untuk mengubah data kategori menjadi data </w:t>
      </w:r>
      <w:r w:rsidR="00277C7D" w:rsidRPr="00C14F01">
        <w:rPr>
          <w:i/>
        </w:rPr>
        <w:t>numerik</w:t>
      </w:r>
      <w:r w:rsidRPr="00C14F01">
        <w:t>.</w:t>
      </w:r>
    </w:p>
    <w:p w:rsidR="00AA54BB" w:rsidRPr="00C14F01" w:rsidRDefault="00AA54BB" w:rsidP="00BD547B">
      <w:pPr>
        <w:spacing w:before="0"/>
      </w:pPr>
      <w:r w:rsidRPr="00C14F01">
        <w:lastRenderedPageBreak/>
        <w:t xml:space="preserve">Pada label </w:t>
      </w:r>
      <w:r w:rsidRPr="00C14F01">
        <w:rPr>
          <w:i/>
        </w:rPr>
        <w:t>encoding</w:t>
      </w:r>
      <w:r w:rsidRPr="00C14F01">
        <w:t xml:space="preserve">, nilai-nilai kategori akan diubah menjadi bilangan bulat dengan menggunakan suatu aturan tertentu. Misalnya nama sekolah tertentu akan diubah menjadi sebuah bilangan tertentu. Dengan demikian seluruh kolom </w:t>
      </w:r>
      <w:r w:rsidRPr="00C14F01">
        <w:rPr>
          <w:i/>
        </w:rPr>
        <w:t>Na</w:t>
      </w:r>
      <w:r w:rsidR="008950BA" w:rsidRPr="00C14F01">
        <w:rPr>
          <w:i/>
        </w:rPr>
        <w:t xml:space="preserve">ma Sekolah </w:t>
      </w:r>
      <w:r w:rsidR="008950BA" w:rsidRPr="00C14F01">
        <w:t>pada dataset akan di</w:t>
      </w:r>
      <w:r w:rsidRPr="00C14F01">
        <w:t xml:space="preserve">ubah menjadi kolom bertipe </w:t>
      </w:r>
      <w:r w:rsidRPr="00C14F01">
        <w:rPr>
          <w:i/>
        </w:rPr>
        <w:t>integer</w:t>
      </w:r>
      <w:r w:rsidRPr="00C14F01">
        <w:t xml:space="preserve">. Dan setelah itu dapat digunakan untuk melakukan pemodelan pada pembelajaran mesin </w:t>
      </w:r>
      <w:r w:rsidRPr="00C14F01">
        <w:fldChar w:fldCharType="begin" w:fldLock="1"/>
      </w:r>
      <w:r w:rsidRPr="00C14F01">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C14F01">
        <w:fldChar w:fldCharType="separate"/>
      </w:r>
      <w:r w:rsidRPr="00C14F01">
        <w:rPr>
          <w:noProof/>
        </w:rPr>
        <w:t>(Santoso &amp; Putri, 2023)</w:t>
      </w:r>
      <w:r w:rsidRPr="00C14F01">
        <w:fldChar w:fldCharType="end"/>
      </w:r>
    </w:p>
    <w:p w:rsidR="00AA54BB" w:rsidRPr="00C14F01" w:rsidRDefault="00AA54BB" w:rsidP="00AA54BB">
      <w:pPr>
        <w:pStyle w:val="Heading2"/>
        <w:numPr>
          <w:ilvl w:val="0"/>
          <w:numId w:val="0"/>
        </w:numPr>
        <w:spacing w:before="240" w:after="0"/>
      </w:pPr>
      <w:bookmarkStart w:id="27" w:name="_2.12_Normalisasi"/>
      <w:bookmarkStart w:id="28" w:name="_Toc140173460"/>
      <w:bookmarkEnd w:id="27"/>
      <w:r w:rsidRPr="00C14F01">
        <w:t>2.</w:t>
      </w:r>
      <w:r w:rsidR="00750F34" w:rsidRPr="00C14F01">
        <w:t>6</w:t>
      </w:r>
      <w:r w:rsidRPr="00C14F01">
        <w:t xml:space="preserve"> </w:t>
      </w:r>
      <w:r w:rsidR="00E535FE" w:rsidRPr="00C14F01">
        <w:t xml:space="preserve"> </w:t>
      </w:r>
      <w:r w:rsidRPr="00C14F01">
        <w:t>K-Fold Cross Validation</w:t>
      </w:r>
      <w:bookmarkEnd w:id="28"/>
    </w:p>
    <w:p w:rsidR="002C7DE3" w:rsidRPr="00C14F01" w:rsidRDefault="00550767" w:rsidP="002C7DE3">
      <w:pPr>
        <w:spacing w:before="0"/>
      </w:pPr>
      <w:r w:rsidRPr="00C14F01">
        <w:rPr>
          <w:i/>
        </w:rPr>
        <w:t>K-f</w:t>
      </w:r>
      <w:r w:rsidR="00AA54BB" w:rsidRPr="00C14F01">
        <w:rPr>
          <w:i/>
        </w:rPr>
        <w:t>old cross validation</w:t>
      </w:r>
      <w:r w:rsidR="00AA54BB" w:rsidRPr="00C14F01">
        <w:t xml:space="preserve"> adalah salah satu metode yang digunakan untuk mengevaluasi algoritma dengan membagi jumlah sebanyak </w:t>
      </w:r>
      <w:r w:rsidR="00AA54BB" w:rsidRPr="00C14F01">
        <w:rPr>
          <w:i/>
        </w:rPr>
        <w:t>k</w:t>
      </w:r>
      <w:r w:rsidR="00AF6B32" w:rsidRPr="00C14F01">
        <w:t xml:space="preserve"> ke dalam data trai</w:t>
      </w:r>
      <w:r w:rsidR="00AA54BB" w:rsidRPr="00C14F01">
        <w:t xml:space="preserve">n dan data test. Cara kerja dari </w:t>
      </w:r>
      <w:r w:rsidR="00AA54BB" w:rsidRPr="00C14F01">
        <w:rPr>
          <w:i/>
        </w:rPr>
        <w:t>k-fold cross validation</w:t>
      </w:r>
      <w:r w:rsidR="00AA54BB" w:rsidRPr="00C14F01">
        <w:t xml:space="preserve"> adalah pertama-tama data dipartisi menjadi </w:t>
      </w:r>
      <w:r w:rsidR="00AA54BB" w:rsidRPr="00C14F01">
        <w:rPr>
          <w:i/>
        </w:rPr>
        <w:t>k</w:t>
      </w:r>
      <w:r w:rsidR="00AA54BB" w:rsidRPr="00C14F01">
        <w:t xml:space="preserve"> bagian yang berukuran sama (atau hampir sama). Kemudian setiap data ke-</w:t>
      </w:r>
      <w:r w:rsidR="00AA54BB" w:rsidRPr="00C14F01">
        <w:rPr>
          <w:i/>
        </w:rPr>
        <w:t>k</w:t>
      </w:r>
      <w:r w:rsidR="00AA54BB" w:rsidRPr="00C14F01">
        <w:t xml:space="preserve"> setiap bagian dijadikan sebagai data testing. </w:t>
      </w:r>
    </w:p>
    <w:p w:rsidR="00216CAC" w:rsidRPr="00C14F01" w:rsidRDefault="002C7DE3" w:rsidP="002C7DE3">
      <w:pPr>
        <w:keepNext/>
        <w:spacing w:before="0"/>
        <w:jc w:val="center"/>
      </w:pPr>
      <w:r w:rsidRPr="00C14F01">
        <w:rPr>
          <w:noProof/>
          <w:lang w:val="en-US"/>
        </w:rPr>
        <w:drawing>
          <wp:inline distT="0" distB="0" distL="0" distR="0" wp14:anchorId="4983251F" wp14:editId="4733E829">
            <wp:extent cx="2829560" cy="3416214"/>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Fold.png"/>
                    <pic:cNvPicPr/>
                  </pic:nvPicPr>
                  <pic:blipFill rotWithShape="1">
                    <a:blip r:embed="rId23">
                      <a:extLst>
                        <a:ext uri="{28A0092B-C50C-407E-A947-70E740481C1C}">
                          <a14:useLocalDpi xmlns:a14="http://schemas.microsoft.com/office/drawing/2010/main" val="0"/>
                        </a:ext>
                      </a:extLst>
                    </a:blip>
                    <a:srcRect r="14176" b="11214"/>
                    <a:stretch/>
                  </pic:blipFill>
                  <pic:spPr bwMode="auto">
                    <a:xfrm>
                      <a:off x="0" y="0"/>
                      <a:ext cx="2834359" cy="3422008"/>
                    </a:xfrm>
                    <a:prstGeom prst="rect">
                      <a:avLst/>
                    </a:prstGeom>
                    <a:ln>
                      <a:noFill/>
                    </a:ln>
                    <a:extLst>
                      <a:ext uri="{53640926-AAD7-44D8-BBD7-CCE9431645EC}">
                        <a14:shadowObscured xmlns:a14="http://schemas.microsoft.com/office/drawing/2010/main"/>
                      </a:ext>
                    </a:extLst>
                  </pic:spPr>
                </pic:pic>
              </a:graphicData>
            </a:graphic>
          </wp:inline>
        </w:drawing>
      </w:r>
    </w:p>
    <w:p w:rsidR="00DA04F7" w:rsidRPr="00C14F01" w:rsidRDefault="00216CAC" w:rsidP="008E137A">
      <w:pPr>
        <w:pStyle w:val="Caption"/>
        <w:spacing w:before="0"/>
        <w:rPr>
          <w:sz w:val="20"/>
        </w:rPr>
      </w:pPr>
      <w:bookmarkStart w:id="29" w:name="_Toc140173534"/>
      <w:r w:rsidRPr="00C14F01">
        <w:rPr>
          <w:sz w:val="20"/>
        </w:rPr>
        <w:t xml:space="preserve">Gambar 2. </w:t>
      </w:r>
      <w:r w:rsidR="0061271C" w:rsidRPr="00C14F01">
        <w:rPr>
          <w:sz w:val="20"/>
        </w:rPr>
        <w:fldChar w:fldCharType="begin"/>
      </w:r>
      <w:r w:rsidR="0061271C" w:rsidRPr="00C14F01">
        <w:rPr>
          <w:sz w:val="20"/>
        </w:rPr>
        <w:instrText xml:space="preserve"> SEQ Gambar_2. \* ARABIC </w:instrText>
      </w:r>
      <w:r w:rsidR="0061271C" w:rsidRPr="00C14F01">
        <w:rPr>
          <w:sz w:val="20"/>
        </w:rPr>
        <w:fldChar w:fldCharType="separate"/>
      </w:r>
      <w:r w:rsidR="00D47D6B">
        <w:rPr>
          <w:noProof/>
          <w:sz w:val="20"/>
        </w:rPr>
        <w:t>2</w:t>
      </w:r>
      <w:r w:rsidR="0061271C" w:rsidRPr="00C14F01">
        <w:rPr>
          <w:noProof/>
          <w:sz w:val="20"/>
        </w:rPr>
        <w:fldChar w:fldCharType="end"/>
      </w:r>
      <w:r w:rsidRPr="00C14F01">
        <w:rPr>
          <w:sz w:val="20"/>
        </w:rPr>
        <w:t xml:space="preserve"> Skema 10 Fold Cross Validation</w:t>
      </w:r>
      <w:bookmarkEnd w:id="29"/>
    </w:p>
    <w:p w:rsidR="00501BC4" w:rsidRPr="00C14F01" w:rsidRDefault="00F41B6C" w:rsidP="00501BC4">
      <w:pPr>
        <w:spacing w:before="0"/>
        <w:jc w:val="center"/>
        <w:rPr>
          <w:sz w:val="20"/>
        </w:rPr>
      </w:pPr>
      <w:r w:rsidRPr="00C14F01">
        <w:rPr>
          <w:sz w:val="20"/>
        </w:rPr>
        <w:t xml:space="preserve">Sumber : </w:t>
      </w:r>
      <w:r w:rsidRPr="00C14F01">
        <w:rPr>
          <w:sz w:val="20"/>
        </w:rPr>
        <w:fldChar w:fldCharType="begin" w:fldLock="1"/>
      </w:r>
      <w:r w:rsidRPr="00C14F01">
        <w:rPr>
          <w:sz w:val="20"/>
        </w:rPr>
        <w:instrText>ADDIN CSL_CITATION {"citationItems":[{"id":"ITEM-1","itemData":{"URL":"https://mti.binus.ac.id/2017/11/24/10-fold-cross-validation/","accessed":{"date-parts":[["2023","7","13"]]},"author":[{"dropping-particle":"","family":"Wibowo","given":"Antoni","non-dropping-particle":"","parse-names":false,"suffix":""}],"container-title":"Binus University","id":"ITEM-1","issued":{"date-parts":[["2017"]]},"title":"10 Fold-Cross Validation","type":"webpage"},"uris":["http://www.mendeley.com/documents/?uuid=9e43af72-07c5-4fa5-8584-156b7a798cdc"]}],"mendeley":{"formattedCitation":"(Wibowo, 2017)","plainTextFormattedCitation":"(Wibowo, 2017)"},"properties":{"noteIndex":0},"schema":"https://github.com/citation-style-language/schema/raw/master/csl-citation.json"}</w:instrText>
      </w:r>
      <w:r w:rsidRPr="00C14F01">
        <w:rPr>
          <w:sz w:val="20"/>
        </w:rPr>
        <w:fldChar w:fldCharType="separate"/>
      </w:r>
      <w:r w:rsidRPr="00C14F01">
        <w:rPr>
          <w:noProof/>
          <w:sz w:val="20"/>
        </w:rPr>
        <w:t>(Wibowo, 2017)</w:t>
      </w:r>
      <w:r w:rsidRPr="00C14F01">
        <w:rPr>
          <w:sz w:val="20"/>
        </w:rPr>
        <w:fldChar w:fldCharType="end"/>
      </w:r>
    </w:p>
    <w:p w:rsidR="00AA54BB" w:rsidRPr="00C14F01" w:rsidRDefault="00AA54BB" w:rsidP="00AB6A3D">
      <w:r w:rsidRPr="00C14F01">
        <w:lastRenderedPageBreak/>
        <w:t xml:space="preserve">Dari </w:t>
      </w:r>
      <w:r w:rsidR="00AB6A3D" w:rsidRPr="00C14F01">
        <w:rPr>
          <w:b/>
        </w:rPr>
        <w:t>Gambar 2.2</w:t>
      </w:r>
      <w:r w:rsidRPr="00C14F01">
        <w:t xml:space="preserve"> di atas kita dapat melihat langkah-langkah proses pembagian data menjadi 10 bagian. Pada bagian pertama atau </w:t>
      </w:r>
      <w:r w:rsidRPr="00C14F01">
        <w:rPr>
          <w:i/>
        </w:rPr>
        <w:t>fold</w:t>
      </w:r>
      <w:r w:rsidRPr="00C14F01">
        <w:t xml:space="preserve">-1 data ke-1 dijadikan sebagai data uji dan sisanya menjadi data latih. Kemudian pada </w:t>
      </w:r>
      <w:r w:rsidRPr="00C14F01">
        <w:rPr>
          <w:i/>
        </w:rPr>
        <w:t>fold</w:t>
      </w:r>
      <w:r w:rsidRPr="00C14F01">
        <w:t xml:space="preserve">-2 data ke-2 dijadikan sebagai data uji dan sisanya menjadi data latih, hal ini terjadi sampai mencapai nilai </w:t>
      </w:r>
      <w:r w:rsidRPr="00C14F01">
        <w:rPr>
          <w:i/>
        </w:rPr>
        <w:t>fold</w:t>
      </w:r>
      <w:r w:rsidRPr="00C14F01">
        <w:t>-10 .</w:t>
      </w:r>
    </w:p>
    <w:p w:rsidR="00A26C21" w:rsidRPr="00C14F01" w:rsidRDefault="00AA54BB" w:rsidP="00F41B6C">
      <w:pPr>
        <w:pStyle w:val="Heading2"/>
        <w:numPr>
          <w:ilvl w:val="0"/>
          <w:numId w:val="0"/>
        </w:numPr>
        <w:spacing w:before="240" w:after="0"/>
      </w:pPr>
      <w:bookmarkStart w:id="30" w:name="_2.8__Grid"/>
      <w:bookmarkStart w:id="31" w:name="_Toc140173461"/>
      <w:bookmarkEnd w:id="30"/>
      <w:r w:rsidRPr="00C14F01">
        <w:t>2.</w:t>
      </w:r>
      <w:r w:rsidR="004C3882" w:rsidRPr="00C14F01">
        <w:t>7</w:t>
      </w:r>
      <w:r w:rsidRPr="00C14F01">
        <w:t xml:space="preserve">  </w:t>
      </w:r>
      <w:r w:rsidR="00A26C21" w:rsidRPr="00C14F01">
        <w:t>Kernel</w:t>
      </w:r>
      <w:bookmarkEnd w:id="31"/>
    </w:p>
    <w:p w:rsidR="00A26C21" w:rsidRPr="00C14F01" w:rsidRDefault="00A26C21" w:rsidP="00F41B6C">
      <w:pPr>
        <w:spacing w:before="0"/>
      </w:pPr>
      <w:r w:rsidRPr="00C14F01">
        <w:t>Pada ilmu data mining kernel merupakan fungsi perkalian dalam (inner product) pada ruang fitur. Fungsi kernel ini memungkinkan kita untuk mengimplementasikan suatu model pada ruang dimensi yang lebih tinggi (ruang fitur) tanpa harus mendefinisikan fungsi pemetaan dari ruang input ke ruang fitur</w:t>
      </w:r>
      <w:r w:rsidRPr="00C14F01">
        <w:fldChar w:fldCharType="begin" w:fldLock="1"/>
      </w:r>
      <w:r w:rsidR="006A0D14" w:rsidRPr="00C14F01">
        <w:instrText>ADDIN CSL_CITATION {"citationItems":[{"id":"ITEM-1","itemData":{"abstract":"Poverty is a topic that is often discussed in various scientific study forums. Facts on the ground show that increasing development has not been able to reduce the increasing number of poor people. Statistical studies on poverty data need to be carried out to assist the government in mapping policy-making patterns. One of the variables in mapping poverty data patterns is the Poverty Depth Index. The poverty depth index is a measure of the average gap in the distribution of each population's expenditure on the poverty line. Many factors affect the poverty depth index, especially from health, human resources and economic indicators. Therefore, a statistical modeling is needed to analyze the factors that affect the poverty depth index in Indonesia. The poverty data used in this study were sourced from the 2019 SUSENAS data in the form of data with individual observations of all provinces in Indonesia. Several previous studies using the Support Vector Regression (SVR) method to estimate the Poverty Depth Index as a response variable with several variables from health and economic indicators showed a very good level of model accuracy. However, SVR is constrained by choosing the right kernel to find the optimum prediction accuracy. So it is necessary to create a user interface that automatically selects the best type of kernel to facilitate the modeling process. The user interface will also help users to use the SVR even if they do not know the programming language. This study aims to: (1) produce a statistical analysis that makes it easier to map the pattern of factors that influence poverty in Indonesia, (2) produce a user interface that makes it easier for users to analyze poverty data in Indonesia. The conclusion obtained from this study is that the most accurate estimation is to use a degree 1 Gaussian kernel (RBF) SVR model while using the Polynomial kernel is not enough to provide a good estimate.","author":[{"dropping-particle":"","family":"Ghazali","given":"Muhammad","non-dropping-particle":"","parse-names":false,"suffix":""},{"dropping-particle":"","family":"Purnamasari","given":"Ramdani","non-dropping-particle":"","parse-names":false,"suffix":""}],"container-title":"Statistika","id":"ITEM-1","issue":"1","issued":{"date-parts":[["2021"]]},"page":"1-8","title":"Pencarian Kernel Terbaik Support Vector Regression Pada Kasus Data Kemiskinan Di Indonesia Dengan User Interface (Gui) Matlab","type":"article-journal","volume":"9"},"uris":["http://www.mendeley.com/documents/?uuid=18234b0e-50e7-45a0-a429-6eb630dad443","http://www.mendeley.com/documents/?uuid=c585ae26-69e3-4342-a58d-fd4a6ddd20bb"]}],"mendeley":{"formattedCitation":"(Ghazali &amp; Purnamasari, 2021)","plainTextFormattedCitation":"(Ghazali &amp; Purnamasari, 2021)","previouslyFormattedCitation":"(Ghazali &amp; Purnamasari, 2021)"},"properties":{"noteIndex":0},"schema":"https://github.com/citation-style-language/schema/raw/master/csl-citation.json"}</w:instrText>
      </w:r>
      <w:r w:rsidRPr="00C14F01">
        <w:fldChar w:fldCharType="separate"/>
      </w:r>
      <w:r w:rsidRPr="00C14F01">
        <w:rPr>
          <w:noProof/>
        </w:rPr>
        <w:t>(Ghazali &amp; Purnamasari, 2021)</w:t>
      </w:r>
      <w:r w:rsidRPr="00C14F01">
        <w:fldChar w:fldCharType="end"/>
      </w:r>
      <w:r w:rsidR="00ED7B9D" w:rsidRPr="00C14F01">
        <w:t>.</w:t>
      </w:r>
    </w:p>
    <w:p w:rsidR="00ED7B9D" w:rsidRPr="00C14F01" w:rsidRDefault="00ED7B9D" w:rsidP="00A26C21">
      <w:r w:rsidRPr="00C14F01">
        <w:t>Pada penelitian ini, optimasi pada algoritma Support Vector Regression dilakukan menggunakan fungsi kernel, adapun kernel yang digunakan yaitu kernel linear, RBF(Radial Basis Function), polynomial, dan sigmoid, adapun persamaan fungsi setiap kernel adalah sebagai berikut:</w:t>
      </w:r>
    </w:p>
    <w:p w:rsidR="001367C4" w:rsidRPr="00C14F01" w:rsidRDefault="001367C4" w:rsidP="00F41B6C">
      <w:pPr>
        <w:numPr>
          <w:ilvl w:val="0"/>
          <w:numId w:val="3"/>
        </w:numPr>
        <w:pBdr>
          <w:top w:val="nil"/>
          <w:left w:val="nil"/>
          <w:bottom w:val="nil"/>
          <w:right w:val="nil"/>
          <w:between w:val="nil"/>
        </w:pBdr>
        <w:spacing w:before="0"/>
        <w:ind w:left="360"/>
      </w:pPr>
      <w:r w:rsidRPr="00C14F01">
        <w:rPr>
          <w:color w:val="000000"/>
        </w:rPr>
        <w:t xml:space="preserve">Kernel </w:t>
      </w:r>
      <w:r w:rsidRPr="00C14F01">
        <w:rPr>
          <w:i/>
          <w:color w:val="000000"/>
        </w:rPr>
        <w:t>Linear</w:t>
      </w:r>
    </w:p>
    <w:p w:rsidR="001367C4" w:rsidRPr="00C14F01" w:rsidRDefault="001367C4" w:rsidP="00F41B6C">
      <w:pPr>
        <w:pBdr>
          <w:top w:val="nil"/>
          <w:left w:val="nil"/>
          <w:bottom w:val="nil"/>
          <w:right w:val="nil"/>
          <w:between w:val="nil"/>
        </w:pBdr>
        <w:spacing w:before="0"/>
        <w:ind w:left="360"/>
      </w:pPr>
      <w:r w:rsidRPr="00C14F01">
        <w:rPr>
          <w:color w:val="000000"/>
        </w:rPr>
        <w:t>Kernel ini berfungsi untuk pemetaan ke ruang dimensi yang lebih tinggi dan yang sudah dianalisis sudah terpisah secara linier.</w:t>
      </w:r>
    </w:p>
    <w:p w:rsidR="001367C4" w:rsidRPr="00C14F01" w:rsidRDefault="001367C4" w:rsidP="00F41B6C">
      <w:pPr>
        <w:pBdr>
          <w:top w:val="nil"/>
          <w:left w:val="nil"/>
          <w:bottom w:val="nil"/>
          <w:right w:val="nil"/>
          <w:between w:val="nil"/>
        </w:pBdr>
        <w:spacing w:before="0"/>
        <w:ind w:left="36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277C7D" w:rsidRPr="00C14F01">
        <w:rPr>
          <w:color w:val="000000"/>
        </w:rPr>
        <w:tab/>
      </w:r>
      <w:r w:rsidR="00277C7D" w:rsidRPr="00C14F01">
        <w:rPr>
          <w:color w:val="000000"/>
        </w:rPr>
        <w:tab/>
      </w:r>
      <w:r w:rsidR="00277C7D" w:rsidRPr="00C14F01">
        <w:rPr>
          <w:color w:val="000000"/>
        </w:rPr>
        <w:tab/>
        <w:t xml:space="preserve">       </w:t>
      </w:r>
      <w:r w:rsidR="00F41B6C" w:rsidRPr="00C14F01">
        <w:rPr>
          <w:color w:val="000000"/>
        </w:rPr>
        <w:tab/>
      </w:r>
      <w:r w:rsidR="00277C7D" w:rsidRPr="00C14F01">
        <w:rPr>
          <w:color w:val="000000"/>
        </w:rPr>
        <w:t xml:space="preserve">(2.1) </w:t>
      </w:r>
    </w:p>
    <w:p w:rsidR="001367C4" w:rsidRPr="00C14F01" w:rsidRDefault="001367C4" w:rsidP="00F41B6C">
      <w:pPr>
        <w:numPr>
          <w:ilvl w:val="0"/>
          <w:numId w:val="3"/>
        </w:numPr>
        <w:pBdr>
          <w:top w:val="nil"/>
          <w:left w:val="nil"/>
          <w:bottom w:val="nil"/>
          <w:right w:val="nil"/>
          <w:between w:val="nil"/>
        </w:pBdr>
        <w:spacing w:before="0"/>
        <w:ind w:left="360"/>
      </w:pPr>
      <w:r w:rsidRPr="00C14F01">
        <w:rPr>
          <w:color w:val="000000"/>
        </w:rPr>
        <w:t xml:space="preserve">Kernel </w:t>
      </w:r>
      <w:r w:rsidRPr="00C14F01">
        <w:rPr>
          <w:i/>
          <w:color w:val="000000"/>
        </w:rPr>
        <w:t>Polynomial</w:t>
      </w:r>
    </w:p>
    <w:p w:rsidR="001367C4" w:rsidRPr="00C14F01" w:rsidRDefault="001367C4" w:rsidP="00F41B6C">
      <w:pPr>
        <w:pBdr>
          <w:top w:val="nil"/>
          <w:left w:val="nil"/>
          <w:bottom w:val="nil"/>
          <w:right w:val="nil"/>
          <w:between w:val="nil"/>
        </w:pBdr>
        <w:spacing w:before="0"/>
        <w:ind w:left="360"/>
      </w:pPr>
      <w:r w:rsidRPr="00C14F01">
        <w:rPr>
          <w:color w:val="000000"/>
        </w:rPr>
        <w:t>Kernel ini berfungsi untuk melakukan pemetaan ketika data tidak terpisah secara linier.</w:t>
      </w:r>
    </w:p>
    <w:p w:rsidR="001367C4" w:rsidRPr="00C14F01" w:rsidRDefault="001367C4" w:rsidP="00F41B6C">
      <w:pPr>
        <w:pBdr>
          <w:top w:val="nil"/>
          <w:left w:val="nil"/>
          <w:bottom w:val="nil"/>
          <w:right w:val="nil"/>
          <w:between w:val="nil"/>
        </w:pBdr>
        <w:spacing w:before="0"/>
        <w:ind w:left="36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277C7D" w:rsidRPr="00C14F01">
        <w:rPr>
          <w:color w:val="000000"/>
        </w:rPr>
        <w:t xml:space="preserve">  </w:t>
      </w:r>
      <w:r w:rsidR="00277C7D" w:rsidRPr="00C14F01">
        <w:rPr>
          <w:color w:val="000000"/>
        </w:rPr>
        <w:tab/>
      </w:r>
      <w:r w:rsidR="00277C7D" w:rsidRPr="00C14F01">
        <w:rPr>
          <w:color w:val="000000"/>
        </w:rPr>
        <w:tab/>
        <w:t xml:space="preserve">          </w:t>
      </w:r>
      <w:r w:rsidR="00F41B6C" w:rsidRPr="00C14F01">
        <w:rPr>
          <w:color w:val="000000"/>
        </w:rPr>
        <w:tab/>
      </w:r>
      <w:r w:rsidR="00277C7D" w:rsidRPr="00C14F01">
        <w:rPr>
          <w:color w:val="000000"/>
        </w:rPr>
        <w:t>(2.2)</w:t>
      </w:r>
      <w:r w:rsidRPr="00C14F01">
        <w:rPr>
          <w:color w:val="000000"/>
        </w:rPr>
        <w:t xml:space="preserve">   </w:t>
      </w:r>
    </w:p>
    <w:p w:rsidR="001367C4" w:rsidRPr="00C14F01" w:rsidRDefault="001367C4" w:rsidP="00F41B6C">
      <w:pPr>
        <w:numPr>
          <w:ilvl w:val="0"/>
          <w:numId w:val="3"/>
        </w:numPr>
        <w:pBdr>
          <w:top w:val="nil"/>
          <w:left w:val="nil"/>
          <w:bottom w:val="nil"/>
          <w:right w:val="nil"/>
          <w:between w:val="nil"/>
        </w:pBdr>
        <w:spacing w:before="0"/>
        <w:ind w:left="360"/>
      </w:pPr>
      <w:r w:rsidRPr="00C14F01">
        <w:t xml:space="preserve">Kernel </w:t>
      </w:r>
      <w:r w:rsidRPr="00C14F01">
        <w:rPr>
          <w:i/>
        </w:rPr>
        <w:t>Sigmoid</w:t>
      </w:r>
      <w:r w:rsidRPr="00C14F01">
        <w:t xml:space="preserve"> </w:t>
      </w:r>
    </w:p>
    <w:p w:rsidR="001367C4" w:rsidRPr="00C14F01" w:rsidRDefault="001367C4" w:rsidP="00F41B6C">
      <w:pPr>
        <w:pBdr>
          <w:top w:val="nil"/>
          <w:left w:val="nil"/>
          <w:bottom w:val="nil"/>
          <w:right w:val="nil"/>
          <w:between w:val="nil"/>
        </w:pBdr>
        <w:spacing w:before="0"/>
        <w:ind w:left="360"/>
      </w:pPr>
      <w:r w:rsidRPr="00C14F01">
        <w:t>Kernel ini be</w:t>
      </w:r>
      <w:r w:rsidR="00AE093B" w:rsidRPr="00C14F01">
        <w:t>r</w:t>
      </w:r>
      <w:r w:rsidRPr="00C14F01">
        <w:t>fungsi untuk melakukan pemetaan data ke dalam ruang fitur yang lebih tinggi.</w:t>
      </w:r>
    </w:p>
    <w:p w:rsidR="001367C4" w:rsidRPr="00C14F01" w:rsidRDefault="001367C4" w:rsidP="00F41B6C">
      <w:pPr>
        <w:pBdr>
          <w:top w:val="nil"/>
          <w:left w:val="nil"/>
          <w:bottom w:val="nil"/>
          <w:right w:val="nil"/>
          <w:between w:val="nil"/>
        </w:pBdr>
        <w:spacing w:before="0"/>
        <w:ind w:left="360"/>
        <w:jc w:val="right"/>
      </w:pPr>
      <w:r w:rsidRPr="00C14F01">
        <w:rPr>
          <w:i/>
        </w:rPr>
        <w:t>k(x,y) = tanh(</w:t>
      </w:r>
      <m:oMath>
        <m:r>
          <w:rPr>
            <w:rFonts w:ascii="Cambria Math" w:hAnsi="Cambria Math"/>
          </w:rPr>
          <m:t>αx∙y+c)</m:t>
        </m:r>
      </m:oMath>
      <w:r w:rsidRPr="00C14F01">
        <w:rPr>
          <w:i/>
        </w:rPr>
        <w:tab/>
      </w:r>
      <w:r w:rsidRPr="00C14F01">
        <w:rPr>
          <w:i/>
        </w:rPr>
        <w:tab/>
        <w:t xml:space="preserve">           </w:t>
      </w:r>
      <w:r w:rsidR="00F41B6C" w:rsidRPr="00C14F01">
        <w:rPr>
          <w:i/>
        </w:rPr>
        <w:tab/>
      </w:r>
      <w:r w:rsidR="00F41B6C" w:rsidRPr="00C14F01">
        <w:rPr>
          <w:i/>
        </w:rPr>
        <w:tab/>
      </w:r>
      <w:r w:rsidR="00277C7D" w:rsidRPr="00C14F01">
        <w:t>(2.3)</w:t>
      </w:r>
    </w:p>
    <w:p w:rsidR="000B633A" w:rsidRPr="00C14F01" w:rsidRDefault="000B633A" w:rsidP="00F41B6C">
      <w:pPr>
        <w:pBdr>
          <w:top w:val="nil"/>
          <w:left w:val="nil"/>
          <w:bottom w:val="nil"/>
          <w:right w:val="nil"/>
          <w:between w:val="nil"/>
        </w:pBdr>
        <w:spacing w:before="0"/>
        <w:ind w:left="360"/>
        <w:jc w:val="right"/>
      </w:pPr>
    </w:p>
    <w:p w:rsidR="001367C4" w:rsidRPr="00C14F01" w:rsidRDefault="001367C4" w:rsidP="00F41B6C">
      <w:pPr>
        <w:numPr>
          <w:ilvl w:val="0"/>
          <w:numId w:val="3"/>
        </w:numPr>
        <w:pBdr>
          <w:top w:val="nil"/>
          <w:left w:val="nil"/>
          <w:bottom w:val="nil"/>
          <w:right w:val="nil"/>
          <w:between w:val="nil"/>
        </w:pBdr>
        <w:spacing w:before="0"/>
        <w:ind w:left="360"/>
      </w:pPr>
      <w:r w:rsidRPr="00C14F01">
        <w:rPr>
          <w:color w:val="000000"/>
        </w:rPr>
        <w:lastRenderedPageBreak/>
        <w:t xml:space="preserve">Kernel </w:t>
      </w:r>
      <w:r w:rsidRPr="00C14F01">
        <w:rPr>
          <w:i/>
          <w:color w:val="000000"/>
        </w:rPr>
        <w:t>Radial Basis Function</w:t>
      </w:r>
      <w:r w:rsidRPr="00C14F01">
        <w:rPr>
          <w:color w:val="000000"/>
        </w:rPr>
        <w:t xml:space="preserve"> (RBF)</w:t>
      </w:r>
    </w:p>
    <w:p w:rsidR="001367C4" w:rsidRPr="00C14F01" w:rsidRDefault="001367C4" w:rsidP="00F41B6C">
      <w:pPr>
        <w:pBdr>
          <w:top w:val="nil"/>
          <w:left w:val="nil"/>
          <w:bottom w:val="nil"/>
          <w:right w:val="nil"/>
          <w:between w:val="nil"/>
        </w:pBdr>
        <w:spacing w:before="0"/>
        <w:ind w:left="360"/>
        <w:rPr>
          <w:color w:val="000000"/>
        </w:rPr>
      </w:pPr>
      <w:r w:rsidRPr="00C14F01">
        <w:rPr>
          <w:color w:val="000000"/>
        </w:rPr>
        <w:t xml:space="preserve">Kernel ini dapat mengatasi permasalahan yang bersifat </w:t>
      </w:r>
      <w:r w:rsidRPr="00C14F01">
        <w:rPr>
          <w:i/>
          <w:color w:val="000000"/>
        </w:rPr>
        <w:t>non-linear</w:t>
      </w:r>
      <w:r w:rsidRPr="00C14F01">
        <w:rPr>
          <w:color w:val="000000"/>
        </w:rPr>
        <w:t>.</w:t>
      </w:r>
    </w:p>
    <w:p w:rsidR="001367C4" w:rsidRPr="00C14F01" w:rsidRDefault="001367C4" w:rsidP="00F41B6C">
      <w:pPr>
        <w:pBdr>
          <w:top w:val="nil"/>
          <w:left w:val="nil"/>
          <w:bottom w:val="nil"/>
          <w:right w:val="nil"/>
          <w:between w:val="nil"/>
        </w:pBdr>
        <w:spacing w:before="0"/>
        <w:ind w:left="36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277C7D" w:rsidRPr="00C14F01">
        <w:rPr>
          <w:color w:val="000000"/>
        </w:rPr>
        <w:tab/>
        <w:t xml:space="preserve">            </w:t>
      </w:r>
      <w:r w:rsidR="00F41B6C" w:rsidRPr="00C14F01">
        <w:rPr>
          <w:color w:val="000000"/>
        </w:rPr>
        <w:tab/>
      </w:r>
      <w:r w:rsidR="00277C7D" w:rsidRPr="00C14F01">
        <w:rPr>
          <w:color w:val="000000"/>
        </w:rPr>
        <w:t>(2.4)</w:t>
      </w:r>
    </w:p>
    <w:p w:rsidR="00ED7B9D" w:rsidRPr="00C14F01" w:rsidRDefault="001367C4" w:rsidP="00F41B6C">
      <w:r w:rsidRPr="00C14F01">
        <w:t xml:space="preserve">Keempat kernel ini akan dilakukan pencarian kernel terbaik yang nantinya digunakan dalam pemodelan. Algoritma SVR sendiri juga memiliki beberapa parameter yang dapat disesuaikan untuk mendapatkan model terbaik dengan nilai </w:t>
      </w:r>
      <w:r w:rsidRPr="00C14F01">
        <w:rPr>
          <w:i/>
        </w:rPr>
        <w:t>error</w:t>
      </w:r>
      <w:r w:rsidRPr="00C14F01">
        <w:t xml:space="preserve"> yang rendah. Pada penelitian ini, beberapa parameter yang digunakan yaitu parame</w:t>
      </w:r>
      <w:r w:rsidR="00AE093B" w:rsidRPr="00C14F01">
        <w:t>te</w:t>
      </w:r>
      <w:r w:rsidRPr="00C14F01">
        <w:t xml:space="preserve">r </w:t>
      </w:r>
      <w:r w:rsidRPr="00C14F01">
        <w:rPr>
          <w:i/>
        </w:rPr>
        <w:t>cost, gamma, dan epsilon</w:t>
      </w:r>
      <w:r w:rsidRPr="00C14F01">
        <w:t xml:space="preserve">. Parameter </w:t>
      </w:r>
      <w:r w:rsidRPr="00C14F01">
        <w:rPr>
          <w:i/>
        </w:rPr>
        <w:t>cost</w:t>
      </w:r>
      <w:r w:rsidRPr="00C14F01">
        <w:t xml:space="preserve"> merupakan parameter yang mengendalikan seberapa keras SVR untuk melakukan prediksi dengan benar setiap titik data pelatihan, parameter </w:t>
      </w:r>
      <w:r w:rsidRPr="00C14F01">
        <w:rPr>
          <w:i/>
        </w:rPr>
        <w:t>gamma</w:t>
      </w:r>
      <w:r w:rsidRPr="00C14F01">
        <w:t xml:space="preserve"> berfungsi untuk mempengaruhi fleksibilitas SVR dalam menentukan batas pemisah antar kelas yang berbeda. Dan untuk parameter </w:t>
      </w:r>
      <w:r w:rsidRPr="00C14F01">
        <w:rPr>
          <w:i/>
        </w:rPr>
        <w:t>epsilon</w:t>
      </w:r>
      <w:r w:rsidRPr="00C14F01">
        <w:t xml:space="preserve"> berfungsi untuk memutuskan seberapa sering algoritma harus mencoba tindakan acak dan menjelajahi lingkungan </w:t>
      </w:r>
      <w:r w:rsidRPr="00C14F01">
        <w:fldChar w:fldCharType="begin" w:fldLock="1"/>
      </w:r>
      <w:r w:rsidRPr="00C14F01">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http://www.mendeley.com/documents/?uuid=6b1dac7b-f923-4ff6-9bf4-af7d6703d711"]}],"mendeley":{"formattedCitation":"(Handayani et al., 2017)","plainTextFormattedCitation":"(Handayani et al., 2017)","previouslyFormattedCitation":"(Handayani et al., 2017)"},"properties":{"noteIndex":0},"schema":"https://github.com/citation-style-language/schema/raw/master/csl-citation.json"}</w:instrText>
      </w:r>
      <w:r w:rsidRPr="00C14F01">
        <w:fldChar w:fldCharType="separate"/>
      </w:r>
      <w:r w:rsidRPr="00C14F01">
        <w:rPr>
          <w:noProof/>
        </w:rPr>
        <w:t>(Handayani et al., 2017)</w:t>
      </w:r>
      <w:r w:rsidRPr="00C14F01">
        <w:fldChar w:fldCharType="end"/>
      </w:r>
      <w:r w:rsidRPr="00C14F01">
        <w:t>.</w:t>
      </w:r>
    </w:p>
    <w:p w:rsidR="00AA54BB" w:rsidRPr="00C14F01" w:rsidRDefault="00A26C21" w:rsidP="00AB6A3D">
      <w:pPr>
        <w:pStyle w:val="Heading2"/>
        <w:numPr>
          <w:ilvl w:val="0"/>
          <w:numId w:val="0"/>
        </w:numPr>
        <w:spacing w:before="240" w:after="0"/>
      </w:pPr>
      <w:bookmarkStart w:id="32" w:name="_Toc140173462"/>
      <w:r w:rsidRPr="00C14F01">
        <w:t xml:space="preserve">2.8 </w:t>
      </w:r>
      <w:r w:rsidR="00E161BC" w:rsidRPr="00C14F01">
        <w:rPr>
          <w:i/>
        </w:rPr>
        <w:t>Grid Search</w:t>
      </w:r>
      <w:bookmarkEnd w:id="32"/>
    </w:p>
    <w:p w:rsidR="00AA54BB" w:rsidRPr="00C14F01" w:rsidRDefault="00AA54BB" w:rsidP="00AB6A3D">
      <w:pPr>
        <w:spacing w:before="0"/>
      </w:pPr>
      <w:r w:rsidRPr="00C14F01">
        <w:t xml:space="preserve">Metode </w:t>
      </w:r>
      <w:r w:rsidR="00E161BC" w:rsidRPr="00C14F01">
        <w:rPr>
          <w:i/>
        </w:rPr>
        <w:t>Grid Search</w:t>
      </w:r>
      <w:r w:rsidRPr="00C14F01">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rsidRPr="00C14F01">
        <w:fldChar w:fldCharType="begin" w:fldLock="1"/>
      </w:r>
      <w:r w:rsidR="00F41B6C" w:rsidRPr="00C14F01">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rsidRPr="00C14F01">
        <w:fldChar w:fldCharType="separate"/>
      </w:r>
      <w:r w:rsidRPr="00C14F01">
        <w:rPr>
          <w:noProof/>
        </w:rPr>
        <w:t>(Gunawan et al., 2020)</w:t>
      </w:r>
      <w:r w:rsidRPr="00C14F01">
        <w:fldChar w:fldCharType="end"/>
      </w:r>
      <w:r w:rsidR="00AB6A3D" w:rsidRPr="00C14F01">
        <w:t>.</w:t>
      </w:r>
    </w:p>
    <w:p w:rsidR="00AA54BB" w:rsidRPr="00C14F01" w:rsidRDefault="00AA54BB" w:rsidP="00AA54BB">
      <w:r w:rsidRPr="00C14F01">
        <w:t xml:space="preserve">Metode </w:t>
      </w:r>
      <w:r w:rsidR="00E161BC" w:rsidRPr="00C14F01">
        <w:rPr>
          <w:i/>
        </w:rPr>
        <w:t>Grid Search</w:t>
      </w:r>
      <w:r w:rsidRPr="00C14F01">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rsidRPr="00C14F01">
        <w:fldChar w:fldCharType="begin" w:fldLock="1"/>
      </w:r>
      <w:r w:rsidRPr="00C14F01">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Pr="00C14F01">
        <w:fldChar w:fldCharType="separate"/>
      </w:r>
      <w:r w:rsidRPr="00C14F01">
        <w:rPr>
          <w:noProof/>
        </w:rPr>
        <w:t>(Saputra et al., 2019)</w:t>
      </w:r>
      <w:r w:rsidRPr="00C14F01">
        <w:fldChar w:fldCharType="end"/>
      </w:r>
      <w:r w:rsidRPr="00C14F01">
        <w:t>.</w:t>
      </w:r>
    </w:p>
    <w:p w:rsidR="007E225B" w:rsidRPr="00C14F01" w:rsidRDefault="00A26C21" w:rsidP="00AB6A3D">
      <w:pPr>
        <w:pStyle w:val="Heading2"/>
        <w:numPr>
          <w:ilvl w:val="0"/>
          <w:numId w:val="0"/>
        </w:numPr>
        <w:spacing w:before="240" w:after="0"/>
      </w:pPr>
      <w:bookmarkStart w:id="33" w:name="_2.15_Early_Stopping"/>
      <w:bookmarkStart w:id="34" w:name="_Toc140173463"/>
      <w:bookmarkEnd w:id="33"/>
      <w:r w:rsidRPr="00C14F01">
        <w:lastRenderedPageBreak/>
        <w:t>2.9</w:t>
      </w:r>
      <w:r w:rsidR="007E225B" w:rsidRPr="00C14F01">
        <w:t xml:space="preserve">  Support Vector Regression (SVR)</w:t>
      </w:r>
      <w:bookmarkEnd w:id="34"/>
    </w:p>
    <w:p w:rsidR="007E225B" w:rsidRPr="00C14F01" w:rsidRDefault="007E225B" w:rsidP="007E225B">
      <w:pPr>
        <w:spacing w:before="0"/>
      </w:pPr>
      <w:r w:rsidRPr="00C14F01">
        <w:rPr>
          <w:i/>
        </w:rPr>
        <w:t>Support Vector Regression</w:t>
      </w:r>
      <w:r w:rsidRPr="00C14F01">
        <w:t xml:space="preserve"> (SVR) merupakan penerapan dari algoritma </w:t>
      </w:r>
      <w:r w:rsidRPr="00C14F01">
        <w:rPr>
          <w:i/>
        </w:rPr>
        <w:t>Support Vector Machine</w:t>
      </w:r>
      <w:r w:rsidRPr="00C14F01">
        <w:t xml:space="preserve"> (SVM) untuk kasus regresi. Algoritma yang diperkenalkan oleh Vapink pada tahun 1995 ini didasarkan pada </w:t>
      </w:r>
      <w:r w:rsidRPr="00C14F01">
        <w:rPr>
          <w:i/>
        </w:rPr>
        <w:t>risk minimization</w:t>
      </w:r>
      <w:r w:rsidRPr="00C14F01">
        <w:t>, yang dipergunakan untuk mengestimasi sebuah fungsi dengan cara meminimalkan batas atas generalization error.</w:t>
      </w:r>
    </w:p>
    <w:p w:rsidR="007E225B" w:rsidRPr="00C14F01" w:rsidRDefault="007E225B" w:rsidP="007E225B">
      <w:pPr>
        <w:spacing w:before="0"/>
      </w:pPr>
      <w:r w:rsidRPr="00C14F01">
        <w:t>Adapun keunggulan dari algoritma SVR yaitu:</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SVR mampu memberikan model pelatihan lebih cepat. Dengan karakteristiknya untuk memecahkan permasalahan linear, maka algoritma ini lebih cocok untuk data set dengan dimensi lebih tinggi</w:t>
      </w:r>
      <w:r w:rsidR="007A11CB" w:rsidRPr="00C14F01">
        <w:rPr>
          <w:color w:val="000000"/>
        </w:rPr>
        <w:t>.</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 xml:space="preserve">SVR mampu menyelesaikan permasalahan minimal lokal dari optimasi </w:t>
      </w:r>
      <w:r w:rsidRPr="00C14F01">
        <w:rPr>
          <w:i/>
          <w:color w:val="000000"/>
        </w:rPr>
        <w:t>non</w:t>
      </w:r>
      <w:r w:rsidR="007A11CB" w:rsidRPr="00C14F01">
        <w:rPr>
          <w:i/>
          <w:color w:val="000000"/>
        </w:rPr>
        <w:t>-</w:t>
      </w:r>
      <w:r w:rsidRPr="00C14F01">
        <w:rPr>
          <w:i/>
          <w:color w:val="000000"/>
        </w:rPr>
        <w:t>linier</w:t>
      </w:r>
      <w:r w:rsidR="007A11CB" w:rsidRPr="00C14F01">
        <w:rPr>
          <w:color w:val="000000"/>
        </w:rPr>
        <w:t>.</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 xml:space="preserve">SVR mampu melakukan penyelesaian </w:t>
      </w:r>
      <w:r w:rsidRPr="00C14F01">
        <w:rPr>
          <w:i/>
          <w:color w:val="000000"/>
        </w:rPr>
        <w:t>norm error</w:t>
      </w:r>
      <w:r w:rsidRPr="00C14F01">
        <w:rPr>
          <w:color w:val="000000"/>
        </w:rPr>
        <w:t xml:space="preserve"> pada saat pinalti </w:t>
      </w:r>
      <w:r w:rsidRPr="00C14F01">
        <w:rPr>
          <w:i/>
          <w:color w:val="000000"/>
        </w:rPr>
        <w:t>outlier</w:t>
      </w:r>
      <w:r w:rsidRPr="00C14F01">
        <w:rPr>
          <w:color w:val="000000"/>
        </w:rPr>
        <w:t xml:space="preserve"> selama fase pelatihan. Hal ini yang diketahui dengan menggunakan </w:t>
      </w:r>
      <w:r w:rsidRPr="00C14F01">
        <w:t>trik</w:t>
      </w:r>
      <w:r w:rsidRPr="00C14F01">
        <w:rPr>
          <w:color w:val="000000"/>
        </w:rPr>
        <w:t xml:space="preserve"> kernel</w:t>
      </w:r>
      <w:r w:rsidR="007A11CB" w:rsidRPr="00C14F01">
        <w:rPr>
          <w:color w:val="000000"/>
        </w:rPr>
        <w:t>.</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SVR efektif untuk melakukan generalisasi sampel data yang sedikit</w:t>
      </w:r>
      <w:r w:rsidR="007A11CB" w:rsidRPr="00C14F01">
        <w:rPr>
          <w:color w:val="000000"/>
        </w:rPr>
        <w:t>.</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 xml:space="preserve">SVR mampu </w:t>
      </w:r>
      <w:r w:rsidRPr="00C14F01">
        <w:t>menghindari</w:t>
      </w:r>
      <w:r w:rsidR="007A11CB" w:rsidRPr="00C14F01">
        <w:rPr>
          <w:color w:val="000000"/>
        </w:rPr>
        <w:t xml:space="preserve"> </w:t>
      </w:r>
      <w:r w:rsidR="007A11CB" w:rsidRPr="00C14F01">
        <w:rPr>
          <w:i/>
        </w:rPr>
        <w:t>overfitting</w:t>
      </w:r>
      <w:r w:rsidR="007A11CB" w:rsidRPr="00C14F01">
        <w:rPr>
          <w:color w:val="000000"/>
        </w:rPr>
        <w:t>.</w:t>
      </w:r>
    </w:p>
    <w:p w:rsidR="007E225B" w:rsidRPr="00C14F01" w:rsidRDefault="007E225B" w:rsidP="007E225B">
      <w:pPr>
        <w:pBdr>
          <w:top w:val="nil"/>
          <w:left w:val="nil"/>
          <w:bottom w:val="nil"/>
          <w:right w:val="nil"/>
          <w:between w:val="nil"/>
        </w:pBdr>
        <w:spacing w:before="0"/>
        <w:ind w:left="426"/>
        <w:jc w:val="right"/>
        <w:rPr>
          <w:color w:val="000000"/>
        </w:rPr>
      </w:pPr>
      <w:r w:rsidRPr="00C14F01">
        <w:rPr>
          <w:color w:val="000000"/>
        </w:rPr>
        <w:fldChar w:fldCharType="begin" w:fldLock="1"/>
      </w:r>
      <w:r w:rsidRPr="00C14F01">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sidRPr="00C14F01">
        <w:rPr>
          <w:color w:val="000000"/>
        </w:rPr>
        <w:fldChar w:fldCharType="separate"/>
      </w:r>
      <w:r w:rsidRPr="00C14F01">
        <w:rPr>
          <w:noProof/>
          <w:color w:val="000000"/>
        </w:rPr>
        <w:t>(Saadah et al., 2021)</w:t>
      </w:r>
      <w:r w:rsidRPr="00C14F01">
        <w:rPr>
          <w:color w:val="000000"/>
        </w:rPr>
        <w:fldChar w:fldCharType="end"/>
      </w:r>
    </w:p>
    <w:p w:rsidR="007E225B" w:rsidRPr="00C14F01" w:rsidRDefault="007E225B" w:rsidP="00AB6A3D">
      <w:r w:rsidRPr="00C14F01">
        <w:t xml:space="preserve">Tujuan dari Algoritma SVR adalah membuat data lebih acak agar dapat menerima regresi yaitu dengan memetakan pada dimensi yang lebih tinggi </w:t>
      </w:r>
      <w:r w:rsidRPr="00C14F01">
        <w:fldChar w:fldCharType="begin" w:fldLock="1"/>
      </w:r>
      <w:r w:rsidRPr="00C14F01">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rsidRPr="00C14F01">
        <w:fldChar w:fldCharType="separate"/>
      </w:r>
      <w:r w:rsidRPr="00C14F01">
        <w:rPr>
          <w:noProof/>
        </w:rPr>
        <w:t>(Ridwan et al., 2021)</w:t>
      </w:r>
      <w:r w:rsidRPr="00C14F01">
        <w:fldChar w:fldCharType="end"/>
      </w:r>
      <w:r w:rsidR="00AB6A3D" w:rsidRPr="00C14F01">
        <w:t xml:space="preserve">. </w:t>
      </w:r>
      <w:r w:rsidRPr="00C14F01">
        <w:t>Pada regresi linear persamaan yang digunakan dijabarkan sebagai berikut:</w:t>
      </w:r>
    </w:p>
    <w:p w:rsidR="007E225B" w:rsidRPr="00C14F01" w:rsidRDefault="007E225B" w:rsidP="007E225B">
      <w:pPr>
        <w:spacing w:before="0"/>
        <w:jc w:val="right"/>
      </w:pPr>
      <m:oMath>
        <m:r>
          <w:rPr>
            <w:rFonts w:ascii="Cambria Math" w:eastAsia="Cambria Math" w:hAnsi="Cambria Math" w:cs="Cambria Math"/>
          </w:rPr>
          <m:t>f(x)=w.x+b</m:t>
        </m:r>
      </m:oMath>
      <w:r w:rsidR="00AB6A3D" w:rsidRPr="00C14F01">
        <w:tab/>
      </w:r>
      <w:r w:rsidR="00AB6A3D" w:rsidRPr="00C14F01">
        <w:tab/>
        <w:t xml:space="preserve">            </w:t>
      </w:r>
      <w:r w:rsidRPr="00C14F01">
        <w:tab/>
        <w:t>(</w:t>
      </w:r>
      <w:r w:rsidR="00277C7D" w:rsidRPr="00C14F01">
        <w:t>2.5</w:t>
      </w:r>
      <w:r w:rsidRPr="00C14F01">
        <w:t>)</w:t>
      </w:r>
    </w:p>
    <w:p w:rsidR="007E225B" w:rsidRPr="00C14F01" w:rsidRDefault="007E225B" w:rsidP="007E225B">
      <w:pPr>
        <w:spacing w:before="0"/>
      </w:pPr>
      <w:r w:rsidRPr="00C14F01">
        <w:t xml:space="preserve">dengan : </w:t>
      </w:r>
    </w:p>
    <w:p w:rsidR="007E225B" w:rsidRPr="00C14F01" w:rsidRDefault="007E225B" w:rsidP="007E225B">
      <w:pPr>
        <w:spacing w:before="0"/>
      </w:pPr>
      <w:r w:rsidRPr="00C14F01">
        <w:t>w</w:t>
      </w:r>
      <w:r w:rsidRPr="00C14F01">
        <w:tab/>
        <w:t>= vektor pembobot</w:t>
      </w:r>
    </w:p>
    <w:p w:rsidR="007E225B" w:rsidRPr="00C14F01" w:rsidRDefault="007E225B" w:rsidP="007E225B">
      <w:pPr>
        <w:spacing w:before="0"/>
      </w:pPr>
      <w:r w:rsidRPr="00C14F01">
        <w:t>x</w:t>
      </w:r>
      <w:r w:rsidRPr="00C14F01">
        <w:tab/>
        <w:t>= vektor input berupa data</w:t>
      </w:r>
    </w:p>
    <w:p w:rsidR="007E225B" w:rsidRPr="00C14F01" w:rsidRDefault="007E225B" w:rsidP="007E225B">
      <w:pPr>
        <w:spacing w:before="0"/>
      </w:pPr>
      <w:r w:rsidRPr="00C14F01">
        <w:t>b</w:t>
      </w:r>
      <w:r w:rsidRPr="00C14F01">
        <w:tab/>
        <w:t>= nilai bias</w:t>
      </w:r>
    </w:p>
    <w:p w:rsidR="007E225B" w:rsidRPr="00C14F01" w:rsidRDefault="007E225B" w:rsidP="007E225B">
      <w:pPr>
        <w:spacing w:before="0"/>
      </w:pPr>
      <w:r w:rsidRPr="00C14F01">
        <w:t xml:space="preserve">Pada SVR </w:t>
      </w:r>
      <w:r w:rsidRPr="00C14F01">
        <w:rPr>
          <w:i/>
        </w:rPr>
        <w:t>non</w:t>
      </w:r>
      <w:r w:rsidR="007A11CB" w:rsidRPr="00C14F01">
        <w:rPr>
          <w:i/>
        </w:rPr>
        <w:t>-</w:t>
      </w:r>
      <w:r w:rsidRPr="00C14F01">
        <w:rPr>
          <w:i/>
        </w:rPr>
        <w:t>linear</w:t>
      </w:r>
      <w:r w:rsidRPr="00C14F01">
        <w:t xml:space="preserve"> pertama-tama data </w:t>
      </w:r>
      <w:r w:rsidRPr="00C14F01">
        <w:rPr>
          <w:i/>
        </w:rPr>
        <w:t>input</w:t>
      </w:r>
      <w:r w:rsidRPr="00C14F01">
        <w:t xml:space="preserve"> x dipetakan oleh fungsi </w:t>
      </w:r>
      <m:oMath>
        <m:r>
          <w:rPr>
            <w:rFonts w:ascii="Cambria Math" w:hAnsi="Cambria Math"/>
          </w:rPr>
          <m:t>φ</m:t>
        </m:r>
      </m:oMath>
      <w:r w:rsidRPr="00C14F01">
        <w:t xml:space="preserve"> ke ruang </w:t>
      </w:r>
      <w:r w:rsidRPr="00C14F01">
        <w:rPr>
          <w:i/>
        </w:rPr>
        <w:t>feature</w:t>
      </w:r>
      <w:r w:rsidRPr="00C14F01">
        <w:t>. Dengan demikian fungsi regresi memiliki bentuk umum sebagai berikut:</w:t>
      </w:r>
    </w:p>
    <w:p w:rsidR="007E225B" w:rsidRPr="00C14F01" w:rsidRDefault="007E225B" w:rsidP="007E225B">
      <w:pPr>
        <w:spacing w:before="0"/>
        <w:jc w:val="right"/>
      </w:pPr>
      <m:oMath>
        <m:r>
          <w:rPr>
            <w:rFonts w:ascii="Cambria Math" w:eastAsia="Cambria Math" w:hAnsi="Cambria Math" w:cs="Cambria Math"/>
          </w:rPr>
          <m:t>f(x) = wφ(x)+b</m:t>
        </m:r>
      </m:oMath>
      <w:r w:rsidRPr="00C14F01">
        <w:tab/>
      </w:r>
      <w:r w:rsidRPr="00C14F01">
        <w:tab/>
      </w:r>
      <w:r w:rsidRPr="00C14F01">
        <w:tab/>
      </w:r>
      <w:r w:rsidRPr="00C14F01">
        <w:tab/>
        <w:t xml:space="preserve">   (</w:t>
      </w:r>
      <w:r w:rsidR="00277C7D" w:rsidRPr="00C14F01">
        <w:t>2.6</w:t>
      </w:r>
      <w:r w:rsidRPr="00C14F01">
        <w:t>)</w:t>
      </w:r>
    </w:p>
    <w:p w:rsidR="007E225B" w:rsidRPr="00C14F01" w:rsidRDefault="007E225B" w:rsidP="007E225B">
      <w:r w:rsidRPr="00C14F01">
        <w:lastRenderedPageBreak/>
        <w:t xml:space="preserve">dengan : </w:t>
      </w:r>
    </w:p>
    <w:p w:rsidR="007E225B" w:rsidRPr="00C14F01" w:rsidRDefault="007E225B" w:rsidP="007E225B">
      <w:pPr>
        <w:spacing w:before="0"/>
      </w:pPr>
      <m:oMath>
        <m:r>
          <w:rPr>
            <w:rFonts w:ascii="Cambria Math" w:eastAsia="Cambria Math" w:hAnsi="Cambria Math" w:cs="Cambria Math"/>
          </w:rPr>
          <m:t>φ(x)</m:t>
        </m:r>
      </m:oMath>
      <w:r w:rsidRPr="00C14F01">
        <w:tab/>
        <w:t>= fungsi yang memetakan x pada sebuah dimensi</w:t>
      </w:r>
    </w:p>
    <w:p w:rsidR="007E225B" w:rsidRPr="00C14F01" w:rsidRDefault="007E225B" w:rsidP="007E225B">
      <w:pPr>
        <w:spacing w:before="0"/>
      </w:pPr>
      <w:r w:rsidRPr="00C14F01">
        <w:t>w</w:t>
      </w:r>
      <w:r w:rsidRPr="00C14F01">
        <w:tab/>
        <w:t>= vektor bobot</w:t>
      </w:r>
    </w:p>
    <w:p w:rsidR="007E225B" w:rsidRPr="00C14F01" w:rsidRDefault="007E225B" w:rsidP="007E225B">
      <w:pPr>
        <w:spacing w:before="0"/>
      </w:pPr>
      <w:r w:rsidRPr="00C14F01">
        <w:t>b</w:t>
      </w:r>
      <w:r w:rsidRPr="00C14F01">
        <w:tab/>
        <w:t>= bias</w:t>
      </w:r>
    </w:p>
    <w:p w:rsidR="007E225B" w:rsidRPr="00C14F01" w:rsidRDefault="007E225B" w:rsidP="007E225B">
      <w:pPr>
        <w:spacing w:before="0"/>
        <w:jc w:val="right"/>
      </w:pPr>
      <w:r w:rsidRPr="00C14F01">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rsidRPr="00C14F01">
        <w:tab/>
      </w:r>
      <w:r w:rsidRPr="00C14F01">
        <w:tab/>
      </w:r>
      <w:r w:rsidRPr="00C14F01">
        <w:tab/>
      </w:r>
      <w:r w:rsidRPr="00C14F01">
        <w:tab/>
        <w:t>(</w:t>
      </w:r>
      <w:r w:rsidR="00277C7D" w:rsidRPr="00C14F01">
        <w:t>2.7</w:t>
      </w:r>
      <w:r w:rsidRPr="00C14F01">
        <w:t>)</w:t>
      </w:r>
    </w:p>
    <w:p w:rsidR="007E225B" w:rsidRPr="00C14F01" w:rsidRDefault="007E225B" w:rsidP="007E225B">
      <w:pPr>
        <w:spacing w:before="0"/>
      </w:pPr>
      <w:r w:rsidRPr="00C14F01">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rsidRPr="00C14F01">
        <w:t xml:space="preserve"> agar dapat melakukan generalisasi dengan baik dengan batasan yang harus dipenuhi adalah titik harus berada pada rentang </w:t>
      </w:r>
      <m:oMath>
        <m:r>
          <w:rPr>
            <w:rFonts w:ascii="Cambria Math" w:hAnsi="Cambria Math"/>
          </w:rPr>
          <m:t>ε</m:t>
        </m:r>
      </m:oMath>
      <w:r w:rsidRPr="00C14F01">
        <w:t xml:space="preserve"> seperti pada persamaan berikut:</w:t>
      </w:r>
    </w:p>
    <w:p w:rsidR="007E225B" w:rsidRPr="00C14F01" w:rsidRDefault="00B0177D"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rsidRPr="00C14F01">
        <w:t xml:space="preserve"> &lt;= </w:t>
      </w:r>
      <m:oMath>
        <m:r>
          <w:rPr>
            <w:rFonts w:ascii="Cambria Math" w:hAnsi="Cambria Math"/>
          </w:rPr>
          <m:t>ε</m:t>
        </m:r>
      </m:oMath>
      <w:r w:rsidR="007E225B" w:rsidRPr="00C14F01">
        <w:tab/>
      </w:r>
      <w:r w:rsidR="007E225B" w:rsidRPr="00C14F01">
        <w:tab/>
      </w:r>
      <w:r w:rsidR="007E225B" w:rsidRPr="00C14F01">
        <w:tab/>
      </w:r>
      <w:r w:rsidR="007E225B" w:rsidRPr="00C14F01">
        <w:tab/>
      </w:r>
      <w:r w:rsidR="007E225B" w:rsidRPr="00C14F01">
        <w:tab/>
        <w:t>(</w:t>
      </w:r>
      <w:r w:rsidR="00277C7D" w:rsidRPr="00C14F01">
        <w:t>2.8</w:t>
      </w:r>
      <w:r w:rsidR="007E225B" w:rsidRPr="00C14F01">
        <w:t>)</w:t>
      </w:r>
    </w:p>
    <w:p w:rsidR="007E225B" w:rsidRPr="00C14F01"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C14F01">
        <w:t xml:space="preserve"> &lt;= </w:t>
      </w:r>
      <m:oMath>
        <m:r>
          <w:rPr>
            <w:rFonts w:ascii="Cambria Math" w:hAnsi="Cambria Math"/>
          </w:rPr>
          <m:t>ε</m:t>
        </m:r>
      </m:oMath>
      <w:r w:rsidRPr="00C14F01">
        <w:t>,</w:t>
      </w:r>
      <w:r w:rsidRPr="00C14F01">
        <w:tab/>
        <w:t>dimana i=1,2,...</w:t>
      </w:r>
      <m:oMath>
        <m:r>
          <w:rPr>
            <w:rFonts w:ascii="Cambria Math" w:hAnsi="Cambria Math"/>
          </w:rPr>
          <m:t>λ</m:t>
        </m:r>
      </m:oMath>
      <w:r w:rsidR="00277C7D" w:rsidRPr="00C14F01">
        <w:tab/>
      </w:r>
      <w:r w:rsidR="00277C7D" w:rsidRPr="00C14F01">
        <w:tab/>
        <w:t>(2.9</w:t>
      </w:r>
      <w:r w:rsidRPr="00C14F01">
        <w:t>)</w:t>
      </w:r>
    </w:p>
    <w:p w:rsidR="007E225B" w:rsidRPr="00C14F01" w:rsidRDefault="007E225B" w:rsidP="007E225B">
      <w:pPr>
        <w:spacing w:before="0"/>
      </w:pPr>
      <w:r w:rsidRPr="00C14F01">
        <w:t xml:space="preserve">Pada persamaan yang digunakan untuk meminimalkan fungsi regresi diasumsikan bahwa semua titik yang berada pada rentang </w:t>
      </w:r>
      <m:oMath>
        <m:r>
          <w:rPr>
            <w:rFonts w:ascii="Cambria Math" w:eastAsia="Cambria Math" w:hAnsi="Cambria Math" w:cs="Cambria Math"/>
          </w:rPr>
          <m:t>f±ε</m:t>
        </m:r>
      </m:oMath>
      <w:r w:rsidRPr="00C14F01">
        <w:t xml:space="preserve"> disebut dengan istilah </w:t>
      </w:r>
      <w:r w:rsidRPr="00C14F01">
        <w:rPr>
          <w:i/>
        </w:rPr>
        <w:t>feasible</w:t>
      </w:r>
      <w:r w:rsidRPr="00C14F01">
        <w:t xml:space="preserve">, sedangkan apabila terdapat titik yang berada diluar rentang </w:t>
      </w:r>
      <m:oMath>
        <m:r>
          <w:rPr>
            <w:rFonts w:ascii="Cambria Math" w:eastAsia="Cambria Math" w:hAnsi="Cambria Math" w:cs="Cambria Math"/>
          </w:rPr>
          <m:t>f±ε</m:t>
        </m:r>
      </m:oMath>
      <w:r w:rsidRPr="00C14F01">
        <w:t xml:space="preserve"> maka disebut dengan istilah </w:t>
      </w:r>
      <w:r w:rsidRPr="00C14F01">
        <w:rPr>
          <w:i/>
        </w:rPr>
        <w:t>infeasible</w:t>
      </w:r>
      <w:r w:rsidRPr="00C14F01">
        <w:t xml:space="preserve">, dimana dapat ditambahkan variabel </w:t>
      </w:r>
      <w:r w:rsidRPr="00C14F01">
        <w:rPr>
          <w:i/>
        </w:rPr>
        <w:t>slack</w:t>
      </w:r>
      <w:r w:rsidRPr="00C14F01">
        <w:t xml:space="preserve">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Pr="00C14F01">
        <w:t xml:space="preserve">untuk mengatasi masalah titik yang berada di rentang </w:t>
      </w:r>
      <w:r w:rsidRPr="00C14F01">
        <w:rPr>
          <w:i/>
        </w:rPr>
        <w:t>f(x)</w:t>
      </w:r>
      <w:r w:rsidRPr="00C14F01">
        <w:t>.</w:t>
      </w:r>
    </w:p>
    <w:p w:rsidR="00216CAC" w:rsidRPr="00C14F01" w:rsidRDefault="007E225B" w:rsidP="00216CAC">
      <w:pPr>
        <w:keepNext/>
        <w:spacing w:before="0"/>
        <w:jc w:val="center"/>
      </w:pPr>
      <w:r w:rsidRPr="00C14F01">
        <w:rPr>
          <w:noProof/>
          <w:lang w:val="en-US"/>
        </w:rPr>
        <w:lastRenderedPageBreak/>
        <w:drawing>
          <wp:inline distT="0" distB="0" distL="0" distR="0" wp14:anchorId="2D5E4BD5" wp14:editId="158FE32D">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24">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Pr="00C14F01" w:rsidRDefault="00216CAC" w:rsidP="000B633A">
      <w:pPr>
        <w:pStyle w:val="Caption"/>
        <w:spacing w:before="0"/>
        <w:rPr>
          <w:sz w:val="20"/>
          <w:szCs w:val="20"/>
        </w:rPr>
      </w:pPr>
      <w:bookmarkStart w:id="35" w:name="_Toc140173535"/>
      <w:r w:rsidRPr="00C14F01">
        <w:rPr>
          <w:sz w:val="20"/>
          <w:szCs w:val="20"/>
        </w:rPr>
        <w:t xml:space="preserve">Gambar 2. </w:t>
      </w:r>
      <w:r w:rsidRPr="00C14F01">
        <w:rPr>
          <w:sz w:val="20"/>
          <w:szCs w:val="20"/>
        </w:rPr>
        <w:fldChar w:fldCharType="begin"/>
      </w:r>
      <w:r w:rsidRPr="00C14F01">
        <w:rPr>
          <w:sz w:val="20"/>
          <w:szCs w:val="20"/>
        </w:rPr>
        <w:instrText xml:space="preserve"> SEQ Gambar_2. \* ARABIC </w:instrText>
      </w:r>
      <w:r w:rsidRPr="00C14F01">
        <w:rPr>
          <w:sz w:val="20"/>
          <w:szCs w:val="20"/>
        </w:rPr>
        <w:fldChar w:fldCharType="separate"/>
      </w:r>
      <w:r w:rsidR="00D47D6B">
        <w:rPr>
          <w:noProof/>
          <w:sz w:val="20"/>
          <w:szCs w:val="20"/>
        </w:rPr>
        <w:t>3</w:t>
      </w:r>
      <w:r w:rsidRPr="00C14F01">
        <w:rPr>
          <w:sz w:val="20"/>
          <w:szCs w:val="20"/>
        </w:rPr>
        <w:fldChar w:fldCharType="end"/>
      </w:r>
      <w:r w:rsidRPr="00C14F01">
        <w:rPr>
          <w:sz w:val="20"/>
          <w:szCs w:val="20"/>
        </w:rPr>
        <w:t xml:space="preserve"> Ilustrasi SVR</w:t>
      </w:r>
      <w:bookmarkEnd w:id="35"/>
    </w:p>
    <w:p w:rsidR="00EB550B" w:rsidRPr="00C14F01" w:rsidRDefault="00EB550B" w:rsidP="00EB550B">
      <w:pPr>
        <w:spacing w:before="0"/>
        <w:jc w:val="center"/>
        <w:rPr>
          <w:sz w:val="18"/>
        </w:rPr>
      </w:pPr>
      <w:r w:rsidRPr="00C14F01">
        <w:rPr>
          <w:sz w:val="18"/>
        </w:rPr>
        <w:t>Sumber : (Sanusi, Buono , &amp; Faqih, 2014)</w:t>
      </w:r>
    </w:p>
    <w:p w:rsidR="007E225B" w:rsidRPr="00C14F01" w:rsidRDefault="007E225B" w:rsidP="007E225B">
      <w:pPr>
        <w:spacing w:before="0"/>
      </w:pPr>
      <w:r w:rsidRPr="00C14F01">
        <w:rPr>
          <w:noProof/>
          <w:lang w:val="en-US"/>
        </w:rPr>
        <mc:AlternateContent>
          <mc:Choice Requires="wps">
            <w:drawing>
              <wp:anchor distT="0" distB="0" distL="114300" distR="114300" simplePos="0" relativeHeight="251665920" behindDoc="0" locked="0" layoutInCell="1" hidden="0" allowOverlap="1" wp14:anchorId="4C0B030C" wp14:editId="5D80CB0F">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B0177D" w:rsidRDefault="00B0177D"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B0177D" w:rsidRDefault="00B0177D" w:rsidP="007E225B">
                            <w:pPr>
                              <w:spacing w:before="0"/>
                              <w:jc w:val="center"/>
                              <w:textDirection w:val="btLr"/>
                            </w:pPr>
                            <w:r>
                              <w:rPr>
                                <w:color w:val="000000"/>
                                <w:sz w:val="18"/>
                              </w:rPr>
                              <w:t>Sumber : (Lumbantobing &amp; Pasaribu, 2018)</w:t>
                            </w:r>
                          </w:p>
                          <w:p w:rsidR="00B0177D" w:rsidRDefault="00B0177D" w:rsidP="007E225B">
                            <w:pPr>
                              <w:textDirection w:val="btLr"/>
                            </w:pPr>
                          </w:p>
                        </w:txbxContent>
                      </wps:txbx>
                      <wps:bodyPr spcFirstLastPara="1" wrap="square" lIns="0" tIns="0" rIns="0" bIns="0" anchor="t" anchorCtr="0">
                        <a:noAutofit/>
                      </wps:bodyPr>
                    </wps:wsp>
                  </a:graphicData>
                </a:graphic>
              </wp:anchor>
            </w:drawing>
          </mc:Choice>
          <mc:Fallback>
            <w:pict>
              <v:rect id="Rectangle 113" o:spid="_x0000_s1026" style="position:absolute;left:0;text-align:left;margin-left:46pt;margin-top:169pt;width:.05pt;height:1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B0177D" w:rsidRDefault="00B0177D"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B0177D" w:rsidRDefault="00B0177D" w:rsidP="007E225B">
                      <w:pPr>
                        <w:spacing w:before="0"/>
                        <w:jc w:val="center"/>
                        <w:textDirection w:val="btLr"/>
                      </w:pPr>
                      <w:r>
                        <w:rPr>
                          <w:color w:val="000000"/>
                          <w:sz w:val="18"/>
                        </w:rPr>
                        <w:t>Sumber : (Lumbantobing &amp; Pasaribu, 2018)</w:t>
                      </w:r>
                    </w:p>
                    <w:p w:rsidR="00B0177D" w:rsidRDefault="00B0177D" w:rsidP="007E225B">
                      <w:pPr>
                        <w:textDirection w:val="btLr"/>
                      </w:pPr>
                    </w:p>
                  </w:txbxContent>
                </v:textbox>
                <w10:wrap type="topAndBottom"/>
              </v:rect>
            </w:pict>
          </mc:Fallback>
        </mc:AlternateContent>
      </w:r>
      <w:r w:rsidRPr="00C14F01">
        <w:t>Semua titik yang berada di luar margin akan dikenai penalti sebesar C dengan syarat C &gt; 0. Masalah optimasi untuk meminimalkan fungsi regresi dapat dijabarkan sebagai berikut:</w:t>
      </w:r>
    </w:p>
    <w:p w:rsidR="007E225B" w:rsidRPr="00C14F01"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rsidRPr="00C14F01">
        <w:t xml:space="preserve"> C &gt; 0</w:t>
      </w:r>
      <w:r w:rsidRPr="00C14F01">
        <w:tab/>
      </w:r>
      <w:r w:rsidRPr="00C14F01">
        <w:tab/>
        <w:t>(</w:t>
      </w:r>
      <w:r w:rsidR="00277C7D" w:rsidRPr="00C14F01">
        <w:t>2.10</w:t>
      </w:r>
      <w:r w:rsidRPr="00C14F01">
        <w:t>)</w:t>
      </w:r>
    </w:p>
    <w:p w:rsidR="007E225B" w:rsidRPr="00C14F01" w:rsidRDefault="007E225B" w:rsidP="007E225B">
      <w:pPr>
        <w:spacing w:before="0"/>
        <w:jc w:val="left"/>
      </w:pPr>
      <w:bookmarkStart w:id="36" w:name="_heading=h.2p2csry" w:colFirst="0" w:colLast="0"/>
      <w:bookmarkEnd w:id="36"/>
      <w:r w:rsidRPr="00C14F01">
        <w:t xml:space="preserve">dengan : </w:t>
      </w:r>
    </w:p>
    <w:p w:rsidR="007E225B" w:rsidRPr="00C14F01" w:rsidRDefault="007E225B" w:rsidP="007E225B">
      <w:pPr>
        <w:spacing w:before="0"/>
        <w:jc w:val="left"/>
      </w:pPr>
      <w:r w:rsidRPr="00C14F01">
        <w:t>C = nilai penalti</w:t>
      </w:r>
    </w:p>
    <w:p w:rsidR="007E225B" w:rsidRPr="00C14F01" w:rsidRDefault="007E225B" w:rsidP="007E225B">
      <w:pPr>
        <w:spacing w:before="0"/>
        <w:jc w:val="left"/>
      </w:pPr>
      <w:r w:rsidRPr="00C14F01">
        <w:t>N = jumlah seluruh data</w:t>
      </w:r>
    </w:p>
    <w:p w:rsidR="007E225B" w:rsidRPr="00C14F01" w:rsidRDefault="00B0177D"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rsidRPr="00C14F01">
        <w:t xml:space="preserve"> = titik di luar margin yang berada di atas hyperplane</w:t>
      </w:r>
    </w:p>
    <w:p w:rsidR="007E225B" w:rsidRPr="00C14F01" w:rsidRDefault="00B0177D"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rsidRPr="00C14F01">
        <w:t xml:space="preserve"> = titik di luar margin yang berada berikut hyperplane</w:t>
      </w:r>
    </w:p>
    <w:p w:rsidR="007E225B" w:rsidRPr="00C14F01" w:rsidRDefault="007E225B" w:rsidP="007E225B">
      <w:pPr>
        <w:spacing w:before="0"/>
        <w:jc w:val="left"/>
      </w:pPr>
      <w:r w:rsidRPr="00C14F01">
        <w:t>dengan ketentuan:</w:t>
      </w:r>
    </w:p>
    <w:p w:rsidR="007E225B" w:rsidRPr="00C14F01" w:rsidRDefault="00B0177D"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rsidRPr="00C14F01">
        <w:tab/>
      </w:r>
      <w:r w:rsidR="007E225B" w:rsidRPr="00C14F01">
        <w:tab/>
      </w:r>
      <w:r w:rsidR="007E225B" w:rsidRPr="00C14F01">
        <w:tab/>
      </w:r>
      <w:r w:rsidR="007E225B" w:rsidRPr="00C14F01">
        <w:tab/>
        <w:t>(</w:t>
      </w:r>
      <w:r w:rsidR="00277C7D" w:rsidRPr="00C14F01">
        <w:t>2.11</w:t>
      </w:r>
      <w:r w:rsidR="007E225B" w:rsidRPr="00C14F01">
        <w:t>)</w:t>
      </w:r>
    </w:p>
    <w:p w:rsidR="007E225B" w:rsidRPr="00C14F01"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Pr="00C14F01">
        <w:tab/>
      </w:r>
      <w:r w:rsidRPr="00C14F01">
        <w:tab/>
      </w:r>
      <w:r w:rsidRPr="00C14F01">
        <w:tab/>
      </w:r>
      <w:r w:rsidRPr="00C14F01">
        <w:tab/>
        <w:t>(</w:t>
      </w:r>
      <w:r w:rsidR="00277C7D" w:rsidRPr="00C14F01">
        <w:t>2.12</w:t>
      </w:r>
      <w:r w:rsidRPr="00C14F01">
        <w:t>)</w:t>
      </w:r>
    </w:p>
    <w:p w:rsidR="007E225B" w:rsidRPr="00C14F01" w:rsidRDefault="00B0177D"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rsidRPr="00C14F01">
        <w:t xml:space="preserve"> &gt;= 0, dimana=1,2,...</w:t>
      </w:r>
      <m:oMath>
        <m:r>
          <w:rPr>
            <w:rFonts w:ascii="Cambria Math" w:hAnsi="Cambria Math"/>
          </w:rPr>
          <m:t>λ</m:t>
        </m:r>
      </m:oMath>
      <w:r w:rsidR="007E225B" w:rsidRPr="00C14F01">
        <w:tab/>
      </w:r>
      <w:r w:rsidR="007E225B" w:rsidRPr="00C14F01">
        <w:tab/>
      </w:r>
      <w:r w:rsidR="007E225B" w:rsidRPr="00C14F01">
        <w:tab/>
      </w:r>
      <w:r w:rsidR="007E225B" w:rsidRPr="00C14F01">
        <w:tab/>
        <w:t>(</w:t>
      </w:r>
      <w:r w:rsidR="00133F6F" w:rsidRPr="00C14F01">
        <w:t>2.13</w:t>
      </w:r>
      <w:r w:rsidR="007E225B" w:rsidRPr="00C14F01">
        <w:t>)</w:t>
      </w:r>
    </w:p>
    <w:p w:rsidR="007E225B" w:rsidRPr="00C14F01" w:rsidRDefault="007E225B" w:rsidP="007E225B">
      <w:r w:rsidRPr="00C14F01">
        <w:t xml:space="preserve">Sehingga diperoleh fungsi </w:t>
      </w:r>
      <w:r w:rsidRPr="00C14F01">
        <w:rPr>
          <w:i/>
        </w:rPr>
        <w:t>linear</w:t>
      </w:r>
      <w:r w:rsidRPr="00C14F01">
        <w:t xml:space="preserve"> SVR seperti berikut:</w:t>
      </w:r>
    </w:p>
    <w:p w:rsidR="007E225B" w:rsidRPr="00C14F01"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rsidRPr="00C14F01">
        <w:tab/>
      </w:r>
      <w:r w:rsidRPr="00C14F01">
        <w:tab/>
      </w:r>
      <w:r w:rsidRPr="00C14F01">
        <w:tab/>
      </w:r>
      <w:r w:rsidRPr="00C14F01">
        <w:tab/>
        <w:t>(</w:t>
      </w:r>
      <w:r w:rsidR="00133F6F" w:rsidRPr="00C14F01">
        <w:t>2.14</w:t>
      </w:r>
      <w:r w:rsidRPr="00C14F01">
        <w:t>)</w:t>
      </w:r>
    </w:p>
    <w:p w:rsidR="007E225B" w:rsidRPr="00C14F01" w:rsidRDefault="007E225B" w:rsidP="007E225B">
      <w:r w:rsidRPr="00C14F01">
        <w:lastRenderedPageBreak/>
        <w:t xml:space="preserve">Untuk kasus yang </w:t>
      </w:r>
      <w:r w:rsidRPr="00C14F01">
        <w:rPr>
          <w:i/>
        </w:rPr>
        <w:t xml:space="preserve">non-linear </w:t>
      </w:r>
      <w:r w:rsidRPr="00C14F01">
        <w:t>SVR digunakan persamaan seperti berikut:</w:t>
      </w:r>
    </w:p>
    <w:p w:rsidR="007E225B" w:rsidRPr="00C14F01"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133F6F" w:rsidRPr="00C14F01">
        <w:tab/>
      </w:r>
      <w:r w:rsidR="00133F6F" w:rsidRPr="00C14F01">
        <w:tab/>
      </w:r>
      <w:r w:rsidR="00133F6F" w:rsidRPr="00C14F01">
        <w:tab/>
        <w:t>(2.15</w:t>
      </w:r>
      <w:r w:rsidRPr="00C14F01">
        <w:t>)</w:t>
      </w:r>
    </w:p>
    <w:p w:rsidR="007E225B" w:rsidRPr="00C14F01" w:rsidRDefault="007E225B" w:rsidP="007E225B">
      <w:pPr>
        <w:spacing w:before="0"/>
      </w:pPr>
      <w:r w:rsidRPr="00C14F01">
        <w:t>dengan :</w:t>
      </w:r>
    </w:p>
    <w:p w:rsidR="007E225B" w:rsidRPr="00C14F01" w:rsidRDefault="00B0177D"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rsidRPr="00C14F01">
        <w:tab/>
        <w:t xml:space="preserve"> = fungsi kernel yang digunakan</w:t>
      </w:r>
    </w:p>
    <w:p w:rsidR="007E225B" w:rsidRPr="00C14F01" w:rsidRDefault="00B0177D"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rsidRPr="00C14F01">
        <w:tab/>
      </w:r>
      <w:r w:rsidR="007E225B" w:rsidRPr="00C14F01">
        <w:tab/>
        <w:t xml:space="preserve"> = dual variabel lagrange multiplier</w:t>
      </w:r>
    </w:p>
    <w:p w:rsidR="00F41B6C" w:rsidRPr="00C14F01" w:rsidRDefault="00ED7B9D" w:rsidP="00F41B6C">
      <w:pPr>
        <w:spacing w:before="0" w:after="240"/>
      </w:pPr>
      <w:r w:rsidRPr="00C14F01">
        <w:t>b</w:t>
      </w:r>
      <w:r w:rsidRPr="00C14F01">
        <w:tab/>
      </w:r>
      <w:r w:rsidRPr="00C14F01">
        <w:tab/>
        <w:t>= bias</w:t>
      </w:r>
    </w:p>
    <w:p w:rsidR="00AA54BB" w:rsidRPr="00C14F01" w:rsidRDefault="00AA54BB" w:rsidP="00AA54BB">
      <w:pPr>
        <w:pStyle w:val="Heading2"/>
        <w:numPr>
          <w:ilvl w:val="0"/>
          <w:numId w:val="0"/>
        </w:numPr>
        <w:spacing w:before="240" w:after="0"/>
      </w:pPr>
      <w:bookmarkStart w:id="37" w:name="_Toc140173464"/>
      <w:r w:rsidRPr="00C14F01">
        <w:t>2.</w:t>
      </w:r>
      <w:r w:rsidR="00A26C21" w:rsidRPr="00C14F01">
        <w:t>10</w:t>
      </w:r>
      <w:r w:rsidRPr="00C14F01">
        <w:t xml:space="preserve"> Artificial Neural Network</w:t>
      </w:r>
      <w:bookmarkEnd w:id="37"/>
    </w:p>
    <w:p w:rsidR="00AA54BB" w:rsidRPr="00C14F01" w:rsidRDefault="00AA54BB" w:rsidP="00AA54BB">
      <w:pPr>
        <w:spacing w:before="0"/>
      </w:pPr>
      <w:r w:rsidRPr="00C14F01">
        <w:rPr>
          <w:i/>
        </w:rPr>
        <w:t xml:space="preserve">Artificial Neural Network </w:t>
      </w:r>
      <w:r w:rsidRPr="00C14F01">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Pr="00C14F01" w:rsidRDefault="00AA54BB" w:rsidP="00DA46B4">
      <w:pPr>
        <w:keepNext/>
        <w:spacing w:before="0"/>
        <w:jc w:val="center"/>
      </w:pPr>
      <w:r w:rsidRPr="00C14F01">
        <w:rPr>
          <w:noProof/>
          <w:lang w:val="en-US"/>
        </w:rPr>
        <w:drawing>
          <wp:inline distT="114300" distB="114300" distL="114300" distR="114300" wp14:anchorId="30FAE746" wp14:editId="248746B1">
            <wp:extent cx="3431540" cy="2697127"/>
            <wp:effectExtent l="0" t="0" r="0" b="8255"/>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25"/>
                    <a:srcRect/>
                    <a:stretch>
                      <a:fillRect/>
                    </a:stretch>
                  </pic:blipFill>
                  <pic:spPr>
                    <a:xfrm>
                      <a:off x="0" y="0"/>
                      <a:ext cx="3430320" cy="2696168"/>
                    </a:xfrm>
                    <a:prstGeom prst="rect">
                      <a:avLst/>
                    </a:prstGeom>
                    <a:ln/>
                  </pic:spPr>
                </pic:pic>
              </a:graphicData>
            </a:graphic>
          </wp:inline>
        </w:drawing>
      </w:r>
    </w:p>
    <w:p w:rsidR="002D508E" w:rsidRPr="00C14F01" w:rsidRDefault="00DA46B4" w:rsidP="00F41B6C">
      <w:pPr>
        <w:pStyle w:val="Caption"/>
        <w:spacing w:before="0"/>
        <w:rPr>
          <w:sz w:val="20"/>
          <w:szCs w:val="20"/>
        </w:rPr>
      </w:pPr>
      <w:bookmarkStart w:id="38" w:name="_Toc140173536"/>
      <w:r w:rsidRPr="00C14F01">
        <w:rPr>
          <w:sz w:val="20"/>
          <w:szCs w:val="20"/>
        </w:rPr>
        <w:t xml:space="preserve">Gambar 2. </w:t>
      </w:r>
      <w:r w:rsidRPr="00C14F01">
        <w:rPr>
          <w:sz w:val="20"/>
          <w:szCs w:val="20"/>
        </w:rPr>
        <w:fldChar w:fldCharType="begin"/>
      </w:r>
      <w:r w:rsidRPr="00C14F01">
        <w:rPr>
          <w:sz w:val="20"/>
          <w:szCs w:val="20"/>
        </w:rPr>
        <w:instrText xml:space="preserve"> SEQ Gambar_2. \* ARABIC </w:instrText>
      </w:r>
      <w:r w:rsidRPr="00C14F01">
        <w:rPr>
          <w:sz w:val="20"/>
          <w:szCs w:val="20"/>
        </w:rPr>
        <w:fldChar w:fldCharType="separate"/>
      </w:r>
      <w:r w:rsidR="00D47D6B">
        <w:rPr>
          <w:noProof/>
          <w:sz w:val="20"/>
          <w:szCs w:val="20"/>
        </w:rPr>
        <w:t>4</w:t>
      </w:r>
      <w:r w:rsidRPr="00C14F01">
        <w:rPr>
          <w:sz w:val="20"/>
          <w:szCs w:val="20"/>
        </w:rPr>
        <w:fldChar w:fldCharType="end"/>
      </w:r>
      <w:r w:rsidRPr="00C14F01">
        <w:rPr>
          <w:sz w:val="20"/>
          <w:szCs w:val="20"/>
        </w:rPr>
        <w:t xml:space="preserve"> Arsitektur Algoritma Artificial Neural Network</w:t>
      </w:r>
      <w:bookmarkEnd w:id="38"/>
    </w:p>
    <w:p w:rsidR="00EB550B" w:rsidRPr="00C14F01" w:rsidRDefault="00EF52D4" w:rsidP="00EB550B">
      <w:pPr>
        <w:spacing w:before="0"/>
        <w:jc w:val="center"/>
        <w:rPr>
          <w:sz w:val="18"/>
        </w:rPr>
      </w:pPr>
      <w:r w:rsidRPr="00C14F01">
        <w:rPr>
          <w:sz w:val="18"/>
        </w:rPr>
        <w:t xml:space="preserve">Sumber : </w:t>
      </w:r>
      <w:r w:rsidRPr="00C14F01">
        <w:rPr>
          <w:sz w:val="18"/>
        </w:rPr>
        <w:fldChar w:fldCharType="begin" w:fldLock="1"/>
      </w:r>
      <w:r w:rsidR="00F41B6C" w:rsidRPr="00C14F01">
        <w:rPr>
          <w:sz w:val="18"/>
        </w:rPr>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Pr="00C14F01">
        <w:rPr>
          <w:sz w:val="18"/>
        </w:rPr>
        <w:fldChar w:fldCharType="separate"/>
      </w:r>
      <w:r w:rsidRPr="00C14F01">
        <w:rPr>
          <w:noProof/>
          <w:sz w:val="18"/>
        </w:rPr>
        <w:t>(Mahyunis, 2022)</w:t>
      </w:r>
      <w:r w:rsidRPr="00C14F01">
        <w:rPr>
          <w:sz w:val="18"/>
        </w:rPr>
        <w:fldChar w:fldCharType="end"/>
      </w:r>
      <w:r w:rsidRPr="00C14F01">
        <w:rPr>
          <w:sz w:val="18"/>
        </w:rPr>
        <w:t xml:space="preserve"> </w:t>
      </w:r>
    </w:p>
    <w:p w:rsidR="00AA54BB" w:rsidRPr="00C14F01" w:rsidRDefault="00AA54BB" w:rsidP="00AA54BB">
      <w:r w:rsidRPr="00C14F01">
        <w:t xml:space="preserve">Berdasarkan gambar di atas terlihat bahwa jaringan syaraf tiruan terdiri dari tiga lapisan layer, diantaranya adalah : </w:t>
      </w:r>
    </w:p>
    <w:p w:rsidR="000B633A" w:rsidRPr="00C14F01" w:rsidRDefault="000B633A" w:rsidP="000B633A">
      <w:pPr>
        <w:spacing w:before="0"/>
      </w:pPr>
    </w:p>
    <w:p w:rsidR="00AA54BB" w:rsidRPr="00C14F01" w:rsidRDefault="00AA54BB" w:rsidP="00F41B6C">
      <w:pPr>
        <w:numPr>
          <w:ilvl w:val="0"/>
          <w:numId w:val="6"/>
        </w:numPr>
        <w:spacing w:before="0"/>
        <w:ind w:left="360"/>
      </w:pPr>
      <w:r w:rsidRPr="00C14F01">
        <w:lastRenderedPageBreak/>
        <w:t>Input Layer</w:t>
      </w:r>
    </w:p>
    <w:p w:rsidR="00AA54BB" w:rsidRPr="00C14F01" w:rsidRDefault="00AA54BB" w:rsidP="00F41B6C">
      <w:pPr>
        <w:spacing w:before="0"/>
        <w:ind w:left="360"/>
      </w:pPr>
      <w:r w:rsidRPr="00C14F01">
        <w:rPr>
          <w:i/>
        </w:rPr>
        <w:t>Input layer</w:t>
      </w:r>
      <w:r w:rsidRPr="00C14F01">
        <w:t xml:space="preserve"> merupakan lapisan yang terdiri dari </w:t>
      </w:r>
      <w:r w:rsidRPr="00C14F01">
        <w:rPr>
          <w:i/>
        </w:rPr>
        <w:t>neuron - neuron</w:t>
      </w:r>
      <w:r w:rsidRPr="00C14F01">
        <w:t xml:space="preserve"> yang berfungsi menerima sinyal dari luar dan kemudian meneruskan ke neuron lain dalam jaringan  </w:t>
      </w:r>
      <w:r w:rsidRPr="00C14F01">
        <w:fldChar w:fldCharType="begin" w:fldLock="1"/>
      </w:r>
      <w:r w:rsidR="008E6C52" w:rsidRPr="00C14F01">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Pr="00C14F01">
        <w:fldChar w:fldCharType="separate"/>
      </w:r>
      <w:r w:rsidRPr="00C14F01">
        <w:rPr>
          <w:noProof/>
        </w:rPr>
        <w:t>(Yuniarti &amp; Gunawan, 2021)</w:t>
      </w:r>
      <w:r w:rsidRPr="00C14F01">
        <w:fldChar w:fldCharType="end"/>
      </w:r>
      <w:r w:rsidRPr="00C14F01">
        <w:t>.</w:t>
      </w:r>
    </w:p>
    <w:p w:rsidR="00AA54BB" w:rsidRPr="00C14F01" w:rsidRDefault="0088760C" w:rsidP="00F41B6C">
      <w:pPr>
        <w:numPr>
          <w:ilvl w:val="0"/>
          <w:numId w:val="6"/>
        </w:numPr>
        <w:spacing w:before="0"/>
        <w:ind w:left="360"/>
      </w:pPr>
      <w:r w:rsidRPr="00C14F01">
        <w:rPr>
          <w:i/>
        </w:rPr>
        <w:t>Hidden layer</w:t>
      </w:r>
    </w:p>
    <w:p w:rsidR="00AA54BB" w:rsidRPr="00C14F01" w:rsidRDefault="0088760C" w:rsidP="00F41B6C">
      <w:pPr>
        <w:spacing w:before="0"/>
        <w:ind w:left="360"/>
      </w:pPr>
      <w:r w:rsidRPr="00C14F01">
        <w:rPr>
          <w:i/>
        </w:rPr>
        <w:t>Hidden layer</w:t>
      </w:r>
      <w:r w:rsidR="00AA54BB" w:rsidRPr="00C14F01">
        <w:t xml:space="preserve"> merupakan tiruan dari sel - sel syaraf konektor pada jaringan syaraf biologis. yang mana lapisan ini berfungsi untuk meningkatkan kemampuan jaringan dalam memecahkan permasalahan </w:t>
      </w:r>
      <w:r w:rsidR="00AA54BB" w:rsidRPr="00C14F01">
        <w:fldChar w:fldCharType="begin" w:fldLock="1"/>
      </w:r>
      <w:r w:rsidR="008E6C52" w:rsidRPr="00C14F01">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rsidRPr="00C14F01">
        <w:fldChar w:fldCharType="separate"/>
      </w:r>
      <w:r w:rsidR="00AA54BB" w:rsidRPr="00C14F01">
        <w:rPr>
          <w:noProof/>
        </w:rPr>
        <w:t>(Yuniarti &amp; Gunawan, 2021)</w:t>
      </w:r>
      <w:r w:rsidR="00AA54BB" w:rsidRPr="00C14F01">
        <w:fldChar w:fldCharType="end"/>
      </w:r>
      <w:r w:rsidR="00AA54BB" w:rsidRPr="00C14F01">
        <w:t>.</w:t>
      </w:r>
    </w:p>
    <w:p w:rsidR="00AA54BB" w:rsidRPr="00C14F01" w:rsidRDefault="00AA54BB" w:rsidP="00F41B6C">
      <w:pPr>
        <w:numPr>
          <w:ilvl w:val="0"/>
          <w:numId w:val="6"/>
        </w:numPr>
        <w:spacing w:before="0"/>
        <w:ind w:left="360"/>
      </w:pPr>
      <w:r w:rsidRPr="00C14F01">
        <w:t>Output Layer</w:t>
      </w:r>
    </w:p>
    <w:p w:rsidR="00F83362" w:rsidRPr="00C14F01" w:rsidRDefault="00AA54BB" w:rsidP="00F41B6C">
      <w:pPr>
        <w:spacing w:before="0"/>
        <w:ind w:left="360"/>
      </w:pPr>
      <w:r w:rsidRPr="00C14F01">
        <w:rPr>
          <w:i/>
        </w:rPr>
        <w:t>Output layer</w:t>
      </w:r>
      <w:r w:rsidRPr="00C14F01">
        <w:t xml:space="preserve"> merupakan tiruan sel-sel syaraf motor pada jaringan syaraf biologis. lapisan ini berfungsi untuk menyalurkan sinyal-sinyal keluaran hasil proses jaringan </w:t>
      </w:r>
      <w:r w:rsidRPr="00C14F01">
        <w:fldChar w:fldCharType="begin" w:fldLock="1"/>
      </w:r>
      <w:r w:rsidR="008E6C52" w:rsidRPr="00C14F01">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Pr="00C14F01">
        <w:fldChar w:fldCharType="separate"/>
      </w:r>
      <w:r w:rsidRPr="00C14F01">
        <w:rPr>
          <w:noProof/>
        </w:rPr>
        <w:t>(Yuniarti &amp; Gunawan, 2021)</w:t>
      </w:r>
      <w:r w:rsidRPr="00C14F01">
        <w:fldChar w:fldCharType="end"/>
      </w:r>
      <w:r w:rsidRPr="00C14F01">
        <w:t>.</w:t>
      </w:r>
    </w:p>
    <w:p w:rsidR="008950BA" w:rsidRPr="00C14F01" w:rsidRDefault="008950BA" w:rsidP="000B633A">
      <w:r w:rsidRPr="00C14F01">
        <w:t xml:space="preserve">Keunggulan algoritma </w:t>
      </w:r>
      <w:r w:rsidRPr="00C14F01">
        <w:rPr>
          <w:i/>
        </w:rPr>
        <w:t>Artificial Neural Network</w:t>
      </w:r>
      <w:r w:rsidRPr="00C14F01">
        <w:t xml:space="preserve"> (ANN) antara lain :</w:t>
      </w:r>
    </w:p>
    <w:p w:rsidR="008950BA" w:rsidRPr="00C14F01" w:rsidRDefault="008950BA" w:rsidP="00F41B6C">
      <w:pPr>
        <w:pStyle w:val="ListParagraph"/>
        <w:numPr>
          <w:ilvl w:val="3"/>
          <w:numId w:val="6"/>
        </w:numPr>
        <w:spacing w:before="0"/>
        <w:ind w:left="360"/>
      </w:pPr>
      <w:r w:rsidRPr="00C14F01">
        <w:t xml:space="preserve">ANN memiliki kemampuan untuk menangani data </w:t>
      </w:r>
      <w:r w:rsidRPr="00C14F01">
        <w:rPr>
          <w:i/>
        </w:rPr>
        <w:t>non-linear</w:t>
      </w:r>
      <w:r w:rsidRPr="00C14F01">
        <w:t xml:space="preserve">. ANN memiliki kemampuan untuk memodelkan hubungan </w:t>
      </w:r>
      <w:r w:rsidRPr="00C14F01">
        <w:rPr>
          <w:i/>
        </w:rPr>
        <w:t>non-linear</w:t>
      </w:r>
      <w:r w:rsidRPr="00C14F01">
        <w:t xml:space="preserve"> dalam data.</w:t>
      </w:r>
    </w:p>
    <w:p w:rsidR="008950BA" w:rsidRPr="00C14F01" w:rsidRDefault="00F83362" w:rsidP="00F41B6C">
      <w:pPr>
        <w:pStyle w:val="ListParagraph"/>
        <w:numPr>
          <w:ilvl w:val="3"/>
          <w:numId w:val="6"/>
        </w:numPr>
        <w:spacing w:before="0"/>
        <w:ind w:left="360"/>
      </w:pPr>
      <w:r w:rsidRPr="00C14F01">
        <w:t xml:space="preserve">ANN dapat memodelkan data yang kompleks. Dengan menggunakan jaringan dengan banyak lapisan dan </w:t>
      </w:r>
      <w:r w:rsidRPr="00C14F01">
        <w:rPr>
          <w:i/>
        </w:rPr>
        <w:t>neuron</w:t>
      </w:r>
      <w:r w:rsidRPr="00C14F01">
        <w:t>, ANN dapat mengatasi masalah regresi dengan banyak variabel input dan dapat menghasilkan prediksi yang akurat.</w:t>
      </w:r>
    </w:p>
    <w:p w:rsidR="00F83362" w:rsidRPr="00C14F01" w:rsidRDefault="00F83362" w:rsidP="00F41B6C">
      <w:pPr>
        <w:pStyle w:val="ListParagraph"/>
        <w:numPr>
          <w:ilvl w:val="3"/>
          <w:numId w:val="6"/>
        </w:numPr>
        <w:spacing w:before="0"/>
        <w:ind w:left="360"/>
      </w:pPr>
      <w:r w:rsidRPr="00C14F01">
        <w:t xml:space="preserve">ANN tidak memberlakukan batasan apapun pada variabel input. ANN dapat mempelajari hubungan tersembunyi dalam data tanpa memaksakan hubungan tetap dalam data. Kemampuan ini sangat berguna dalam peramalan data </w:t>
      </w:r>
      <w:r w:rsidRPr="00C14F01">
        <w:rPr>
          <w:i/>
        </w:rPr>
        <w:t>time</w:t>
      </w:r>
      <w:r w:rsidRPr="00C14F01">
        <w:t xml:space="preserve"> </w:t>
      </w:r>
      <w:r w:rsidRPr="00C14F01">
        <w:rPr>
          <w:i/>
        </w:rPr>
        <w:t>series</w:t>
      </w:r>
      <w:r w:rsidRPr="00C14F01">
        <w:t xml:space="preserve"> misalnya untuk prediksi harga saham.</w:t>
      </w:r>
    </w:p>
    <w:p w:rsidR="00F83362" w:rsidRPr="00C14F01" w:rsidRDefault="00F83362" w:rsidP="00F83362">
      <w:pPr>
        <w:spacing w:before="0"/>
        <w:jc w:val="right"/>
      </w:pPr>
      <w:r w:rsidRPr="00C14F01">
        <w:fldChar w:fldCharType="begin" w:fldLock="1"/>
      </w:r>
      <w:r w:rsidR="00A26C21" w:rsidRPr="00C14F01">
        <w:instrText>ADDIN CSL_CITATION {"citationItems":[{"id":"ITEM-1","itemData":{"URL":"https://towardsdatascience.com/introduction-to-neural-networks-advantages-and-applications-96851bd1a207","author":[{"dropping-particle":"","family":"Mahanta","given":"Jahnavi","non-dropping-particle":"","parse-names":false,"suffix":""}],"container-title":"towarddatascience","id":"ITEM-1","issued":{"date-parts":[["2017"]]},"title":"Introduction to Neural Networks, Advantages and Application","type":"webpage"},"uris":["http://www.mendeley.com/documents/?uuid=8c92f4c9-bfba-41e7-bfb6-67e77adbc5a8","http://www.mendeley.com/documents/?uuid=2da8939e-486d-4c19-bf33-ba0384f237fa"]}],"mendeley":{"formattedCitation":"(Mahanta, 2017)","plainTextFormattedCitation":"(Mahanta, 2017)","previouslyFormattedCitation":"(Mahanta, 2017)"},"properties":{"noteIndex":0},"schema":"https://github.com/citation-style-language/schema/raw/master/csl-citation.json"}</w:instrText>
      </w:r>
      <w:r w:rsidRPr="00C14F01">
        <w:fldChar w:fldCharType="separate"/>
      </w:r>
      <w:r w:rsidRPr="00C14F01">
        <w:rPr>
          <w:noProof/>
        </w:rPr>
        <w:t>(Mahanta, 2017)</w:t>
      </w:r>
      <w:r w:rsidRPr="00C14F01">
        <w:fldChar w:fldCharType="end"/>
      </w:r>
    </w:p>
    <w:p w:rsidR="00AA54BB" w:rsidRPr="00C14F01" w:rsidRDefault="00A26C21" w:rsidP="00AA54BB">
      <w:pPr>
        <w:pStyle w:val="Heading2"/>
        <w:numPr>
          <w:ilvl w:val="0"/>
          <w:numId w:val="0"/>
        </w:numPr>
        <w:spacing w:before="240" w:after="0"/>
      </w:pPr>
      <w:bookmarkStart w:id="39" w:name="_Toc140173465"/>
      <w:r w:rsidRPr="00C14F01">
        <w:t>2.11</w:t>
      </w:r>
      <w:r w:rsidR="00AA54BB" w:rsidRPr="00C14F01">
        <w:t xml:space="preserve"> Backpropagation</w:t>
      </w:r>
      <w:bookmarkEnd w:id="39"/>
    </w:p>
    <w:p w:rsidR="00AA54BB" w:rsidRPr="00C14F01" w:rsidRDefault="00AA54BB" w:rsidP="00AA54BB">
      <w:pPr>
        <w:spacing w:before="0" w:after="240"/>
      </w:pPr>
      <w:r w:rsidRPr="00C14F01">
        <w:rPr>
          <w:i/>
        </w:rPr>
        <w:t xml:space="preserve">Backpropagation </w:t>
      </w:r>
      <w:r w:rsidRPr="00C14F01">
        <w:t xml:space="preserve">adalah salah satu bentuk metode </w:t>
      </w:r>
      <w:r w:rsidRPr="00C14F01">
        <w:rPr>
          <w:i/>
        </w:rPr>
        <w:t>artificial neural network</w:t>
      </w:r>
      <w:r w:rsidRPr="00C14F01">
        <w:t xml:space="preserve">. Metode ini menggunakan arsitektur </w:t>
      </w:r>
      <w:r w:rsidRPr="00C14F01">
        <w:rPr>
          <w:i/>
        </w:rPr>
        <w:t>multilayer</w:t>
      </w:r>
      <w:r w:rsidRPr="00C14F01">
        <w:t xml:space="preserve"> dengan menggunakan metode pelatihan </w:t>
      </w:r>
      <w:r w:rsidRPr="00C14F01">
        <w:rPr>
          <w:i/>
        </w:rPr>
        <w:t xml:space="preserve">supervised training </w:t>
      </w:r>
      <w:r w:rsidRPr="00C14F01">
        <w:rPr>
          <w:b/>
        </w:rPr>
        <w:fldChar w:fldCharType="begin" w:fldLock="1"/>
      </w:r>
      <w:r w:rsidRPr="00C14F01">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Pr="00C14F01">
        <w:rPr>
          <w:b/>
        </w:rPr>
        <w:fldChar w:fldCharType="separate"/>
      </w:r>
      <w:r w:rsidRPr="00C14F01">
        <w:rPr>
          <w:noProof/>
        </w:rPr>
        <w:t>(Situmorang, 2022)</w:t>
      </w:r>
      <w:r w:rsidRPr="00C14F01">
        <w:rPr>
          <w:b/>
        </w:rPr>
        <w:fldChar w:fldCharType="end"/>
      </w:r>
      <w:r w:rsidRPr="00C14F01">
        <w:t xml:space="preserve">. Istilah </w:t>
      </w:r>
      <w:r w:rsidRPr="00C14F01">
        <w:rPr>
          <w:i/>
        </w:rPr>
        <w:t>Backpropagation</w:t>
      </w:r>
      <w:r w:rsidRPr="00C14F01">
        <w:t xml:space="preserve"> </w:t>
      </w:r>
      <w:r w:rsidRPr="00C14F01">
        <w:lastRenderedPageBreak/>
        <w:t xml:space="preserve">mengacu pada bagaimana sebuah </w:t>
      </w:r>
      <w:r w:rsidRPr="00C14F01">
        <w:rPr>
          <w:i/>
        </w:rPr>
        <w:t>error</w:t>
      </w:r>
      <w:r w:rsidRPr="00C14F01">
        <w:t xml:space="preserve"> dihitung mulai dari </w:t>
      </w:r>
      <w:r w:rsidRPr="00C14F01">
        <w:rPr>
          <w:i/>
        </w:rPr>
        <w:t>output layer</w:t>
      </w:r>
      <w:r w:rsidRPr="00C14F01">
        <w:t xml:space="preserve">, kemudian disebarkan ke </w:t>
      </w:r>
      <w:r w:rsidR="0088760C" w:rsidRPr="00C14F01">
        <w:rPr>
          <w:i/>
        </w:rPr>
        <w:t>hidden layer</w:t>
      </w:r>
      <w:r w:rsidRPr="00C14F01">
        <w:rPr>
          <w:i/>
          <w:color w:val="FFFFFF"/>
        </w:rPr>
        <w:t>r</w:t>
      </w:r>
      <w:r w:rsidRPr="00C14F01">
        <w:t xml:space="preserve">dan berakhir pada </w:t>
      </w:r>
      <w:r w:rsidRPr="00C14F01">
        <w:rPr>
          <w:i/>
        </w:rPr>
        <w:t>input</w:t>
      </w:r>
      <w:r w:rsidRPr="00C14F01">
        <w:rPr>
          <w:i/>
          <w:color w:val="FFFFFF"/>
        </w:rPr>
        <w:t>t</w:t>
      </w:r>
      <w:r w:rsidRPr="00C14F01">
        <w:rPr>
          <w:i/>
        </w:rPr>
        <w:t xml:space="preserve"> layer</w:t>
      </w:r>
      <w:r w:rsidRPr="00C14F01">
        <w:t>. Pada input layer tidak terjadi proses</w:t>
      </w:r>
      <w:r w:rsidRPr="00C14F01">
        <w:rPr>
          <w:color w:val="FFFFFF"/>
        </w:rPr>
        <w:t>s</w:t>
      </w:r>
      <w:r w:rsidRPr="00C14F01">
        <w:t>komputasi, namun</w:t>
      </w:r>
      <w:r w:rsidRPr="00C14F01">
        <w:rPr>
          <w:color w:val="FFFFFF"/>
        </w:rPr>
        <w:t>n</w:t>
      </w:r>
      <w:r w:rsidRPr="00C14F01">
        <w:t xml:space="preserve">terjadi pengiriman sinyal </w:t>
      </w:r>
      <w:r w:rsidRPr="00C14F01">
        <w:rPr>
          <w:i/>
        </w:rPr>
        <w:t>input</w:t>
      </w:r>
      <w:r w:rsidRPr="00C14F01">
        <w:t xml:space="preserve"> X ke </w:t>
      </w:r>
      <w:r w:rsidRPr="00C14F01">
        <w:rPr>
          <w:i/>
        </w:rPr>
        <w:t>hidden</w:t>
      </w:r>
      <w:r w:rsidRPr="00C14F01">
        <w:rPr>
          <w:i/>
          <w:color w:val="FFFFFF"/>
        </w:rPr>
        <w:t>n</w:t>
      </w:r>
      <w:r w:rsidRPr="00C14F01">
        <w:rPr>
          <w:i/>
        </w:rPr>
        <w:t>layer</w:t>
      </w:r>
      <w:r w:rsidRPr="00C14F01">
        <w:t xml:space="preserve">. Pada </w:t>
      </w:r>
      <w:r w:rsidR="0088760C" w:rsidRPr="00C14F01">
        <w:rPr>
          <w:i/>
        </w:rPr>
        <w:t>hidden layer</w:t>
      </w:r>
      <w:r w:rsidRPr="00C14F01">
        <w:t xml:space="preserve"> dan</w:t>
      </w:r>
      <w:r w:rsidRPr="00C14F01">
        <w:rPr>
          <w:color w:val="FFFFFF"/>
        </w:rPr>
        <w:t>n</w:t>
      </w:r>
      <w:r w:rsidRPr="00C14F01">
        <w:rPr>
          <w:i/>
        </w:rPr>
        <w:t>output layer</w:t>
      </w:r>
      <w:r w:rsidRPr="00C14F01">
        <w:t xml:space="preserve"> terjadi</w:t>
      </w:r>
      <w:r w:rsidRPr="00C14F01">
        <w:rPr>
          <w:color w:val="FFFFFF"/>
        </w:rPr>
        <w:t>i</w:t>
      </w:r>
      <w:r w:rsidRPr="00C14F01">
        <w:t>proses komputasi</w:t>
      </w:r>
      <w:r w:rsidRPr="00C14F01">
        <w:rPr>
          <w:color w:val="FFFFFF"/>
        </w:rPr>
        <w:t>i</w:t>
      </w:r>
      <w:r w:rsidRPr="00C14F01">
        <w:t>terhadap bobot</w:t>
      </w:r>
      <w:r w:rsidRPr="00C14F01">
        <w:rPr>
          <w:color w:val="FFFFFF"/>
        </w:rPr>
        <w:t>t</w:t>
      </w:r>
      <w:r w:rsidRPr="00C14F01">
        <w:t>dan bias, selain itu dilakukan</w:t>
      </w:r>
      <w:r w:rsidRPr="00C14F01">
        <w:rPr>
          <w:color w:val="FFFFFF"/>
        </w:rPr>
        <w:t>n</w:t>
      </w:r>
      <w:r w:rsidRPr="00C14F01">
        <w:t xml:space="preserve">perhitungan terhadap hasil dari </w:t>
      </w:r>
      <w:r w:rsidR="0088760C" w:rsidRPr="00C14F01">
        <w:rPr>
          <w:i/>
        </w:rPr>
        <w:t>hidden layer</w:t>
      </w:r>
      <w:r w:rsidRPr="00C14F01">
        <w:rPr>
          <w:i/>
          <w:color w:val="FFFFFF"/>
        </w:rPr>
        <w:t>r</w:t>
      </w:r>
      <w:r w:rsidRPr="00C14F01">
        <w:t xml:space="preserve">ke </w:t>
      </w:r>
      <w:r w:rsidRPr="00C14F01">
        <w:rPr>
          <w:i/>
        </w:rPr>
        <w:t>output layer</w:t>
      </w:r>
      <w:r w:rsidRPr="00C14F01">
        <w:t xml:space="preserve"> tersebut</w:t>
      </w:r>
      <w:r w:rsidRPr="00C14F01">
        <w:rPr>
          <w:color w:val="FFFFFF"/>
        </w:rPr>
        <w:t>t</w:t>
      </w:r>
      <w:r w:rsidRPr="00C14F01">
        <w:t xml:space="preserve">dengan algoritma </w:t>
      </w:r>
      <w:r w:rsidRPr="00C14F01">
        <w:rPr>
          <w:i/>
        </w:rPr>
        <w:t>Backpropagation</w:t>
      </w:r>
      <w:r w:rsidRPr="00C14F01">
        <w:t xml:space="preserve">. </w:t>
      </w:r>
    </w:p>
    <w:p w:rsidR="00AA54BB" w:rsidRPr="00C14F01" w:rsidRDefault="00AA54BB" w:rsidP="00AA54BB">
      <w:pPr>
        <w:spacing w:before="0"/>
      </w:pPr>
      <w:r w:rsidRPr="00C14F01">
        <w:t xml:space="preserve">Langkah-langkah yang perlu dilakukan untuk pelatihan Backpropagation Neural Network adalah sebagai berikut : </w:t>
      </w:r>
    </w:p>
    <w:p w:rsidR="00AA54BB" w:rsidRPr="00C14F01" w:rsidRDefault="00AA54BB" w:rsidP="00AA54BB">
      <w:pPr>
        <w:spacing w:before="0"/>
        <w:rPr>
          <w:b/>
        </w:rPr>
      </w:pPr>
      <w:r w:rsidRPr="00C14F01">
        <w:rPr>
          <w:b/>
        </w:rPr>
        <w:t xml:space="preserve">Fase 0 : </w:t>
      </w:r>
    </w:p>
    <w:p w:rsidR="00AA54BB" w:rsidRPr="00C14F01" w:rsidRDefault="00AA54BB" w:rsidP="005A180F">
      <w:pPr>
        <w:spacing w:before="0"/>
      </w:pPr>
      <w:r w:rsidRPr="00C14F01">
        <w:rPr>
          <w:u w:val="single"/>
        </w:rPr>
        <w:t>Langkah 1</w:t>
      </w:r>
      <w:r w:rsidRPr="00C14F01">
        <w:t xml:space="preserve"> : Melaku</w:t>
      </w:r>
      <w:r w:rsidR="0060151B" w:rsidRPr="00C14F01">
        <w:t xml:space="preserve">kan inisialisasi bobot, bias, </w:t>
      </w:r>
      <w:r w:rsidR="0060151B" w:rsidRPr="00C14F01">
        <w:rPr>
          <w:i/>
        </w:rPr>
        <w:t>learning rate</w:t>
      </w:r>
      <w:r w:rsidR="0062550B" w:rsidRPr="00C14F01">
        <w:t xml:space="preserve">, dan  </w:t>
      </w:r>
      <w:r w:rsidR="0062550B" w:rsidRPr="00C14F01">
        <w:rPr>
          <w:i/>
        </w:rPr>
        <w:t>epoch</w:t>
      </w:r>
      <w:r w:rsidR="0062550B" w:rsidRPr="00C14F01">
        <w:t>.</w:t>
      </w:r>
    </w:p>
    <w:p w:rsidR="00AA54BB" w:rsidRPr="00C14F01" w:rsidRDefault="00AA54BB" w:rsidP="007A11CB">
      <w:pPr>
        <w:spacing w:before="0"/>
      </w:pPr>
      <w:r w:rsidRPr="00C14F01">
        <w:rPr>
          <w:u w:val="single"/>
        </w:rPr>
        <w:t>Langkah 2</w:t>
      </w:r>
      <w:r w:rsidRPr="00C14F01">
        <w:t xml:space="preserve"> : Jika kondisi berhenti tidak dipenuh</w:t>
      </w:r>
      <w:r w:rsidR="007A11CB" w:rsidRPr="00C14F01">
        <w:t xml:space="preserve">i, maka kerjakan langkah 3 dan </w:t>
      </w:r>
      <w:r w:rsidRPr="00C14F01">
        <w:t xml:space="preserve">seterusnya, yang mana dikatakan berhenti </w:t>
      </w:r>
      <w:r w:rsidR="00C266D4" w:rsidRPr="00C14F01">
        <w:t xml:space="preserve">jika nilai </w:t>
      </w:r>
      <w:r w:rsidR="00C266D4" w:rsidRPr="00C14F01">
        <w:rPr>
          <w:i/>
        </w:rPr>
        <w:t>error</w:t>
      </w:r>
      <w:r w:rsidR="00C266D4" w:rsidRPr="00C14F01">
        <w:t xml:space="preserve">  “&lt;=”  dari nilai target </w:t>
      </w:r>
      <w:r w:rsidR="00C266D4" w:rsidRPr="00C14F01">
        <w:rPr>
          <w:i/>
        </w:rPr>
        <w:t xml:space="preserve">error </w:t>
      </w:r>
      <w:r w:rsidR="00C266D4" w:rsidRPr="00C14F01">
        <w:t>(</w:t>
      </w:r>
      <w:r w:rsidR="00C266D4" w:rsidRPr="00C14F01">
        <w:rPr>
          <w:i/>
        </w:rPr>
        <w:t>threshold</w:t>
      </w:r>
      <w:r w:rsidR="00C266D4" w:rsidRPr="00C14F01">
        <w:t xml:space="preserve">) atau jika jumlah </w:t>
      </w:r>
      <w:r w:rsidR="00C266D4" w:rsidRPr="00C14F01">
        <w:rPr>
          <w:i/>
        </w:rPr>
        <w:t xml:space="preserve">epoch </w:t>
      </w:r>
      <w:r w:rsidR="00C266D4" w:rsidRPr="00C14F01">
        <w:t xml:space="preserve">“&gt;=” maksimum </w:t>
      </w:r>
      <w:r w:rsidR="00C266D4" w:rsidRPr="00C14F01">
        <w:rPr>
          <w:i/>
        </w:rPr>
        <w:t>epoch</w:t>
      </w:r>
      <w:r w:rsidR="00C266D4" w:rsidRPr="00C14F01">
        <w:t xml:space="preserve"> (iterasi).</w:t>
      </w:r>
    </w:p>
    <w:p w:rsidR="00AA54BB" w:rsidRPr="00C14F01" w:rsidRDefault="00AA54BB" w:rsidP="00AA54BB">
      <w:pPr>
        <w:rPr>
          <w:b/>
        </w:rPr>
      </w:pPr>
      <w:r w:rsidRPr="00C14F01">
        <w:rPr>
          <w:b/>
        </w:rPr>
        <w:t>Fase 1 : Feed Forward Propagation</w:t>
      </w:r>
    </w:p>
    <w:p w:rsidR="00AA54BB" w:rsidRPr="00C14F01" w:rsidRDefault="00AA54BB" w:rsidP="007A11CB">
      <w:pPr>
        <w:spacing w:before="0"/>
      </w:pPr>
      <w:r w:rsidRPr="00C14F01">
        <w:rPr>
          <w:u w:val="single"/>
        </w:rPr>
        <w:t xml:space="preserve">Langkah 3 </w:t>
      </w:r>
      <w:r w:rsidRPr="00C14F01">
        <w:t xml:space="preserve">: Setiap unit pada </w:t>
      </w:r>
      <w:r w:rsidRPr="00C14F01">
        <w:rPr>
          <w:i/>
        </w:rPr>
        <w:t>input layer</w:t>
      </w:r>
      <w:r w:rsidRPr="00C14F01">
        <w:t xml:space="preserve"> (p = 1, 2, 3</w:t>
      </w:r>
      <w:r w:rsidR="007A11CB" w:rsidRPr="00C14F01">
        <w:t xml:space="preserve">, ….., n) akan menerima sinyal </w:t>
      </w:r>
      <w:r w:rsidRPr="00C14F01">
        <w:rPr>
          <w:i/>
        </w:rPr>
        <w:t>inputan</w:t>
      </w:r>
      <w:r w:rsidRPr="00C14F01">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rsidRPr="00C14F01">
        <w:t xml:space="preserve">) untuk diteruskan ke masing-masing </w:t>
      </w:r>
      <w:r w:rsidRPr="00C14F01">
        <w:rPr>
          <w:i/>
        </w:rPr>
        <w:t>unit</w:t>
      </w:r>
      <w:r w:rsidRPr="00C14F01">
        <w:t xml:space="preserve"> yang berada di </w:t>
      </w:r>
      <w:r w:rsidR="0088760C" w:rsidRPr="00C14F01">
        <w:rPr>
          <w:i/>
        </w:rPr>
        <w:t>hidden layer</w:t>
      </w:r>
      <w:r w:rsidRPr="00C14F01">
        <w:t>.</w:t>
      </w:r>
    </w:p>
    <w:p w:rsidR="00AA54BB" w:rsidRPr="00C14F01" w:rsidRDefault="00AA54BB" w:rsidP="007A11CB">
      <w:pPr>
        <w:spacing w:before="0"/>
      </w:pPr>
      <w:r w:rsidRPr="00C14F01">
        <w:rPr>
          <w:u w:val="single"/>
        </w:rPr>
        <w:t>Langkah 4</w:t>
      </w:r>
      <w:r w:rsidRPr="00C14F01">
        <w:t xml:space="preserve"> : Menghitung keluaran dari setiap </w:t>
      </w:r>
      <w:r w:rsidRPr="00C14F01">
        <w:rPr>
          <w:i/>
        </w:rPr>
        <w:t>unit</w:t>
      </w:r>
      <w:r w:rsidRPr="00C14F01">
        <w:t xml:space="preserve"> ter</w:t>
      </w:r>
      <w:r w:rsidR="007A11CB" w:rsidRPr="00C14F01">
        <w:t xml:space="preserve">sembunyi (q = 1, 2, 3, …. , n) </w:t>
      </w:r>
      <w:r w:rsidRPr="00C14F01">
        <w:t xml:space="preserve">dengan menggunakan </w:t>
      </w:r>
      <w:r w:rsidRPr="00C14F01">
        <w:rPr>
          <w:i/>
        </w:rPr>
        <w:t>dot product</w:t>
      </w:r>
      <w:r w:rsidRPr="00C14F01">
        <w:t>, p</w:t>
      </w:r>
      <w:r w:rsidR="007A11CB" w:rsidRPr="00C14F01">
        <w:t>enambahan matrix, dan fungsi aktivasi.</w:t>
      </w:r>
    </w:p>
    <w:p w:rsidR="00AA54BB" w:rsidRPr="00C14F01" w:rsidRDefault="000C2893" w:rsidP="00AA54BB">
      <w:pPr>
        <w:spacing w:before="0"/>
      </w:pPr>
      <w:r w:rsidRPr="00C14F01">
        <w:rPr>
          <w:noProof/>
          <w:lang w:val="en-US"/>
        </w:rPr>
        <w:drawing>
          <wp:anchor distT="114300" distB="114300" distL="114300" distR="114300" simplePos="0" relativeHeight="251651584" behindDoc="0" locked="0" layoutInCell="1" hidden="0" allowOverlap="1" wp14:anchorId="74AFBB1B" wp14:editId="14A9ED9A">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26"/>
                    <a:srcRect/>
                    <a:stretch>
                      <a:fillRect/>
                    </a:stretch>
                  </pic:blipFill>
                  <pic:spPr>
                    <a:xfrm>
                      <a:off x="0" y="0"/>
                      <a:ext cx="882015" cy="421640"/>
                    </a:xfrm>
                    <a:prstGeom prst="rect">
                      <a:avLst/>
                    </a:prstGeom>
                    <a:ln/>
                  </pic:spPr>
                </pic:pic>
              </a:graphicData>
            </a:graphic>
          </wp:anchor>
        </w:drawing>
      </w:r>
      <w:r w:rsidR="00AA54BB" w:rsidRPr="00C14F01">
        <w:t xml:space="preserve">Rumus perhitungan menggunakan </w:t>
      </w:r>
      <w:r w:rsidR="00AA54BB" w:rsidRPr="00C14F01">
        <w:rPr>
          <w:i/>
        </w:rPr>
        <w:t>dot product</w:t>
      </w:r>
      <w:r w:rsidR="00AA54BB" w:rsidRPr="00C14F01">
        <w:t xml:space="preserve"> dan penambahan matrix : </w:t>
      </w:r>
    </w:p>
    <w:p w:rsidR="000C2893" w:rsidRPr="00C14F01" w:rsidRDefault="00B0177D"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rsidRPr="00C14F01">
        <w:tab/>
      </w:r>
      <w:r w:rsidR="00AA54BB" w:rsidRPr="00C14F01">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rsidRPr="00C14F01">
        <w:t xml:space="preserve">  </w:t>
      </w:r>
    </w:p>
    <w:p w:rsidR="00AA54BB" w:rsidRPr="00C14F01" w:rsidRDefault="00AA54BB" w:rsidP="00AA54BB">
      <w:pPr>
        <w:spacing w:before="0"/>
        <w:jc w:val="right"/>
      </w:pPr>
      <w:r w:rsidRPr="00C14F01">
        <w:t>(</w:t>
      </w:r>
      <w:r w:rsidR="00133F6F" w:rsidRPr="00C14F01">
        <w:t>2.16</w:t>
      </w:r>
      <w:r w:rsidRPr="00C14F01">
        <w:t>)</w:t>
      </w:r>
    </w:p>
    <w:p w:rsidR="00AA54BB" w:rsidRPr="00C14F01" w:rsidRDefault="00AA54BB" w:rsidP="000B633A">
      <w:pPr>
        <w:spacing w:before="0"/>
      </w:pPr>
      <w:r w:rsidRPr="00C14F01">
        <w:t xml:space="preserve">dengan : </w:t>
      </w:r>
    </w:p>
    <w:p w:rsidR="00AA54BB" w:rsidRPr="00C14F01" w:rsidRDefault="00B0177D"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rsidRPr="00C14F0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Pr="00C14F01" w:rsidRDefault="00B0177D"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rsidRPr="00C14F01">
        <w:tab/>
        <w:t xml:space="preserve">= unit ke -q pada </w:t>
      </w:r>
      <w:r w:rsidR="0088760C" w:rsidRPr="00C14F01">
        <w:rPr>
          <w:i/>
        </w:rPr>
        <w:t>hidden layer</w:t>
      </w:r>
    </w:p>
    <w:p w:rsidR="00AA54BB" w:rsidRPr="00C14F01" w:rsidRDefault="00B0177D"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rsidRPr="00C14F01">
        <w:tab/>
        <w:t xml:space="preserve">= neuron ke-p pada </w:t>
      </w:r>
      <w:r w:rsidR="00AA54BB" w:rsidRPr="00C14F01">
        <w:rPr>
          <w:i/>
        </w:rPr>
        <w:t>input layer</w:t>
      </w:r>
    </w:p>
    <w:p w:rsidR="00AA54BB" w:rsidRPr="00C14F01" w:rsidRDefault="00B0177D"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rsidRPr="00C14F01">
        <w:tab/>
        <w:t xml:space="preserve">= bobot </w:t>
      </w:r>
      <w:r w:rsidR="00AA54BB" w:rsidRPr="00C14F01">
        <w:rPr>
          <w:i/>
        </w:rPr>
        <w:t>neuron</w:t>
      </w:r>
      <w:r w:rsidR="00AA54BB" w:rsidRPr="00C14F01">
        <w:t xml:space="preserve"> </w:t>
      </w:r>
      <w:r w:rsidR="00AA54BB" w:rsidRPr="00C14F01">
        <w:rPr>
          <w:i/>
        </w:rPr>
        <w:t>input</w:t>
      </w:r>
      <w:r w:rsidR="00AA54BB" w:rsidRPr="00C14F01">
        <w:t xml:space="preserve"> ke </w:t>
      </w:r>
      <w:r w:rsidR="00AA54BB" w:rsidRPr="00C14F01">
        <w:rPr>
          <w:i/>
        </w:rPr>
        <w:t>neuron hidden</w:t>
      </w:r>
    </w:p>
    <w:p w:rsidR="00AA54BB" w:rsidRPr="00C14F01" w:rsidRDefault="00B0177D"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rsidRPr="00C14F01">
        <w:tab/>
        <w:t xml:space="preserve">= bias </w:t>
      </w:r>
      <w:r w:rsidR="00AA54BB" w:rsidRPr="00C14F01">
        <w:rPr>
          <w:i/>
        </w:rPr>
        <w:t>neuron hidden</w:t>
      </w:r>
      <w:r w:rsidR="00AA54BB" w:rsidRPr="00C14F01">
        <w:t xml:space="preserve"> ke-q</w:t>
      </w:r>
    </w:p>
    <w:p w:rsidR="00AA54BB" w:rsidRPr="00C14F01" w:rsidRDefault="00AA54BB" w:rsidP="00AA54BB">
      <w:pPr>
        <w:spacing w:before="0"/>
      </w:pPr>
      <w:r w:rsidRPr="00C14F01">
        <w:t xml:space="preserve">Rumus perhitungan untuk mengaktifkan fungsi aktivasi dari nilai keluaran di masing-masing </w:t>
      </w:r>
      <w:r w:rsidRPr="00C14F01">
        <w:rPr>
          <w:i/>
        </w:rPr>
        <w:t>neuron hidden</w:t>
      </w:r>
      <w:r w:rsidRPr="00C14F01">
        <w:t xml:space="preserve"> dengan menggunakan persamaan sigmoid : </w:t>
      </w:r>
    </w:p>
    <w:p w:rsidR="000C2893" w:rsidRPr="00C14F01"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rsidRPr="00C14F01">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rsidRPr="00C14F01">
        <w:t xml:space="preserve">   </w:t>
      </w:r>
      <w:r w:rsidR="000C2893" w:rsidRPr="00C14F01">
        <w:t xml:space="preserve">   </w:t>
      </w:r>
      <w:r w:rsidRPr="00C14F01">
        <w:t xml:space="preserve">    </w:t>
      </w:r>
    </w:p>
    <w:p w:rsidR="00AA54BB" w:rsidRPr="00C14F01" w:rsidRDefault="00AA54BB" w:rsidP="00AA54BB">
      <w:pPr>
        <w:spacing w:before="0"/>
        <w:jc w:val="right"/>
      </w:pPr>
      <w:r w:rsidRPr="00C14F01">
        <w:t>(</w:t>
      </w:r>
      <w:r w:rsidR="00133F6F" w:rsidRPr="00C14F01">
        <w:t>2.17</w:t>
      </w:r>
      <w:r w:rsidRPr="00C14F01">
        <w:t>)</w:t>
      </w:r>
    </w:p>
    <w:p w:rsidR="00AA54BB" w:rsidRPr="00C14F01" w:rsidRDefault="00AA54BB" w:rsidP="000B633A">
      <w:pPr>
        <w:spacing w:before="0"/>
      </w:pPr>
      <w:r w:rsidRPr="00C14F01">
        <w:t xml:space="preserve">dengan : </w:t>
      </w:r>
    </w:p>
    <w:p w:rsidR="00AA54BB" w:rsidRPr="00C14F01" w:rsidRDefault="00B0177D"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rsidRPr="00C14F01">
        <w:tab/>
        <w:t xml:space="preserve">= sinyal yang dikirim untuk </w:t>
      </w:r>
      <w:r w:rsidR="00AA54BB" w:rsidRPr="00C14F01">
        <w:rPr>
          <w:i/>
        </w:rPr>
        <w:t>layer</w:t>
      </w:r>
      <w:r w:rsidR="00AA54BB" w:rsidRPr="00C14F01">
        <w:t xml:space="preserve"> berikutnya</w:t>
      </w:r>
    </w:p>
    <w:p w:rsidR="00AA54BB" w:rsidRPr="00C14F01" w:rsidRDefault="00AA54BB" w:rsidP="00AA54BB">
      <w:pPr>
        <w:spacing w:before="0"/>
      </w:pPr>
      <w:r w:rsidRPr="00C14F01">
        <w:t>e</w:t>
      </w:r>
      <w:r w:rsidRPr="00C14F01">
        <w:tab/>
        <w:t>= nilai eksponensial dengan 2,718281….</w:t>
      </w:r>
    </w:p>
    <w:p w:rsidR="00AA54BB" w:rsidRPr="00C14F01" w:rsidRDefault="00AA54BB" w:rsidP="00AA54BB">
      <w:r w:rsidRPr="00C14F01">
        <w:rPr>
          <w:u w:val="single"/>
        </w:rPr>
        <w:t>Langkah 5</w:t>
      </w:r>
      <w:r w:rsidRPr="00C14F01">
        <w:t xml:space="preserve"> : Lakukan hal yang sama untuk menghitung keluaran setiap </w:t>
      </w:r>
      <w:r w:rsidRPr="00C14F01">
        <w:rPr>
          <w:i/>
        </w:rPr>
        <w:t>unit</w:t>
      </w:r>
      <w:r w:rsidRPr="00C14F01">
        <w:t xml:space="preserve"> pada </w:t>
      </w:r>
    </w:p>
    <w:p w:rsidR="00AA54BB" w:rsidRPr="00C14F01" w:rsidRDefault="00AA54BB" w:rsidP="00F41B6C">
      <w:pPr>
        <w:spacing w:before="0"/>
      </w:pPr>
      <w:r w:rsidRPr="00C14F01">
        <w:t xml:space="preserve">layer berikutnya hingga mencapai keluaran pada </w:t>
      </w:r>
      <w:r w:rsidRPr="00C14F01">
        <w:rPr>
          <w:i/>
        </w:rPr>
        <w:t>output layer</w:t>
      </w:r>
      <w:r w:rsidRPr="00C14F01">
        <w:t xml:space="preserve"> dengan menggunakan rumus berikut : </w:t>
      </w:r>
    </w:p>
    <w:p w:rsidR="000C2893" w:rsidRPr="00C14F01" w:rsidRDefault="00BB3083" w:rsidP="00AA54BB">
      <w:pPr>
        <w:jc w:val="right"/>
      </w:pPr>
      <w:r w:rsidRPr="00C14F01">
        <w:rPr>
          <w:noProof/>
          <w:lang w:val="en-US"/>
        </w:rPr>
        <w:drawing>
          <wp:anchor distT="114300" distB="114300" distL="114300" distR="114300" simplePos="0" relativeHeight="251662848" behindDoc="0" locked="0" layoutInCell="1" hidden="0" allowOverlap="1" wp14:anchorId="560CEAE9" wp14:editId="489CCECD">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7"/>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rsidRPr="00C14F01">
        <w:t xml:space="preserve"> .                      </w:t>
      </w:r>
      <w:r w:rsidR="00AA54BB" w:rsidRPr="00C14F01">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rsidRPr="00C14F01">
        <w:t xml:space="preserve">   </w:t>
      </w:r>
      <w:r w:rsidR="007A11CB" w:rsidRPr="00C14F01">
        <w:t xml:space="preserve">     </w:t>
      </w:r>
      <w:r w:rsidR="00AA54BB" w:rsidRPr="00C14F01">
        <w:t xml:space="preserve">     </w:t>
      </w:r>
    </w:p>
    <w:p w:rsidR="00AA54BB" w:rsidRPr="00C14F01" w:rsidRDefault="00AA54BB" w:rsidP="00AA54BB">
      <w:pPr>
        <w:jc w:val="right"/>
      </w:pPr>
      <w:r w:rsidRPr="00C14F01">
        <w:t>(</w:t>
      </w:r>
      <w:r w:rsidR="00133F6F" w:rsidRPr="00C14F01">
        <w:t>2.18)</w:t>
      </w:r>
    </w:p>
    <w:p w:rsidR="00AA54BB" w:rsidRPr="00C14F01" w:rsidRDefault="00AA54BB" w:rsidP="00AA54BB">
      <w:r w:rsidRPr="00C14F01">
        <w:t>Gunakan fungsi aktivasi untuk menghitung sinyal</w:t>
      </w:r>
      <w:r w:rsidR="007A11CB" w:rsidRPr="00C14F01">
        <w:t xml:space="preserve"> output, seperti pada persamaan</w:t>
      </w:r>
      <w:r w:rsidRPr="00C14F01">
        <w:t>:</w:t>
      </w:r>
    </w:p>
    <w:p w:rsidR="000C2893" w:rsidRPr="00C14F01"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rsidRPr="00C14F01">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rsidRPr="00C14F01">
        <w:t xml:space="preserve">       </w:t>
      </w:r>
    </w:p>
    <w:p w:rsidR="00AA54BB" w:rsidRPr="00C14F01" w:rsidRDefault="00133F6F" w:rsidP="00AA54BB">
      <w:pPr>
        <w:spacing w:before="0"/>
        <w:jc w:val="right"/>
      </w:pPr>
      <w:r w:rsidRPr="00C14F01">
        <w:t>(2.19</w:t>
      </w:r>
      <w:r w:rsidR="00AA54BB" w:rsidRPr="00C14F01">
        <w:t>)</w:t>
      </w:r>
    </w:p>
    <w:p w:rsidR="00AA54BB" w:rsidRPr="00C14F01" w:rsidRDefault="00AA54BB" w:rsidP="00AA54BB">
      <w:pPr>
        <w:spacing w:before="0"/>
      </w:pPr>
      <w:r w:rsidRPr="00C14F01">
        <w:t xml:space="preserve">dengan : </w:t>
      </w:r>
    </w:p>
    <w:p w:rsidR="00AA54BB" w:rsidRPr="00C14F01" w:rsidRDefault="00B0177D"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rsidRPr="00C14F01">
        <w:tab/>
        <w:t xml:space="preserve">= </w:t>
      </w:r>
      <w:r w:rsidR="00AA54BB" w:rsidRPr="00C14F01">
        <w:rPr>
          <w:i/>
        </w:rPr>
        <w:t>unit</w:t>
      </w:r>
      <w:r w:rsidR="00AA54BB" w:rsidRPr="00C14F01">
        <w:t xml:space="preserve"> ke-r pada </w:t>
      </w:r>
      <w:r w:rsidR="00AA54BB" w:rsidRPr="00C14F01">
        <w:rPr>
          <w:i/>
        </w:rPr>
        <w:t>output layer</w:t>
      </w:r>
    </w:p>
    <w:p w:rsidR="00AA54BB" w:rsidRPr="00C14F01" w:rsidRDefault="00B0177D"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rsidRPr="00C14F0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Pr="00C14F01" w:rsidRDefault="00B0177D"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rsidRPr="00C14F01">
        <w:tab/>
        <w:t xml:space="preserve">= sinyal yang dikirim dari </w:t>
      </w:r>
      <w:r w:rsidR="0088760C" w:rsidRPr="00C14F01">
        <w:rPr>
          <w:i/>
        </w:rPr>
        <w:t>hidden layer</w:t>
      </w:r>
      <w:r w:rsidR="00AA54BB" w:rsidRPr="00C14F01">
        <w:t xml:space="preserve"> ke </w:t>
      </w:r>
      <w:r w:rsidR="00AA54BB" w:rsidRPr="00C14F01">
        <w:rPr>
          <w:i/>
        </w:rPr>
        <w:t>output layer</w:t>
      </w:r>
    </w:p>
    <w:p w:rsidR="00AA54BB" w:rsidRPr="00C14F01" w:rsidRDefault="00B0177D"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rsidRPr="00C14F01">
        <w:tab/>
        <w:t xml:space="preserve">= bobot </w:t>
      </w:r>
      <w:r w:rsidR="00AA54BB" w:rsidRPr="00C14F01">
        <w:rPr>
          <w:i/>
        </w:rPr>
        <w:t xml:space="preserve">neuron hidden </w:t>
      </w:r>
      <w:r w:rsidR="00AA54BB" w:rsidRPr="00C14F01">
        <w:t xml:space="preserve">ke </w:t>
      </w:r>
      <w:r w:rsidR="00AA54BB" w:rsidRPr="00C14F01">
        <w:rPr>
          <w:i/>
        </w:rPr>
        <w:t>neuron output</w:t>
      </w:r>
    </w:p>
    <w:p w:rsidR="00AA54BB" w:rsidRPr="00C14F01" w:rsidRDefault="00B0177D"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rsidRPr="00C14F01">
        <w:tab/>
        <w:t xml:space="preserve">= bias </w:t>
      </w:r>
      <w:r w:rsidR="00AA54BB" w:rsidRPr="00C14F01">
        <w:rPr>
          <w:i/>
        </w:rPr>
        <w:t>neuron output</w:t>
      </w:r>
      <w:r w:rsidR="00AA54BB" w:rsidRPr="00C14F01">
        <w:t xml:space="preserve"> ke-r</w:t>
      </w:r>
    </w:p>
    <w:p w:rsidR="00AA54BB" w:rsidRPr="00C14F01" w:rsidRDefault="00B0177D"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rsidRPr="00C14F01">
        <w:tab/>
        <w:t xml:space="preserve">= keluaran untuk </w:t>
      </w:r>
      <w:r w:rsidR="00AA54BB" w:rsidRPr="00C14F01">
        <w:rPr>
          <w:i/>
        </w:rPr>
        <w:t>output layer</w:t>
      </w:r>
      <w:r w:rsidR="00AA54BB" w:rsidRPr="00C14F01">
        <w:t xml:space="preserve"> yang akan menjadi nilai prediksi</w:t>
      </w:r>
    </w:p>
    <w:p w:rsidR="00AA54BB" w:rsidRPr="00C14F01" w:rsidRDefault="00AA54BB" w:rsidP="00AA54BB">
      <w:pPr>
        <w:spacing w:before="0"/>
      </w:pPr>
      <w:r w:rsidRPr="00C14F01">
        <w:t>e</w:t>
      </w:r>
      <w:r w:rsidRPr="00C14F01">
        <w:tab/>
        <w:t>= nilai eksponensial dengan 2,718281….</w:t>
      </w:r>
    </w:p>
    <w:p w:rsidR="006E6EB5" w:rsidRPr="00C14F01" w:rsidRDefault="006E6EB5" w:rsidP="00AA54BB">
      <w:pPr>
        <w:spacing w:before="0"/>
      </w:pPr>
      <w:r w:rsidRPr="00C14F01">
        <w:rPr>
          <w:u w:val="single"/>
        </w:rPr>
        <w:lastRenderedPageBreak/>
        <w:t>Langkah 6 :</w:t>
      </w:r>
      <w:r w:rsidRPr="00C14F01">
        <w:t xml:space="preserve"> Menghitung nilai </w:t>
      </w:r>
      <w:r w:rsidRPr="00C14F01">
        <w:rPr>
          <w:i/>
        </w:rPr>
        <w:t>error</w:t>
      </w:r>
      <w:r w:rsidR="00C266D4" w:rsidRPr="00C14F01">
        <w:rPr>
          <w:i/>
        </w:rPr>
        <w:t>/loss</w:t>
      </w:r>
      <w:r w:rsidRPr="00C14F01">
        <w:t xml:space="preserve"> dengan menggunakan persamaan </w:t>
      </w:r>
      <w:r w:rsidRPr="00C14F01">
        <w:rPr>
          <w:i/>
        </w:rPr>
        <w:t>Mean Square Error</w:t>
      </w:r>
      <w:r w:rsidRPr="00C14F01">
        <w:t xml:space="preserve"> (MSE). Bentuk persamaan dari MSE adalah sebagai berikut.</w:t>
      </w:r>
    </w:p>
    <w:p w:rsidR="006E6EB5" w:rsidRPr="00C14F01" w:rsidRDefault="006E6EB5" w:rsidP="006E6EB5">
      <w:pPr>
        <w:jc w:val="right"/>
      </w:pPr>
      <w:r w:rsidRPr="00C14F01">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rsidRPr="00C14F01">
        <w:tab/>
      </w:r>
      <w:r w:rsidR="000C2893" w:rsidRPr="00C14F01">
        <w:tab/>
      </w:r>
      <w:r w:rsidR="000C2893" w:rsidRPr="00C14F01">
        <w:tab/>
      </w:r>
      <w:r w:rsidR="00F41B6C" w:rsidRPr="00C14F01">
        <w:tab/>
      </w:r>
      <w:r w:rsidRPr="00C14F01">
        <w:t>(</w:t>
      </w:r>
      <w:r w:rsidR="00133F6F" w:rsidRPr="00C14F01">
        <w:t>2.20</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w:r w:rsidRPr="00C14F01">
        <w:t>aktual = nilai aktual</w:t>
      </w:r>
    </w:p>
    <w:p w:rsidR="006E6EB5" w:rsidRPr="00C14F01" w:rsidRDefault="00B0177D"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rsidRPr="00C14F01">
        <w:t xml:space="preserve">  = nilai prediksi</w:t>
      </w:r>
    </w:p>
    <w:p w:rsidR="006E6EB5" w:rsidRPr="00C14F01" w:rsidRDefault="006E6EB5" w:rsidP="006E6EB5">
      <w:r w:rsidRPr="00C14F01">
        <w:t xml:space="preserve">Bila nilai </w:t>
      </w:r>
      <w:r w:rsidRPr="00C14F01">
        <w:rPr>
          <w:i/>
        </w:rPr>
        <w:t>error</w:t>
      </w:r>
      <w:r w:rsidRPr="00C14F01">
        <w:t xml:space="preserve"> yang dihasilkan &gt; target </w:t>
      </w:r>
      <w:r w:rsidRPr="00C14F01">
        <w:rPr>
          <w:i/>
        </w:rPr>
        <w:t>error</w:t>
      </w:r>
      <w:r w:rsidRPr="00C14F01">
        <w:t xml:space="preserve"> (</w:t>
      </w:r>
      <w:r w:rsidRPr="00C14F01">
        <w:rPr>
          <w:i/>
        </w:rPr>
        <w:t>threshold</w:t>
      </w:r>
      <w:r w:rsidRPr="00C14F01">
        <w:t xml:space="preserve">), lakukan </w:t>
      </w:r>
      <w:r w:rsidRPr="00C14F01">
        <w:rPr>
          <w:i/>
        </w:rPr>
        <w:t>backpropagation</w:t>
      </w:r>
      <w:r w:rsidRPr="00C14F01">
        <w:t xml:space="preserve"> untuk memperbaharui parameter. Sebaliknya jika nilai error yang dihasilkan &lt; target error maka nilai bobot dan bias disimpan untuk digunakan dalam pemodelan.</w:t>
      </w:r>
    </w:p>
    <w:p w:rsidR="006E6EB5" w:rsidRPr="00C14F01" w:rsidRDefault="006E6EB5" w:rsidP="006E6EB5">
      <w:pPr>
        <w:spacing w:before="0"/>
        <w:jc w:val="right"/>
      </w:pPr>
      <w:r w:rsidRPr="00C14F01">
        <w:fldChar w:fldCharType="begin" w:fldLock="1"/>
      </w:r>
      <w:r w:rsidRPr="00C14F01">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Pr="00C14F01">
        <w:fldChar w:fldCharType="separate"/>
      </w:r>
      <w:r w:rsidRPr="00C14F01">
        <w:rPr>
          <w:noProof/>
        </w:rPr>
        <w:t>(Situmorang, 2022)</w:t>
      </w:r>
      <w:r w:rsidRPr="00C14F01">
        <w:fldChar w:fldCharType="end"/>
      </w:r>
    </w:p>
    <w:p w:rsidR="006E6EB5" w:rsidRPr="00C14F01" w:rsidRDefault="00AE093B" w:rsidP="00F41B6C">
      <w:pPr>
        <w:rPr>
          <w:b/>
        </w:rPr>
      </w:pPr>
      <w:r w:rsidRPr="00C14F01">
        <w:rPr>
          <w:b/>
        </w:rPr>
        <w:t>Fase 2 : Backp</w:t>
      </w:r>
      <w:r w:rsidR="006E6EB5" w:rsidRPr="00C14F01">
        <w:rPr>
          <w:b/>
        </w:rPr>
        <w:t>r</w:t>
      </w:r>
      <w:r w:rsidRPr="00C14F01">
        <w:rPr>
          <w:b/>
        </w:rPr>
        <w:t>o</w:t>
      </w:r>
      <w:r w:rsidR="006E6EB5" w:rsidRPr="00C14F01">
        <w:rPr>
          <w:b/>
        </w:rPr>
        <w:t>pagation</w:t>
      </w:r>
    </w:p>
    <w:p w:rsidR="006E6EB5" w:rsidRPr="00C14F01" w:rsidRDefault="006E6EB5" w:rsidP="006E6EB5">
      <w:pPr>
        <w:spacing w:before="0"/>
        <w:rPr>
          <w:i/>
        </w:rPr>
      </w:pPr>
      <w:r w:rsidRPr="00C14F01">
        <w:rPr>
          <w:u w:val="single"/>
        </w:rPr>
        <w:t>Langkah 7</w:t>
      </w:r>
      <w:r w:rsidRPr="00C14F01">
        <w:t xml:space="preserve">: Pencarian nilai dari </w:t>
      </w:r>
      <w:r w:rsidRPr="00C14F01">
        <w:rPr>
          <w:i/>
        </w:rPr>
        <w:t>local gradient</w:t>
      </w:r>
      <w:r w:rsidRPr="00C14F01">
        <w:t xml:space="preserve"> dari setiap unit-unit di </w:t>
      </w:r>
      <w:r w:rsidRPr="00C14F01">
        <w:rPr>
          <w:i/>
        </w:rPr>
        <w:t>output layer</w:t>
      </w:r>
      <w:r w:rsidRPr="00C14F01">
        <w:t xml:space="preserve"> dan </w:t>
      </w:r>
      <w:r w:rsidR="0088760C" w:rsidRPr="00C14F01">
        <w:rPr>
          <w:i/>
        </w:rPr>
        <w:t>hidden layer</w:t>
      </w:r>
    </w:p>
    <w:p w:rsidR="006E6EB5" w:rsidRPr="00C14F01" w:rsidRDefault="006E6EB5" w:rsidP="006E6EB5">
      <w:r w:rsidRPr="00C14F01">
        <w:t xml:space="preserve">Pada tahap </w:t>
      </w:r>
      <w:r w:rsidRPr="00C14F01">
        <w:rPr>
          <w:i/>
        </w:rPr>
        <w:t xml:space="preserve">backpropagation </w:t>
      </w:r>
      <w:r w:rsidRPr="00C14F01">
        <w:t>ini hal yang paling utama adalah menyesuaikan bobot yang akan menghasilkan se</w:t>
      </w:r>
      <w:r w:rsidR="00AE093B" w:rsidRPr="00C14F01">
        <w:t>buah output atau keluaran denga</w:t>
      </w:r>
      <w:r w:rsidRPr="00C14F01">
        <w:t xml:space="preserve">n </w:t>
      </w:r>
      <w:r w:rsidRPr="00C14F01">
        <w:rPr>
          <w:i/>
        </w:rPr>
        <w:t xml:space="preserve">error </w:t>
      </w:r>
      <w:r w:rsidRPr="00C14F01">
        <w:t xml:space="preserve">yang paling minimal. Dalam menyesuaikan bobot perlu dilakukan pencarian nilai dari </w:t>
      </w:r>
      <w:r w:rsidRPr="00C14F01">
        <w:rPr>
          <w:i/>
        </w:rPr>
        <w:t>local gradient</w:t>
      </w:r>
      <w:r w:rsidRPr="00C14F01">
        <w:t xml:space="preserve"> dari setiap unit-unit di </w:t>
      </w:r>
      <w:r w:rsidRPr="00C14F01">
        <w:rPr>
          <w:i/>
        </w:rPr>
        <w:t>output layer</w:t>
      </w:r>
      <w:r w:rsidRPr="00C14F01">
        <w:t xml:space="preserve"> dan </w:t>
      </w:r>
      <w:r w:rsidR="0088760C" w:rsidRPr="00C14F01">
        <w:rPr>
          <w:i/>
        </w:rPr>
        <w:t>hidden layer</w:t>
      </w:r>
      <w:r w:rsidRPr="00C14F01">
        <w:t xml:space="preserve">. </w:t>
      </w:r>
    </w:p>
    <w:p w:rsidR="006E6EB5" w:rsidRPr="00C14F01" w:rsidRDefault="006E6EB5" w:rsidP="006E6EB5">
      <w:r w:rsidRPr="00C14F01">
        <w:t xml:space="preserve">Pada pencarian </w:t>
      </w:r>
      <w:r w:rsidRPr="00C14F01">
        <w:rPr>
          <w:i/>
        </w:rPr>
        <w:t>local gradient</w:t>
      </w:r>
      <w:r w:rsidRPr="00C14F01">
        <w:t xml:space="preserve"> di </w:t>
      </w:r>
      <w:r w:rsidR="0088760C" w:rsidRPr="00C14F01">
        <w:rPr>
          <w:i/>
        </w:rPr>
        <w:t>hidden layer</w:t>
      </w:r>
      <w:r w:rsidRPr="00C14F01">
        <w:t xml:space="preserve"> dengan </w:t>
      </w:r>
      <w:r w:rsidRPr="00C14F01">
        <w:rPr>
          <w:i/>
        </w:rPr>
        <w:t>output layer</w:t>
      </w:r>
      <w:r w:rsidRPr="00C14F01">
        <w:t xml:space="preserve"> berbeda, dilakukan pencarian dengan persamaan berikut :</w:t>
      </w:r>
    </w:p>
    <w:p w:rsidR="006E6EB5" w:rsidRPr="00C14F01" w:rsidRDefault="00B0177D"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rsidRPr="00C14F01">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rsidRPr="00C14F01">
        <w:tab/>
      </w:r>
      <w:r w:rsidR="000C2893" w:rsidRPr="00C14F01">
        <w:tab/>
        <w:t xml:space="preserve">   </w:t>
      </w:r>
      <w:r w:rsidR="00F41B6C" w:rsidRPr="00C14F01">
        <w:tab/>
      </w:r>
      <w:r w:rsidR="006E6EB5" w:rsidRPr="00C14F01">
        <w:t>(</w:t>
      </w:r>
      <w:r w:rsidR="00133F6F" w:rsidRPr="00C14F01">
        <w:t>2.21</w:t>
      </w:r>
      <w:r w:rsidR="006E6EB5"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w:r w:rsidRPr="00C14F01">
        <w:t>aktual</w:t>
      </w:r>
      <w:r w:rsidRPr="00C14F01">
        <w:tab/>
      </w:r>
      <w:r w:rsidRPr="00C14F01">
        <w:tab/>
      </w:r>
      <w:r w:rsidRPr="00C14F01">
        <w:tab/>
        <w:t>= nilai aktual</w:t>
      </w:r>
    </w:p>
    <w:p w:rsidR="006E6EB5" w:rsidRPr="00C14F01" w:rsidRDefault="00B0177D"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rsidRPr="00C14F01">
        <w:tab/>
      </w:r>
      <w:r w:rsidR="006E6EB5" w:rsidRPr="00C14F01">
        <w:tab/>
      </w:r>
      <w:r w:rsidR="006E6EB5" w:rsidRPr="00C14F01">
        <w:tab/>
        <w:t>= nilai prediksi</w:t>
      </w:r>
    </w:p>
    <w:p w:rsidR="006E6EB5" w:rsidRPr="00C14F01" w:rsidRDefault="00B0177D"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rsidRPr="00C14F01">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Pr="00C14F01" w:rsidRDefault="006E6EB5" w:rsidP="006E6EB5">
      <w:pPr>
        <w:spacing w:before="0"/>
      </w:pPr>
      <m:oMath>
        <m:r>
          <w:rPr>
            <w:rFonts w:ascii="Cambria Math" w:eastAsia="Cambria Math" w:hAnsi="Cambria Math" w:cs="Cambria Math"/>
          </w:rPr>
          <w:lastRenderedPageBreak/>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Pr="00C14F01">
        <w:tab/>
        <w:t>= selisih nilai aktual dan nilai prediksi</w:t>
      </w:r>
    </w:p>
    <w:p w:rsidR="006E6EB5" w:rsidRPr="00C14F01" w:rsidRDefault="006E6EB5" w:rsidP="006E6EB5">
      <w:pPr>
        <w:spacing w:before="0"/>
      </w:pPr>
    </w:p>
    <w:p w:rsidR="006E6EB5" w:rsidRPr="00C14F01" w:rsidRDefault="006E6EB5" w:rsidP="006E6EB5">
      <w:pPr>
        <w:spacing w:before="0"/>
      </w:pPr>
      <w:r w:rsidRPr="00C14F01">
        <w:rPr>
          <w:u w:val="single"/>
        </w:rPr>
        <w:t>Langkah 8</w:t>
      </w:r>
      <w:r w:rsidRPr="00C14F01">
        <w:t xml:space="preserve"> : Menghitung delta bobot dan delta bias pada </w:t>
      </w:r>
      <w:r w:rsidRPr="00C14F01">
        <w:rPr>
          <w:i/>
        </w:rPr>
        <w:t>output layer</w:t>
      </w:r>
    </w:p>
    <w:p w:rsidR="006E6EB5" w:rsidRPr="00C14F01" w:rsidRDefault="006E6EB5" w:rsidP="006E6EB5">
      <w:pPr>
        <w:spacing w:before="0"/>
      </w:pPr>
      <w:r w:rsidRPr="00C14F01">
        <w:t xml:space="preserve">Selanjutnya dilakukan perhitungan delta bobot atau delta </w:t>
      </w:r>
      <w:r w:rsidRPr="00C14F01">
        <w:rPr>
          <w:i/>
        </w:rPr>
        <w:t>weight</w:t>
      </w:r>
      <w:r w:rsidRPr="00C14F01">
        <w:t xml:space="preserve"> dan delta bias pada </w:t>
      </w:r>
      <w:r w:rsidRPr="00C14F01">
        <w:rPr>
          <w:i/>
        </w:rPr>
        <w:t>output layer</w:t>
      </w:r>
      <w:r w:rsidRPr="00C14F01">
        <w:t>. Perhitungan delta bobot ditunjukkan dengan persamaan:</w:t>
      </w:r>
    </w:p>
    <w:p w:rsidR="006E6EB5" w:rsidRPr="00C14F01"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Pr="00C14F01">
        <w:t xml:space="preserve">    </w:t>
      </w:r>
      <w:r w:rsidRPr="00C14F01">
        <w:tab/>
      </w:r>
      <w:r w:rsidRPr="00C14F01">
        <w:tab/>
      </w:r>
      <w:r w:rsidRPr="00C14F01">
        <w:tab/>
      </w:r>
      <w:r w:rsidR="00F41B6C" w:rsidRPr="00C14F01">
        <w:tab/>
      </w:r>
      <w:r w:rsidRPr="00C14F01">
        <w:t>(</w:t>
      </w:r>
      <w:r w:rsidR="00133F6F" w:rsidRPr="00C14F01">
        <w:t>2.22</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Pr="00C14F01">
        <w:t xml:space="preserve"> </w:t>
      </w:r>
      <w:r w:rsidRPr="00C14F01">
        <w:tab/>
      </w:r>
      <w:r w:rsidRPr="00C14F01">
        <w:tab/>
      </w:r>
      <w:r w:rsidRPr="00C14F01">
        <w:tab/>
        <w:t>= menghitung korelasi bobot</w:t>
      </w:r>
    </w:p>
    <w:p w:rsidR="006E6EB5" w:rsidRPr="00C14F01" w:rsidRDefault="006E6EB5" w:rsidP="006E6EB5">
      <w:pPr>
        <w:spacing w:before="0"/>
      </w:pPr>
      <m:oMath>
        <m:r>
          <w:rPr>
            <w:rFonts w:ascii="Cambria Math" w:hAnsi="Cambria Math"/>
          </w:rPr>
          <m:t>η</m:t>
        </m:r>
      </m:oMath>
      <w:r w:rsidRPr="00C14F01">
        <w:t xml:space="preserve"> </w:t>
      </w:r>
      <w:r w:rsidRPr="00C14F01">
        <w:tab/>
      </w:r>
      <w:r w:rsidRPr="00C14F01">
        <w:tab/>
      </w:r>
      <w:r w:rsidRPr="00C14F01">
        <w:tab/>
        <w:t xml:space="preserve">= </w:t>
      </w:r>
      <w:r w:rsidRPr="00C14F01">
        <w:rPr>
          <w:i/>
        </w:rPr>
        <w:t>learning rate</w:t>
      </w:r>
    </w:p>
    <w:p w:rsidR="006E6EB5" w:rsidRPr="00C14F01" w:rsidRDefault="00B0177D"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rsidRPr="00C14F01">
        <w:tab/>
        <w:t xml:space="preserve">= </w:t>
      </w:r>
      <w:r w:rsidR="006E6EB5" w:rsidRPr="00C14F01">
        <w:rPr>
          <w:i/>
        </w:rPr>
        <w:t>local gradient</w:t>
      </w:r>
      <w:r w:rsidR="006E6EB5" w:rsidRPr="00C14F01">
        <w:t xml:space="preserve"> dikalikan dengan nilai dari unit pada </w:t>
      </w:r>
    </w:p>
    <w:p w:rsidR="006E6EB5" w:rsidRPr="00C14F01" w:rsidRDefault="006E6EB5" w:rsidP="006E6EB5">
      <w:pPr>
        <w:spacing w:before="0"/>
        <w:ind w:left="1440" w:firstLine="720"/>
      </w:pPr>
      <w:r w:rsidRPr="00C14F01">
        <w:t xml:space="preserve">  </w:t>
      </w:r>
      <w:r w:rsidR="0088760C" w:rsidRPr="00C14F01">
        <w:rPr>
          <w:i/>
        </w:rPr>
        <w:t>hidden layer</w:t>
      </w:r>
      <w:r w:rsidRPr="00C14F01">
        <w:t>.</w:t>
      </w:r>
    </w:p>
    <w:p w:rsidR="006E6EB5" w:rsidRPr="00C14F01" w:rsidRDefault="006E6EB5" w:rsidP="006E6EB5">
      <w:pPr>
        <w:spacing w:before="0"/>
      </w:pPr>
      <w:r w:rsidRPr="00C14F01">
        <w:t>Untuk menghitung nilai dari delta bias ditunjukkan dengan persamaan :</w:t>
      </w:r>
    </w:p>
    <w:p w:rsidR="006E6EB5" w:rsidRPr="00C14F01"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rsidRPr="00C14F01">
        <w:t xml:space="preserve"> </w:t>
      </w:r>
      <w:r w:rsidRPr="00C14F01">
        <w:tab/>
      </w:r>
      <w:r w:rsidRPr="00C14F01">
        <w:tab/>
        <w:t xml:space="preserve">  </w:t>
      </w:r>
      <w:r w:rsidRPr="00C14F01">
        <w:tab/>
      </w:r>
      <w:r w:rsidRPr="00C14F01">
        <w:tab/>
      </w:r>
      <w:r w:rsidRPr="00C14F01">
        <w:tab/>
        <w:t>(</w:t>
      </w:r>
      <w:r w:rsidR="00133F6F" w:rsidRPr="00C14F01">
        <w:t>2.23</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rsidRPr="00C14F01">
        <w:tab/>
        <w:t>= menghitung delta bias</w:t>
      </w:r>
    </w:p>
    <w:p w:rsidR="006E6EB5" w:rsidRPr="00C14F01"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Pr="00C14F01">
        <w:tab/>
        <w:t xml:space="preserve">= </w:t>
      </w:r>
      <w:r w:rsidRPr="00C14F01">
        <w:rPr>
          <w:i/>
        </w:rPr>
        <w:t>learning rate</w:t>
      </w:r>
      <w:r w:rsidRPr="00C14F01">
        <w:t xml:space="preserve"> dengan </w:t>
      </w:r>
      <w:r w:rsidRPr="00C14F01">
        <w:rPr>
          <w:i/>
        </w:rPr>
        <w:t>local gradient</w:t>
      </w:r>
      <w:r w:rsidRPr="00C14F01">
        <w:t xml:space="preserve"> pada </w:t>
      </w:r>
      <w:r w:rsidRPr="00C14F01">
        <w:rPr>
          <w:i/>
        </w:rPr>
        <w:t>output</w:t>
      </w:r>
    </w:p>
    <w:p w:rsidR="006E6EB5" w:rsidRPr="00C14F01" w:rsidRDefault="006E6EB5" w:rsidP="006E6EB5">
      <w:pPr>
        <w:spacing w:before="0"/>
      </w:pPr>
      <w:r w:rsidRPr="00C14F01">
        <w:rPr>
          <w:u w:val="single"/>
        </w:rPr>
        <w:t>Langkah 9</w:t>
      </w:r>
      <w:r w:rsidRPr="00C14F01">
        <w:t xml:space="preserve"> : Menghitung informasi </w:t>
      </w:r>
      <w:r w:rsidRPr="00C14F01">
        <w:rPr>
          <w:i/>
        </w:rPr>
        <w:t>local gradient</w:t>
      </w:r>
      <w:r w:rsidRPr="00C14F01">
        <w:t xml:space="preserve"> di </w:t>
      </w:r>
      <w:r w:rsidR="0088760C" w:rsidRPr="00C14F01">
        <w:rPr>
          <w:i/>
        </w:rPr>
        <w:t>hidden layer</w:t>
      </w:r>
    </w:p>
    <w:p w:rsidR="006E6EB5" w:rsidRPr="00C14F01" w:rsidRDefault="006E6EB5" w:rsidP="006E6EB5">
      <w:pPr>
        <w:spacing w:before="0"/>
      </w:pPr>
      <w:r w:rsidRPr="00C14F01">
        <w:t xml:space="preserve">Pada </w:t>
      </w:r>
      <w:r w:rsidR="0088760C" w:rsidRPr="00C14F01">
        <w:rPr>
          <w:i/>
        </w:rPr>
        <w:t>hidden layer</w:t>
      </w:r>
      <w:r w:rsidRPr="00C14F01">
        <w:t xml:space="preserve"> juga dilakukan perhitungan </w:t>
      </w:r>
      <w:r w:rsidRPr="00C14F01">
        <w:rPr>
          <w:i/>
        </w:rPr>
        <w:t>local gradient</w:t>
      </w:r>
      <w:r w:rsidRPr="00C14F01">
        <w:t xml:space="preserve"> dan delta bobot, namun pada </w:t>
      </w:r>
      <w:r w:rsidR="0088760C" w:rsidRPr="00C14F01">
        <w:rPr>
          <w:i/>
        </w:rPr>
        <w:t>hidden layer</w:t>
      </w:r>
      <w:r w:rsidRPr="00C14F01">
        <w:t xml:space="preserve"> terdapat perbedaan dalam perhitungan keduanya. Pada unit-unit </w:t>
      </w:r>
      <w:r w:rsidR="0088760C" w:rsidRPr="00C14F01">
        <w:rPr>
          <w:i/>
        </w:rPr>
        <w:t>hidden layer</w:t>
      </w:r>
      <w:r w:rsidRPr="00C14F01">
        <w:t xml:space="preserve"> melakukan penjumlahan dari perkalian antara </w:t>
      </w:r>
      <w:r w:rsidRPr="00C14F01">
        <w:rPr>
          <w:i/>
        </w:rPr>
        <w:t>local gradient output layer</w:t>
      </w:r>
      <w:r w:rsidRPr="00C14F01">
        <w:t xml:space="preserve"> dengan </w:t>
      </w:r>
      <w:r w:rsidRPr="00C14F01">
        <w:rPr>
          <w:i/>
        </w:rPr>
        <w:t>weight</w:t>
      </w:r>
      <w:r w:rsidRPr="00C14F01">
        <w:t xml:space="preserve">. Persamaan untuk menghitung informasi </w:t>
      </w:r>
      <w:r w:rsidRPr="00C14F01">
        <w:rPr>
          <w:i/>
        </w:rPr>
        <w:t>local gradient</w:t>
      </w:r>
      <w:r w:rsidRPr="00C14F01">
        <w:t xml:space="preserve"> di </w:t>
      </w:r>
      <w:r w:rsidR="0088760C" w:rsidRPr="00C14F01">
        <w:rPr>
          <w:i/>
        </w:rPr>
        <w:t>hidden layer</w:t>
      </w:r>
      <w:r w:rsidRPr="00C14F01">
        <w:t xml:space="preserve"> ditunjukkan dengan persamaan berikut ini :</w:t>
      </w:r>
    </w:p>
    <w:p w:rsidR="006E6EB5" w:rsidRPr="00C14F01" w:rsidRDefault="00B0177D"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rsidRPr="00C14F01">
        <w:tab/>
      </w:r>
      <w:r w:rsidR="006E6EB5" w:rsidRPr="00C14F01">
        <w:tab/>
        <w:t>(</w:t>
      </w:r>
      <w:r w:rsidR="00133F6F" w:rsidRPr="00C14F01">
        <w:t>2.24</w:t>
      </w:r>
      <w:r w:rsidR="006E6EB5" w:rsidRPr="00C14F01">
        <w:t>)</w:t>
      </w:r>
    </w:p>
    <w:p w:rsidR="006E6EB5" w:rsidRPr="00C14F01" w:rsidRDefault="006E6EB5" w:rsidP="006E6EB5">
      <w:pPr>
        <w:spacing w:before="0"/>
      </w:pPr>
      <w:r w:rsidRPr="00C14F01">
        <w:t xml:space="preserve">dengan : </w:t>
      </w:r>
    </w:p>
    <w:p w:rsidR="006E6EB5" w:rsidRPr="00C14F01" w:rsidRDefault="00B0177D"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rsidRPr="00C14F01">
        <w:tab/>
      </w:r>
      <w:r w:rsidR="006E6EB5" w:rsidRPr="00C14F01">
        <w:tab/>
      </w:r>
      <w:r w:rsidR="006E6EB5" w:rsidRPr="00C14F01">
        <w:tab/>
        <w:t xml:space="preserve">= bobot </w:t>
      </w:r>
      <w:r w:rsidR="006E6EB5" w:rsidRPr="00C14F01">
        <w:rPr>
          <w:i/>
        </w:rPr>
        <w:t xml:space="preserve">neuron hidden </w:t>
      </w:r>
      <w:r w:rsidR="006E6EB5" w:rsidRPr="00C14F01">
        <w:t xml:space="preserve">ke </w:t>
      </w:r>
      <w:r w:rsidR="006E6EB5" w:rsidRPr="00C14F01">
        <w:rPr>
          <w:i/>
        </w:rPr>
        <w:t>neuron output</w:t>
      </w:r>
    </w:p>
    <w:p w:rsidR="006E6EB5" w:rsidRPr="00C14F01" w:rsidRDefault="00B0177D"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rsidRPr="00C14F01">
        <w:tab/>
      </w:r>
      <w:r w:rsidR="006E6EB5" w:rsidRPr="00C14F01">
        <w:tab/>
      </w:r>
      <w:r w:rsidR="006E6EB5" w:rsidRPr="00C14F01">
        <w:tab/>
        <w:t xml:space="preserve">= menghitung </w:t>
      </w:r>
      <w:r w:rsidR="006E6EB5" w:rsidRPr="00C14F01">
        <w:rPr>
          <w:i/>
        </w:rPr>
        <w:t>local gradient</w:t>
      </w:r>
      <w:r w:rsidR="006E6EB5" w:rsidRPr="00C14F01">
        <w:t xml:space="preserve"> pada </w:t>
      </w:r>
      <w:r w:rsidR="006E6EB5" w:rsidRPr="00C14F01">
        <w:rPr>
          <w:i/>
        </w:rPr>
        <w:t>output layer</w:t>
      </w:r>
    </w:p>
    <w:p w:rsidR="006E6EB5" w:rsidRPr="00C14F01" w:rsidRDefault="00B0177D"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rsidRPr="00C14F01">
        <w:tab/>
        <w:t xml:space="preserve">= turunan fungsi aktivasi pada </w:t>
      </w:r>
      <w:r w:rsidR="0088760C" w:rsidRPr="00C14F01">
        <w:rPr>
          <w:i/>
        </w:rPr>
        <w:t>hidden layer</w:t>
      </w:r>
    </w:p>
    <w:p w:rsidR="006E6EB5" w:rsidRPr="00C14F01" w:rsidRDefault="006E6EB5" w:rsidP="006E6EB5">
      <w:pPr>
        <w:spacing w:after="240"/>
      </w:pPr>
      <w:r w:rsidRPr="00C14F01">
        <w:rPr>
          <w:u w:val="single"/>
        </w:rPr>
        <w:lastRenderedPageBreak/>
        <w:t>Langkah 10</w:t>
      </w:r>
      <w:r w:rsidRPr="00C14F01">
        <w:t xml:space="preserve"> : Selanjutnya dilakukan perhitungan delta bobot dan delta bias pada </w:t>
      </w:r>
      <w:r w:rsidR="0088760C" w:rsidRPr="00C14F01">
        <w:rPr>
          <w:i/>
        </w:rPr>
        <w:t>hidden layer</w:t>
      </w:r>
      <w:r w:rsidRPr="00C14F01">
        <w:t xml:space="preserve">. Perhitungan delta bobot dihitung dengan persamaan : </w:t>
      </w:r>
    </w:p>
    <w:p w:rsidR="006E6EB5" w:rsidRPr="00C14F01"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rsidRPr="00C14F01">
        <w:t xml:space="preserve">    </w:t>
      </w:r>
      <w:r w:rsidR="000C2893" w:rsidRPr="00C14F01">
        <w:tab/>
      </w:r>
      <w:r w:rsidR="000C2893" w:rsidRPr="00C14F01">
        <w:tab/>
      </w:r>
      <w:r w:rsidR="00F41B6C" w:rsidRPr="00C14F01">
        <w:tab/>
      </w:r>
      <w:r w:rsidRPr="00C14F01">
        <w:t>(</w:t>
      </w:r>
      <w:r w:rsidR="00133F6F" w:rsidRPr="00C14F01">
        <w:t>2.25</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Pr="00C14F01">
        <w:t xml:space="preserve"> </w:t>
      </w:r>
      <w:r w:rsidRPr="00C14F01">
        <w:tab/>
      </w:r>
      <w:r w:rsidRPr="00C14F01">
        <w:tab/>
      </w:r>
      <w:r w:rsidRPr="00C14F01">
        <w:tab/>
        <w:t xml:space="preserve">= delta bobot pada </w:t>
      </w:r>
      <w:r w:rsidR="0088760C" w:rsidRPr="00C14F01">
        <w:rPr>
          <w:i/>
        </w:rPr>
        <w:t>hidden layer</w:t>
      </w:r>
    </w:p>
    <w:p w:rsidR="006E6EB5" w:rsidRPr="00C14F01" w:rsidRDefault="006E6EB5" w:rsidP="006E6EB5">
      <w:pPr>
        <w:spacing w:before="0"/>
      </w:pPr>
      <m:oMath>
        <m:r>
          <w:rPr>
            <w:rFonts w:ascii="Cambria Math" w:hAnsi="Cambria Math"/>
          </w:rPr>
          <m:t>η</m:t>
        </m:r>
      </m:oMath>
      <w:r w:rsidRPr="00C14F01">
        <w:t xml:space="preserve"> </w:t>
      </w:r>
      <w:r w:rsidRPr="00C14F01">
        <w:tab/>
      </w:r>
      <w:r w:rsidRPr="00C14F01">
        <w:tab/>
      </w:r>
      <w:r w:rsidRPr="00C14F01">
        <w:tab/>
        <w:t xml:space="preserve">= </w:t>
      </w:r>
      <w:r w:rsidRPr="00C14F01">
        <w:rPr>
          <w:i/>
        </w:rPr>
        <w:t>learning rate</w:t>
      </w:r>
    </w:p>
    <w:p w:rsidR="006E6EB5" w:rsidRPr="00C14F01" w:rsidRDefault="00B0177D"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rsidRPr="00C14F01">
        <w:tab/>
        <w:t xml:space="preserve">= </w:t>
      </w:r>
      <w:r w:rsidR="006E6EB5" w:rsidRPr="00C14F01">
        <w:rPr>
          <w:i/>
        </w:rPr>
        <w:t>local gradient</w:t>
      </w:r>
      <w:r w:rsidR="006E6EB5" w:rsidRPr="00C14F01">
        <w:t xml:space="preserve"> dikalikan dengan </w:t>
      </w:r>
      <w:r w:rsidR="006E6EB5" w:rsidRPr="00C14F01">
        <w:rPr>
          <w:i/>
        </w:rPr>
        <w:t>input</w:t>
      </w:r>
      <w:r w:rsidR="006E6EB5" w:rsidRPr="00C14F01">
        <w:t xml:space="preserve"> data</w:t>
      </w:r>
    </w:p>
    <w:p w:rsidR="006E6EB5" w:rsidRPr="00C14F01" w:rsidRDefault="006E6EB5" w:rsidP="006E6EB5">
      <w:pPr>
        <w:spacing w:before="0"/>
      </w:pPr>
      <w:r w:rsidRPr="00C14F01">
        <w:t>Untuk menghitung nilai dari delta bias ditunjukkan dengan persamaan :</w:t>
      </w:r>
    </w:p>
    <w:p w:rsidR="006E6EB5" w:rsidRPr="00C14F01"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rsidRPr="00C14F01">
        <w:t xml:space="preserve"> </w:t>
      </w:r>
      <w:r w:rsidR="000C2893" w:rsidRPr="00C14F01">
        <w:tab/>
      </w:r>
      <w:r w:rsidR="000C2893" w:rsidRPr="00C14F01">
        <w:tab/>
        <w:t xml:space="preserve">  </w:t>
      </w:r>
      <w:r w:rsidR="000C2893" w:rsidRPr="00C14F01">
        <w:tab/>
      </w:r>
      <w:r w:rsidR="000C2893" w:rsidRPr="00C14F01">
        <w:tab/>
      </w:r>
      <w:r w:rsidR="00F41B6C" w:rsidRPr="00C14F01">
        <w:tab/>
      </w:r>
      <w:r w:rsidRPr="00C14F01">
        <w:t>(</w:t>
      </w:r>
      <w:r w:rsidR="00133F6F" w:rsidRPr="00C14F01">
        <w:t>2.26</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Pr="00C14F01">
        <w:tab/>
        <w:t>= menghitung delta bias</w:t>
      </w:r>
    </w:p>
    <w:p w:rsidR="006E6EB5" w:rsidRPr="00C14F01" w:rsidRDefault="006E6EB5" w:rsidP="006E6EB5">
      <w:pPr>
        <w:spacing w:before="0"/>
        <w:rPr>
          <w:i/>
        </w:rPr>
      </w:pPr>
      <m:oMath>
        <m:r>
          <w:rPr>
            <w:rFonts w:ascii="Cambria Math" w:hAnsi="Cambria Math"/>
          </w:rPr>
          <m:t>η</m:t>
        </m:r>
      </m:oMath>
      <w:r w:rsidRPr="00C14F01">
        <w:tab/>
        <w:t xml:space="preserve">= </w:t>
      </w:r>
      <w:r w:rsidRPr="00C14F01">
        <w:rPr>
          <w:i/>
        </w:rPr>
        <w:t>learning rate</w:t>
      </w:r>
      <w:r w:rsidRPr="00C14F01">
        <w:t xml:space="preserve"> </w:t>
      </w:r>
    </w:p>
    <w:p w:rsidR="006E6EB5" w:rsidRPr="00C14F01" w:rsidRDefault="00B0177D"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rsidRPr="00C14F01">
        <w:tab/>
        <w:t xml:space="preserve">= </w:t>
      </w:r>
      <w:r w:rsidR="006E6EB5" w:rsidRPr="00C14F01">
        <w:rPr>
          <w:i/>
        </w:rPr>
        <w:t>local gradient</w:t>
      </w:r>
      <w:r w:rsidR="006E6EB5" w:rsidRPr="00C14F01">
        <w:t xml:space="preserve"> pada </w:t>
      </w:r>
      <w:r w:rsidR="0088760C" w:rsidRPr="00C14F01">
        <w:rPr>
          <w:i/>
        </w:rPr>
        <w:t>hidden layer</w:t>
      </w:r>
    </w:p>
    <w:p w:rsidR="006E6EB5" w:rsidRPr="00C14F01" w:rsidRDefault="006E6EB5" w:rsidP="006E6EB5">
      <w:pPr>
        <w:spacing w:before="0"/>
        <w:rPr>
          <w:b/>
        </w:rPr>
      </w:pPr>
      <w:r w:rsidRPr="00C14F01">
        <w:rPr>
          <w:b/>
        </w:rPr>
        <w:t>Fase 3: Update Bobot dan Bias</w:t>
      </w:r>
    </w:p>
    <w:p w:rsidR="006E6EB5" w:rsidRPr="00C14F01" w:rsidRDefault="006E6EB5" w:rsidP="006E6EB5">
      <w:pPr>
        <w:spacing w:before="0"/>
      </w:pPr>
      <w:r w:rsidRPr="00C14F01">
        <w:rPr>
          <w:u w:val="single"/>
        </w:rPr>
        <w:t>Langkah 11</w:t>
      </w:r>
      <w:r w:rsidRPr="00C14F01">
        <w:t xml:space="preserve"> : Perubahan nilai bobot dan nilai bias</w:t>
      </w:r>
    </w:p>
    <w:p w:rsidR="006E6EB5" w:rsidRPr="00C14F01" w:rsidRDefault="006E6EB5" w:rsidP="006E6EB5">
      <w:pPr>
        <w:tabs>
          <w:tab w:val="left" w:pos="2620"/>
        </w:tabs>
        <w:spacing w:before="0"/>
      </w:pPr>
      <w:r w:rsidRPr="00C14F01">
        <w:t xml:space="preserve">Pada perubahan bobot di output layer dan </w:t>
      </w:r>
      <w:r w:rsidR="0088760C" w:rsidRPr="00C14F01">
        <w:rPr>
          <w:i/>
        </w:rPr>
        <w:t>hidden layer</w:t>
      </w:r>
      <w:r w:rsidRPr="00C14F01">
        <w:t xml:space="preserve"> dilakukan penjumlahan nilai dari bias lama dijumlahkan dengan nilai delta bobot. Pada setiap unit-unit ouput layer dilakukan perubahan bobot yang ditunjukkan dengan persamaan:</w:t>
      </w:r>
    </w:p>
    <w:p w:rsidR="006E6EB5" w:rsidRPr="00C14F01"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rsidRPr="00C14F01">
        <w:tab/>
        <w:t xml:space="preserve"> </w:t>
      </w:r>
      <w:r w:rsidR="000C2893" w:rsidRPr="00C14F01">
        <w:tab/>
      </w:r>
      <w:r w:rsidR="00F41B6C" w:rsidRPr="00C14F01">
        <w:tab/>
      </w:r>
      <w:r w:rsidRPr="00C14F01">
        <w:t>(</w:t>
      </w:r>
      <w:r w:rsidR="00133F6F" w:rsidRPr="00C14F01">
        <w:t>2.27</w:t>
      </w:r>
      <w:r w:rsidRPr="00C14F01">
        <w:t>)</w:t>
      </w:r>
    </w:p>
    <w:p w:rsidR="006E6EB5" w:rsidRPr="00C14F01" w:rsidRDefault="006E6EB5" w:rsidP="006E6EB5">
      <w:pPr>
        <w:tabs>
          <w:tab w:val="left" w:pos="2620"/>
        </w:tabs>
        <w:spacing w:before="0"/>
      </w:pPr>
      <w:r w:rsidRPr="00C14F01">
        <w:t>dengan :</w:t>
      </w:r>
    </w:p>
    <w:p w:rsidR="006E6EB5" w:rsidRPr="00C14F01"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rsidRPr="00C14F01">
        <w:t xml:space="preserve">  = delta bobot baru pada </w:t>
      </w:r>
      <w:r w:rsidRPr="00C14F01">
        <w:rPr>
          <w:i/>
        </w:rPr>
        <w:t>output layer</w:t>
      </w:r>
    </w:p>
    <w:p w:rsidR="006E6EB5" w:rsidRPr="00C14F01" w:rsidRDefault="00B0177D"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rsidRPr="00C14F01">
        <w:t xml:space="preserve">    = nilai bobot lama pada </w:t>
      </w:r>
      <w:r w:rsidR="006E6EB5" w:rsidRPr="00C14F01">
        <w:rPr>
          <w:i/>
        </w:rPr>
        <w:t>output layer</w:t>
      </w:r>
    </w:p>
    <w:p w:rsidR="006E6EB5" w:rsidRPr="00C14F01"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Pr="00C14F01">
        <w:t xml:space="preserve">          = delta bobot pada </w:t>
      </w:r>
      <w:r w:rsidRPr="00C14F01">
        <w:rPr>
          <w:i/>
        </w:rPr>
        <w:t>output layer</w:t>
      </w:r>
    </w:p>
    <w:p w:rsidR="006E6EB5" w:rsidRPr="00C14F01" w:rsidRDefault="006E6EB5" w:rsidP="006E6EB5">
      <w:pPr>
        <w:tabs>
          <w:tab w:val="left" w:pos="2620"/>
        </w:tabs>
        <w:spacing w:before="0"/>
      </w:pPr>
      <w:r w:rsidRPr="00C14F01">
        <w:t>Untuk menghitung perubahan nilai bias ditunjukkan dengan persamaan :</w:t>
      </w:r>
    </w:p>
    <w:p w:rsidR="006E6EB5" w:rsidRPr="00C14F01"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rsidRPr="00C14F01">
        <w:tab/>
      </w:r>
      <w:r w:rsidRPr="00C14F01">
        <w:tab/>
      </w:r>
      <w:r w:rsidRPr="00C14F01">
        <w:tab/>
        <w:t xml:space="preserve"> </w:t>
      </w:r>
      <w:r w:rsidRPr="00C14F01">
        <w:tab/>
      </w:r>
      <w:r w:rsidRPr="00C14F01">
        <w:tab/>
        <w:t>(</w:t>
      </w:r>
      <w:r w:rsidR="00133F6F" w:rsidRPr="00C14F01">
        <w:t>2.28</w:t>
      </w:r>
      <w:r w:rsidRPr="00C14F01">
        <w:t>)</w:t>
      </w:r>
    </w:p>
    <w:p w:rsidR="006E6EB5" w:rsidRPr="00C14F01" w:rsidRDefault="006E6EB5" w:rsidP="006E6EB5">
      <w:pPr>
        <w:tabs>
          <w:tab w:val="left" w:pos="2620"/>
        </w:tabs>
        <w:spacing w:before="0"/>
      </w:pPr>
      <w:r w:rsidRPr="00C14F01">
        <w:t>dengan :</w:t>
      </w:r>
    </w:p>
    <w:p w:rsidR="006E6EB5" w:rsidRPr="00C14F01"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rsidRPr="00C14F01">
        <w:t xml:space="preserve">   = delta bias baru pada </w:t>
      </w:r>
      <w:r w:rsidRPr="00C14F01">
        <w:rPr>
          <w:i/>
        </w:rPr>
        <w:t>output layer</w:t>
      </w:r>
    </w:p>
    <w:p w:rsidR="006E6EB5" w:rsidRPr="00C14F01" w:rsidRDefault="00B0177D"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rsidRPr="00C14F01">
        <w:t xml:space="preserve">     = nilai bias lama pada </w:t>
      </w:r>
      <w:r w:rsidR="006E6EB5" w:rsidRPr="00C14F01">
        <w:rPr>
          <w:i/>
        </w:rPr>
        <w:t>output layer</w:t>
      </w:r>
    </w:p>
    <w:p w:rsidR="006E6EB5" w:rsidRPr="00C14F01"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rsidRPr="00C14F01">
        <w:t xml:space="preserve">           = delta bias pada </w:t>
      </w:r>
      <w:r w:rsidRPr="00C14F01">
        <w:rPr>
          <w:i/>
        </w:rPr>
        <w:t>output layer</w:t>
      </w:r>
    </w:p>
    <w:p w:rsidR="006E6EB5" w:rsidRPr="00C14F01" w:rsidRDefault="006E6EB5" w:rsidP="006E6EB5">
      <w:pPr>
        <w:tabs>
          <w:tab w:val="left" w:pos="2620"/>
        </w:tabs>
        <w:spacing w:before="0"/>
      </w:pPr>
      <w:r w:rsidRPr="00C14F01">
        <w:t xml:space="preserve">Pada </w:t>
      </w:r>
      <w:r w:rsidR="0088760C" w:rsidRPr="00C14F01">
        <w:rPr>
          <w:i/>
        </w:rPr>
        <w:t>hidden layer</w:t>
      </w:r>
      <w:r w:rsidRPr="00C14F01">
        <w:t xml:space="preserve"> juga dilakukan perubahan nilai bobot dan perubahan nilai bias. Pada setiap unit-unit </w:t>
      </w:r>
      <w:r w:rsidR="0088760C" w:rsidRPr="00C14F01">
        <w:rPr>
          <w:i/>
        </w:rPr>
        <w:t>hidden layer</w:t>
      </w:r>
      <w:r w:rsidRPr="00C14F01">
        <w:t xml:space="preserve"> dilakukan perubahan nilai bobot yang ditunjukkan dengan persamaan:</w:t>
      </w:r>
    </w:p>
    <w:p w:rsidR="006E6EB5" w:rsidRPr="00C14F01"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rsidRPr="00C14F01">
        <w:tab/>
        <w:t xml:space="preserve"> </w:t>
      </w:r>
      <w:r w:rsidR="000C2893" w:rsidRPr="00C14F01">
        <w:tab/>
        <w:t xml:space="preserve">  </w:t>
      </w:r>
      <w:r w:rsidR="003E09B4" w:rsidRPr="00C14F01">
        <w:tab/>
      </w:r>
      <w:r w:rsidRPr="00C14F01">
        <w:t>(</w:t>
      </w:r>
      <w:r w:rsidR="00133F6F" w:rsidRPr="00C14F01">
        <w:t>2.29</w:t>
      </w:r>
      <w:r w:rsidRPr="00C14F01">
        <w:t>)</w:t>
      </w:r>
    </w:p>
    <w:p w:rsidR="006E6EB5" w:rsidRPr="00C14F01" w:rsidRDefault="006E6EB5" w:rsidP="006E6EB5">
      <w:pPr>
        <w:tabs>
          <w:tab w:val="left" w:pos="2620"/>
        </w:tabs>
        <w:spacing w:before="0"/>
      </w:pPr>
      <w:r w:rsidRPr="00C14F01">
        <w:t>dengan :</w:t>
      </w:r>
    </w:p>
    <w:p w:rsidR="006E6EB5" w:rsidRPr="00C14F01"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rsidRPr="00C14F01">
        <w:t xml:space="preserve">  = delta bobot baru pada</w:t>
      </w:r>
      <w:r w:rsidRPr="00C14F01">
        <w:rPr>
          <w:i/>
        </w:rPr>
        <w:t xml:space="preserve"> </w:t>
      </w:r>
      <w:r w:rsidR="0088760C" w:rsidRPr="00C14F01">
        <w:rPr>
          <w:i/>
        </w:rPr>
        <w:t>hidden layer</w:t>
      </w:r>
    </w:p>
    <w:p w:rsidR="006E6EB5" w:rsidRPr="00C14F01" w:rsidRDefault="00B0177D"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rsidRPr="00C14F01">
        <w:t xml:space="preserve">    = nilai bobot lama pada </w:t>
      </w:r>
      <w:r w:rsidR="0088760C" w:rsidRPr="00C14F01">
        <w:rPr>
          <w:i/>
        </w:rPr>
        <w:t>hidden layer</w:t>
      </w:r>
    </w:p>
    <w:p w:rsidR="006E6EB5" w:rsidRPr="00C14F01"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Pr="00C14F01">
        <w:t xml:space="preserve">          = delta bobot pada </w:t>
      </w:r>
      <w:r w:rsidR="0088760C" w:rsidRPr="00C14F01">
        <w:rPr>
          <w:i/>
        </w:rPr>
        <w:t>hidden layer</w:t>
      </w:r>
    </w:p>
    <w:p w:rsidR="006E6EB5" w:rsidRPr="00C14F01" w:rsidRDefault="006E6EB5" w:rsidP="006E6EB5">
      <w:pPr>
        <w:tabs>
          <w:tab w:val="left" w:pos="2620"/>
        </w:tabs>
        <w:spacing w:before="0"/>
      </w:pPr>
      <w:r w:rsidRPr="00C14F01">
        <w:t>Untuk menghitung perubahan nilai bias ditunjukkan dengan persamaan :</w:t>
      </w:r>
    </w:p>
    <w:p w:rsidR="006E6EB5" w:rsidRPr="00C14F01"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rsidRPr="00C14F01">
        <w:tab/>
      </w:r>
      <w:r w:rsidR="000C2893" w:rsidRPr="00C14F01">
        <w:tab/>
      </w:r>
      <w:r w:rsidR="000C2893" w:rsidRPr="00C14F01">
        <w:tab/>
        <w:t xml:space="preserve"> </w:t>
      </w:r>
      <w:r w:rsidR="003E09B4" w:rsidRPr="00C14F01">
        <w:tab/>
      </w:r>
      <w:r w:rsidRPr="00C14F01">
        <w:t>(</w:t>
      </w:r>
      <w:r w:rsidR="00133F6F" w:rsidRPr="00C14F01">
        <w:t>2.30</w:t>
      </w:r>
      <w:r w:rsidRPr="00C14F01">
        <w:t>)</w:t>
      </w:r>
    </w:p>
    <w:p w:rsidR="006E6EB5" w:rsidRPr="00C14F01" w:rsidRDefault="006E6EB5" w:rsidP="006E6EB5">
      <w:pPr>
        <w:tabs>
          <w:tab w:val="left" w:pos="2620"/>
        </w:tabs>
        <w:spacing w:before="0"/>
      </w:pPr>
      <w:r w:rsidRPr="00C14F01">
        <w:t>dengan :</w:t>
      </w:r>
    </w:p>
    <w:p w:rsidR="006E6EB5" w:rsidRPr="00C14F01"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rsidRPr="00C14F01">
        <w:t xml:space="preserve">   = delta bias baru pada </w:t>
      </w:r>
      <w:r w:rsidR="0088760C" w:rsidRPr="00C14F01">
        <w:rPr>
          <w:i/>
        </w:rPr>
        <w:t>hidden layer</w:t>
      </w:r>
    </w:p>
    <w:p w:rsidR="006E6EB5" w:rsidRPr="00C14F01" w:rsidRDefault="00B0177D"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rsidRPr="00C14F01">
        <w:t xml:space="preserve">     = nilai bias lama pada </w:t>
      </w:r>
      <w:r w:rsidR="0088760C" w:rsidRPr="00C14F01">
        <w:rPr>
          <w:i/>
        </w:rPr>
        <w:t>hidden layer</w:t>
      </w:r>
    </w:p>
    <w:p w:rsidR="006E6EB5" w:rsidRPr="00C14F01"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Pr="00C14F01">
        <w:t xml:space="preserve">           = delta bias pada </w:t>
      </w:r>
      <w:r w:rsidR="0088760C" w:rsidRPr="00C14F01">
        <w:rPr>
          <w:i/>
        </w:rPr>
        <w:t>hidden layer</w:t>
      </w:r>
    </w:p>
    <w:p w:rsidR="006E6EB5" w:rsidRPr="00C14F01" w:rsidRDefault="006E6EB5" w:rsidP="006E6EB5">
      <w:pPr>
        <w:tabs>
          <w:tab w:val="left" w:pos="2620"/>
        </w:tabs>
        <w:spacing w:before="0"/>
      </w:pPr>
      <w:r w:rsidRPr="00C14F01">
        <w:rPr>
          <w:u w:val="single"/>
        </w:rPr>
        <w:t>Langkah 12</w:t>
      </w:r>
      <w:r w:rsidRPr="00C14F01">
        <w:t xml:space="preserve"> : Test kondisi berhenti</w:t>
      </w:r>
    </w:p>
    <w:p w:rsidR="006E6EB5" w:rsidRPr="00C14F01" w:rsidRDefault="006E6EB5" w:rsidP="00432C34">
      <w:pPr>
        <w:tabs>
          <w:tab w:val="left" w:pos="2620"/>
        </w:tabs>
        <w:spacing w:before="0"/>
      </w:pPr>
      <w:r w:rsidRPr="00C14F01">
        <w:t xml:space="preserve">Setelah dilakukan perbaikan bobot dan bias dilakukan test kondisi berhenti. Selain berdasarkan nilai </w:t>
      </w:r>
      <w:r w:rsidRPr="00C14F01">
        <w:rPr>
          <w:i/>
        </w:rPr>
        <w:t>error</w:t>
      </w:r>
      <w:r w:rsidRPr="00C14F01">
        <w:t xml:space="preserve"> seperti pada langkah 6, perhitungan akan berhenti ketika nilai </w:t>
      </w:r>
      <w:r w:rsidRPr="00C14F01">
        <w:rPr>
          <w:i/>
        </w:rPr>
        <w:t>epoch</w:t>
      </w:r>
      <w:r w:rsidRPr="00C14F01">
        <w:t xml:space="preserve"> (iterasi) yang dilakukan sudah mencapai nilai maksimum </w:t>
      </w:r>
      <w:r w:rsidRPr="00C14F01">
        <w:rPr>
          <w:i/>
        </w:rPr>
        <w:t xml:space="preserve">epoch </w:t>
      </w:r>
      <w:r w:rsidR="00432C34" w:rsidRPr="00C14F01">
        <w:t>yang sudah ditentukan.</w:t>
      </w:r>
    </w:p>
    <w:p w:rsidR="00AA54BB" w:rsidRPr="00C14F01" w:rsidRDefault="00AA54BB" w:rsidP="00AA54BB">
      <w:pPr>
        <w:spacing w:before="0"/>
      </w:pPr>
      <w:r w:rsidRPr="00C14F01">
        <w:t xml:space="preserve">Kelebihan dari algoritma </w:t>
      </w:r>
      <w:r w:rsidRPr="00C14F01">
        <w:rPr>
          <w:i/>
        </w:rPr>
        <w:t xml:space="preserve">Backpropagation </w:t>
      </w:r>
      <w:r w:rsidRPr="00C14F01">
        <w:t xml:space="preserve">ini antara lain adalah : </w:t>
      </w:r>
    </w:p>
    <w:p w:rsidR="00AA54BB" w:rsidRPr="00C14F01" w:rsidRDefault="00AA54BB" w:rsidP="003E09B4">
      <w:pPr>
        <w:numPr>
          <w:ilvl w:val="0"/>
          <w:numId w:val="11"/>
        </w:numPr>
        <w:spacing w:before="0"/>
        <w:ind w:left="360"/>
      </w:pPr>
      <w:r w:rsidRPr="00C14F01">
        <w:t xml:space="preserve">Algoritma </w:t>
      </w:r>
      <w:r w:rsidRPr="00C14F01">
        <w:rPr>
          <w:i/>
        </w:rPr>
        <w:t>Backpropagation</w:t>
      </w:r>
      <w:r w:rsidRPr="00C14F01">
        <w:t xml:space="preserve"> mudah, cepat, dan simple untuk diprogram</w:t>
      </w:r>
    </w:p>
    <w:p w:rsidR="00AA54BB" w:rsidRPr="00C14F01" w:rsidRDefault="00AA54BB" w:rsidP="003E09B4">
      <w:pPr>
        <w:numPr>
          <w:ilvl w:val="0"/>
          <w:numId w:val="11"/>
        </w:numPr>
        <w:spacing w:before="0"/>
        <w:ind w:left="360"/>
      </w:pPr>
      <w:r w:rsidRPr="00C14F01">
        <w:t>Hanya perlu mengatur nilai inputan, tanpa mengatur parameter lain</w:t>
      </w:r>
    </w:p>
    <w:p w:rsidR="00AA54BB" w:rsidRPr="00C14F01" w:rsidRDefault="00AA54BB" w:rsidP="003E09B4">
      <w:pPr>
        <w:numPr>
          <w:ilvl w:val="0"/>
          <w:numId w:val="11"/>
        </w:numPr>
        <w:spacing w:before="0"/>
        <w:ind w:left="360"/>
      </w:pPr>
      <w:r w:rsidRPr="00C14F01">
        <w:t>Algoritma fleksibel dan efisien dalam penggunaannya.</w:t>
      </w:r>
    </w:p>
    <w:p w:rsidR="00AA54BB" w:rsidRPr="00C14F01" w:rsidRDefault="00AA54BB" w:rsidP="003E09B4">
      <w:pPr>
        <w:numPr>
          <w:ilvl w:val="0"/>
          <w:numId w:val="11"/>
        </w:numPr>
        <w:spacing w:before="0"/>
        <w:ind w:left="360"/>
      </w:pPr>
      <w:r w:rsidRPr="00C14F01">
        <w:t>Pengguna algoritma tidak perlu mempelajari fungsi spesial.</w:t>
      </w:r>
    </w:p>
    <w:p w:rsidR="00AA54BB" w:rsidRPr="00C14F01" w:rsidRDefault="00AA54BB" w:rsidP="000B633A">
      <w:pPr>
        <w:spacing w:before="0" w:after="240"/>
        <w:jc w:val="right"/>
        <w:rPr>
          <w:b/>
        </w:rPr>
      </w:pPr>
      <w:r w:rsidRPr="00C14F01">
        <w:rPr>
          <w:b/>
        </w:rPr>
        <w:fldChar w:fldCharType="begin" w:fldLock="1"/>
      </w:r>
      <w:r w:rsidRPr="00C14F01">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sidRPr="00C14F01">
        <w:rPr>
          <w:b/>
        </w:rPr>
        <w:fldChar w:fldCharType="separate"/>
      </w:r>
      <w:r w:rsidRPr="00C14F01">
        <w:rPr>
          <w:noProof/>
        </w:rPr>
        <w:t>(Ishukatiyar, 2023)</w:t>
      </w:r>
      <w:r w:rsidRPr="00C14F01">
        <w:rPr>
          <w:b/>
        </w:rPr>
        <w:fldChar w:fldCharType="end"/>
      </w:r>
    </w:p>
    <w:p w:rsidR="00A91A32" w:rsidRPr="00C14F01" w:rsidRDefault="00A26C21" w:rsidP="00A91A32">
      <w:pPr>
        <w:pStyle w:val="Heading2"/>
        <w:numPr>
          <w:ilvl w:val="0"/>
          <w:numId w:val="0"/>
        </w:numPr>
        <w:spacing w:before="240" w:after="0"/>
      </w:pPr>
      <w:bookmarkStart w:id="40" w:name="_2.12_Early_Stopping"/>
      <w:bookmarkStart w:id="41" w:name="_Toc140173466"/>
      <w:bookmarkEnd w:id="40"/>
      <w:r w:rsidRPr="00C14F01">
        <w:lastRenderedPageBreak/>
        <w:t>2.12</w:t>
      </w:r>
      <w:r w:rsidR="00A91A32" w:rsidRPr="00C14F01">
        <w:t xml:space="preserve"> Early Stopping</w:t>
      </w:r>
      <w:bookmarkEnd w:id="41"/>
    </w:p>
    <w:p w:rsidR="00CB495C" w:rsidRPr="00C14F01" w:rsidRDefault="00A91A32" w:rsidP="000B633A">
      <w:pPr>
        <w:spacing w:before="0"/>
      </w:pPr>
      <w:r w:rsidRPr="00C14F01">
        <w:t>Pada saat melakukan pelatihan neural network, sangat penting dilakukan pencarian cara untuk meng</w:t>
      </w:r>
      <w:r w:rsidR="00AE093B" w:rsidRPr="00C14F01">
        <w:t>h</w:t>
      </w:r>
      <w:r w:rsidRPr="00C14F01">
        <w:t xml:space="preserve">indari </w:t>
      </w:r>
      <w:r w:rsidRPr="00C14F01">
        <w:rPr>
          <w:i/>
        </w:rPr>
        <w:t>overfitting</w:t>
      </w:r>
      <w:r w:rsidRPr="00C14F01">
        <w:t xml:space="preserve"> pada data pelatihan. </w:t>
      </w:r>
      <w:r w:rsidRPr="00C14F01">
        <w:rPr>
          <w:i/>
        </w:rPr>
        <w:t>Overfitting</w:t>
      </w:r>
      <w:r w:rsidRPr="00C14F01">
        <w:t xml:space="preserve"> mengacu pada model yang mempelajari data latih data latih dengan sangat baik</w:t>
      </w:r>
      <w:r w:rsidR="00C94826" w:rsidRPr="00C14F01">
        <w:t xml:space="preserve"> </w:t>
      </w:r>
      <w:r w:rsidR="00DB22EC" w:rsidRPr="00C14F01">
        <w:fldChar w:fldCharType="begin" w:fldLock="1"/>
      </w:r>
      <w:r w:rsidR="00F41B6C" w:rsidRPr="00C14F0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00DB22EC" w:rsidRPr="00C14F01">
        <w:fldChar w:fldCharType="separate"/>
      </w:r>
      <w:r w:rsidR="00DB22EC" w:rsidRPr="00C14F01">
        <w:rPr>
          <w:noProof/>
        </w:rPr>
        <w:t>(Mahyunis, 2022)</w:t>
      </w:r>
      <w:r w:rsidR="00DB22EC" w:rsidRPr="00C14F01">
        <w:fldChar w:fldCharType="end"/>
      </w:r>
      <w:r w:rsidR="00895535" w:rsidRPr="00C14F01">
        <w:t xml:space="preserve"> </w:t>
      </w:r>
      <w:r w:rsidRPr="00C14F01">
        <w:t xml:space="preserve">. Keadaan </w:t>
      </w:r>
      <w:r w:rsidRPr="00C14F01">
        <w:rPr>
          <w:i/>
        </w:rPr>
        <w:t>overfitting</w:t>
      </w:r>
      <w:r w:rsidRPr="00C14F01">
        <w:t xml:space="preserve"> dapat dilihat pada grafik nilai loss di bawah ini.</w:t>
      </w:r>
    </w:p>
    <w:p w:rsidR="00DA46B4" w:rsidRPr="00C14F01" w:rsidRDefault="00A91A32" w:rsidP="00F95899">
      <w:pPr>
        <w:keepNext/>
        <w:spacing w:before="0"/>
        <w:jc w:val="center"/>
      </w:pPr>
      <w:r w:rsidRPr="00C14F01">
        <w:rPr>
          <w:noProof/>
          <w:lang w:val="en-US"/>
        </w:rPr>
        <w:drawing>
          <wp:inline distT="0" distB="0" distL="0" distR="0" wp14:anchorId="42B6665D" wp14:editId="6A81DA18">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353268" cy="2676899"/>
                    </a:xfrm>
                    <a:prstGeom prst="rect">
                      <a:avLst/>
                    </a:prstGeom>
                  </pic:spPr>
                </pic:pic>
              </a:graphicData>
            </a:graphic>
          </wp:inline>
        </w:drawing>
      </w:r>
    </w:p>
    <w:p w:rsidR="00DA46B4" w:rsidRPr="00C14F01" w:rsidRDefault="00DA46B4" w:rsidP="00F95899">
      <w:pPr>
        <w:pStyle w:val="Caption"/>
        <w:spacing w:before="0"/>
        <w:rPr>
          <w:sz w:val="20"/>
          <w:szCs w:val="20"/>
        </w:rPr>
      </w:pPr>
      <w:bookmarkStart w:id="42" w:name="_Toc140173537"/>
      <w:r w:rsidRPr="00C14F01">
        <w:rPr>
          <w:sz w:val="20"/>
          <w:szCs w:val="20"/>
        </w:rPr>
        <w:t xml:space="preserve">Gambar 2. </w:t>
      </w:r>
      <w:r w:rsidRPr="00C14F01">
        <w:rPr>
          <w:sz w:val="20"/>
          <w:szCs w:val="20"/>
        </w:rPr>
        <w:fldChar w:fldCharType="begin"/>
      </w:r>
      <w:r w:rsidRPr="00C14F01">
        <w:rPr>
          <w:sz w:val="20"/>
          <w:szCs w:val="20"/>
        </w:rPr>
        <w:instrText xml:space="preserve"> SEQ Gambar_2. \* ARABIC </w:instrText>
      </w:r>
      <w:r w:rsidRPr="00C14F01">
        <w:rPr>
          <w:sz w:val="20"/>
          <w:szCs w:val="20"/>
        </w:rPr>
        <w:fldChar w:fldCharType="separate"/>
      </w:r>
      <w:r w:rsidR="00D47D6B">
        <w:rPr>
          <w:noProof/>
          <w:sz w:val="20"/>
          <w:szCs w:val="20"/>
        </w:rPr>
        <w:t>5</w:t>
      </w:r>
      <w:r w:rsidRPr="00C14F01">
        <w:rPr>
          <w:sz w:val="20"/>
          <w:szCs w:val="20"/>
        </w:rPr>
        <w:fldChar w:fldCharType="end"/>
      </w:r>
      <w:r w:rsidRPr="00C14F01">
        <w:rPr>
          <w:sz w:val="20"/>
          <w:szCs w:val="20"/>
        </w:rPr>
        <w:t xml:space="preserve"> Model Overfitting</w:t>
      </w:r>
      <w:bookmarkEnd w:id="42"/>
    </w:p>
    <w:p w:rsidR="005B477D" w:rsidRPr="00C14F01" w:rsidRDefault="00A91A32" w:rsidP="00F95899">
      <w:r w:rsidRPr="00C14F01">
        <w:t xml:space="preserve">Berdasarkan </w:t>
      </w:r>
      <w:r w:rsidR="000C2893" w:rsidRPr="00C14F01">
        <w:rPr>
          <w:b/>
        </w:rPr>
        <w:t>Gambar 2.5</w:t>
      </w:r>
      <w:r w:rsidRPr="00C14F01">
        <w:rPr>
          <w:b/>
        </w:rPr>
        <w:t xml:space="preserve"> </w:t>
      </w:r>
      <w:r w:rsidRPr="00C14F01">
        <w:t xml:space="preserve">di atas, </w:t>
      </w:r>
      <w:r w:rsidRPr="00C14F01">
        <w:rPr>
          <w:i/>
        </w:rPr>
        <w:t>overfitting</w:t>
      </w:r>
      <w:r w:rsidRPr="00C14F01">
        <w:t xml:space="preserve"> terjadi ketika nilai </w:t>
      </w:r>
      <w:r w:rsidRPr="00C14F01">
        <w:rPr>
          <w:i/>
        </w:rPr>
        <w:t>loss</w:t>
      </w:r>
      <w:r w:rsidRPr="00C14F01">
        <w:t xml:space="preserve"> pada data latih sudah membaik sedangkan nilai </w:t>
      </w:r>
      <w:r w:rsidRPr="00C14F01">
        <w:rPr>
          <w:i/>
        </w:rPr>
        <w:t>loss</w:t>
      </w:r>
      <w:r w:rsidRPr="00C14F01">
        <w:t xml:space="preserve"> pada data uji mengalami kenaikan</w:t>
      </w:r>
      <w:r w:rsidR="005B477D" w:rsidRPr="00C14F01">
        <w:t xml:space="preserve"> dibandingkan nilai </w:t>
      </w:r>
      <w:r w:rsidR="005B477D" w:rsidRPr="00C14F01">
        <w:rPr>
          <w:i/>
        </w:rPr>
        <w:t>loss</w:t>
      </w:r>
      <w:r w:rsidR="005B477D" w:rsidRPr="00C14F01">
        <w:t xml:space="preserve"> data latih. Salah satu </w:t>
      </w:r>
      <w:r w:rsidR="0088760C" w:rsidRPr="00C14F01">
        <w:rPr>
          <w:i/>
        </w:rPr>
        <w:t>hyperparameter</w:t>
      </w:r>
      <w:r w:rsidR="005B477D" w:rsidRPr="00C14F01">
        <w:t xml:space="preserve"> yang mempengaruhi keadaan model yang </w:t>
      </w:r>
      <w:r w:rsidR="005B477D" w:rsidRPr="00C14F01">
        <w:rPr>
          <w:i/>
        </w:rPr>
        <w:t>overfitting</w:t>
      </w:r>
      <w:r w:rsidR="005B477D" w:rsidRPr="00C14F01">
        <w:t xml:space="preserve"> atau tidak adalah jumlah </w:t>
      </w:r>
      <w:r w:rsidR="005B477D" w:rsidRPr="00C14F01">
        <w:rPr>
          <w:i/>
        </w:rPr>
        <w:t>epoch</w:t>
      </w:r>
      <w:r w:rsidR="005B477D" w:rsidRPr="00C14F01">
        <w:t xml:space="preserve">. Jika jumlah </w:t>
      </w:r>
      <w:r w:rsidR="005B477D" w:rsidRPr="00C14F01">
        <w:rPr>
          <w:i/>
        </w:rPr>
        <w:t>epoch</w:t>
      </w:r>
      <w:r w:rsidR="005B477D" w:rsidRPr="00C14F01">
        <w:t xml:space="preserve"> yang digunakan terlalu banyak, maka kemungkinan neural network akan </w:t>
      </w:r>
      <w:r w:rsidR="005B477D" w:rsidRPr="00C14F01">
        <w:rPr>
          <w:i/>
        </w:rPr>
        <w:t>overfitting</w:t>
      </w:r>
      <w:r w:rsidR="005B477D" w:rsidRPr="00C14F01">
        <w:t xml:space="preserve">. Di sisi lain, jika </w:t>
      </w:r>
      <w:r w:rsidR="005B477D" w:rsidRPr="00C14F01">
        <w:rPr>
          <w:i/>
        </w:rPr>
        <w:t>epoch</w:t>
      </w:r>
      <w:r w:rsidR="005B477D" w:rsidRPr="00C14F01">
        <w:t xml:space="preserve"> yang digunakan terlalu sedikit, neural network memiliki kemungkinan untuk tidak memiliki kesempatan untuk mempelajari data latih sepenuhya</w:t>
      </w:r>
      <w:r w:rsidR="00DB22EC" w:rsidRPr="00C14F01">
        <w:t xml:space="preserve"> </w:t>
      </w:r>
      <w:r w:rsidR="00DB22EC" w:rsidRPr="00C14F01">
        <w:fldChar w:fldCharType="begin" w:fldLock="1"/>
      </w:r>
      <w:r w:rsidR="008E6C52" w:rsidRPr="00C14F01">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rsidRPr="00C14F01">
        <w:fldChar w:fldCharType="separate"/>
      </w:r>
      <w:r w:rsidR="00DB22EC" w:rsidRPr="00C14F01">
        <w:rPr>
          <w:noProof/>
        </w:rPr>
        <w:t>(</w:t>
      </w:r>
      <w:r w:rsidR="00DB22EC" w:rsidRPr="00C14F01">
        <w:rPr>
          <w:i/>
          <w:noProof/>
        </w:rPr>
        <w:t>Early Stopping</w:t>
      </w:r>
      <w:r w:rsidR="00DB22EC" w:rsidRPr="00C14F01">
        <w:rPr>
          <w:noProof/>
        </w:rPr>
        <w:t>, 2020)</w:t>
      </w:r>
      <w:r w:rsidR="00DB22EC" w:rsidRPr="00C14F01">
        <w:fldChar w:fldCharType="end"/>
      </w:r>
      <w:r w:rsidR="005B477D" w:rsidRPr="00C14F01">
        <w:t>.</w:t>
      </w:r>
      <w:r w:rsidR="00DB22EC" w:rsidRPr="00C14F01">
        <w:t xml:space="preserve"> </w:t>
      </w:r>
      <w:r w:rsidR="00895535" w:rsidRPr="00C14F01">
        <w:rPr>
          <w:i/>
        </w:rPr>
        <w:t>Early stopping</w:t>
      </w:r>
      <w:r w:rsidR="00DB22EC" w:rsidRPr="00C14F01">
        <w:t xml:space="preserve"> adalah teknik optimasi yang digunakan untuk mengatasi </w:t>
      </w:r>
      <w:r w:rsidR="00DB22EC" w:rsidRPr="00C14F01">
        <w:rPr>
          <w:i/>
        </w:rPr>
        <w:t>overfitting</w:t>
      </w:r>
      <w:r w:rsidR="00DB22EC" w:rsidRPr="00C14F01">
        <w:t xml:space="preserve"> tanpa mengorbankan akurasi model. </w:t>
      </w:r>
      <w:r w:rsidR="00DB22EC" w:rsidRPr="00C14F01">
        <w:rPr>
          <w:i/>
        </w:rPr>
        <w:t>Early stopping</w:t>
      </w:r>
      <w:r w:rsidR="00DB22EC" w:rsidRPr="00C14F01">
        <w:t xml:space="preserve"> akan menghentikan pelatihan ketika </w:t>
      </w:r>
      <w:r w:rsidR="00E875E5" w:rsidRPr="00C14F01">
        <w:t xml:space="preserve">performansi model mulai </w:t>
      </w:r>
      <w:r w:rsidR="00E875E5" w:rsidRPr="00C14F01">
        <w:lastRenderedPageBreak/>
        <w:t>memburuk yang dilihat berdasarkan da</w:t>
      </w:r>
      <w:r w:rsidR="002C4F23" w:rsidRPr="00C14F01">
        <w:t>r</w:t>
      </w:r>
      <w:r w:rsidR="00E875E5" w:rsidRPr="00C14F01">
        <w:t xml:space="preserve">i nilai loss dan mulai terjadi </w:t>
      </w:r>
      <w:r w:rsidR="00E875E5" w:rsidRPr="00C14F01">
        <w:rPr>
          <w:i/>
        </w:rPr>
        <w:t xml:space="preserve">overfitting </w:t>
      </w:r>
      <w:r w:rsidR="00DB22EC" w:rsidRPr="00C14F01">
        <w:fldChar w:fldCharType="begin" w:fldLock="1"/>
      </w:r>
      <w:r w:rsidR="008E6C52" w:rsidRPr="00C14F01">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rsidRPr="00C14F01">
        <w:fldChar w:fldCharType="separate"/>
      </w:r>
      <w:r w:rsidR="00DB22EC" w:rsidRPr="00C14F01">
        <w:rPr>
          <w:noProof/>
        </w:rPr>
        <w:t>(Mustafeez, 2023)</w:t>
      </w:r>
      <w:r w:rsidR="00DB22EC" w:rsidRPr="00C14F01">
        <w:fldChar w:fldCharType="end"/>
      </w:r>
      <w:r w:rsidR="00DB22EC" w:rsidRPr="00C14F01">
        <w:t>.</w:t>
      </w:r>
    </w:p>
    <w:p w:rsidR="00AA54BB" w:rsidRPr="00C14F01" w:rsidRDefault="00AA54BB" w:rsidP="00AA54BB">
      <w:pPr>
        <w:pStyle w:val="Heading2"/>
        <w:numPr>
          <w:ilvl w:val="0"/>
          <w:numId w:val="0"/>
        </w:numPr>
        <w:spacing w:before="240" w:after="0"/>
      </w:pPr>
      <w:bookmarkStart w:id="43" w:name="_Toc140173467"/>
      <w:r w:rsidRPr="00C14F01">
        <w:t>2.1</w:t>
      </w:r>
      <w:r w:rsidR="004C3882" w:rsidRPr="00C14F01">
        <w:t>2</w:t>
      </w:r>
      <w:r w:rsidR="005A180F" w:rsidRPr="00C14F01">
        <w:t xml:space="preserve">  Performansi</w:t>
      </w:r>
      <w:r w:rsidRPr="00C14F01">
        <w:t xml:space="preserve"> </w:t>
      </w:r>
      <w:r w:rsidR="005A180F" w:rsidRPr="00C14F01">
        <w:t>Model</w:t>
      </w:r>
      <w:bookmarkEnd w:id="43"/>
    </w:p>
    <w:p w:rsidR="00AA54BB" w:rsidRPr="00C14F01" w:rsidRDefault="00AA54BB" w:rsidP="00AA54BB">
      <w:pPr>
        <w:spacing w:before="0"/>
      </w:pPr>
      <w:r w:rsidRPr="00C14F01">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Pr="00C14F01" w:rsidRDefault="004C3882" w:rsidP="00AA54BB">
      <w:pPr>
        <w:pStyle w:val="Heading3"/>
        <w:numPr>
          <w:ilvl w:val="0"/>
          <w:numId w:val="0"/>
        </w:numPr>
      </w:pPr>
      <w:bookmarkStart w:id="44" w:name="_Toc140173468"/>
      <w:r w:rsidRPr="00C14F01">
        <w:t>2.12</w:t>
      </w:r>
      <w:r w:rsidR="00AA54BB" w:rsidRPr="00C14F01">
        <w:t>.1  Mean Square Error</w:t>
      </w:r>
      <w:bookmarkEnd w:id="44"/>
    </w:p>
    <w:p w:rsidR="00AA54BB" w:rsidRPr="00C14F01" w:rsidRDefault="00AA54BB" w:rsidP="00AA54BB">
      <w:pPr>
        <w:spacing w:before="0"/>
      </w:pPr>
      <w:r w:rsidRPr="00C14F01">
        <w:rPr>
          <w:i/>
        </w:rPr>
        <w:t>Mean Square Error</w:t>
      </w:r>
      <w:r w:rsidRPr="00C14F01">
        <w:t xml:space="preserve"> (MSE) merupakan model evaluasi yang digunakan untuk</w:t>
      </w:r>
    </w:p>
    <w:p w:rsidR="00AA54BB" w:rsidRPr="00C14F01" w:rsidRDefault="00AA54BB" w:rsidP="00AA54BB">
      <w:pPr>
        <w:spacing w:before="0"/>
      </w:pPr>
      <w:r w:rsidRPr="00C14F01">
        <w:t>melakukan evaluasi terkait hasil yang diberikan oleh model dalam meramalkan</w:t>
      </w:r>
    </w:p>
    <w:p w:rsidR="00AA54BB" w:rsidRPr="00C14F01" w:rsidRDefault="00AA54BB" w:rsidP="00AA54BB">
      <w:pPr>
        <w:spacing w:before="0"/>
      </w:pPr>
      <w:r w:rsidRPr="00C14F01">
        <w:t>nilai atribut dependen yang merupakan data numeric berdasarkan nilai atribut</w:t>
      </w:r>
    </w:p>
    <w:p w:rsidR="00AA54BB" w:rsidRPr="00C14F01" w:rsidRDefault="00AA54BB" w:rsidP="00AA54BB">
      <w:pPr>
        <w:spacing w:before="0"/>
      </w:pPr>
      <w:r w:rsidRPr="00C14F01">
        <w:t xml:space="preserve">independen.Untuk melakukan perhitungan </w:t>
      </w:r>
      <w:r w:rsidRPr="00C14F01">
        <w:rPr>
          <w:i/>
        </w:rPr>
        <w:t>Mean Square Error</w:t>
      </w:r>
      <w:r w:rsidRPr="00C14F01">
        <w:t xml:space="preserve"> dapat dilakukan dengan menggunakan persamaan berikut.</w:t>
      </w:r>
    </w:p>
    <w:p w:rsidR="00AA54BB" w:rsidRPr="00C14F01" w:rsidRDefault="00AA54BB" w:rsidP="00F95899">
      <w:pPr>
        <w:spacing w:before="0"/>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sidRPr="00C14F01">
        <w:rPr>
          <w:rFonts w:ascii="Cambria Math" w:eastAsia="Cambria Math" w:hAnsi="Cambria Math" w:cs="Cambria Math"/>
        </w:rPr>
        <w:t xml:space="preserve">                </w:t>
      </w:r>
      <w:r w:rsidR="00AE120F" w:rsidRPr="00C14F01">
        <w:rPr>
          <w:rFonts w:ascii="Cambria Math" w:eastAsia="Cambria Math" w:hAnsi="Cambria Math" w:cs="Cambria Math"/>
        </w:rPr>
        <w:t xml:space="preserve">  (</w:t>
      </w:r>
      <w:r w:rsidR="00133F6F" w:rsidRPr="00C14F01">
        <w:rPr>
          <w:rFonts w:ascii="Cambria Math" w:eastAsia="Cambria Math" w:hAnsi="Cambria Math" w:cs="Cambria Math"/>
        </w:rPr>
        <w:t>2.31</w:t>
      </w:r>
      <w:r w:rsidRPr="00C14F01">
        <w:rPr>
          <w:rFonts w:ascii="Cambria Math" w:eastAsia="Cambria Math" w:hAnsi="Cambria Math" w:cs="Cambria Math"/>
        </w:rPr>
        <w:t>)</w:t>
      </w:r>
    </w:p>
    <w:p w:rsidR="00AA54BB" w:rsidRPr="00C14F01" w:rsidRDefault="00AA54BB" w:rsidP="00AA54BB">
      <w:pPr>
        <w:spacing w:after="240"/>
      </w:pPr>
      <w:r w:rsidRPr="00C14F01">
        <w:rPr>
          <w:i/>
        </w:rPr>
        <w:t xml:space="preserve">Mean Square Error </w:t>
      </w:r>
      <w:r w:rsidRPr="00C14F01">
        <w:t xml:space="preserve">(MSE) digunakan untuk memeriksa kedekatan nilai prediksi atau </w:t>
      </w:r>
      <w:r w:rsidRPr="00C14F01">
        <w:rPr>
          <w:i/>
        </w:rPr>
        <w:t>forecast</w:t>
      </w:r>
      <w:r w:rsidRPr="00C14F01">
        <w:t xml:space="preserve"> dengan nilai sebenarnya. Semakin rendah nilai MSE maka akan semakin menunjukkan kecocokan yang lebih baik antara nilai ramalan dengan nilai aktual.</w:t>
      </w:r>
    </w:p>
    <w:p w:rsidR="00AA54BB" w:rsidRPr="00C14F01" w:rsidRDefault="004C3882" w:rsidP="00AA54BB">
      <w:pPr>
        <w:pStyle w:val="Heading3"/>
        <w:numPr>
          <w:ilvl w:val="0"/>
          <w:numId w:val="0"/>
        </w:numPr>
      </w:pPr>
      <w:bookmarkStart w:id="45" w:name="_2.11.2__Root"/>
      <w:bookmarkStart w:id="46" w:name="_2.13.2__Root"/>
      <w:bookmarkStart w:id="47" w:name="_Toc140173469"/>
      <w:bookmarkEnd w:id="45"/>
      <w:bookmarkEnd w:id="46"/>
      <w:r w:rsidRPr="00C14F01">
        <w:t>2.12</w:t>
      </w:r>
      <w:r w:rsidR="00AA54BB" w:rsidRPr="00C14F01">
        <w:t>.2  Root Mean Square Error</w:t>
      </w:r>
      <w:bookmarkEnd w:id="47"/>
    </w:p>
    <w:p w:rsidR="00AA54BB" w:rsidRPr="00C14F01" w:rsidRDefault="00AA54BB" w:rsidP="00AA54BB">
      <w:pPr>
        <w:spacing w:before="0"/>
      </w:pPr>
      <w:r w:rsidRPr="00C14F01">
        <w:rPr>
          <w:i/>
        </w:rPr>
        <w:t xml:space="preserve">Root Mean Square Error </w:t>
      </w:r>
      <w:r w:rsidRPr="00C14F01">
        <w:t>(RMSE) merupakan model evaluasi hasil yang menghitung tingkat kesalahan hasil prediksi dengan mencari nilai akar MSE antara nilai prediksi dengan nilai aktual yang diinterpretasikan dengan persamaan berikut ini.</w:t>
      </w:r>
    </w:p>
    <w:p w:rsidR="00AA54BB" w:rsidRPr="00C14F01" w:rsidRDefault="00AA54BB" w:rsidP="000B633A">
      <w:pPr>
        <w:spacing w:before="0"/>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sidRPr="00C14F01">
        <w:rPr>
          <w:rFonts w:ascii="Cambria Math" w:eastAsia="Cambria Math" w:hAnsi="Cambria Math" w:cs="Cambria Math"/>
        </w:rPr>
        <w:t xml:space="preserve">           </w:t>
      </w:r>
      <w:r w:rsidR="00AE120F" w:rsidRPr="00C14F01">
        <w:rPr>
          <w:rFonts w:ascii="Cambria Math" w:eastAsia="Cambria Math" w:hAnsi="Cambria Math" w:cs="Cambria Math"/>
        </w:rPr>
        <w:t xml:space="preserve">                           (</w:t>
      </w:r>
      <w:r w:rsidR="00133F6F" w:rsidRPr="00C14F01">
        <w:rPr>
          <w:rFonts w:ascii="Cambria Math" w:eastAsia="Cambria Math" w:hAnsi="Cambria Math" w:cs="Cambria Math"/>
        </w:rPr>
        <w:t>2.32</w:t>
      </w:r>
      <w:r w:rsidRPr="00C14F01">
        <w:rPr>
          <w:rFonts w:ascii="Cambria Math" w:eastAsia="Cambria Math" w:hAnsi="Cambria Math" w:cs="Cambria Math"/>
        </w:rPr>
        <w:t>)</w:t>
      </w:r>
    </w:p>
    <w:p w:rsidR="00AA54BB" w:rsidRPr="00C14F01" w:rsidRDefault="00AA54BB" w:rsidP="000B633A">
      <w:pPr>
        <w:spacing w:before="0"/>
        <w:jc w:val="right"/>
        <w:rPr>
          <w:rFonts w:ascii="Cambria Math" w:eastAsia="Cambria Math" w:hAnsi="Cambria Math" w:cs="Cambria Math"/>
        </w:rPr>
      </w:pPr>
      <m:oMath>
        <m:r>
          <w:rPr>
            <w:rFonts w:ascii="Cambria Math" w:eastAsia="Cambria Math" w:hAnsi="Cambria Math" w:cs="Cambria Math"/>
          </w:rPr>
          <w:lastRenderedPageBreak/>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sidRPr="00C14F01">
        <w:rPr>
          <w:rFonts w:ascii="Cambria Math" w:eastAsia="Cambria Math" w:hAnsi="Cambria Math" w:cs="Cambria Math"/>
        </w:rPr>
        <w:t xml:space="preserve">                  (</w:t>
      </w:r>
      <w:r w:rsidR="00133F6F" w:rsidRPr="00C14F01">
        <w:rPr>
          <w:rFonts w:ascii="Cambria Math" w:eastAsia="Cambria Math" w:hAnsi="Cambria Math" w:cs="Cambria Math"/>
        </w:rPr>
        <w:t>2.33</w:t>
      </w:r>
      <w:r w:rsidRPr="00C14F01">
        <w:rPr>
          <w:rFonts w:ascii="Cambria Math" w:eastAsia="Cambria Math" w:hAnsi="Cambria Math" w:cs="Cambria Math"/>
        </w:rPr>
        <w:t>)</w:t>
      </w:r>
    </w:p>
    <w:p w:rsidR="00AA54BB" w:rsidRPr="00C14F01" w:rsidRDefault="00E0028F" w:rsidP="00E0028F">
      <w:pPr>
        <w:spacing w:before="0"/>
        <w:jc w:val="left"/>
      </w:pPr>
      <w:r w:rsidRPr="00C14F01">
        <w:t xml:space="preserve">Semakin kecil nilai RMSE yang dihasilkan model, maka nilai prediksi semakin akurat </w:t>
      </w:r>
      <w:r w:rsidRPr="00C14F01">
        <w:fldChar w:fldCharType="begin" w:fldLock="1"/>
      </w:r>
      <w:r w:rsidRPr="00C14F01">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rsidRPr="00C14F01">
        <w:fldChar w:fldCharType="separate"/>
      </w:r>
      <w:r w:rsidRPr="00C14F01">
        <w:rPr>
          <w:noProof/>
        </w:rPr>
        <w:t>(Andriyani, 2021)</w:t>
      </w:r>
      <w:r w:rsidRPr="00C14F01">
        <w:fldChar w:fldCharType="end"/>
      </w:r>
      <w:r w:rsidRPr="00C14F01">
        <w:t>. RMSE yang lebih tinggi menunjukkan bahwa ada penyimpangan yang besar dari residual ke kebenaran dasar.</w:t>
      </w:r>
    </w:p>
    <w:p w:rsidR="00F85803" w:rsidRPr="00C14F01" w:rsidRDefault="00F85803" w:rsidP="00F85803">
      <w:pPr>
        <w:pStyle w:val="Heading3"/>
        <w:numPr>
          <w:ilvl w:val="0"/>
          <w:numId w:val="0"/>
        </w:numPr>
      </w:pPr>
      <w:bookmarkStart w:id="48" w:name="_Toc140173470"/>
      <w:r w:rsidRPr="00C14F01">
        <w:t>2.12.3  Mean Square Percentage Error</w:t>
      </w:r>
      <w:bookmarkEnd w:id="48"/>
      <w:r w:rsidRPr="00C14F01">
        <w:t xml:space="preserve"> </w:t>
      </w:r>
    </w:p>
    <w:p w:rsidR="00F85803" w:rsidRPr="00C14F01" w:rsidRDefault="00F85803" w:rsidP="00E0028F">
      <w:pPr>
        <w:spacing w:before="0"/>
        <w:jc w:val="left"/>
      </w:pPr>
      <w:r w:rsidRPr="00C14F01">
        <w:rPr>
          <w:i/>
        </w:rPr>
        <w:t>Mean Square Percentage Error</w:t>
      </w:r>
      <w:r w:rsidRPr="00C14F01">
        <w:t xml:space="preserve"> (MAPE) merupakan persentasi kesalahan rata-rata secara mutlak. Perhitungan MAPE bertujuan untuk mengukur statistik tentang akurasi prediksi menggunakan kesalahan absolut pada tiap periode dibagi dengan n</w:t>
      </w:r>
      <w:r w:rsidR="009942A2" w:rsidRPr="00C14F01">
        <w:t>i</w:t>
      </w:r>
      <w:r w:rsidRPr="00C14F01">
        <w:t xml:space="preserve">lai aktual kemudian merata-rata kesalahan persentase tersebut. </w:t>
      </w:r>
      <w:r w:rsidRPr="00C14F01">
        <w:rPr>
          <w:i/>
        </w:rPr>
        <w:t xml:space="preserve">Mean square percentage error </w:t>
      </w:r>
      <w:r w:rsidRPr="00C14F01">
        <w:t>memberikan informasi seberapa besar kesalahan prediksi dibandingkan dengan nilai sebenarnya.</w:t>
      </w:r>
      <w:r w:rsidR="00184F46" w:rsidRPr="00C14F01">
        <w:t>Terdapat beberapa kriteria tentang nilai MAPE yaitu:</w:t>
      </w:r>
    </w:p>
    <w:p w:rsidR="00184F46" w:rsidRPr="00C14F01" w:rsidRDefault="00184F46" w:rsidP="004961B5">
      <w:pPr>
        <w:pStyle w:val="Caption"/>
        <w:keepNext/>
        <w:spacing w:before="0"/>
        <w:rPr>
          <w:sz w:val="20"/>
          <w:szCs w:val="20"/>
        </w:rPr>
      </w:pPr>
      <w:bookmarkStart w:id="49" w:name="_Toc140173551"/>
      <w:r w:rsidRPr="00C14F01">
        <w:rPr>
          <w:sz w:val="20"/>
          <w:szCs w:val="20"/>
        </w:rPr>
        <w:t xml:space="preserve">Tabel 2. </w:t>
      </w:r>
      <w:r w:rsidRPr="00C14F01">
        <w:rPr>
          <w:sz w:val="20"/>
          <w:szCs w:val="20"/>
        </w:rPr>
        <w:fldChar w:fldCharType="begin"/>
      </w:r>
      <w:r w:rsidRPr="00C14F01">
        <w:rPr>
          <w:sz w:val="20"/>
          <w:szCs w:val="20"/>
        </w:rPr>
        <w:instrText xml:space="preserve"> SEQ Tabel_2. \* ARABIC </w:instrText>
      </w:r>
      <w:r w:rsidRPr="00C14F01">
        <w:rPr>
          <w:sz w:val="20"/>
          <w:szCs w:val="20"/>
        </w:rPr>
        <w:fldChar w:fldCharType="separate"/>
      </w:r>
      <w:r w:rsidR="00D47D6B">
        <w:rPr>
          <w:noProof/>
          <w:sz w:val="20"/>
          <w:szCs w:val="20"/>
        </w:rPr>
        <w:t>1</w:t>
      </w:r>
      <w:r w:rsidRPr="00C14F01">
        <w:rPr>
          <w:sz w:val="20"/>
          <w:szCs w:val="20"/>
        </w:rPr>
        <w:fldChar w:fldCharType="end"/>
      </w:r>
      <w:r w:rsidRPr="00C14F01">
        <w:rPr>
          <w:sz w:val="20"/>
          <w:szCs w:val="20"/>
        </w:rPr>
        <w:t xml:space="preserve"> Kriteria Nilai MAPE</w:t>
      </w:r>
      <w:bookmarkEnd w:id="49"/>
    </w:p>
    <w:tbl>
      <w:tblPr>
        <w:tblStyle w:val="TableGrid"/>
        <w:tblW w:w="0" w:type="auto"/>
        <w:jc w:val="center"/>
        <w:tblLook w:val="04A0" w:firstRow="1" w:lastRow="0" w:firstColumn="1" w:lastColumn="0" w:noHBand="0" w:noVBand="1"/>
      </w:tblPr>
      <w:tblGrid>
        <w:gridCol w:w="1892"/>
        <w:gridCol w:w="3667"/>
      </w:tblGrid>
      <w:tr w:rsidR="00184F46" w:rsidRPr="00C14F01" w:rsidTr="004961B5">
        <w:trPr>
          <w:jc w:val="center"/>
        </w:trPr>
        <w:tc>
          <w:tcPr>
            <w:tcW w:w="1892" w:type="dxa"/>
          </w:tcPr>
          <w:p w:rsidR="00184F46" w:rsidRPr="00C14F01" w:rsidRDefault="00184F46" w:rsidP="00184F46">
            <w:pPr>
              <w:spacing w:before="0"/>
              <w:jc w:val="center"/>
            </w:pPr>
            <w:r w:rsidRPr="00C14F01">
              <w:t>Range MAPE</w:t>
            </w:r>
          </w:p>
        </w:tc>
        <w:tc>
          <w:tcPr>
            <w:tcW w:w="3667" w:type="dxa"/>
          </w:tcPr>
          <w:p w:rsidR="00184F46" w:rsidRPr="00C14F01" w:rsidRDefault="00184F46" w:rsidP="00184F46">
            <w:pPr>
              <w:spacing w:before="0"/>
              <w:jc w:val="center"/>
            </w:pPr>
            <w:r w:rsidRPr="00C14F01">
              <w:t>Arti Nilai</w:t>
            </w:r>
          </w:p>
        </w:tc>
      </w:tr>
      <w:tr w:rsidR="00184F46" w:rsidRPr="00C14F01" w:rsidTr="004961B5">
        <w:trPr>
          <w:jc w:val="center"/>
        </w:trPr>
        <w:tc>
          <w:tcPr>
            <w:tcW w:w="1892" w:type="dxa"/>
          </w:tcPr>
          <w:p w:rsidR="00184F46" w:rsidRPr="00C14F01" w:rsidRDefault="00184F46" w:rsidP="00184F46">
            <w:pPr>
              <w:spacing w:before="0"/>
              <w:jc w:val="center"/>
              <w:rPr>
                <w:sz w:val="22"/>
              </w:rPr>
            </w:pPr>
            <w:r w:rsidRPr="00C14F01">
              <w:rPr>
                <w:sz w:val="22"/>
              </w:rPr>
              <w:t>&lt; 10%</w:t>
            </w:r>
          </w:p>
        </w:tc>
        <w:tc>
          <w:tcPr>
            <w:tcW w:w="3667" w:type="dxa"/>
          </w:tcPr>
          <w:p w:rsidR="00184F46" w:rsidRPr="00C14F01" w:rsidRDefault="00184F46" w:rsidP="00184F46">
            <w:pPr>
              <w:spacing w:before="0"/>
              <w:jc w:val="center"/>
              <w:rPr>
                <w:sz w:val="22"/>
              </w:rPr>
            </w:pPr>
            <w:r w:rsidRPr="00C14F01">
              <w:rPr>
                <w:sz w:val="22"/>
              </w:rPr>
              <w:t>Kemampuan model prediksi sangat baik</w:t>
            </w:r>
          </w:p>
        </w:tc>
      </w:tr>
      <w:tr w:rsidR="00184F46" w:rsidRPr="00C14F01" w:rsidTr="004961B5">
        <w:trPr>
          <w:jc w:val="center"/>
        </w:trPr>
        <w:tc>
          <w:tcPr>
            <w:tcW w:w="1892" w:type="dxa"/>
          </w:tcPr>
          <w:p w:rsidR="00184F46" w:rsidRPr="00C14F01" w:rsidRDefault="00184F46" w:rsidP="00184F46">
            <w:pPr>
              <w:spacing w:before="0"/>
              <w:jc w:val="center"/>
              <w:rPr>
                <w:sz w:val="22"/>
              </w:rPr>
            </w:pPr>
            <w:r w:rsidRPr="00C14F01">
              <w:rPr>
                <w:sz w:val="22"/>
              </w:rPr>
              <w:t>10%</w:t>
            </w:r>
            <w:r w:rsidR="004961B5" w:rsidRPr="00C14F01">
              <w:rPr>
                <w:sz w:val="22"/>
              </w:rPr>
              <w:t xml:space="preserve"> </w:t>
            </w:r>
            <w:r w:rsidRPr="00C14F01">
              <w:rPr>
                <w:sz w:val="22"/>
              </w:rPr>
              <w:t>-</w:t>
            </w:r>
            <w:r w:rsidR="004961B5" w:rsidRPr="00C14F01">
              <w:rPr>
                <w:sz w:val="22"/>
              </w:rPr>
              <w:t xml:space="preserve"> </w:t>
            </w:r>
            <w:r w:rsidRPr="00C14F01">
              <w:rPr>
                <w:sz w:val="22"/>
              </w:rPr>
              <w:t>20%</w:t>
            </w:r>
          </w:p>
        </w:tc>
        <w:tc>
          <w:tcPr>
            <w:tcW w:w="3667" w:type="dxa"/>
          </w:tcPr>
          <w:p w:rsidR="00184F46" w:rsidRPr="00C14F01" w:rsidRDefault="00184F46" w:rsidP="00184F46">
            <w:pPr>
              <w:spacing w:before="0"/>
              <w:jc w:val="center"/>
              <w:rPr>
                <w:sz w:val="22"/>
              </w:rPr>
            </w:pPr>
            <w:r w:rsidRPr="00C14F01">
              <w:rPr>
                <w:sz w:val="22"/>
              </w:rPr>
              <w:t>Kemampuan model prediksi baik</w:t>
            </w:r>
          </w:p>
        </w:tc>
      </w:tr>
      <w:tr w:rsidR="00184F46" w:rsidRPr="00C14F01" w:rsidTr="004961B5">
        <w:trPr>
          <w:jc w:val="center"/>
        </w:trPr>
        <w:tc>
          <w:tcPr>
            <w:tcW w:w="1892" w:type="dxa"/>
          </w:tcPr>
          <w:p w:rsidR="00184F46" w:rsidRPr="00C14F01" w:rsidRDefault="00184F46" w:rsidP="00184F46">
            <w:pPr>
              <w:spacing w:before="0"/>
              <w:jc w:val="center"/>
              <w:rPr>
                <w:sz w:val="22"/>
              </w:rPr>
            </w:pPr>
            <w:r w:rsidRPr="00C14F01">
              <w:rPr>
                <w:sz w:val="22"/>
              </w:rPr>
              <w:t>20%</w:t>
            </w:r>
            <w:r w:rsidR="004961B5" w:rsidRPr="00C14F01">
              <w:rPr>
                <w:sz w:val="22"/>
              </w:rPr>
              <w:t xml:space="preserve"> </w:t>
            </w:r>
            <w:r w:rsidRPr="00C14F01">
              <w:rPr>
                <w:sz w:val="22"/>
              </w:rPr>
              <w:t>-</w:t>
            </w:r>
            <w:r w:rsidR="004961B5" w:rsidRPr="00C14F01">
              <w:rPr>
                <w:sz w:val="22"/>
              </w:rPr>
              <w:t xml:space="preserve"> </w:t>
            </w:r>
            <w:r w:rsidRPr="00C14F01">
              <w:rPr>
                <w:sz w:val="22"/>
              </w:rPr>
              <w:t>50%</w:t>
            </w:r>
          </w:p>
        </w:tc>
        <w:tc>
          <w:tcPr>
            <w:tcW w:w="3667" w:type="dxa"/>
          </w:tcPr>
          <w:p w:rsidR="00184F46" w:rsidRPr="00C14F01" w:rsidRDefault="00184F46" w:rsidP="00184F46">
            <w:pPr>
              <w:spacing w:before="0"/>
              <w:jc w:val="center"/>
              <w:rPr>
                <w:sz w:val="22"/>
              </w:rPr>
            </w:pPr>
            <w:r w:rsidRPr="00C14F01">
              <w:rPr>
                <w:sz w:val="22"/>
              </w:rPr>
              <w:t>Kemampuan model prediksi layak</w:t>
            </w:r>
          </w:p>
        </w:tc>
      </w:tr>
      <w:tr w:rsidR="00184F46" w:rsidRPr="00C14F01" w:rsidTr="004961B5">
        <w:trPr>
          <w:jc w:val="center"/>
        </w:trPr>
        <w:tc>
          <w:tcPr>
            <w:tcW w:w="1892" w:type="dxa"/>
          </w:tcPr>
          <w:p w:rsidR="00184F46" w:rsidRPr="00C14F01" w:rsidRDefault="00184F46" w:rsidP="004961B5">
            <w:pPr>
              <w:spacing w:before="0"/>
              <w:jc w:val="center"/>
              <w:rPr>
                <w:sz w:val="22"/>
              </w:rPr>
            </w:pPr>
            <w:r w:rsidRPr="00C14F01">
              <w:rPr>
                <w:sz w:val="22"/>
              </w:rPr>
              <w:t>&gt;  50%</w:t>
            </w:r>
          </w:p>
        </w:tc>
        <w:tc>
          <w:tcPr>
            <w:tcW w:w="3667" w:type="dxa"/>
          </w:tcPr>
          <w:p w:rsidR="00184F46" w:rsidRPr="00C14F01" w:rsidRDefault="00184F46" w:rsidP="00184F46">
            <w:pPr>
              <w:spacing w:before="0"/>
              <w:jc w:val="center"/>
              <w:rPr>
                <w:sz w:val="22"/>
              </w:rPr>
            </w:pPr>
            <w:r w:rsidRPr="00C14F01">
              <w:rPr>
                <w:sz w:val="22"/>
              </w:rPr>
              <w:t>Kemampuan model prediksi buruk</w:t>
            </w:r>
          </w:p>
        </w:tc>
      </w:tr>
    </w:tbl>
    <w:p w:rsidR="004961B5" w:rsidRPr="00C14F01" w:rsidRDefault="004961B5" w:rsidP="00E0028F">
      <w:pPr>
        <w:spacing w:before="0"/>
        <w:jc w:val="left"/>
      </w:pPr>
    </w:p>
    <w:p w:rsidR="00184F46" w:rsidRPr="00C14F01" w:rsidRDefault="009942A2" w:rsidP="00E0028F">
      <w:pPr>
        <w:spacing w:before="0"/>
        <w:jc w:val="left"/>
      </w:pPr>
      <w:r w:rsidRPr="00C14F01">
        <w:t>Rumus perhitungan MAPE adalah sebagai berikut:</w:t>
      </w:r>
    </w:p>
    <w:p w:rsidR="009942A2" w:rsidRPr="00C14F01" w:rsidRDefault="009942A2" w:rsidP="009942A2">
      <w:pPr>
        <w:jc w:val="right"/>
        <w:rPr>
          <w:rFonts w:ascii="Cambria Math" w:eastAsia="Cambria Math" w:hAnsi="Cambria Math" w:cs="Cambria Math"/>
        </w:rPr>
      </w:pPr>
      <m:oMath>
        <m:r>
          <w:rPr>
            <w:rFonts w:ascii="Cambria Math" w:hAnsi="Cambria Math"/>
          </w:rPr>
          <m:t>MAPE=</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t=1</m:t>
                </m:r>
              </m:sub>
              <m:sup>
                <m:r>
                  <w:rPr>
                    <w:rFonts w:ascii="Cambria Math" w:hAnsi="Cambria Math"/>
                  </w:rPr>
                  <m:t>n</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y</m:t>
                        </m:r>
                      </m:e>
                      <m:sub>
                        <m:r>
                          <w:rPr>
                            <w:rFonts w:ascii="Cambria Math" w:hAnsi="Cambria Math"/>
                          </w:rPr>
                          <m:t>i</m:t>
                        </m:r>
                      </m:sub>
                    </m:sSub>
                  </m:den>
                </m:f>
              </m:e>
            </m:nary>
          </m:num>
          <m:den>
            <m:r>
              <w:rPr>
                <w:rFonts w:ascii="Cambria Math" w:hAnsi="Cambria Math"/>
              </w:rPr>
              <m:t>n</m:t>
            </m:r>
          </m:den>
        </m:f>
        <m:r>
          <w:rPr>
            <w:rFonts w:ascii="Cambria Math" w:hAnsi="Cambria Math"/>
          </w:rPr>
          <m:t>×100%</m:t>
        </m:r>
      </m:oMath>
      <w:r w:rsidRPr="00C14F01">
        <w:rPr>
          <w:rFonts w:ascii="Cambria Math" w:eastAsia="Cambria Math" w:hAnsi="Cambria Math" w:cs="Cambria Math"/>
        </w:rPr>
        <w:t xml:space="preserve">                                      </w:t>
      </w:r>
      <w:r w:rsidR="000B633A" w:rsidRPr="00C14F01">
        <w:rPr>
          <w:rFonts w:ascii="Cambria Math" w:eastAsia="Cambria Math" w:hAnsi="Cambria Math" w:cs="Cambria Math"/>
        </w:rPr>
        <w:tab/>
      </w:r>
      <w:r w:rsidRPr="00C14F01">
        <w:rPr>
          <w:rFonts w:ascii="Cambria Math" w:eastAsia="Cambria Math" w:hAnsi="Cambria Math" w:cs="Cambria Math"/>
        </w:rPr>
        <w:t>(2.34)</w:t>
      </w:r>
    </w:p>
    <w:p w:rsidR="009942A2" w:rsidRPr="00C14F01" w:rsidRDefault="009942A2" w:rsidP="00F95899">
      <w:pPr>
        <w:spacing w:before="0"/>
        <w:jc w:val="left"/>
        <w:rPr>
          <w:rFonts w:eastAsia="Cambria Math"/>
        </w:rPr>
      </w:pPr>
      <w:r w:rsidRPr="00C14F01">
        <w:rPr>
          <w:rFonts w:eastAsia="Cambria Math"/>
        </w:rPr>
        <w:t>keterangan:</w:t>
      </w:r>
    </w:p>
    <w:p w:rsidR="009942A2" w:rsidRPr="00C14F01" w:rsidRDefault="009942A2" w:rsidP="00F95899">
      <w:pPr>
        <w:spacing w:before="0"/>
        <w:jc w:val="left"/>
        <w:rPr>
          <w:rFonts w:eastAsia="Cambria Math"/>
        </w:rPr>
      </w:pPr>
      <w:r w:rsidRPr="00C14F01">
        <w:rPr>
          <w:rFonts w:eastAsia="Cambria Math"/>
        </w:rPr>
        <w:t>y</w:t>
      </w:r>
      <w:r w:rsidRPr="00C14F01">
        <w:rPr>
          <w:rFonts w:eastAsia="Cambria Math"/>
          <w:vertAlign w:val="subscript"/>
        </w:rPr>
        <w:t>i</w:t>
      </w:r>
      <w:r w:rsidRPr="00C14F01">
        <w:rPr>
          <w:rFonts w:eastAsia="Cambria Math"/>
        </w:rPr>
        <w:t xml:space="preserve"> = nilai aktual</w:t>
      </w:r>
    </w:p>
    <w:p w:rsidR="009942A2" w:rsidRPr="00C14F01" w:rsidRDefault="009942A2" w:rsidP="00F95899">
      <w:pPr>
        <w:spacing w:before="0"/>
        <w:jc w:val="left"/>
        <w:rPr>
          <w:rFonts w:eastAsia="Cambria Math"/>
        </w:rPr>
      </w:pPr>
      <w:r w:rsidRPr="00C14F01">
        <w:rPr>
          <w:rFonts w:eastAsia="Cambria Math"/>
        </w:rPr>
        <w:t>t</w:t>
      </w:r>
      <w:r w:rsidRPr="00C14F01">
        <w:rPr>
          <w:rFonts w:eastAsia="Cambria Math"/>
          <w:vertAlign w:val="subscript"/>
        </w:rPr>
        <w:t>i</w:t>
      </w:r>
      <w:r w:rsidRPr="00C14F01">
        <w:rPr>
          <w:rFonts w:eastAsia="Cambria Math"/>
        </w:rPr>
        <w:t xml:space="preserve"> = nilai prediksi</w:t>
      </w:r>
    </w:p>
    <w:p w:rsidR="009942A2" w:rsidRPr="00C14F01" w:rsidRDefault="009942A2" w:rsidP="00F95899">
      <w:pPr>
        <w:spacing w:before="0"/>
        <w:jc w:val="left"/>
        <w:rPr>
          <w:rFonts w:eastAsia="Cambria Math"/>
        </w:rPr>
      </w:pPr>
      <w:r w:rsidRPr="00C14F01">
        <w:rPr>
          <w:rFonts w:eastAsia="Cambria Math"/>
        </w:rPr>
        <w:t>n = banyaknya data</w:t>
      </w:r>
    </w:p>
    <w:p w:rsidR="0031210D" w:rsidRPr="00C14F01" w:rsidRDefault="009942A2" w:rsidP="0031210D">
      <w:r w:rsidRPr="00C14F01">
        <w:rPr>
          <w:rFonts w:eastAsia="Cambria Math"/>
        </w:rPr>
        <w:lastRenderedPageBreak/>
        <w:t>terdapat simbol absolut pada rumus MAPE menunjukkan bahwa nilai negatif perhitungannya akan teta</w:t>
      </w:r>
      <w:r w:rsidR="0031210D" w:rsidRPr="00C14F01">
        <w:rPr>
          <w:rFonts w:eastAsia="Cambria Math"/>
        </w:rPr>
        <w:t xml:space="preserve">p secara nyata bernilai positif </w:t>
      </w:r>
      <w:r w:rsidR="0031210D" w:rsidRPr="00C14F01">
        <w:fldChar w:fldCharType="begin" w:fldLock="1"/>
      </w:r>
      <w:r w:rsidR="0031210D" w:rsidRPr="00C14F0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74c8c42-dc79-4ca9-bffd-b041c4dca15c"]}],"mendeley":{"formattedCitation":"(Mahyunis, 2022)","plainTextFormattedCitation":"(Mahyunis, 2022)","previouslyFormattedCitation":"(Mahyunis, 2022)"},"properties":{"noteIndex":0},"schema":"https://github.com/citation-style-language/schema/raw/master/csl-citation.json"}</w:instrText>
      </w:r>
      <w:r w:rsidR="0031210D" w:rsidRPr="00C14F01">
        <w:fldChar w:fldCharType="separate"/>
      </w:r>
      <w:r w:rsidR="0031210D" w:rsidRPr="00C14F01">
        <w:rPr>
          <w:noProof/>
        </w:rPr>
        <w:t>(Mahyunis, 2022)</w:t>
      </w:r>
      <w:r w:rsidR="0031210D" w:rsidRPr="00C14F01">
        <w:fldChar w:fldCharType="end"/>
      </w:r>
      <w:r w:rsidR="0031210D" w:rsidRPr="00C14F01">
        <w:t>.</w:t>
      </w:r>
    </w:p>
    <w:p w:rsidR="004C59E9" w:rsidRPr="00C14F01" w:rsidRDefault="00A91A32" w:rsidP="00AE120F">
      <w:pPr>
        <w:pStyle w:val="Heading2"/>
        <w:numPr>
          <w:ilvl w:val="0"/>
          <w:numId w:val="0"/>
        </w:numPr>
        <w:spacing w:before="240" w:after="0"/>
      </w:pPr>
      <w:bookmarkStart w:id="50" w:name="_Toc140173471"/>
      <w:r w:rsidRPr="00C14F01">
        <w:t>2.1</w:t>
      </w:r>
      <w:r w:rsidR="004C3882" w:rsidRPr="00C14F01">
        <w:t>3</w:t>
      </w:r>
      <w:r w:rsidRPr="00C14F01">
        <w:t xml:space="preserve"> </w:t>
      </w:r>
      <w:r w:rsidR="004C59E9" w:rsidRPr="00C14F01">
        <w:t xml:space="preserve">Fungsi Aktivasi </w:t>
      </w:r>
      <w:r w:rsidR="00133F52" w:rsidRPr="00C14F01">
        <w:t>Backpropagation</w:t>
      </w:r>
      <w:bookmarkEnd w:id="50"/>
    </w:p>
    <w:p w:rsidR="004C59E9" w:rsidRPr="00C14F01" w:rsidRDefault="00133F52" w:rsidP="00EF6FE5">
      <w:pPr>
        <w:spacing w:before="0"/>
      </w:pPr>
      <w:r w:rsidRPr="00C14F01">
        <w:t xml:space="preserve">Fungsi aktivasi dalam algoritma </w:t>
      </w:r>
      <w:r w:rsidRPr="00C14F01">
        <w:rPr>
          <w:i/>
        </w:rPr>
        <w:t>backpropagation</w:t>
      </w:r>
      <w:r w:rsidRPr="00C14F01">
        <w:t xml:space="preserve"> berperan sebagai sinyal untuk menentukan keluaran</w:t>
      </w:r>
      <w:r w:rsidR="00BA4AE9" w:rsidRPr="00C14F01">
        <w:t xml:space="preserve"> dari neuron-neuron. Fungsi akan menentukan apakah sinyal dari </w:t>
      </w:r>
      <w:r w:rsidR="00BA4AE9" w:rsidRPr="00C14F01">
        <w:rPr>
          <w:i/>
        </w:rPr>
        <w:t>input</w:t>
      </w:r>
      <w:r w:rsidR="00BA4AE9" w:rsidRPr="00C14F01">
        <w:t xml:space="preserve"> neuron akan diteruskan atau tidak, sehingga fungsi aktivasi berfungsi untuk menentukan apakah neuron tersebut harus aktif atau tidak berdasarkan </w:t>
      </w:r>
      <w:r w:rsidR="00BA4AE9" w:rsidRPr="00C14F01">
        <w:rPr>
          <w:i/>
        </w:rPr>
        <w:t>weighted sum</w:t>
      </w:r>
      <w:r w:rsidR="00BA4AE9" w:rsidRPr="00C14F01">
        <w:t xml:space="preserve"> dari </w:t>
      </w:r>
      <w:r w:rsidR="00BA4AE9" w:rsidRPr="00C14F01">
        <w:rPr>
          <w:i/>
        </w:rPr>
        <w:t>input</w:t>
      </w:r>
      <w:r w:rsidR="00BA4AE9" w:rsidRPr="00C14F01">
        <w:t xml:space="preserve">. Ada beberapa bentuk fungsi aktivasi pada algoritma </w:t>
      </w:r>
      <w:r w:rsidR="00BA4AE9" w:rsidRPr="00C14F01">
        <w:rPr>
          <w:i/>
        </w:rPr>
        <w:t>backpropagation</w:t>
      </w:r>
      <w:r w:rsidR="00BA4AE9" w:rsidRPr="00C14F01">
        <w:t xml:space="preserve"> antara lain :</w:t>
      </w:r>
    </w:p>
    <w:p w:rsidR="00BA4AE9" w:rsidRPr="00C14F01" w:rsidRDefault="00BA4AE9" w:rsidP="000B633A">
      <w:pPr>
        <w:pStyle w:val="ListParagraph"/>
        <w:numPr>
          <w:ilvl w:val="3"/>
          <w:numId w:val="11"/>
        </w:numPr>
        <w:spacing w:before="0"/>
        <w:ind w:left="426"/>
      </w:pPr>
      <w:r w:rsidRPr="00C14F01">
        <w:t xml:space="preserve">Fungsi Aktivasi </w:t>
      </w:r>
      <w:r w:rsidRPr="00C14F01">
        <w:rPr>
          <w:i/>
        </w:rPr>
        <w:t>Sigmoid</w:t>
      </w:r>
    </w:p>
    <w:p w:rsidR="000546E2" w:rsidRPr="00C14F01" w:rsidRDefault="00BA4AE9" w:rsidP="000546E2">
      <w:pPr>
        <w:pStyle w:val="ListParagraph"/>
        <w:ind w:left="426"/>
        <w:rPr>
          <w:i/>
        </w:rPr>
      </w:pPr>
      <w:r w:rsidRPr="00C14F01">
        <w:t xml:space="preserve">Fungsi </w:t>
      </w:r>
      <w:r w:rsidRPr="00C14F01">
        <w:rPr>
          <w:i/>
        </w:rPr>
        <w:t>sigmoid</w:t>
      </w:r>
      <w:r w:rsidRPr="00C14F01">
        <w:t xml:space="preserve"> merupakan fungsi </w:t>
      </w:r>
      <w:r w:rsidRPr="00C14F01">
        <w:rPr>
          <w:i/>
        </w:rPr>
        <w:t>non-linear</w:t>
      </w:r>
      <w:r w:rsidRPr="00C14F01">
        <w:t xml:space="preserve"> yang memiliki </w:t>
      </w:r>
      <w:r w:rsidRPr="00C14F01">
        <w:rPr>
          <w:i/>
        </w:rPr>
        <w:t>range</w:t>
      </w:r>
      <w:r w:rsidRPr="00C14F01">
        <w:t xml:space="preserve"> antara 0 sampai 1, sehingga fungsi ini sering digunakan untuk algoritma </w:t>
      </w:r>
      <w:r w:rsidRPr="00C14F01">
        <w:rPr>
          <w:i/>
        </w:rPr>
        <w:t xml:space="preserve">backpropagation </w:t>
      </w:r>
      <w:r w:rsidRPr="00C14F01">
        <w:t xml:space="preserve"> yang membutuhkan input berupa bilangan real dan </w:t>
      </w:r>
      <w:r w:rsidRPr="00C14F01">
        <w:rPr>
          <w:i/>
        </w:rPr>
        <w:t xml:space="preserve">output </w:t>
      </w:r>
      <w:r w:rsidRPr="00C14F01">
        <w:t xml:space="preserve"> yang terletak pada interval 0 sampai 1. </w:t>
      </w:r>
      <w:r w:rsidR="000546E2" w:rsidRPr="00C14F01">
        <w:t xml:space="preserve">Kekurangan dari fungsi </w:t>
      </w:r>
      <w:r w:rsidR="000546E2" w:rsidRPr="00C14F01">
        <w:rPr>
          <w:i/>
        </w:rPr>
        <w:t>sigmoid</w:t>
      </w:r>
      <w:r w:rsidR="000546E2" w:rsidRPr="00C14F01">
        <w:t xml:space="preserve"> ini adalah dapat mematikan </w:t>
      </w:r>
      <w:r w:rsidR="000546E2" w:rsidRPr="00C14F01">
        <w:rPr>
          <w:i/>
        </w:rPr>
        <w:t>gradient</w:t>
      </w:r>
      <w:r w:rsidR="000546E2" w:rsidRPr="00C14F01">
        <w:t xml:space="preserve"> dan </w:t>
      </w:r>
      <w:r w:rsidR="000546E2" w:rsidRPr="00C14F01">
        <w:rPr>
          <w:i/>
        </w:rPr>
        <w:t>output</w:t>
      </w:r>
      <w:r w:rsidR="000546E2" w:rsidRPr="00C14F01">
        <w:t xml:space="preserve"> dari fungsi tidak </w:t>
      </w:r>
      <w:r w:rsidR="000546E2" w:rsidRPr="00C14F01">
        <w:rPr>
          <w:i/>
        </w:rPr>
        <w:t>zero centered.</w:t>
      </w:r>
    </w:p>
    <w:p w:rsidR="00BA4AE9" w:rsidRPr="00C14F01" w:rsidRDefault="00BA4AE9" w:rsidP="00BA4AE9">
      <w:pPr>
        <w:pStyle w:val="ListParagraph"/>
        <w:ind w:left="426"/>
      </w:pPr>
      <w:r w:rsidRPr="00C14F01">
        <w:t xml:space="preserve">Berikut ini adalah persamaan dari fungsi </w:t>
      </w:r>
      <w:r w:rsidRPr="00C14F01">
        <w:rPr>
          <w:i/>
        </w:rPr>
        <w:t>sigmoid</w:t>
      </w:r>
      <w:r w:rsidRPr="00C14F01">
        <w:t xml:space="preserve"> :</w:t>
      </w:r>
    </w:p>
    <w:p w:rsidR="00BA4AE9" w:rsidRPr="00C14F01" w:rsidRDefault="000546E2" w:rsidP="00133F6F">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sidR="00133F6F" w:rsidRPr="00C14F01">
        <w:tab/>
      </w:r>
      <w:r w:rsidR="00133F6F" w:rsidRPr="00C14F01">
        <w:tab/>
      </w:r>
      <w:r w:rsidR="00133F6F" w:rsidRPr="00C14F01">
        <w:tab/>
      </w:r>
      <w:r w:rsidR="00133F6F" w:rsidRPr="00C14F01">
        <w:tab/>
      </w:r>
      <w:r w:rsidR="00F95899" w:rsidRPr="00C14F01">
        <w:tab/>
      </w:r>
      <w:r w:rsidR="00133F6F" w:rsidRPr="00C14F01">
        <w:t>(2.34)</w:t>
      </w:r>
    </w:p>
    <w:p w:rsidR="000546E2" w:rsidRPr="00C14F01" w:rsidRDefault="000546E2" w:rsidP="00BA4AE9">
      <w:pPr>
        <w:pStyle w:val="ListParagraph"/>
        <w:ind w:left="426"/>
      </w:pPr>
      <w:r w:rsidRPr="00C14F01">
        <w:t>dengan turunan</w:t>
      </w:r>
    </w:p>
    <w:p w:rsidR="000546E2" w:rsidRPr="00C14F01" w:rsidRDefault="00B0177D" w:rsidP="00625947">
      <w:pPr>
        <w:pStyle w:val="ListParagraph"/>
        <w:spacing w:before="0"/>
        <w:ind w:left="426"/>
        <w:jc w:val="right"/>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F(x)))</m:t>
        </m:r>
      </m:oMath>
      <w:r w:rsidR="00133F6F" w:rsidRPr="00C14F01">
        <w:tab/>
      </w:r>
      <w:r w:rsidR="00133F6F" w:rsidRPr="00C14F01">
        <w:tab/>
        <w:t xml:space="preserve">       </w:t>
      </w:r>
      <w:r w:rsidR="00F95899" w:rsidRPr="00C14F01">
        <w:tab/>
      </w:r>
      <w:r w:rsidR="00133F6F" w:rsidRPr="00C14F01">
        <w:t>(2.35)</w:t>
      </w:r>
    </w:p>
    <w:p w:rsidR="000546E2" w:rsidRPr="00C14F01" w:rsidRDefault="000546E2" w:rsidP="000546E2">
      <w:pPr>
        <w:pStyle w:val="ListParagraph"/>
        <w:numPr>
          <w:ilvl w:val="3"/>
          <w:numId w:val="11"/>
        </w:numPr>
        <w:ind w:left="426"/>
      </w:pPr>
      <w:r w:rsidRPr="00C14F01">
        <w:t>Fungsi Aktivasi TanH</w:t>
      </w:r>
    </w:p>
    <w:p w:rsidR="000546E2" w:rsidRPr="00C14F01" w:rsidRDefault="000546E2" w:rsidP="000546E2">
      <w:pPr>
        <w:pStyle w:val="ListParagraph"/>
        <w:ind w:left="426"/>
      </w:pPr>
      <w:r w:rsidRPr="00C14F01">
        <w:t xml:space="preserve">Fungsi aktivasi </w:t>
      </w:r>
      <w:r w:rsidRPr="00C14F01">
        <w:rPr>
          <w:i/>
        </w:rPr>
        <w:t>TanH</w:t>
      </w:r>
      <w:r w:rsidRPr="00C14F01">
        <w:t xml:space="preserve"> merupakan fungsi </w:t>
      </w:r>
      <w:r w:rsidRPr="00C14F01">
        <w:rPr>
          <w:i/>
        </w:rPr>
        <w:t>non-linear</w:t>
      </w:r>
      <w:r w:rsidR="00AE093B" w:rsidRPr="00C14F01">
        <w:t xml:space="preserve"> yang</w:t>
      </w:r>
      <w:r w:rsidRPr="00C14F01">
        <w:t xml:space="preserve"> mengubah nilai </w:t>
      </w:r>
      <w:r w:rsidRPr="00C14F01">
        <w:rPr>
          <w:i/>
        </w:rPr>
        <w:t>input</w:t>
      </w:r>
      <w:r w:rsidRPr="00C14F01">
        <w:t xml:space="preserve"> menjadi sebuah nilai yang memiliki </w:t>
      </w:r>
      <w:r w:rsidRPr="00C14F01">
        <w:rPr>
          <w:i/>
        </w:rPr>
        <w:t>range</w:t>
      </w:r>
      <w:r w:rsidRPr="00C14F01">
        <w:t xml:space="preserve"> antara -1 sampai 1. Fungsi aktivasi </w:t>
      </w:r>
      <w:r w:rsidRPr="00C14F01">
        <w:rPr>
          <w:i/>
        </w:rPr>
        <w:t>TanH</w:t>
      </w:r>
      <w:r w:rsidRPr="00C14F01">
        <w:t xml:space="preserve"> merupakan pengembangan dari fungsi </w:t>
      </w:r>
      <w:r w:rsidRPr="00C14F01">
        <w:rPr>
          <w:i/>
        </w:rPr>
        <w:t>sigmoid.</w:t>
      </w:r>
      <w:r w:rsidRPr="00C14F01">
        <w:t xml:space="preserve"> Fungsi aktivasi </w:t>
      </w:r>
      <w:r w:rsidRPr="00C14F01">
        <w:rPr>
          <w:i/>
        </w:rPr>
        <w:t>TanH</w:t>
      </w:r>
      <w:r w:rsidRPr="00C14F01">
        <w:t xml:space="preserve"> memiliki kekurangan yaitu bisa mematikan </w:t>
      </w:r>
      <w:r w:rsidRPr="00C14F01">
        <w:rPr>
          <w:i/>
        </w:rPr>
        <w:t>gradient</w:t>
      </w:r>
      <w:r w:rsidRPr="00C14F01">
        <w:t xml:space="preserve">, tetapi kelebihan dari fungsi ini adalah </w:t>
      </w:r>
      <w:r w:rsidRPr="00C14F01">
        <w:rPr>
          <w:i/>
        </w:rPr>
        <w:t>output</w:t>
      </w:r>
      <w:r w:rsidRPr="00C14F01">
        <w:t xml:space="preserve"> yang dimiliki merupakan </w:t>
      </w:r>
      <w:r w:rsidRPr="00C14F01">
        <w:rPr>
          <w:i/>
        </w:rPr>
        <w:t>zero-centered</w:t>
      </w:r>
      <w:r w:rsidRPr="00C14F01">
        <w:t>.</w:t>
      </w:r>
    </w:p>
    <w:p w:rsidR="000546E2" w:rsidRPr="00C14F01" w:rsidRDefault="00A16985" w:rsidP="00F70F56">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r>
          <w:rPr>
            <w:rFonts w:ascii="Cambria Math" w:hAnsi="Cambria Math"/>
          </w:rPr>
          <m:t>-1</m:t>
        </m:r>
      </m:oMath>
      <w:r w:rsidR="00F70F56" w:rsidRPr="00C14F01">
        <w:t xml:space="preserve"> </w:t>
      </w:r>
      <w:r w:rsidR="00F70F56" w:rsidRPr="00C14F01">
        <w:tab/>
      </w:r>
      <w:r w:rsidR="00F70F56" w:rsidRPr="00C14F01">
        <w:tab/>
      </w:r>
      <w:r w:rsidR="00F70F56" w:rsidRPr="00C14F01">
        <w:tab/>
      </w:r>
      <w:r w:rsidR="00F95899" w:rsidRPr="00C14F01">
        <w:tab/>
      </w:r>
      <w:r w:rsidR="00F70F56" w:rsidRPr="00C14F01">
        <w:t>(2.36)</w:t>
      </w:r>
    </w:p>
    <w:p w:rsidR="000B633A" w:rsidRPr="00C14F01" w:rsidRDefault="000B633A" w:rsidP="00F70F56">
      <w:pPr>
        <w:pStyle w:val="ListParagraph"/>
        <w:ind w:left="426"/>
        <w:jc w:val="right"/>
      </w:pPr>
    </w:p>
    <w:p w:rsidR="000B633A" w:rsidRPr="00C14F01" w:rsidRDefault="000B633A" w:rsidP="00F70F56">
      <w:pPr>
        <w:pStyle w:val="ListParagraph"/>
        <w:ind w:left="426"/>
        <w:jc w:val="right"/>
      </w:pPr>
    </w:p>
    <w:p w:rsidR="008A0EAF" w:rsidRPr="00C14F01" w:rsidRDefault="00A16985" w:rsidP="000B633A">
      <w:pPr>
        <w:pStyle w:val="ListParagraph"/>
        <w:numPr>
          <w:ilvl w:val="3"/>
          <w:numId w:val="11"/>
        </w:numPr>
        <w:spacing w:before="0"/>
        <w:ind w:left="426"/>
      </w:pPr>
      <w:r w:rsidRPr="00C14F01">
        <w:lastRenderedPageBreak/>
        <w:t xml:space="preserve">Fungsi Aktivasi </w:t>
      </w:r>
      <w:r w:rsidRPr="00C14F01">
        <w:rPr>
          <w:i/>
        </w:rPr>
        <w:t xml:space="preserve">Rectified Linear Unit </w:t>
      </w:r>
      <w:r w:rsidRPr="00C14F01">
        <w:t>(ReLU)</w:t>
      </w:r>
    </w:p>
    <w:p w:rsidR="008A0EAF" w:rsidRPr="00C14F01" w:rsidRDefault="008A0EAF" w:rsidP="000B633A">
      <w:pPr>
        <w:pStyle w:val="ListParagraph"/>
        <w:spacing w:before="0"/>
        <w:ind w:left="426"/>
      </w:pPr>
      <w:r w:rsidRPr="00C14F01">
        <w:t xml:space="preserve">Fungsi aktivasi ReLU adalah lapisan aktivasi pada model yang mengaplikasikan fungsi </w:t>
      </w:r>
      <m:oMath>
        <m:r>
          <w:rPr>
            <w:rFonts w:ascii="Cambria Math" w:hAnsi="Cambria Math"/>
          </w:rPr>
          <m:t>(x)</m:t>
        </m:r>
      </m:oMath>
      <w:r w:rsidRPr="00C14F01">
        <w:t xml:space="preserve"> = max (0, </w:t>
      </w:r>
      <m:oMath>
        <m:r>
          <w:rPr>
            <w:rFonts w:ascii="Cambria Math" w:hAnsi="Cambria Math"/>
          </w:rPr>
          <m:t>x</m:t>
        </m:r>
      </m:oMath>
      <w:r w:rsidRPr="00C14F01">
        <w:t>), dapat dikata</w:t>
      </w:r>
      <w:r w:rsidR="00AE093B" w:rsidRPr="00C14F01">
        <w:t>kan bahwa ReLU pada intinya han</w:t>
      </w:r>
      <w:r w:rsidRPr="00C14F01">
        <w:t>y</w:t>
      </w:r>
      <w:r w:rsidR="00AE093B" w:rsidRPr="00C14F01">
        <w:t>a</w:t>
      </w:r>
      <w:r w:rsidRPr="00C14F01">
        <w:t xml:space="preserve"> membuat pembatas pada bilangan nol, artinya apabila </w:t>
      </w:r>
      <m:oMath>
        <m:r>
          <w:rPr>
            <w:rFonts w:ascii="Cambria Math" w:hAnsi="Cambria Math"/>
          </w:rPr>
          <m:t>x</m:t>
        </m:r>
        <m:r>
          <m:rPr>
            <m:sty m:val="p"/>
          </m:rPr>
          <w:rPr>
            <w:rFonts w:ascii="Cambria Math" w:hAnsi="Cambria Math"/>
          </w:rPr>
          <m:t xml:space="preserve"> ≤0</m:t>
        </m:r>
      </m:oMath>
      <w:r w:rsidRPr="00C14F01">
        <w:t xml:space="preserve"> maka </w:t>
      </w:r>
      <m:oMath>
        <m:r>
          <w:rPr>
            <w:rFonts w:ascii="Cambria Math" w:hAnsi="Cambria Math"/>
          </w:rPr>
          <m:t>x=0</m:t>
        </m:r>
      </m:oMath>
      <w:r w:rsidRPr="00C14F01">
        <w:t xml:space="preserve"> dan apabila </w:t>
      </w:r>
      <m:oMath>
        <m:r>
          <w:rPr>
            <w:rFonts w:ascii="Cambria Math" w:hAnsi="Cambria Math"/>
          </w:rPr>
          <m:t>x&gt;0</m:t>
        </m:r>
      </m:oMath>
      <w:r w:rsidRPr="00C14F01">
        <w:t xml:space="preserve"> maka </w:t>
      </w:r>
      <m:oMath>
        <m:r>
          <w:rPr>
            <w:rFonts w:ascii="Cambria Math" w:hAnsi="Cambria Math"/>
          </w:rPr>
          <m:t>x=x</m:t>
        </m:r>
      </m:oMath>
      <w:r w:rsidRPr="00C14F01">
        <w:t xml:space="preserve">. Kelebihan dari fungsi ini adalah mempecepat proses konvergensi yang dilakukan </w:t>
      </w:r>
      <w:r w:rsidRPr="00C14F01">
        <w:rPr>
          <w:i/>
        </w:rPr>
        <w:t>stochastic gradient descent</w:t>
      </w:r>
      <w:r w:rsidRPr="00C14F01">
        <w:t xml:space="preserve"> (SGD) apabila dibandingkan dengan fungsi </w:t>
      </w:r>
      <w:r w:rsidRPr="00C14F01">
        <w:rPr>
          <w:i/>
        </w:rPr>
        <w:t>sigmoid</w:t>
      </w:r>
      <w:r w:rsidRPr="00C14F01">
        <w:t xml:space="preserve"> dan </w:t>
      </w:r>
      <w:r w:rsidRPr="00C14F01">
        <w:rPr>
          <w:i/>
        </w:rPr>
        <w:t>TanH</w:t>
      </w:r>
      <w:r w:rsidRPr="00C14F01">
        <w:t>.</w:t>
      </w:r>
    </w:p>
    <w:p w:rsidR="008A0EAF" w:rsidRPr="00C14F01" w:rsidRDefault="008A0EAF" w:rsidP="008A0EAF">
      <w:pPr>
        <w:pStyle w:val="ListParagraph"/>
        <w:numPr>
          <w:ilvl w:val="3"/>
          <w:numId w:val="11"/>
        </w:numPr>
        <w:ind w:left="426"/>
      </w:pPr>
      <w:r w:rsidRPr="00C14F01">
        <w:t>Fungsi Aktivasi Linear</w:t>
      </w:r>
    </w:p>
    <w:p w:rsidR="008A0EAF" w:rsidRPr="00C14F01" w:rsidRDefault="00F01EC0" w:rsidP="008A0EAF">
      <w:pPr>
        <w:pStyle w:val="ListParagraph"/>
        <w:ind w:left="426"/>
      </w:pPr>
      <w:r w:rsidRPr="00C14F01">
        <w:t xml:space="preserve">Fungsi aktivasi </w:t>
      </w:r>
      <w:r w:rsidRPr="00C14F01">
        <w:rPr>
          <w:i/>
        </w:rPr>
        <w:t>linear</w:t>
      </w:r>
      <w:r w:rsidRPr="00C14F01">
        <w:t xml:space="preserve"> merupakan fungsi yang memiliki nilai </w:t>
      </w:r>
      <w:r w:rsidRPr="00C14F01">
        <w:rPr>
          <w:i/>
        </w:rPr>
        <w:t>output</w:t>
      </w:r>
      <w:r w:rsidRPr="00C14F01">
        <w:t xml:space="preserve"> yang sama dengan nilai i</w:t>
      </w:r>
      <w:r w:rsidRPr="00C14F01">
        <w:rPr>
          <w:i/>
        </w:rPr>
        <w:t>nput</w:t>
      </w:r>
      <w:r w:rsidRPr="00C14F01">
        <w:t>, dan dirumuskan sebagai berikut :</w:t>
      </w:r>
    </w:p>
    <w:p w:rsidR="00F01EC0" w:rsidRPr="00C14F01" w:rsidRDefault="006513EB" w:rsidP="00F70F56">
      <w:pPr>
        <w:pStyle w:val="ListParagraph"/>
        <w:ind w:left="426"/>
        <w:jc w:val="right"/>
      </w:pPr>
      <m:oMath>
        <m:r>
          <w:rPr>
            <w:rFonts w:ascii="Cambria Math" w:hAnsi="Cambria Math"/>
          </w:rPr>
          <m:t>Linear Function;f</m:t>
        </m:r>
        <m:d>
          <m:dPr>
            <m:ctrlPr>
              <w:rPr>
                <w:rFonts w:ascii="Cambria Math" w:hAnsi="Cambria Math"/>
                <w:i/>
              </w:rPr>
            </m:ctrlPr>
          </m:dPr>
          <m:e>
            <m:r>
              <w:rPr>
                <w:rFonts w:ascii="Cambria Math" w:hAnsi="Cambria Math"/>
              </w:rPr>
              <m:t>x</m:t>
            </m:r>
          </m:e>
        </m:d>
        <m:r>
          <w:rPr>
            <w:rFonts w:ascii="Cambria Math" w:hAnsi="Cambria Math"/>
          </w:rPr>
          <m:t>=x</m:t>
        </m:r>
      </m:oMath>
      <w:r w:rsidR="00F70F56" w:rsidRPr="00C14F01">
        <w:t xml:space="preserve">  </w:t>
      </w:r>
      <w:r w:rsidR="00F70F56" w:rsidRPr="00C14F01">
        <w:tab/>
      </w:r>
      <w:r w:rsidR="00F70F56" w:rsidRPr="00C14F01">
        <w:tab/>
      </w:r>
      <w:r w:rsidR="00F70F56" w:rsidRPr="00C14F01">
        <w:tab/>
        <w:t>(2.37)</w:t>
      </w:r>
    </w:p>
    <w:p w:rsidR="006513EB" w:rsidRPr="00C14F01" w:rsidRDefault="006513EB" w:rsidP="008A0EAF">
      <w:pPr>
        <w:pStyle w:val="ListParagraph"/>
        <w:ind w:left="426"/>
      </w:pPr>
      <w:r w:rsidRPr="00C14F01">
        <w:t xml:space="preserve">Hal ini berkaitan dengan, jika sebuah neuron menggunakan fungsi aktivasi </w:t>
      </w:r>
      <w:r w:rsidRPr="00C14F01">
        <w:rPr>
          <w:i/>
        </w:rPr>
        <w:t>linear</w:t>
      </w:r>
      <w:r w:rsidR="00EF6FE5" w:rsidRPr="00C14F01">
        <w:t xml:space="preserve">, maka keluaran dari neuron tersebut adalah </w:t>
      </w:r>
      <w:r w:rsidR="00EF6FE5" w:rsidRPr="00C14F01">
        <w:rPr>
          <w:i/>
        </w:rPr>
        <w:t>weighted sum</w:t>
      </w:r>
      <w:r w:rsidR="00EF6FE5" w:rsidRPr="00C14F01">
        <w:t xml:space="preserve"> dari </w:t>
      </w:r>
      <w:r w:rsidR="00EF6FE5" w:rsidRPr="00C14F01">
        <w:rPr>
          <w:i/>
        </w:rPr>
        <w:t>input</w:t>
      </w:r>
      <w:r w:rsidR="00EF6FE5" w:rsidRPr="00C14F01">
        <w:t xml:space="preserve"> dijumlahkan dengan bias.</w:t>
      </w:r>
    </w:p>
    <w:p w:rsidR="008A0EAF" w:rsidRPr="00C14F01" w:rsidRDefault="00EF6FE5" w:rsidP="00EF6FE5">
      <w:pPr>
        <w:pStyle w:val="ListParagraph"/>
        <w:ind w:left="426"/>
        <w:jc w:val="right"/>
      </w:pPr>
      <w:r w:rsidRPr="00C14F01">
        <w:fldChar w:fldCharType="begin" w:fldLock="1"/>
      </w:r>
      <w:r w:rsidR="00A26C21" w:rsidRPr="00C14F0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308e6d8a-a8fe-4c3b-b1c0-a27e4865ad28"]}],"mendeley":{"formattedCitation":"(Mahyunis, 2022)","plainTextFormattedCitation":"(Mahyunis, 2022)","previouslyFormattedCitation":"(Mahyunis, 2022)"},"properties":{"noteIndex":0},"schema":"https://github.com/citation-style-language/schema/raw/master/csl-citation.json"}</w:instrText>
      </w:r>
      <w:r w:rsidRPr="00C14F01">
        <w:fldChar w:fldCharType="separate"/>
      </w:r>
      <w:r w:rsidRPr="00C14F01">
        <w:rPr>
          <w:noProof/>
        </w:rPr>
        <w:t>(Mahyunis, 2022)</w:t>
      </w:r>
      <w:r w:rsidRPr="00C14F01">
        <w:fldChar w:fldCharType="end"/>
      </w:r>
    </w:p>
    <w:p w:rsidR="00A91A32" w:rsidRPr="00C14F01" w:rsidRDefault="004C59E9" w:rsidP="00AE120F">
      <w:pPr>
        <w:pStyle w:val="Heading2"/>
        <w:numPr>
          <w:ilvl w:val="0"/>
          <w:numId w:val="0"/>
        </w:numPr>
        <w:spacing w:before="240" w:after="0"/>
      </w:pPr>
      <w:bookmarkStart w:id="51" w:name="_Toc140173472"/>
      <w:r w:rsidRPr="00C14F01">
        <w:t xml:space="preserve">2.14 </w:t>
      </w:r>
      <w:r w:rsidR="00A91A32" w:rsidRPr="00C14F01">
        <w:t>Flask</w:t>
      </w:r>
      <w:bookmarkEnd w:id="51"/>
    </w:p>
    <w:p w:rsidR="00E2718F" w:rsidRPr="00C14F01" w:rsidRDefault="00C14F11">
      <w:pPr>
        <w:spacing w:before="0"/>
      </w:pPr>
      <w:r w:rsidRPr="00C14F01">
        <w:t xml:space="preserve">Flask merupakan sebuah </w:t>
      </w:r>
      <w:r w:rsidRPr="00C14F01">
        <w:rPr>
          <w:i/>
        </w:rPr>
        <w:t xml:space="preserve">web </w:t>
      </w:r>
      <w:r w:rsidR="00625947" w:rsidRPr="00C14F01">
        <w:rPr>
          <w:i/>
        </w:rPr>
        <w:t>framework</w:t>
      </w:r>
      <w:r w:rsidRPr="00C14F01">
        <w:rPr>
          <w:i/>
        </w:rPr>
        <w:t xml:space="preserve"> </w:t>
      </w:r>
      <w:r w:rsidRPr="00C14F01">
        <w:t xml:space="preserve">yang diimplementasikan menggunakan bahasa pemrograman Python dan tergolong sebagai salah satu jenis  </w:t>
      </w:r>
      <w:r w:rsidRPr="00C14F01">
        <w:rPr>
          <w:i/>
        </w:rPr>
        <w:t>micro</w:t>
      </w:r>
      <w:r w:rsidR="00625947" w:rsidRPr="00C14F01">
        <w:rPr>
          <w:i/>
        </w:rPr>
        <w:t>framework</w:t>
      </w:r>
      <w:r w:rsidRPr="00C14F01">
        <w:rPr>
          <w:i/>
        </w:rPr>
        <w:t xml:space="preserve">  </w:t>
      </w:r>
      <w:r w:rsidRPr="00C14F01">
        <w:t>dikarenakan tidak memerlukan suatu alat atau pustaka tertentu dalam penggunaannya.</w:t>
      </w:r>
      <w:r w:rsidRPr="00C14F01">
        <w:rPr>
          <w:i/>
        </w:rPr>
        <w:t xml:space="preserve"> </w:t>
      </w:r>
      <w:r w:rsidR="00625947" w:rsidRPr="00C14F01">
        <w:rPr>
          <w:i/>
        </w:rPr>
        <w:t>Framework</w:t>
      </w:r>
      <w:r w:rsidRPr="00C14F01">
        <w:t xml:space="preserve"> yang dipelopori oleh Armin Ronacher ini jauh lebih ringan dan cepat karena dibuat dengan ide menyederhanakan inti </w:t>
      </w:r>
      <w:r w:rsidR="00625947" w:rsidRPr="00C14F01">
        <w:rPr>
          <w:i/>
        </w:rPr>
        <w:t>framework</w:t>
      </w:r>
      <w:r w:rsidRPr="00C14F01">
        <w:t xml:space="preserve">-nya seminimal mungkin. Flask berfungsi sebagai kerangka kerja aplikasi dan tampilan dari suatu web. Dengan menggunakan Flask dan bahasa Python, pengembang dapat membuat sebuah web terstruktur dan dapat mengatur </w:t>
      </w:r>
      <w:r w:rsidRPr="00C14F01">
        <w:rPr>
          <w:i/>
        </w:rPr>
        <w:t xml:space="preserve">behavior </w:t>
      </w:r>
      <w:r w:rsidRPr="00C14F01">
        <w:t xml:space="preserve">suatu </w:t>
      </w:r>
      <w:r w:rsidRPr="00C14F01">
        <w:rPr>
          <w:i/>
        </w:rPr>
        <w:t xml:space="preserve">web </w:t>
      </w:r>
      <w:r w:rsidRPr="00C14F01">
        <w:t xml:space="preserve">dengan lebih mudah </w:t>
      </w:r>
      <w:r w:rsidR="00601E5D" w:rsidRPr="00C14F01">
        <w:fldChar w:fldCharType="begin" w:fldLock="1"/>
      </w:r>
      <w:r w:rsidR="00F2242E" w:rsidRPr="00C14F01">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rsidRPr="00C14F01">
        <w:fldChar w:fldCharType="separate"/>
      </w:r>
      <w:r w:rsidR="00601E5D" w:rsidRPr="00C14F01">
        <w:rPr>
          <w:noProof/>
        </w:rPr>
        <w:t>(Somya, 2018)</w:t>
      </w:r>
      <w:r w:rsidR="00601E5D" w:rsidRPr="00C14F01">
        <w:fldChar w:fldCharType="end"/>
      </w:r>
      <w:r w:rsidR="00601E5D" w:rsidRPr="00C14F01">
        <w:t>.</w:t>
      </w:r>
      <w:r w:rsidR="009B7D35" w:rsidRPr="00C14F01">
        <w:t xml:space="preserve"> </w:t>
      </w:r>
    </w:p>
    <w:p w:rsidR="00E2718F" w:rsidRPr="00C14F01" w:rsidRDefault="00C14F11">
      <w:r w:rsidRPr="00C14F01">
        <w:t xml:space="preserve">Sebagian besar fungsi dan komponen umum seperti validasi form, database, dan sebagainya tidak terpasang secara default pada Flask dikarenakan fungsi dan </w:t>
      </w:r>
      <w:r w:rsidRPr="00C14F01">
        <w:lastRenderedPageBreak/>
        <w:t>komponen-komponennya sudah dapat menggunakan ekstensi yang membuat fitur dan komponen-komponen tersebut seakan diimplementasikan oleh flask sendiri.</w:t>
      </w:r>
    </w:p>
    <w:p w:rsidR="00E2718F" w:rsidRPr="00C14F01" w:rsidRDefault="00C14F11">
      <w:pPr>
        <w:spacing w:before="0"/>
      </w:pPr>
      <w:r w:rsidRPr="00C14F01">
        <w:t xml:space="preserve">Tahapan singkat mengenai pembuatan </w:t>
      </w:r>
      <w:r w:rsidRPr="00C14F01">
        <w:rPr>
          <w:i/>
        </w:rPr>
        <w:t>website</w:t>
      </w:r>
      <w:r w:rsidRPr="00C14F01">
        <w:t xml:space="preserve"> sederhana menggunakan </w:t>
      </w:r>
      <w:r w:rsidRPr="00C14F01">
        <w:rPr>
          <w:i/>
        </w:rPr>
        <w:t>flask</w:t>
      </w:r>
      <w:r w:rsidRPr="00C14F01">
        <w:t xml:space="preserve"> : </w:t>
      </w:r>
    </w:p>
    <w:p w:rsidR="00E2718F" w:rsidRPr="00C14F01" w:rsidRDefault="00C14F11" w:rsidP="00F95899">
      <w:pPr>
        <w:numPr>
          <w:ilvl w:val="0"/>
          <w:numId w:val="5"/>
        </w:numPr>
        <w:pBdr>
          <w:top w:val="nil"/>
          <w:left w:val="nil"/>
          <w:bottom w:val="nil"/>
          <w:right w:val="nil"/>
          <w:between w:val="nil"/>
        </w:pBdr>
        <w:spacing w:before="0"/>
        <w:ind w:left="360"/>
        <w:jc w:val="left"/>
      </w:pPr>
      <w:r w:rsidRPr="00C14F01">
        <w:rPr>
          <w:color w:val="000000"/>
        </w:rPr>
        <w:t xml:space="preserve">Melakukan instalasi </w:t>
      </w:r>
      <w:r w:rsidRPr="00C14F01">
        <w:rPr>
          <w:i/>
          <w:color w:val="000000"/>
        </w:rPr>
        <w:t>python.</w:t>
      </w:r>
    </w:p>
    <w:p w:rsidR="00E2718F" w:rsidRPr="00C14F01" w:rsidRDefault="00C14F11" w:rsidP="00F95899">
      <w:pPr>
        <w:numPr>
          <w:ilvl w:val="0"/>
          <w:numId w:val="5"/>
        </w:numPr>
        <w:spacing w:before="0"/>
        <w:ind w:left="360"/>
        <w:jc w:val="left"/>
      </w:pPr>
      <w:r w:rsidRPr="00C14F01">
        <w:t xml:space="preserve">Melakukan </w:t>
      </w:r>
      <w:r w:rsidRPr="00C14F01">
        <w:rPr>
          <w:i/>
        </w:rPr>
        <w:t>setting Environment</w:t>
      </w:r>
      <w:r w:rsidRPr="00C14F01">
        <w:t xml:space="preserve"> atau yang sering disebut dengan mengatur</w:t>
      </w:r>
      <w:r w:rsidRPr="00C14F01">
        <w:rPr>
          <w:i/>
        </w:rPr>
        <w:t xml:space="preserve"> virtual environment</w:t>
      </w:r>
      <w:r w:rsidRPr="00C14F01">
        <w:t xml:space="preserve"> secara sederhana.</w:t>
      </w:r>
    </w:p>
    <w:p w:rsidR="00E2718F" w:rsidRPr="00C14F01" w:rsidRDefault="00C14F11" w:rsidP="00F95899">
      <w:pPr>
        <w:numPr>
          <w:ilvl w:val="0"/>
          <w:numId w:val="5"/>
        </w:numPr>
        <w:spacing w:before="0"/>
        <w:ind w:left="360"/>
        <w:jc w:val="left"/>
      </w:pPr>
      <w:r w:rsidRPr="00C14F01">
        <w:t xml:space="preserve">Melakukan </w:t>
      </w:r>
      <w:r w:rsidRPr="00C14F01">
        <w:rPr>
          <w:i/>
        </w:rPr>
        <w:t>instalasi</w:t>
      </w:r>
      <w:r w:rsidRPr="00C14F01">
        <w:t xml:space="preserve"> </w:t>
      </w:r>
      <w:r w:rsidRPr="00C14F01">
        <w:rPr>
          <w:i/>
        </w:rPr>
        <w:t>flask</w:t>
      </w:r>
      <w:r w:rsidRPr="00C14F01">
        <w:t xml:space="preserve"> melalui pip pada </w:t>
      </w:r>
      <w:r w:rsidRPr="00C14F01">
        <w:rPr>
          <w:i/>
        </w:rPr>
        <w:t>command prompt</w:t>
      </w:r>
      <w:r w:rsidRPr="00C14F01">
        <w:t>.</w:t>
      </w:r>
    </w:p>
    <w:p w:rsidR="00E2718F" w:rsidRPr="00C14F01" w:rsidRDefault="00C14F11" w:rsidP="00F95899">
      <w:pPr>
        <w:numPr>
          <w:ilvl w:val="0"/>
          <w:numId w:val="5"/>
        </w:numPr>
        <w:spacing w:before="0"/>
        <w:ind w:left="360"/>
        <w:jc w:val="left"/>
      </w:pPr>
      <w:r w:rsidRPr="00C14F01">
        <w:t xml:space="preserve">Membuat </w:t>
      </w:r>
      <w:r w:rsidRPr="00C14F01">
        <w:rPr>
          <w:i/>
        </w:rPr>
        <w:t>code server</w:t>
      </w:r>
      <w:r w:rsidRPr="00C14F01">
        <w:t xml:space="preserve"> </w:t>
      </w:r>
    </w:p>
    <w:p w:rsidR="005D6711" w:rsidRPr="00C14F01" w:rsidRDefault="00C14F11" w:rsidP="00F95899">
      <w:pPr>
        <w:numPr>
          <w:ilvl w:val="0"/>
          <w:numId w:val="5"/>
        </w:numPr>
        <w:spacing w:before="0"/>
        <w:ind w:left="360"/>
        <w:jc w:val="left"/>
        <w:rPr>
          <w:i/>
        </w:rPr>
        <w:sectPr w:rsidR="005D6711" w:rsidRPr="00C14F01" w:rsidSect="00C94826">
          <w:footerReference w:type="default" r:id="rId29"/>
          <w:footerReference w:type="first" r:id="rId30"/>
          <w:pgSz w:w="11909" w:h="16834"/>
          <w:pgMar w:top="1700" w:right="1700" w:bottom="1700" w:left="2296" w:header="851" w:footer="1418" w:gutter="0"/>
          <w:cols w:space="720"/>
          <w:titlePg/>
        </w:sectPr>
      </w:pPr>
      <w:bookmarkStart w:id="52" w:name="_heading=h.r474iyilqyby" w:colFirst="0" w:colLast="0"/>
      <w:bookmarkEnd w:id="52"/>
      <w:r w:rsidRPr="00C14F01">
        <w:t xml:space="preserve">Membuka URL hasil </w:t>
      </w:r>
      <w:r w:rsidRPr="00C14F01">
        <w:rPr>
          <w:i/>
        </w:rPr>
        <w:t>coding.</w:t>
      </w:r>
    </w:p>
    <w:p w:rsidR="00E2718F" w:rsidRPr="00C14F01" w:rsidRDefault="00C14F11" w:rsidP="00601E5D">
      <w:pPr>
        <w:pStyle w:val="Heading1"/>
        <w:numPr>
          <w:ilvl w:val="0"/>
          <w:numId w:val="0"/>
        </w:numPr>
      </w:pPr>
      <w:bookmarkStart w:id="53" w:name="_Toc140173473"/>
      <w:r w:rsidRPr="00C14F01">
        <w:lastRenderedPageBreak/>
        <w:t>BAB 3</w:t>
      </w:r>
      <w:r w:rsidRPr="00C14F01">
        <w:br/>
        <w:t>ANALISIS</w:t>
      </w:r>
      <w:bookmarkEnd w:id="53"/>
    </w:p>
    <w:p w:rsidR="000C7242" w:rsidRPr="00C14F01" w:rsidRDefault="000C7242" w:rsidP="000C7242">
      <w:r w:rsidRPr="00C14F01">
        <w:t>Pada bab ini akan dijelaskan mengenai analisis dan perancangan yang akan dilaksanakan dalam pengerjaan penelitian Tugas Akhir ini.</w:t>
      </w:r>
    </w:p>
    <w:p w:rsidR="000C7242" w:rsidRPr="00C14F01" w:rsidRDefault="000C7242" w:rsidP="00850A16">
      <w:pPr>
        <w:pStyle w:val="Heading2"/>
        <w:numPr>
          <w:ilvl w:val="0"/>
          <w:numId w:val="0"/>
        </w:numPr>
        <w:spacing w:before="240" w:after="0"/>
      </w:pPr>
      <w:bookmarkStart w:id="54" w:name="_Toc140173474"/>
      <w:r w:rsidRPr="00C14F01">
        <w:t>3.1   Analisis Domain</w:t>
      </w:r>
      <w:bookmarkEnd w:id="54"/>
    </w:p>
    <w:p w:rsidR="000C7242" w:rsidRPr="00C14F01" w:rsidRDefault="00AE093B" w:rsidP="000C7242">
      <w:pPr>
        <w:spacing w:before="0"/>
      </w:pPr>
      <w:r w:rsidRPr="00C14F01">
        <w:t>Penel</w:t>
      </w:r>
      <w:r w:rsidR="000C7242" w:rsidRPr="00C14F01">
        <w:t xml:space="preserve">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sidR="000C7242" w:rsidRPr="00C14F01">
        <w:rPr>
          <w:i/>
        </w:rPr>
        <w:t>Machine Learning</w:t>
      </w:r>
      <w:r w:rsidR="000C7242" w:rsidRPr="00C14F01">
        <w:t xml:space="preserve"> untuk mempelajari data yang ada.</w:t>
      </w:r>
    </w:p>
    <w:p w:rsidR="000C7242" w:rsidRPr="00C14F01" w:rsidRDefault="00197C9B" w:rsidP="000C7242">
      <w:r w:rsidRPr="00C14F01">
        <w:t xml:space="preserve">Algoritma </w:t>
      </w:r>
      <w:r w:rsidRPr="00C14F01">
        <w:rPr>
          <w:i/>
        </w:rPr>
        <w:t xml:space="preserve">Machine Learning </w:t>
      </w:r>
      <w:r w:rsidRPr="00C14F01">
        <w:t xml:space="preserve">yang digunakan dalam penelitian ini ada dua yaitu, algoritma </w:t>
      </w:r>
      <w:r w:rsidRPr="00C14F01">
        <w:rPr>
          <w:i/>
        </w:rPr>
        <w:t>Support Vector Regression</w:t>
      </w:r>
      <w:r w:rsidRPr="00C14F01">
        <w:t xml:space="preserve"> (SVR) dan algoritma </w:t>
      </w:r>
      <w:r w:rsidRPr="00C14F01">
        <w:rPr>
          <w:i/>
        </w:rPr>
        <w:t>Artificial Neural Network</w:t>
      </w:r>
      <w:r w:rsidRPr="00C14F01">
        <w:t xml:space="preserve"> (ANN). Kedua algoritma ini akan digunakan untuk melakukan prediksi dengan tujuan untuk melihat bentuk algoritma yang dapat mempelajari bentuk data yang diberikan. Bentuk data yang akan digunakan pada penelitian ini adalah bentuk data </w:t>
      </w:r>
      <w:r w:rsidRPr="00C14F01">
        <w:rPr>
          <w:i/>
        </w:rPr>
        <w:t>time series</w:t>
      </w:r>
      <w:r w:rsidRPr="00C14F01">
        <w:t xml:space="preserve">, dimana kedua model algoritma akan mempelajari pola </w:t>
      </w:r>
      <w:r w:rsidR="00BD33FF" w:rsidRPr="00C14F01">
        <w:t>jumlah pendaftar dari tahun sebelumnya dan meramalkan berdasarkan pola tersebut.</w:t>
      </w:r>
      <w:r w:rsidR="00850A16" w:rsidRPr="00C14F01">
        <w:t xml:space="preserve"> Pembagian data dilakukan dengan menggunakan metode </w:t>
      </w:r>
      <w:r w:rsidR="00850A16" w:rsidRPr="00C14F01">
        <w:rPr>
          <w:i/>
        </w:rPr>
        <w:t>K-Fold Cross-Validation</w:t>
      </w:r>
      <w:r w:rsidR="00850A16" w:rsidRPr="00C14F01">
        <w:t xml:space="preserve"> untuk menemukan jumlah perbandingan </w:t>
      </w:r>
      <w:r w:rsidR="00850A16" w:rsidRPr="00C14F01">
        <w:rPr>
          <w:i/>
        </w:rPr>
        <w:t xml:space="preserve">train set </w:t>
      </w:r>
      <w:r w:rsidR="00850A16" w:rsidRPr="00C14F01">
        <w:t xml:space="preserve">dan </w:t>
      </w:r>
      <w:r w:rsidR="00850A16" w:rsidRPr="00C14F01">
        <w:rPr>
          <w:i/>
        </w:rPr>
        <w:t>test set</w:t>
      </w:r>
      <w:r w:rsidR="00850A16" w:rsidRPr="00C14F01">
        <w:t xml:space="preserve"> yang paling optimal untuk kedua algoritma. Setelah dilakukan pembentukan model dengan algoritma-algoritma tersebut, akan dilakukan perbandingan hasil berdasarkan nilai RMSE terkecil</w:t>
      </w:r>
      <w:r w:rsidR="006A1580" w:rsidRPr="00C14F01">
        <w:t xml:space="preserve"> dan menentukan model algoritma yang terbaik berdasarkan nilai RMSE tersebut.</w:t>
      </w:r>
    </w:p>
    <w:p w:rsidR="00E2718F" w:rsidRPr="00C14F01" w:rsidRDefault="000C7242" w:rsidP="00850A16">
      <w:pPr>
        <w:pStyle w:val="Heading2"/>
        <w:numPr>
          <w:ilvl w:val="0"/>
          <w:numId w:val="0"/>
        </w:numPr>
        <w:spacing w:before="240" w:after="0"/>
      </w:pPr>
      <w:bookmarkStart w:id="55" w:name="_Toc140173475"/>
      <w:r w:rsidRPr="00C14F01">
        <w:t>3.2</w:t>
      </w:r>
      <w:r w:rsidR="00C14F11" w:rsidRPr="00C14F01">
        <w:t xml:space="preserve">   Analisis Data</w:t>
      </w:r>
      <w:bookmarkEnd w:id="55"/>
    </w:p>
    <w:p w:rsidR="00E2718F" w:rsidRPr="00C14F01" w:rsidRDefault="00C14F11">
      <w:pPr>
        <w:spacing w:before="0"/>
      </w:pPr>
      <w:r w:rsidRPr="00C14F01">
        <w:t xml:space="preserve">Pada subbab ini akan menjelaskan tentang data yang akan digunakan untuk mengetahui prediksi jumlah pendaftar calon mahasiswa baru. Data yang </w:t>
      </w:r>
      <w:r w:rsidRPr="00C14F01">
        <w:lastRenderedPageBreak/>
        <w:t xml:space="preserve">digunakan untuk memprediksi jumlah pendaftar merupakan data pendaftar calon mahasiswa baru yang diolah menjadi dataset yang dapat digunakan untuk pemodelan algoritma. </w:t>
      </w:r>
      <w:r w:rsidR="006A1580" w:rsidRPr="00C14F01">
        <w:t>Adapun sumber data dan keterangan lain dari data akan dijelaskan pada subbab berikut ini.</w:t>
      </w:r>
    </w:p>
    <w:p w:rsidR="00E2718F" w:rsidRPr="00C14F01" w:rsidRDefault="006A1580" w:rsidP="00601E5D">
      <w:pPr>
        <w:pStyle w:val="Heading3"/>
        <w:numPr>
          <w:ilvl w:val="0"/>
          <w:numId w:val="0"/>
        </w:numPr>
        <w:spacing w:after="0"/>
      </w:pPr>
      <w:bookmarkStart w:id="56" w:name="_3.1.1__Sumber"/>
      <w:bookmarkStart w:id="57" w:name="_Toc140173476"/>
      <w:bookmarkEnd w:id="56"/>
      <w:r w:rsidRPr="00C14F01">
        <w:t>3.2</w:t>
      </w:r>
      <w:r w:rsidR="00C14F11" w:rsidRPr="00C14F01">
        <w:t>.1  Sumber Data</w:t>
      </w:r>
      <w:bookmarkEnd w:id="57"/>
    </w:p>
    <w:p w:rsidR="00441D30" w:rsidRPr="00C14F01" w:rsidRDefault="00C14F11" w:rsidP="008079DE">
      <w:pPr>
        <w:spacing w:before="0"/>
        <w:rPr>
          <w:b/>
          <w:color w:val="000000"/>
          <w:sz w:val="20"/>
          <w:szCs w:val="20"/>
        </w:rPr>
      </w:pPr>
      <w:r w:rsidRPr="00C14F01">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C14F01" w:rsidRDefault="008079DE" w:rsidP="008079DE">
      <w:pPr>
        <w:pStyle w:val="Caption"/>
        <w:keepNext/>
        <w:rPr>
          <w:sz w:val="20"/>
          <w:szCs w:val="20"/>
        </w:rPr>
      </w:pPr>
      <w:bookmarkStart w:id="58" w:name="_Toc138695419"/>
      <w:bookmarkStart w:id="59" w:name="_Toc140173552"/>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w:t>
      </w:r>
      <w:r w:rsidRPr="00C14F01">
        <w:rPr>
          <w:sz w:val="20"/>
          <w:szCs w:val="20"/>
        </w:rPr>
        <w:fldChar w:fldCharType="end"/>
      </w:r>
      <w:r w:rsidRPr="00C14F01">
        <w:rPr>
          <w:sz w:val="20"/>
          <w:szCs w:val="20"/>
        </w:rPr>
        <w:t xml:space="preserve"> Informasi yang diperoleh dari BAAK IT Del</w:t>
      </w:r>
      <w:bookmarkEnd w:id="58"/>
      <w:bookmarkEnd w:id="59"/>
    </w:p>
    <w:tbl>
      <w:tblPr>
        <w:tblStyle w:val="affffff6"/>
        <w:tblW w:w="7740"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122"/>
      </w:tblGrid>
      <w:tr w:rsidR="00E2718F" w:rsidRPr="00C14F01" w:rsidTr="00F95899">
        <w:tc>
          <w:tcPr>
            <w:tcW w:w="1773" w:type="dxa"/>
            <w:shd w:val="clear" w:color="auto" w:fill="auto"/>
          </w:tcPr>
          <w:p w:rsidR="00E2718F" w:rsidRPr="00C14F01" w:rsidRDefault="00C14F11">
            <w:pPr>
              <w:spacing w:before="0"/>
              <w:jc w:val="center"/>
              <w:rPr>
                <w:b/>
                <w:sz w:val="22"/>
              </w:rPr>
            </w:pPr>
            <w:r w:rsidRPr="00C14F01">
              <w:rPr>
                <w:b/>
                <w:sz w:val="22"/>
              </w:rPr>
              <w:t>Variabel</w:t>
            </w:r>
          </w:p>
        </w:tc>
        <w:tc>
          <w:tcPr>
            <w:tcW w:w="1845" w:type="dxa"/>
            <w:shd w:val="clear" w:color="auto" w:fill="auto"/>
          </w:tcPr>
          <w:p w:rsidR="00E2718F" w:rsidRPr="00C14F01" w:rsidRDefault="00C14F11">
            <w:pPr>
              <w:spacing w:before="0"/>
              <w:jc w:val="center"/>
              <w:rPr>
                <w:b/>
                <w:sz w:val="22"/>
              </w:rPr>
            </w:pPr>
            <w:r w:rsidRPr="00C14F01">
              <w:rPr>
                <w:b/>
                <w:sz w:val="22"/>
              </w:rPr>
              <w:t>Type data</w:t>
            </w:r>
          </w:p>
        </w:tc>
        <w:tc>
          <w:tcPr>
            <w:tcW w:w="4122" w:type="dxa"/>
            <w:shd w:val="clear" w:color="auto" w:fill="auto"/>
          </w:tcPr>
          <w:p w:rsidR="00E2718F" w:rsidRPr="00C14F01" w:rsidRDefault="00C14F11">
            <w:pPr>
              <w:spacing w:before="0"/>
              <w:jc w:val="center"/>
              <w:rPr>
                <w:b/>
                <w:sz w:val="22"/>
              </w:rPr>
            </w:pPr>
            <w:r w:rsidRPr="00C14F01">
              <w:rPr>
                <w:b/>
                <w:sz w:val="22"/>
              </w:rPr>
              <w:t>Deskripsi</w:t>
            </w:r>
          </w:p>
        </w:tc>
      </w:tr>
      <w:tr w:rsidR="00E2718F" w:rsidRPr="00C14F01" w:rsidTr="00F95899">
        <w:tc>
          <w:tcPr>
            <w:tcW w:w="1773" w:type="dxa"/>
            <w:shd w:val="clear" w:color="auto" w:fill="auto"/>
          </w:tcPr>
          <w:p w:rsidR="00E2718F" w:rsidRPr="00C14F01" w:rsidRDefault="00C14F11">
            <w:pPr>
              <w:spacing w:before="0"/>
              <w:jc w:val="left"/>
              <w:rPr>
                <w:sz w:val="22"/>
              </w:rPr>
            </w:pPr>
            <w:r w:rsidRPr="00C14F01">
              <w:rPr>
                <w:sz w:val="22"/>
              </w:rPr>
              <w:t>No Pendaftar</w:t>
            </w:r>
          </w:p>
        </w:tc>
        <w:tc>
          <w:tcPr>
            <w:tcW w:w="1845" w:type="dxa"/>
            <w:shd w:val="clear" w:color="auto" w:fill="auto"/>
          </w:tcPr>
          <w:p w:rsidR="00E2718F" w:rsidRPr="00C14F01" w:rsidRDefault="00C14F11">
            <w:pPr>
              <w:spacing w:before="0"/>
              <w:rPr>
                <w:i/>
                <w:sz w:val="22"/>
              </w:rPr>
            </w:pPr>
            <w:r w:rsidRPr="00C14F01">
              <w:rPr>
                <w:i/>
                <w:sz w:val="22"/>
              </w:rPr>
              <w:t>Integer</w:t>
            </w:r>
          </w:p>
        </w:tc>
        <w:tc>
          <w:tcPr>
            <w:tcW w:w="4122" w:type="dxa"/>
            <w:shd w:val="clear" w:color="auto" w:fill="auto"/>
          </w:tcPr>
          <w:p w:rsidR="00E2718F" w:rsidRPr="00C14F01" w:rsidRDefault="00C14F11">
            <w:pPr>
              <w:spacing w:before="0"/>
              <w:rPr>
                <w:sz w:val="22"/>
              </w:rPr>
            </w:pPr>
            <w:r w:rsidRPr="00C14F01">
              <w:rPr>
                <w:sz w:val="22"/>
              </w:rPr>
              <w:t>No peserta pendaftar calon mahasiswa baru</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Nama Siswa</w:t>
            </w:r>
          </w:p>
        </w:tc>
        <w:tc>
          <w:tcPr>
            <w:tcW w:w="1845" w:type="dxa"/>
            <w:shd w:val="clear" w:color="auto" w:fill="auto"/>
          </w:tcPr>
          <w:p w:rsidR="00E2718F" w:rsidRPr="00C14F01" w:rsidRDefault="00C14F11">
            <w:pPr>
              <w:spacing w:before="0"/>
              <w:rPr>
                <w:i/>
                <w:sz w:val="22"/>
              </w:rPr>
            </w:pPr>
            <w:r w:rsidRPr="00C14F01">
              <w:rPr>
                <w:i/>
                <w:sz w:val="22"/>
              </w:rPr>
              <w:t>String</w:t>
            </w:r>
          </w:p>
        </w:tc>
        <w:tc>
          <w:tcPr>
            <w:tcW w:w="4122" w:type="dxa"/>
            <w:shd w:val="clear" w:color="auto" w:fill="auto"/>
          </w:tcPr>
          <w:p w:rsidR="00E2718F" w:rsidRPr="00C14F01" w:rsidRDefault="00C14F11">
            <w:pPr>
              <w:spacing w:before="0"/>
              <w:rPr>
                <w:sz w:val="22"/>
              </w:rPr>
            </w:pPr>
            <w:r w:rsidRPr="00C14F01">
              <w:rPr>
                <w:sz w:val="22"/>
              </w:rPr>
              <w:t>Nama peserta calon mahasiswa baru</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Asal Sekolah</w:t>
            </w:r>
          </w:p>
        </w:tc>
        <w:tc>
          <w:tcPr>
            <w:tcW w:w="1845" w:type="dxa"/>
            <w:shd w:val="clear" w:color="auto" w:fill="auto"/>
          </w:tcPr>
          <w:p w:rsidR="00E2718F" w:rsidRPr="00C14F01" w:rsidRDefault="00C14F11">
            <w:pPr>
              <w:spacing w:before="0"/>
              <w:rPr>
                <w:i/>
                <w:sz w:val="22"/>
              </w:rPr>
            </w:pPr>
            <w:r w:rsidRPr="00C14F01">
              <w:rPr>
                <w:i/>
                <w:sz w:val="22"/>
              </w:rPr>
              <w:t>String</w:t>
            </w:r>
          </w:p>
        </w:tc>
        <w:tc>
          <w:tcPr>
            <w:tcW w:w="4122" w:type="dxa"/>
            <w:shd w:val="clear" w:color="auto" w:fill="auto"/>
          </w:tcPr>
          <w:p w:rsidR="00E2718F" w:rsidRPr="00C14F01" w:rsidRDefault="00C14F11">
            <w:pPr>
              <w:spacing w:before="0"/>
              <w:rPr>
                <w:sz w:val="22"/>
              </w:rPr>
            </w:pPr>
            <w:r w:rsidRPr="00C14F01">
              <w:rPr>
                <w:sz w:val="22"/>
              </w:rPr>
              <w:t>Sekolah asal peserta pendaftar calon mahasiswa baru</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Pilihan I</w:t>
            </w:r>
          </w:p>
        </w:tc>
        <w:tc>
          <w:tcPr>
            <w:tcW w:w="1845" w:type="dxa"/>
            <w:shd w:val="clear" w:color="auto" w:fill="auto"/>
          </w:tcPr>
          <w:p w:rsidR="00E2718F" w:rsidRPr="00C14F01" w:rsidRDefault="00C14F11">
            <w:pPr>
              <w:spacing w:before="0"/>
              <w:rPr>
                <w:i/>
                <w:sz w:val="22"/>
              </w:rPr>
            </w:pPr>
            <w:r w:rsidRPr="00C14F01">
              <w:rPr>
                <w:i/>
                <w:sz w:val="22"/>
              </w:rPr>
              <w:t>Categorical</w:t>
            </w:r>
          </w:p>
        </w:tc>
        <w:tc>
          <w:tcPr>
            <w:tcW w:w="4122" w:type="dxa"/>
            <w:shd w:val="clear" w:color="auto" w:fill="auto"/>
          </w:tcPr>
          <w:p w:rsidR="00E2718F" w:rsidRPr="00C14F01" w:rsidRDefault="00C14F11">
            <w:pPr>
              <w:spacing w:before="0"/>
              <w:rPr>
                <w:sz w:val="22"/>
              </w:rPr>
            </w:pPr>
            <w:r w:rsidRPr="00C14F01">
              <w:rPr>
                <w:sz w:val="22"/>
              </w:rPr>
              <w:t>Jurusan pilihan pertama calon peserta</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Pilihan II</w:t>
            </w:r>
          </w:p>
        </w:tc>
        <w:tc>
          <w:tcPr>
            <w:tcW w:w="1845" w:type="dxa"/>
            <w:shd w:val="clear" w:color="auto" w:fill="auto"/>
          </w:tcPr>
          <w:p w:rsidR="00E2718F" w:rsidRPr="00C14F01" w:rsidRDefault="00C14F11">
            <w:pPr>
              <w:spacing w:before="0"/>
              <w:rPr>
                <w:i/>
                <w:sz w:val="22"/>
              </w:rPr>
            </w:pPr>
            <w:r w:rsidRPr="00C14F01">
              <w:rPr>
                <w:i/>
                <w:sz w:val="22"/>
              </w:rPr>
              <w:t>Categorical</w:t>
            </w:r>
          </w:p>
        </w:tc>
        <w:tc>
          <w:tcPr>
            <w:tcW w:w="4122" w:type="dxa"/>
            <w:shd w:val="clear" w:color="auto" w:fill="auto"/>
          </w:tcPr>
          <w:p w:rsidR="00E2718F" w:rsidRPr="00C14F01" w:rsidRDefault="00C14F11">
            <w:pPr>
              <w:spacing w:before="0"/>
              <w:rPr>
                <w:sz w:val="22"/>
              </w:rPr>
            </w:pPr>
            <w:r w:rsidRPr="00C14F01">
              <w:rPr>
                <w:sz w:val="22"/>
              </w:rPr>
              <w:t>Jurusan pilihan kedua calon peserta</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Jenis Kelamin</w:t>
            </w:r>
          </w:p>
        </w:tc>
        <w:tc>
          <w:tcPr>
            <w:tcW w:w="1845" w:type="dxa"/>
            <w:shd w:val="clear" w:color="auto" w:fill="auto"/>
          </w:tcPr>
          <w:p w:rsidR="00E2718F" w:rsidRPr="00C14F01" w:rsidRDefault="00C14F11">
            <w:pPr>
              <w:spacing w:before="0"/>
              <w:rPr>
                <w:i/>
                <w:sz w:val="22"/>
              </w:rPr>
            </w:pPr>
            <w:r w:rsidRPr="00C14F01">
              <w:rPr>
                <w:i/>
                <w:sz w:val="22"/>
              </w:rPr>
              <w:t>Categorical</w:t>
            </w:r>
          </w:p>
        </w:tc>
        <w:tc>
          <w:tcPr>
            <w:tcW w:w="4122" w:type="dxa"/>
            <w:shd w:val="clear" w:color="auto" w:fill="auto"/>
          </w:tcPr>
          <w:p w:rsidR="00E2718F" w:rsidRPr="00C14F01" w:rsidRDefault="00C14F11">
            <w:pPr>
              <w:spacing w:before="0"/>
              <w:rPr>
                <w:sz w:val="22"/>
              </w:rPr>
            </w:pPr>
            <w:r w:rsidRPr="00C14F01">
              <w:rPr>
                <w:sz w:val="22"/>
              </w:rPr>
              <w:t>Jenis kelamin pendaftar calon mahasiswa baru</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No Telepon</w:t>
            </w:r>
          </w:p>
        </w:tc>
        <w:tc>
          <w:tcPr>
            <w:tcW w:w="1845" w:type="dxa"/>
            <w:shd w:val="clear" w:color="auto" w:fill="auto"/>
          </w:tcPr>
          <w:p w:rsidR="00E2718F" w:rsidRPr="00C14F01" w:rsidRDefault="00C14F11">
            <w:pPr>
              <w:spacing w:before="0"/>
              <w:rPr>
                <w:i/>
                <w:sz w:val="22"/>
              </w:rPr>
            </w:pPr>
            <w:r w:rsidRPr="00C14F01">
              <w:rPr>
                <w:i/>
                <w:sz w:val="22"/>
              </w:rPr>
              <w:t>Integer</w:t>
            </w:r>
          </w:p>
        </w:tc>
        <w:tc>
          <w:tcPr>
            <w:tcW w:w="4122" w:type="dxa"/>
            <w:shd w:val="clear" w:color="auto" w:fill="auto"/>
          </w:tcPr>
          <w:p w:rsidR="00E2718F" w:rsidRPr="00C14F01" w:rsidRDefault="00C14F11">
            <w:pPr>
              <w:keepNext/>
              <w:spacing w:before="0"/>
              <w:rPr>
                <w:sz w:val="22"/>
              </w:rPr>
            </w:pPr>
            <w:r w:rsidRPr="00C14F01">
              <w:rPr>
                <w:sz w:val="22"/>
              </w:rPr>
              <w:t>Nomor telepon dari peserta calon mahasiswa baru</w:t>
            </w:r>
          </w:p>
        </w:tc>
      </w:tr>
    </w:tbl>
    <w:p w:rsidR="00E2718F" w:rsidRPr="00C14F01" w:rsidRDefault="006A1580" w:rsidP="00601E5D">
      <w:pPr>
        <w:pStyle w:val="Heading3"/>
        <w:numPr>
          <w:ilvl w:val="0"/>
          <w:numId w:val="0"/>
        </w:numPr>
        <w:spacing w:after="0"/>
      </w:pPr>
      <w:bookmarkStart w:id="60" w:name="_Toc140173477"/>
      <w:r w:rsidRPr="00C14F01">
        <w:lastRenderedPageBreak/>
        <w:t>3.2</w:t>
      </w:r>
      <w:r w:rsidR="00C14F11" w:rsidRPr="00C14F01">
        <w:t>.2  Seleksi Data</w:t>
      </w:r>
      <w:bookmarkEnd w:id="60"/>
    </w:p>
    <w:p w:rsidR="006A1580" w:rsidRPr="00C14F01" w:rsidRDefault="00C14F11">
      <w:pPr>
        <w:spacing w:before="0"/>
      </w:pPr>
      <w:r w:rsidRPr="00C14F01">
        <w:t xml:space="preserve">Dalam penelitian ini </w:t>
      </w:r>
      <w:r w:rsidR="004012EE" w:rsidRPr="00C14F01">
        <w:t>akan dilakukan penyeleksian data</w:t>
      </w:r>
      <w:r w:rsidRPr="00C14F01">
        <w:t xml:space="preserve"> yang akan digunakan dalam prediksi. </w:t>
      </w:r>
      <w:r w:rsidR="004012EE" w:rsidRPr="00C14F01">
        <w:t xml:space="preserve">Seleksi data ini dilakukan untuk membentuk dataset yang akan digunakan dalam membentuk model dan prediksi. </w:t>
      </w:r>
      <w:r w:rsidR="006A1580" w:rsidRPr="00C14F01">
        <w:t>Berdasarkan data pendaftar yang telah diterima, data yang digunakan adalah tahun pendaftar dan data asal sekolah peserta</w:t>
      </w:r>
      <w:r w:rsidR="00A95193" w:rsidRPr="00C14F01">
        <w:t>.</w:t>
      </w:r>
      <w:r w:rsidR="004012EE" w:rsidRPr="00C14F01">
        <w:t xml:space="preserve"> </w:t>
      </w:r>
    </w:p>
    <w:p w:rsidR="00E2718F" w:rsidRPr="00C14F01" w:rsidRDefault="004012EE" w:rsidP="00601E5D">
      <w:pPr>
        <w:pStyle w:val="Heading2"/>
        <w:numPr>
          <w:ilvl w:val="0"/>
          <w:numId w:val="0"/>
        </w:numPr>
        <w:spacing w:before="240" w:after="0"/>
      </w:pPr>
      <w:bookmarkStart w:id="61" w:name="_3.2__Preprocessing"/>
      <w:bookmarkStart w:id="62" w:name="_Toc140173478"/>
      <w:bookmarkEnd w:id="61"/>
      <w:r w:rsidRPr="00C14F01">
        <w:t>3.3</w:t>
      </w:r>
      <w:r w:rsidR="00C14F11" w:rsidRPr="00C14F01">
        <w:t xml:space="preserve">  </w:t>
      </w:r>
      <w:r w:rsidR="00DE1E27" w:rsidRPr="00C14F01">
        <w:t xml:space="preserve">Data </w:t>
      </w:r>
      <w:r w:rsidR="0093425D" w:rsidRPr="00C14F01">
        <w:rPr>
          <w:i/>
        </w:rPr>
        <w:t>Preprocessing</w:t>
      </w:r>
      <w:bookmarkEnd w:id="62"/>
    </w:p>
    <w:p w:rsidR="00E2718F" w:rsidRPr="00C14F01" w:rsidRDefault="00DE1E27">
      <w:pPr>
        <w:spacing w:before="0"/>
      </w:pPr>
      <w:r w:rsidRPr="00C14F01">
        <w:rPr>
          <w:i/>
        </w:rPr>
        <w:t xml:space="preserve">Data </w:t>
      </w:r>
      <w:r w:rsidR="0093425D" w:rsidRPr="00C14F01">
        <w:rPr>
          <w:i/>
        </w:rPr>
        <w:t>preprocessing</w:t>
      </w:r>
      <w:r w:rsidR="00C14F11" w:rsidRPr="00C14F01">
        <w:t xml:space="preserve"> adalah suatu teknik yang dilakukan untuk mengolah data dengan tujuan data tersebut siap digunakan pada pemodelan dengan algoritma yang akan digunakan. Pada penelitia</w:t>
      </w:r>
      <w:r w:rsidRPr="00C14F01">
        <w:t xml:space="preserve">n ini tahapan </w:t>
      </w:r>
      <w:r w:rsidRPr="00C14F01">
        <w:rPr>
          <w:i/>
        </w:rPr>
        <w:t xml:space="preserve">data </w:t>
      </w:r>
      <w:r w:rsidR="0093425D" w:rsidRPr="00C14F01">
        <w:rPr>
          <w:i/>
        </w:rPr>
        <w:t>preprocessing</w:t>
      </w:r>
      <w:r w:rsidR="00C14F11" w:rsidRPr="00C14F01">
        <w:t xml:space="preserve"> yang dilakukan peneliti adalah sebagai berikut.</w:t>
      </w:r>
    </w:p>
    <w:p w:rsidR="00E2718F" w:rsidRPr="00C14F01" w:rsidRDefault="004012EE" w:rsidP="00601E5D">
      <w:pPr>
        <w:pStyle w:val="Heading3"/>
        <w:numPr>
          <w:ilvl w:val="0"/>
          <w:numId w:val="0"/>
        </w:numPr>
        <w:spacing w:after="0"/>
      </w:pPr>
      <w:bookmarkStart w:id="63" w:name="_heading=h.gok4wwo1wl07" w:colFirst="0" w:colLast="0"/>
      <w:bookmarkStart w:id="64" w:name="_3.3.1_Data_Integration"/>
      <w:bookmarkStart w:id="65" w:name="_Toc140173479"/>
      <w:bookmarkEnd w:id="63"/>
      <w:bookmarkEnd w:id="64"/>
      <w:r w:rsidRPr="00C14F01">
        <w:t>3.3</w:t>
      </w:r>
      <w:r w:rsidR="005D46F7" w:rsidRPr="00C14F01">
        <w:t xml:space="preserve">.1 </w:t>
      </w:r>
      <w:r w:rsidR="00DE1E27" w:rsidRPr="00C14F01">
        <w:t>Integrasi Data</w:t>
      </w:r>
      <w:bookmarkEnd w:id="65"/>
    </w:p>
    <w:p w:rsidR="00601E5D" w:rsidRPr="00C14F01" w:rsidRDefault="00C14F11" w:rsidP="008079DE">
      <w:pPr>
        <w:spacing w:before="0"/>
      </w:pPr>
      <w:r w:rsidRPr="00C14F01">
        <w:t>Pada tahapan ini peneliti melakukan penggabungan data jumlah pendaftar yang diperoleh dari jalur seluruh j</w:t>
      </w:r>
      <w:r w:rsidR="00A95193" w:rsidRPr="00C14F01">
        <w:t>alur yang dibuka oleh institusi dan data pendaftar dari tahun 2016 sampai 2022. Berdasarkan penggabungan data ini dihasilkan dataset yang berisi nama sekolah dan jumlah pendaftar dari asal sekolah untuk setiap ta</w:t>
      </w:r>
      <w:r w:rsidR="00DE1E27" w:rsidRPr="00C14F01">
        <w:t>hunnya. Berdasarkan proses integrasi data</w:t>
      </w:r>
      <w:r w:rsidR="00A95193" w:rsidRPr="00C14F01">
        <w:t xml:space="preserve"> yang telah dilakukan maka diperoleh dataset dengan tiga atribut sebagai berikut ini :</w:t>
      </w:r>
    </w:p>
    <w:p w:rsidR="008079DE" w:rsidRPr="00C14F01" w:rsidRDefault="008079DE" w:rsidP="002D4686">
      <w:pPr>
        <w:pStyle w:val="Caption"/>
        <w:keepNext/>
        <w:spacing w:before="0"/>
        <w:rPr>
          <w:sz w:val="20"/>
          <w:szCs w:val="20"/>
        </w:rPr>
      </w:pPr>
      <w:bookmarkStart w:id="66" w:name="_Toc138695420"/>
      <w:bookmarkStart w:id="67" w:name="_Toc140173553"/>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2</w:t>
      </w:r>
      <w:r w:rsidRPr="00C14F01">
        <w:rPr>
          <w:sz w:val="20"/>
          <w:szCs w:val="20"/>
        </w:rPr>
        <w:fldChar w:fldCharType="end"/>
      </w:r>
      <w:r w:rsidRPr="00C14F01">
        <w:rPr>
          <w:sz w:val="20"/>
          <w:szCs w:val="20"/>
        </w:rPr>
        <w:t xml:space="preserve"> Atribut pada dataset</w:t>
      </w:r>
      <w:bookmarkEnd w:id="66"/>
      <w:bookmarkEnd w:id="67"/>
    </w:p>
    <w:tbl>
      <w:tblPr>
        <w:tblStyle w:val="affffff7"/>
        <w:tblW w:w="75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240"/>
        <w:gridCol w:w="1440"/>
        <w:gridCol w:w="2880"/>
      </w:tblGrid>
      <w:tr w:rsidR="00A95193" w:rsidRPr="00C14F01" w:rsidTr="00F97089">
        <w:trPr>
          <w:trHeight w:val="260"/>
          <w:jc w:val="center"/>
        </w:trPr>
        <w:tc>
          <w:tcPr>
            <w:tcW w:w="3240" w:type="dxa"/>
            <w:shd w:val="clear" w:color="auto" w:fill="FFD966" w:themeFill="accent4" w:themeFillTint="99"/>
          </w:tcPr>
          <w:p w:rsidR="00A95193" w:rsidRPr="00C14F01" w:rsidRDefault="00A95193" w:rsidP="003118CD">
            <w:pPr>
              <w:widowControl w:val="0"/>
              <w:spacing w:before="0" w:line="240" w:lineRule="auto"/>
              <w:jc w:val="center"/>
              <w:rPr>
                <w:b/>
                <w:sz w:val="22"/>
              </w:rPr>
            </w:pPr>
            <w:r w:rsidRPr="00C14F01">
              <w:rPr>
                <w:b/>
                <w:sz w:val="22"/>
              </w:rPr>
              <w:t>Atribut</w:t>
            </w:r>
          </w:p>
        </w:tc>
        <w:tc>
          <w:tcPr>
            <w:tcW w:w="1440" w:type="dxa"/>
            <w:shd w:val="clear" w:color="auto" w:fill="FFD966" w:themeFill="accent4" w:themeFillTint="99"/>
          </w:tcPr>
          <w:p w:rsidR="00A95193" w:rsidRPr="00C14F01" w:rsidRDefault="00A95193" w:rsidP="003118CD">
            <w:pPr>
              <w:widowControl w:val="0"/>
              <w:spacing w:before="0" w:line="240" w:lineRule="auto"/>
              <w:jc w:val="center"/>
              <w:rPr>
                <w:b/>
                <w:sz w:val="22"/>
              </w:rPr>
            </w:pPr>
            <w:r w:rsidRPr="00C14F01">
              <w:rPr>
                <w:b/>
                <w:sz w:val="22"/>
              </w:rPr>
              <w:t>Tipe Data</w:t>
            </w:r>
          </w:p>
        </w:tc>
        <w:tc>
          <w:tcPr>
            <w:tcW w:w="2880" w:type="dxa"/>
            <w:shd w:val="clear" w:color="auto" w:fill="FFD966" w:themeFill="accent4" w:themeFillTint="99"/>
          </w:tcPr>
          <w:p w:rsidR="00A95193" w:rsidRPr="00C14F01" w:rsidRDefault="00A95193" w:rsidP="003118CD">
            <w:pPr>
              <w:widowControl w:val="0"/>
              <w:spacing w:before="0" w:line="240" w:lineRule="auto"/>
              <w:jc w:val="center"/>
              <w:rPr>
                <w:b/>
                <w:sz w:val="22"/>
              </w:rPr>
            </w:pPr>
            <w:r w:rsidRPr="00C14F01">
              <w:rPr>
                <w:b/>
                <w:sz w:val="22"/>
              </w:rPr>
              <w:t>Deksripsi</w:t>
            </w:r>
          </w:p>
        </w:tc>
      </w:tr>
      <w:tr w:rsidR="00A95193" w:rsidRPr="00C14F01" w:rsidTr="00F97089">
        <w:trPr>
          <w:trHeight w:val="533"/>
          <w:jc w:val="center"/>
        </w:trPr>
        <w:tc>
          <w:tcPr>
            <w:tcW w:w="3240" w:type="dxa"/>
            <w:shd w:val="clear" w:color="auto" w:fill="auto"/>
          </w:tcPr>
          <w:p w:rsidR="00A95193" w:rsidRPr="00C14F01" w:rsidRDefault="00A95193" w:rsidP="003118CD">
            <w:pPr>
              <w:widowControl w:val="0"/>
              <w:spacing w:before="0" w:line="240" w:lineRule="auto"/>
              <w:jc w:val="center"/>
              <w:rPr>
                <w:sz w:val="22"/>
              </w:rPr>
            </w:pPr>
            <w:r w:rsidRPr="00C14F01">
              <w:rPr>
                <w:sz w:val="22"/>
              </w:rPr>
              <w:t>Nama Sekolah</w:t>
            </w:r>
          </w:p>
        </w:tc>
        <w:tc>
          <w:tcPr>
            <w:tcW w:w="1440" w:type="dxa"/>
            <w:shd w:val="clear" w:color="auto" w:fill="auto"/>
          </w:tcPr>
          <w:p w:rsidR="00A95193" w:rsidRPr="00C14F01" w:rsidRDefault="00A95193" w:rsidP="003118CD">
            <w:pPr>
              <w:widowControl w:val="0"/>
              <w:spacing w:before="0" w:line="240" w:lineRule="auto"/>
              <w:jc w:val="center"/>
              <w:rPr>
                <w:sz w:val="22"/>
              </w:rPr>
            </w:pPr>
            <w:r w:rsidRPr="00C14F01">
              <w:rPr>
                <w:sz w:val="22"/>
              </w:rPr>
              <w:t>Character</w:t>
            </w:r>
          </w:p>
        </w:tc>
        <w:tc>
          <w:tcPr>
            <w:tcW w:w="2880" w:type="dxa"/>
            <w:shd w:val="clear" w:color="auto" w:fill="auto"/>
          </w:tcPr>
          <w:p w:rsidR="00A95193" w:rsidRPr="00C14F01" w:rsidRDefault="00A95193" w:rsidP="003118CD">
            <w:pPr>
              <w:widowControl w:val="0"/>
              <w:spacing w:before="0" w:line="240" w:lineRule="auto"/>
              <w:jc w:val="center"/>
              <w:rPr>
                <w:sz w:val="22"/>
              </w:rPr>
            </w:pPr>
            <w:r w:rsidRPr="00C14F01">
              <w:rPr>
                <w:sz w:val="22"/>
              </w:rPr>
              <w:t>Nama asal sekolah yang mendaftar</w:t>
            </w:r>
          </w:p>
        </w:tc>
      </w:tr>
      <w:tr w:rsidR="00A95193" w:rsidRPr="00C14F01" w:rsidTr="00F97089">
        <w:trPr>
          <w:trHeight w:val="587"/>
          <w:jc w:val="center"/>
        </w:trPr>
        <w:tc>
          <w:tcPr>
            <w:tcW w:w="3240" w:type="dxa"/>
            <w:shd w:val="clear" w:color="auto" w:fill="auto"/>
          </w:tcPr>
          <w:p w:rsidR="00A95193" w:rsidRPr="00C14F01" w:rsidRDefault="00A95193" w:rsidP="003118CD">
            <w:pPr>
              <w:widowControl w:val="0"/>
              <w:spacing w:before="0" w:line="240" w:lineRule="auto"/>
              <w:jc w:val="center"/>
              <w:rPr>
                <w:sz w:val="22"/>
              </w:rPr>
            </w:pPr>
            <w:bookmarkStart w:id="68" w:name="_heading=h.tyjcwt" w:colFirst="0" w:colLast="0"/>
            <w:bookmarkEnd w:id="68"/>
            <w:r w:rsidRPr="00C14F01">
              <w:rPr>
                <w:sz w:val="22"/>
              </w:rPr>
              <w:t>Jumlah Pendaftar pada tahun 2016</w:t>
            </w:r>
          </w:p>
        </w:tc>
        <w:tc>
          <w:tcPr>
            <w:tcW w:w="1440" w:type="dxa"/>
            <w:shd w:val="clear" w:color="auto" w:fill="auto"/>
          </w:tcPr>
          <w:p w:rsidR="00A95193" w:rsidRPr="00C14F01" w:rsidRDefault="00A95193" w:rsidP="003118CD">
            <w:pPr>
              <w:widowControl w:val="0"/>
              <w:spacing w:before="0" w:line="240" w:lineRule="auto"/>
              <w:jc w:val="center"/>
              <w:rPr>
                <w:sz w:val="22"/>
              </w:rPr>
            </w:pPr>
            <w:r w:rsidRPr="00C14F01">
              <w:rPr>
                <w:sz w:val="22"/>
              </w:rPr>
              <w:t>Numerik</w:t>
            </w:r>
          </w:p>
        </w:tc>
        <w:tc>
          <w:tcPr>
            <w:tcW w:w="2880" w:type="dxa"/>
            <w:shd w:val="clear" w:color="auto" w:fill="auto"/>
          </w:tcPr>
          <w:p w:rsidR="00A95193" w:rsidRPr="00C14F01" w:rsidRDefault="00A95193" w:rsidP="003118CD">
            <w:pPr>
              <w:widowControl w:val="0"/>
              <w:spacing w:before="0" w:line="240" w:lineRule="auto"/>
              <w:jc w:val="center"/>
              <w:rPr>
                <w:sz w:val="22"/>
              </w:rPr>
            </w:pPr>
            <w:r w:rsidRPr="00C14F01">
              <w:rPr>
                <w:sz w:val="22"/>
              </w:rPr>
              <w:t xml:space="preserve">Jumlah pendaftar pada tahun </w:t>
            </w:r>
            <w:r w:rsidR="003118CD" w:rsidRPr="00C14F01">
              <w:rPr>
                <w:sz w:val="22"/>
              </w:rPr>
              <w:t>2016</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17</w:t>
            </w:r>
          </w:p>
        </w:tc>
        <w:tc>
          <w:tcPr>
            <w:tcW w:w="1440" w:type="dxa"/>
            <w:shd w:val="clear" w:color="auto" w:fill="auto"/>
          </w:tcPr>
          <w:p w:rsidR="003118CD" w:rsidRPr="00C14F01" w:rsidRDefault="003118CD" w:rsidP="003118CD">
            <w:pPr>
              <w:widowControl w:val="0"/>
              <w:spacing w:before="0" w:line="240" w:lineRule="auto"/>
              <w:jc w:val="center"/>
              <w:rPr>
                <w:sz w:val="22"/>
              </w:rP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17</w:t>
            </w:r>
          </w:p>
        </w:tc>
      </w:tr>
      <w:tr w:rsidR="003118CD" w:rsidRPr="00C14F01" w:rsidTr="00F97089">
        <w:trPr>
          <w:trHeight w:val="353"/>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18</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18</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lastRenderedPageBreak/>
              <w:t>Jumlah Pendaftar pada tahun 2019</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19</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20</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20</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21</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21</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22</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22</w:t>
            </w:r>
          </w:p>
        </w:tc>
      </w:tr>
    </w:tbl>
    <w:p w:rsidR="00601E5D" w:rsidRPr="00C14F01" w:rsidRDefault="00C14F11" w:rsidP="008079DE">
      <w:pPr>
        <w:rPr>
          <w:b/>
          <w:color w:val="000000"/>
          <w:sz w:val="20"/>
          <w:szCs w:val="20"/>
        </w:rPr>
      </w:pPr>
      <w:r w:rsidRPr="00C14F01">
        <w:t>Sehingga Dataset yang dihasilkan adalah sebagai berikut:</w:t>
      </w:r>
    </w:p>
    <w:p w:rsidR="008079DE" w:rsidRPr="00C14F01" w:rsidRDefault="008079DE" w:rsidP="008079DE">
      <w:pPr>
        <w:pStyle w:val="Caption"/>
        <w:keepNext/>
        <w:rPr>
          <w:sz w:val="20"/>
          <w:szCs w:val="20"/>
        </w:rPr>
      </w:pPr>
      <w:bookmarkStart w:id="69" w:name="_Toc138695421"/>
      <w:bookmarkStart w:id="70" w:name="_Toc140173554"/>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3</w:t>
      </w:r>
      <w:r w:rsidRPr="00C14F01">
        <w:rPr>
          <w:sz w:val="20"/>
          <w:szCs w:val="20"/>
        </w:rPr>
        <w:fldChar w:fldCharType="end"/>
      </w:r>
      <w:r w:rsidRPr="00C14F01">
        <w:rPr>
          <w:sz w:val="20"/>
          <w:szCs w:val="20"/>
        </w:rPr>
        <w:t xml:space="preserve"> Dataset hasil integration</w:t>
      </w:r>
      <w:bookmarkEnd w:id="69"/>
      <w:bookmarkEnd w:id="70"/>
    </w:p>
    <w:tbl>
      <w:tblPr>
        <w:tblStyle w:val="affffff8"/>
        <w:tblW w:w="762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41"/>
        <w:gridCol w:w="720"/>
        <w:gridCol w:w="720"/>
        <w:gridCol w:w="720"/>
        <w:gridCol w:w="720"/>
        <w:gridCol w:w="720"/>
        <w:gridCol w:w="720"/>
        <w:gridCol w:w="663"/>
      </w:tblGrid>
      <w:tr w:rsidR="00E2718F" w:rsidRPr="00C14F01" w:rsidTr="00F97089">
        <w:trPr>
          <w:trHeight w:val="344"/>
          <w:jc w:val="center"/>
        </w:trPr>
        <w:tc>
          <w:tcPr>
            <w:tcW w:w="2641"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pPr>
              <w:spacing w:before="0" w:line="240" w:lineRule="auto"/>
              <w:jc w:val="center"/>
              <w:rPr>
                <w:b/>
                <w:sz w:val="20"/>
                <w:szCs w:val="20"/>
              </w:rPr>
            </w:pPr>
            <w:r w:rsidRPr="00C14F01">
              <w:rPr>
                <w:b/>
                <w:sz w:val="20"/>
                <w:szCs w:val="20"/>
              </w:rPr>
              <w:t>Nama Sekolah</w:t>
            </w:r>
          </w:p>
        </w:tc>
        <w:tc>
          <w:tcPr>
            <w:tcW w:w="4983"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pPr>
              <w:spacing w:before="0" w:line="240" w:lineRule="auto"/>
              <w:jc w:val="center"/>
              <w:rPr>
                <w:b/>
                <w:sz w:val="20"/>
                <w:szCs w:val="20"/>
              </w:rPr>
            </w:pPr>
            <w:r w:rsidRPr="00C14F01">
              <w:rPr>
                <w:b/>
                <w:sz w:val="20"/>
                <w:szCs w:val="20"/>
              </w:rPr>
              <w:t>Jumlah Pendaftar</w:t>
            </w:r>
          </w:p>
        </w:tc>
      </w:tr>
      <w:tr w:rsidR="00E2718F" w:rsidRPr="00C14F01" w:rsidTr="00F97089">
        <w:trPr>
          <w:trHeight w:val="344"/>
          <w:jc w:val="center"/>
        </w:trPr>
        <w:tc>
          <w:tcPr>
            <w:tcW w:w="2641"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E2718F">
            <w:pPr>
              <w:widowControl w:val="0"/>
              <w:pBdr>
                <w:top w:val="nil"/>
                <w:left w:val="nil"/>
                <w:bottom w:val="nil"/>
                <w:right w:val="nil"/>
                <w:between w:val="nil"/>
              </w:pBdr>
              <w:spacing w:before="0" w:line="276" w:lineRule="auto"/>
              <w:jc w:val="left"/>
              <w:rPr>
                <w:b/>
                <w:sz w:val="20"/>
                <w:szCs w:val="20"/>
              </w:rPr>
            </w:pP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1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1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18</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19</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2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21</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22</w:t>
            </w:r>
          </w:p>
        </w:tc>
      </w:tr>
      <w:tr w:rsidR="00E2718F" w:rsidRPr="00C14F01"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0674E6" w:rsidP="00F97089">
            <w:pPr>
              <w:spacing w:before="0"/>
              <w:jc w:val="left"/>
              <w:rPr>
                <w:sz w:val="20"/>
                <w:szCs w:val="20"/>
              </w:rPr>
            </w:pPr>
            <w:r w:rsidRPr="00C14F01">
              <w:rPr>
                <w:sz w:val="20"/>
                <w:szCs w:val="20"/>
              </w:rPr>
              <w:t>SMA</w:t>
            </w:r>
            <w:r w:rsidR="00C14F11" w:rsidRPr="00C14F01">
              <w:rPr>
                <w:sz w:val="20"/>
                <w:szCs w:val="20"/>
              </w:rPr>
              <w:t xml:space="preserve"> Bintang Timur Balige</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7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54</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53</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11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4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48</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53</w:t>
            </w:r>
          </w:p>
        </w:tc>
      </w:tr>
      <w:tr w:rsidR="00E2718F" w:rsidRPr="00C14F01"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0674E6" w:rsidP="00F97089">
            <w:pPr>
              <w:spacing w:before="0"/>
              <w:jc w:val="left"/>
              <w:rPr>
                <w:sz w:val="20"/>
                <w:szCs w:val="20"/>
              </w:rPr>
            </w:pPr>
            <w:r w:rsidRPr="00C14F01">
              <w:rPr>
                <w:sz w:val="20"/>
                <w:szCs w:val="20"/>
              </w:rPr>
              <w:t>SMA</w:t>
            </w:r>
            <w:r w:rsidR="00C14F11" w:rsidRPr="00C14F01">
              <w:rPr>
                <w:sz w:val="20"/>
                <w:szCs w:val="20"/>
              </w:rPr>
              <w:t xml:space="preserve"> Bintang Timur Pematang Siantar</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3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19</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18</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8</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2</w:t>
            </w:r>
          </w:p>
        </w:tc>
      </w:tr>
      <w:tr w:rsidR="00E2718F" w:rsidRPr="00C14F01"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rsidP="00F97089">
            <w:pPr>
              <w:spacing w:before="0"/>
              <w:jc w:val="left"/>
              <w:rPr>
                <w:sz w:val="20"/>
                <w:szCs w:val="20"/>
              </w:rPr>
            </w:pPr>
            <w:r w:rsidRPr="00C14F01">
              <w:rPr>
                <w:sz w:val="20"/>
                <w:szCs w:val="20"/>
              </w:rPr>
              <w:t>SMK Bintang Timur Pematang Siantar</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1</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2</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1</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keepNext/>
              <w:spacing w:before="0"/>
              <w:jc w:val="center"/>
              <w:rPr>
                <w:sz w:val="20"/>
                <w:szCs w:val="20"/>
              </w:rPr>
            </w:pPr>
            <w:r w:rsidRPr="00C14F01">
              <w:rPr>
                <w:sz w:val="20"/>
                <w:szCs w:val="20"/>
              </w:rPr>
              <w:t>1</w:t>
            </w:r>
          </w:p>
        </w:tc>
      </w:tr>
    </w:tbl>
    <w:p w:rsidR="00E2718F" w:rsidRPr="00C14F01" w:rsidRDefault="003118CD" w:rsidP="00601E5D">
      <w:pPr>
        <w:pStyle w:val="Heading3"/>
        <w:numPr>
          <w:ilvl w:val="0"/>
          <w:numId w:val="0"/>
        </w:numPr>
        <w:spacing w:after="0"/>
      </w:pPr>
      <w:bookmarkStart w:id="71" w:name="_heading=h.v9crgz9kwldr" w:colFirst="0" w:colLast="0"/>
      <w:bookmarkStart w:id="72" w:name="_3.2.2__Data"/>
      <w:bookmarkStart w:id="73" w:name="_3.3.2_Data_Cleaning"/>
      <w:bookmarkStart w:id="74" w:name="_Toc140173480"/>
      <w:bookmarkEnd w:id="71"/>
      <w:bookmarkEnd w:id="72"/>
      <w:bookmarkEnd w:id="73"/>
      <w:r w:rsidRPr="00C14F01">
        <w:t>3.3</w:t>
      </w:r>
      <w:r w:rsidR="005D46F7" w:rsidRPr="00C14F01">
        <w:t>.2 Data Encoding</w:t>
      </w:r>
      <w:bookmarkEnd w:id="74"/>
    </w:p>
    <w:p w:rsidR="00E2718F" w:rsidRPr="00C14F01" w:rsidRDefault="00C14F11" w:rsidP="00AE120F">
      <w:pPr>
        <w:spacing w:before="0"/>
      </w:pPr>
      <w:r w:rsidRPr="00C14F01">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w:t>
      </w:r>
      <w:r w:rsidRPr="00C14F01">
        <w:rPr>
          <w:i/>
        </w:rPr>
        <w:t>encoding</w:t>
      </w:r>
      <w:r w:rsidRPr="00C14F01">
        <w:t xml:space="preserve">, dimana data nama sekolah diubah ke dalam bentuk numerik 1,2,3,.., dst. </w:t>
      </w:r>
    </w:p>
    <w:p w:rsidR="00E2718F" w:rsidRPr="00C14F01" w:rsidRDefault="00450D7E" w:rsidP="00601E5D">
      <w:pPr>
        <w:pStyle w:val="Heading2"/>
        <w:numPr>
          <w:ilvl w:val="0"/>
          <w:numId w:val="0"/>
        </w:numPr>
        <w:spacing w:before="240" w:after="0"/>
      </w:pPr>
      <w:bookmarkStart w:id="75" w:name="_heading=h.1eis9aeiskof" w:colFirst="0" w:colLast="0"/>
      <w:bookmarkStart w:id="76" w:name="_3.3.4_Normalisasi_Dataset"/>
      <w:bookmarkStart w:id="77" w:name="_Toc140173481"/>
      <w:bookmarkEnd w:id="75"/>
      <w:bookmarkEnd w:id="76"/>
      <w:r w:rsidRPr="00C14F01">
        <w:t>3.</w:t>
      </w:r>
      <w:r w:rsidR="007A4D8E" w:rsidRPr="00C14F01">
        <w:t>4</w:t>
      </w:r>
      <w:r w:rsidR="00C14F11" w:rsidRPr="00C14F01">
        <w:t xml:space="preserve"> Analisis Algoritma SVR</w:t>
      </w:r>
      <w:bookmarkEnd w:id="77"/>
    </w:p>
    <w:p w:rsidR="00FE71E1" w:rsidRPr="00C14F01" w:rsidRDefault="00C14F11" w:rsidP="00F97089">
      <w:pPr>
        <w:spacing w:before="0"/>
      </w:pPr>
      <w:r w:rsidRPr="00C14F01">
        <w:t xml:space="preserve">SVR merupakan penerapan support vector machine (SVM) pada kasus regresi. Dalam kasus regresi output yang digunakan berupa bilangan riil atau continue. Dalam mengatasi permasalahan </w:t>
      </w:r>
      <w:r w:rsidRPr="00C14F01">
        <w:rPr>
          <w:i/>
        </w:rPr>
        <w:t>overfitting</w:t>
      </w:r>
      <w:r w:rsidRPr="00C14F01">
        <w:t xml:space="preserve"> SVR dapat digunakan sehingga mendapatkan nilai performansi yang bagus. Model SVR sering digunakan untuk </w:t>
      </w:r>
      <w:r w:rsidRPr="00C14F01">
        <w:lastRenderedPageBreak/>
        <w:t xml:space="preserve">meminimalkan jumlah </w:t>
      </w:r>
      <w:r w:rsidRPr="00C14F01">
        <w:rPr>
          <w:i/>
        </w:rPr>
        <w:t>square error</w:t>
      </w:r>
      <w:r w:rsidRPr="00C14F01">
        <w:t>, yang mana SVR ini merupakan teori yang diadaptasi dari teori machine learning yang sudah digunakan untuk mengatasi masalah klasifikasi.</w:t>
      </w:r>
    </w:p>
    <w:p w:rsidR="00E2718F" w:rsidRPr="00C14F01" w:rsidRDefault="00C14F11" w:rsidP="00E535FE">
      <w:pPr>
        <w:rPr>
          <w:b/>
        </w:rPr>
      </w:pPr>
      <w:r w:rsidRPr="00C14F01">
        <w:rPr>
          <w:b/>
        </w:rPr>
        <w:t>Perhitungan SVR</w:t>
      </w:r>
    </w:p>
    <w:p w:rsidR="00E2718F" w:rsidRPr="00C14F01" w:rsidRDefault="00C14F11">
      <w:pPr>
        <w:spacing w:before="0"/>
      </w:pPr>
      <w:r w:rsidRPr="00C14F01">
        <w:t>Untuk melakukan perhitungan terdapat beberapa langkah yang perlu diperhatikan antara lain :</w:t>
      </w:r>
    </w:p>
    <w:p w:rsidR="00F40827" w:rsidRPr="00C14F01" w:rsidRDefault="00C14F11" w:rsidP="00F97089">
      <w:pPr>
        <w:numPr>
          <w:ilvl w:val="0"/>
          <w:numId w:val="9"/>
        </w:numPr>
        <w:spacing w:before="0"/>
        <w:ind w:left="360"/>
      </w:pPr>
      <w:r w:rsidRPr="00C14F01">
        <w:t>Menginisialisasi awal untuk nilai α, C, epsilon, gamma, lambda:</w:t>
      </w:r>
    </w:p>
    <w:p w:rsidR="008079DE" w:rsidRPr="00C14F01" w:rsidRDefault="008079DE" w:rsidP="00F97089">
      <w:pPr>
        <w:pStyle w:val="Caption"/>
        <w:keepNext/>
        <w:spacing w:before="0"/>
        <w:rPr>
          <w:sz w:val="20"/>
          <w:szCs w:val="20"/>
        </w:rPr>
      </w:pPr>
      <w:bookmarkStart w:id="78" w:name="_Toc138695424"/>
      <w:bookmarkStart w:id="79" w:name="_Toc140173555"/>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4</w:t>
      </w:r>
      <w:r w:rsidRPr="00C14F01">
        <w:rPr>
          <w:sz w:val="20"/>
          <w:szCs w:val="20"/>
        </w:rPr>
        <w:fldChar w:fldCharType="end"/>
      </w:r>
      <w:r w:rsidRPr="00C14F01">
        <w:rPr>
          <w:sz w:val="20"/>
          <w:szCs w:val="20"/>
        </w:rPr>
        <w:t xml:space="preserve"> Inisialisasi nilai parameter</w:t>
      </w:r>
      <w:bookmarkEnd w:id="78"/>
      <w:bookmarkEnd w:id="79"/>
    </w:p>
    <w:tbl>
      <w:tblPr>
        <w:tblStyle w:val="affffffd"/>
        <w:tblW w:w="397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793"/>
        <w:gridCol w:w="2181"/>
      </w:tblGrid>
      <w:tr w:rsidR="00E2718F" w:rsidRPr="00C14F01" w:rsidTr="00F97089">
        <w:trPr>
          <w:trHeight w:val="246"/>
          <w:jc w:val="center"/>
        </w:trPr>
        <w:tc>
          <w:tcPr>
            <w:tcW w:w="3974" w:type="dxa"/>
            <w:gridSpan w:val="2"/>
            <w:shd w:val="clear" w:color="auto" w:fill="auto"/>
          </w:tcPr>
          <w:p w:rsidR="00E2718F" w:rsidRPr="00C14F01" w:rsidRDefault="00C14F11">
            <w:pPr>
              <w:widowControl w:val="0"/>
              <w:spacing w:before="0" w:line="240" w:lineRule="auto"/>
              <w:jc w:val="center"/>
              <w:rPr>
                <w:b/>
                <w:sz w:val="22"/>
              </w:rPr>
            </w:pPr>
            <w:r w:rsidRPr="00C14F01">
              <w:rPr>
                <w:b/>
                <w:sz w:val="22"/>
              </w:rPr>
              <w:t>Inisialisasi Parameter</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C</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alpha</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0,5</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epsilon</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0,1</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gamma</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0,167</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lambda</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0,5</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alpha star</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Bias</w:t>
            </w:r>
          </w:p>
        </w:tc>
        <w:tc>
          <w:tcPr>
            <w:tcW w:w="2181" w:type="dxa"/>
            <w:shd w:val="clear" w:color="auto" w:fill="auto"/>
          </w:tcPr>
          <w:p w:rsidR="00E2718F" w:rsidRPr="00C14F01" w:rsidRDefault="00C14F11">
            <w:pPr>
              <w:keepNext/>
              <w:widowControl w:val="0"/>
              <w:pBdr>
                <w:top w:val="nil"/>
                <w:left w:val="nil"/>
                <w:bottom w:val="nil"/>
                <w:right w:val="nil"/>
                <w:between w:val="nil"/>
              </w:pBdr>
              <w:spacing w:before="0" w:line="240" w:lineRule="auto"/>
              <w:jc w:val="center"/>
              <w:rPr>
                <w:sz w:val="22"/>
              </w:rPr>
            </w:pPr>
            <w:r w:rsidRPr="00C14F01">
              <w:rPr>
                <w:sz w:val="22"/>
              </w:rPr>
              <w:t>0,5</w:t>
            </w:r>
          </w:p>
        </w:tc>
      </w:tr>
    </w:tbl>
    <w:p w:rsidR="00E2718F" w:rsidRPr="00C14F01" w:rsidRDefault="00C14F11" w:rsidP="00F97089">
      <w:pPr>
        <w:numPr>
          <w:ilvl w:val="0"/>
          <w:numId w:val="9"/>
        </w:numPr>
        <w:ind w:left="360"/>
      </w:pPr>
      <w:r w:rsidRPr="00C14F01">
        <w:t>Masukkan data uji</w:t>
      </w:r>
    </w:p>
    <w:p w:rsidR="00F40827" w:rsidRPr="00C14F01" w:rsidRDefault="00C14F11" w:rsidP="00F97089">
      <w:pPr>
        <w:spacing w:before="0"/>
        <w:ind w:left="360"/>
      </w:pPr>
      <w:r w:rsidRPr="00C14F01">
        <w:t>Jumlah data yang digunakan untuk hitungan manual yaitu 5 data, dimana 4 data sebagai data latih dan 1 sebagai data uji dan jumlah variabel yang digunakan yaitu 6 variabel.</w:t>
      </w:r>
      <w:r w:rsidR="00F97089" w:rsidRPr="00C14F01">
        <w:t xml:space="preserve"> </w:t>
      </w:r>
      <w:r w:rsidRPr="00C14F01">
        <w:t xml:space="preserve">Data </w:t>
      </w:r>
      <w:r w:rsidR="000B3545" w:rsidRPr="00C14F01">
        <w:t>yang digunakan</w:t>
      </w:r>
      <w:r w:rsidRPr="00C14F01">
        <w:t xml:space="preserve"> dapat dilihat pada tabel berikut:</w:t>
      </w:r>
    </w:p>
    <w:p w:rsidR="008079DE" w:rsidRPr="00C14F01" w:rsidRDefault="008079DE" w:rsidP="000B633A">
      <w:pPr>
        <w:pStyle w:val="Caption"/>
        <w:keepNext/>
        <w:spacing w:before="0"/>
        <w:rPr>
          <w:sz w:val="20"/>
          <w:szCs w:val="20"/>
        </w:rPr>
      </w:pPr>
      <w:bookmarkStart w:id="80" w:name="_Toc138695425"/>
      <w:bookmarkStart w:id="81" w:name="_Toc140173556"/>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5</w:t>
      </w:r>
      <w:r w:rsidRPr="00C14F01">
        <w:rPr>
          <w:sz w:val="20"/>
          <w:szCs w:val="20"/>
        </w:rPr>
        <w:fldChar w:fldCharType="end"/>
      </w:r>
      <w:r w:rsidRPr="00C14F01">
        <w:rPr>
          <w:sz w:val="20"/>
          <w:szCs w:val="20"/>
        </w:rPr>
        <w:t xml:space="preserve"> Data Uji</w:t>
      </w:r>
      <w:bookmarkEnd w:id="80"/>
      <w:bookmarkEnd w:id="81"/>
      <w:r w:rsidRPr="00C14F01">
        <w:rPr>
          <w:sz w:val="20"/>
          <w:szCs w:val="20"/>
        </w:rPr>
        <w:t xml:space="preserve"> </w:t>
      </w:r>
    </w:p>
    <w:tbl>
      <w:tblPr>
        <w:tblStyle w:val="affffffe"/>
        <w:tblW w:w="7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26"/>
        <w:gridCol w:w="720"/>
        <w:gridCol w:w="994"/>
        <w:gridCol w:w="921"/>
        <w:gridCol w:w="921"/>
        <w:gridCol w:w="921"/>
        <w:gridCol w:w="921"/>
        <w:gridCol w:w="921"/>
      </w:tblGrid>
      <w:tr w:rsidR="00E2718F" w:rsidRPr="00C14F01" w:rsidTr="00F97089">
        <w:trPr>
          <w:trHeight w:val="802"/>
          <w:jc w:val="center"/>
        </w:trPr>
        <w:tc>
          <w:tcPr>
            <w:tcW w:w="926" w:type="dxa"/>
            <w:shd w:val="clear" w:color="auto" w:fill="auto"/>
          </w:tcPr>
          <w:p w:rsidR="00E2718F" w:rsidRPr="00C14F01" w:rsidRDefault="00C14F11">
            <w:pPr>
              <w:widowControl w:val="0"/>
              <w:spacing w:before="0" w:line="240" w:lineRule="auto"/>
              <w:jc w:val="center"/>
              <w:rPr>
                <w:b/>
                <w:sz w:val="20"/>
                <w:szCs w:val="20"/>
              </w:rPr>
            </w:pPr>
            <w:r w:rsidRPr="00C14F01">
              <w:rPr>
                <w:b/>
                <w:sz w:val="20"/>
                <w:szCs w:val="20"/>
              </w:rPr>
              <w:t>Nama Sekolah</w:t>
            </w:r>
          </w:p>
        </w:tc>
        <w:tc>
          <w:tcPr>
            <w:tcW w:w="72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6</w:t>
            </w:r>
          </w:p>
          <w:p w:rsidR="00E2718F" w:rsidRPr="00C14F01" w:rsidRDefault="00C14F11">
            <w:pPr>
              <w:widowControl w:val="0"/>
              <w:spacing w:before="0" w:line="240" w:lineRule="auto"/>
              <w:jc w:val="center"/>
              <w:rPr>
                <w:sz w:val="18"/>
                <w:szCs w:val="18"/>
              </w:rPr>
            </w:pPr>
            <w:r w:rsidRPr="00C14F01">
              <w:rPr>
                <w:sz w:val="18"/>
                <w:szCs w:val="18"/>
              </w:rPr>
              <w:t>(X1)</w:t>
            </w:r>
          </w:p>
        </w:tc>
        <w:tc>
          <w:tcPr>
            <w:tcW w:w="994"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7</w:t>
            </w:r>
          </w:p>
          <w:p w:rsidR="00E2718F" w:rsidRPr="00C14F01" w:rsidRDefault="00C14F11">
            <w:pPr>
              <w:widowControl w:val="0"/>
              <w:spacing w:before="0" w:line="240" w:lineRule="auto"/>
              <w:jc w:val="center"/>
              <w:rPr>
                <w:sz w:val="18"/>
                <w:szCs w:val="18"/>
              </w:rPr>
            </w:pPr>
            <w:r w:rsidRPr="00C14F01">
              <w:rPr>
                <w:sz w:val="18"/>
                <w:szCs w:val="18"/>
              </w:rPr>
              <w:t>(X2)</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8</w:t>
            </w:r>
          </w:p>
          <w:p w:rsidR="00E2718F" w:rsidRPr="00C14F01" w:rsidRDefault="00C14F11">
            <w:pPr>
              <w:widowControl w:val="0"/>
              <w:spacing w:before="0" w:line="240" w:lineRule="auto"/>
              <w:jc w:val="center"/>
              <w:rPr>
                <w:sz w:val="18"/>
                <w:szCs w:val="18"/>
              </w:rPr>
            </w:pPr>
            <w:r w:rsidRPr="00C14F01">
              <w:rPr>
                <w:sz w:val="18"/>
                <w:szCs w:val="18"/>
              </w:rPr>
              <w:t>(X3)</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9</w:t>
            </w:r>
          </w:p>
          <w:p w:rsidR="00E2718F" w:rsidRPr="00C14F01" w:rsidRDefault="00C14F11">
            <w:pPr>
              <w:widowControl w:val="0"/>
              <w:spacing w:before="0" w:line="240" w:lineRule="auto"/>
              <w:jc w:val="center"/>
              <w:rPr>
                <w:sz w:val="18"/>
                <w:szCs w:val="18"/>
              </w:rPr>
            </w:pPr>
            <w:r w:rsidRPr="00C14F01">
              <w:rPr>
                <w:sz w:val="18"/>
                <w:szCs w:val="18"/>
              </w:rPr>
              <w:t>(X4)</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0</w:t>
            </w:r>
          </w:p>
          <w:p w:rsidR="00E2718F" w:rsidRPr="00C14F01" w:rsidRDefault="00C14F11">
            <w:pPr>
              <w:widowControl w:val="0"/>
              <w:spacing w:before="0" w:line="240" w:lineRule="auto"/>
              <w:jc w:val="center"/>
              <w:rPr>
                <w:sz w:val="18"/>
                <w:szCs w:val="18"/>
              </w:rPr>
            </w:pPr>
            <w:r w:rsidRPr="00C14F01">
              <w:rPr>
                <w:sz w:val="18"/>
                <w:szCs w:val="18"/>
              </w:rPr>
              <w:t>(X5)</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1</w:t>
            </w:r>
          </w:p>
          <w:p w:rsidR="00E2718F" w:rsidRPr="00C14F01" w:rsidRDefault="00C14F11">
            <w:pPr>
              <w:widowControl w:val="0"/>
              <w:spacing w:before="0" w:line="240" w:lineRule="auto"/>
              <w:jc w:val="center"/>
              <w:rPr>
                <w:sz w:val="18"/>
                <w:szCs w:val="18"/>
              </w:rPr>
            </w:pPr>
            <w:r w:rsidRPr="00C14F01">
              <w:rPr>
                <w:sz w:val="18"/>
                <w:szCs w:val="18"/>
              </w:rPr>
              <w:t>(X6)</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2</w:t>
            </w:r>
          </w:p>
          <w:p w:rsidR="00E2718F" w:rsidRPr="00C14F01" w:rsidRDefault="00C14F11">
            <w:pPr>
              <w:widowControl w:val="0"/>
              <w:spacing w:before="0" w:line="240" w:lineRule="auto"/>
              <w:jc w:val="center"/>
              <w:rPr>
                <w:sz w:val="18"/>
                <w:szCs w:val="18"/>
              </w:rPr>
            </w:pPr>
            <w:r w:rsidRPr="00C14F01">
              <w:rPr>
                <w:sz w:val="18"/>
                <w:szCs w:val="18"/>
              </w:rPr>
              <w:t>(Y)</w:t>
            </w:r>
          </w:p>
        </w:tc>
      </w:tr>
      <w:tr w:rsidR="00E2718F" w:rsidRPr="00C14F01" w:rsidTr="00F97089">
        <w:trPr>
          <w:trHeight w:val="397"/>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Kampus FKIP HKBP Nomensen</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2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2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1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r>
      <w:tr w:rsidR="00E2718F" w:rsidRPr="00C14F01" w:rsidTr="00F97089">
        <w:trPr>
          <w:trHeight w:val="264"/>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lastRenderedPageBreak/>
              <w:t>SMA</w:t>
            </w:r>
            <w:r w:rsidR="00C14F11" w:rsidRPr="00C14F01">
              <w:rPr>
                <w:sz w:val="14"/>
                <w:szCs w:val="14"/>
              </w:rPr>
              <w:t xml:space="preserve"> Kristen Kalam Kudus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1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5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47</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5</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r>
      <w:tr w:rsidR="00E2718F" w:rsidRPr="00C14F01"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Budi Mulia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1,00</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9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21</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5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59</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19</w:t>
            </w:r>
          </w:p>
        </w:tc>
      </w:tr>
      <w:tr w:rsidR="00E2718F" w:rsidRPr="00C14F01"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Yadika 6</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00</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19</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15</w:t>
            </w:r>
          </w:p>
        </w:tc>
      </w:tr>
      <w:tr w:rsidR="00E2718F" w:rsidRPr="00C14F01"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Bintang Timur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7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6</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keepNext/>
              <w:widowControl w:val="0"/>
              <w:spacing w:before="0" w:line="276" w:lineRule="auto"/>
              <w:jc w:val="center"/>
              <w:rPr>
                <w:sz w:val="20"/>
                <w:szCs w:val="20"/>
              </w:rPr>
            </w:pPr>
            <w:r w:rsidRPr="00C14F01">
              <w:rPr>
                <w:sz w:val="20"/>
                <w:szCs w:val="20"/>
              </w:rPr>
              <w:t>1,00</w:t>
            </w:r>
          </w:p>
        </w:tc>
      </w:tr>
    </w:tbl>
    <w:p w:rsidR="00F40827" w:rsidRPr="00C14F01" w:rsidRDefault="00C14F11" w:rsidP="00F97089">
      <w:pPr>
        <w:ind w:left="360"/>
      </w:pPr>
      <w:r w:rsidRPr="00C14F01">
        <w:t>Data yang digunakan adalah :</w:t>
      </w:r>
    </w:p>
    <w:p w:rsidR="008079DE" w:rsidRPr="00C14F01" w:rsidRDefault="008079DE" w:rsidP="008079DE">
      <w:pPr>
        <w:pStyle w:val="Caption"/>
        <w:keepNext/>
        <w:rPr>
          <w:sz w:val="20"/>
          <w:szCs w:val="20"/>
        </w:rPr>
      </w:pPr>
      <w:bookmarkStart w:id="82" w:name="_Toc138695426"/>
      <w:bookmarkStart w:id="83" w:name="_Toc140173557"/>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6</w:t>
      </w:r>
      <w:r w:rsidRPr="00C14F01">
        <w:rPr>
          <w:sz w:val="20"/>
          <w:szCs w:val="20"/>
        </w:rPr>
        <w:fldChar w:fldCharType="end"/>
      </w:r>
      <w:r w:rsidRPr="00C14F01">
        <w:rPr>
          <w:sz w:val="20"/>
          <w:szCs w:val="20"/>
        </w:rPr>
        <w:t xml:space="preserve"> Data Uji</w:t>
      </w:r>
      <w:bookmarkEnd w:id="82"/>
      <w:bookmarkEnd w:id="83"/>
    </w:p>
    <w:tbl>
      <w:tblPr>
        <w:tblStyle w:val="afffffff"/>
        <w:tblW w:w="717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7"/>
        <w:gridCol w:w="967"/>
        <w:gridCol w:w="967"/>
        <w:gridCol w:w="967"/>
        <w:gridCol w:w="967"/>
        <w:gridCol w:w="967"/>
        <w:gridCol w:w="967"/>
        <w:gridCol w:w="967"/>
      </w:tblGrid>
      <w:tr w:rsidR="00E2718F" w:rsidRPr="00C14F01" w:rsidTr="00F97089">
        <w:trPr>
          <w:trHeight w:val="237"/>
          <w:jc w:val="center"/>
        </w:trPr>
        <w:tc>
          <w:tcPr>
            <w:tcW w:w="407"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1</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2</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3</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4</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5</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6</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Y</w:t>
            </w:r>
          </w:p>
        </w:tc>
      </w:tr>
      <w:tr w:rsidR="00E2718F" w:rsidRPr="00C14F01" w:rsidTr="00F97089">
        <w:trPr>
          <w:trHeight w:val="246"/>
          <w:jc w:val="center"/>
        </w:trPr>
        <w:tc>
          <w:tcPr>
            <w:tcW w:w="407"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1</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2</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3</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4</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5</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6</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Y</w:t>
            </w:r>
          </w:p>
        </w:tc>
      </w:tr>
      <w:tr w:rsidR="00E2718F" w:rsidRPr="00C14F01" w:rsidTr="00F97089">
        <w:trPr>
          <w:trHeight w:val="246"/>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00</w:t>
            </w:r>
          </w:p>
        </w:tc>
      </w:tr>
      <w:tr w:rsidR="00E2718F" w:rsidRPr="00C14F01" w:rsidTr="00F97089">
        <w:trPr>
          <w:trHeight w:val="350"/>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32</w:t>
            </w:r>
          </w:p>
        </w:tc>
      </w:tr>
      <w:tr w:rsidR="00E2718F" w:rsidRPr="00C14F01" w:rsidTr="00F97089">
        <w:trPr>
          <w:trHeight w:val="256"/>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19</w:t>
            </w:r>
          </w:p>
        </w:tc>
      </w:tr>
    </w:tbl>
    <w:p w:rsidR="00F40827" w:rsidRPr="00C14F01" w:rsidRDefault="00C14F11" w:rsidP="00F97089">
      <w:pPr>
        <w:numPr>
          <w:ilvl w:val="0"/>
          <w:numId w:val="9"/>
        </w:numPr>
        <w:spacing w:after="240"/>
        <w:ind w:left="360"/>
      </w:pPr>
      <w:bookmarkStart w:id="84" w:name="_heading=h.wmdbfqwmpy1e" w:colFirst="0" w:colLast="0"/>
      <w:bookmarkEnd w:id="84"/>
      <w:r w:rsidRPr="00C14F01">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C14F01" w:rsidRDefault="008079DE" w:rsidP="008079DE">
      <w:pPr>
        <w:pStyle w:val="Caption"/>
        <w:keepNext/>
        <w:rPr>
          <w:sz w:val="20"/>
          <w:szCs w:val="20"/>
        </w:rPr>
      </w:pPr>
      <w:bookmarkStart w:id="85" w:name="_Toc138695427"/>
      <w:bookmarkStart w:id="86" w:name="_Toc140173558"/>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7</w:t>
      </w:r>
      <w:r w:rsidRPr="00C14F01">
        <w:rPr>
          <w:sz w:val="20"/>
          <w:szCs w:val="20"/>
        </w:rPr>
        <w:fldChar w:fldCharType="end"/>
      </w:r>
      <w:r w:rsidRPr="00C14F01">
        <w:rPr>
          <w:sz w:val="20"/>
          <w:szCs w:val="20"/>
        </w:rPr>
        <w:t xml:space="preserve"> Pasangan Data</w:t>
      </w:r>
      <w:bookmarkEnd w:id="85"/>
      <w:bookmarkEnd w:id="86"/>
    </w:p>
    <w:tbl>
      <w:tblPr>
        <w:tblStyle w:val="afffffff0"/>
        <w:tblW w:w="702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540"/>
        <w:gridCol w:w="1080"/>
        <w:gridCol w:w="1080"/>
        <w:gridCol w:w="1080"/>
        <w:gridCol w:w="1080"/>
        <w:gridCol w:w="1080"/>
        <w:gridCol w:w="1080"/>
      </w:tblGrid>
      <w:tr w:rsidR="00F97089" w:rsidRPr="00C14F01" w:rsidTr="00F97089">
        <w:trPr>
          <w:trHeight w:val="286"/>
          <w:jc w:val="center"/>
        </w:trPr>
        <w:tc>
          <w:tcPr>
            <w:tcW w:w="540" w:type="dxa"/>
            <w:shd w:val="clear" w:color="auto" w:fill="auto"/>
          </w:tcPr>
          <w:p w:rsidR="00E2718F" w:rsidRPr="00C14F01" w:rsidRDefault="00E2718F">
            <w:pPr>
              <w:widowControl w:val="0"/>
              <w:pBdr>
                <w:top w:val="nil"/>
                <w:left w:val="nil"/>
                <w:bottom w:val="nil"/>
                <w:right w:val="nil"/>
                <w:between w:val="nil"/>
              </w:pBdr>
              <w:spacing w:before="0" w:line="240" w:lineRule="auto"/>
              <w:jc w:val="left"/>
            </w:pP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1</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2</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3</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4</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5</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6</w:t>
            </w:r>
          </w:p>
        </w:tc>
      </w:tr>
      <w:tr w:rsidR="00F97089" w:rsidRPr="00C14F01" w:rsidTr="00F97089">
        <w:trPr>
          <w:trHeight w:val="276"/>
          <w:jc w:val="center"/>
        </w:trPr>
        <w:tc>
          <w:tcPr>
            <w:tcW w:w="54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1</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1)</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2)</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3)</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4)</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5)</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6)</w:t>
            </w:r>
          </w:p>
        </w:tc>
      </w:tr>
      <w:tr w:rsidR="00F97089" w:rsidRPr="00C14F01" w:rsidTr="00F97089">
        <w:trPr>
          <w:trHeight w:val="286"/>
          <w:jc w:val="center"/>
        </w:trPr>
        <w:tc>
          <w:tcPr>
            <w:tcW w:w="54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2</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1)</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2)</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3)</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4)</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5)</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6)</w:t>
            </w:r>
          </w:p>
        </w:tc>
      </w:tr>
      <w:tr w:rsidR="00F97089" w:rsidRPr="00C14F01" w:rsidTr="00F97089">
        <w:trPr>
          <w:trHeight w:val="276"/>
          <w:jc w:val="center"/>
        </w:trPr>
        <w:tc>
          <w:tcPr>
            <w:tcW w:w="54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3</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1)</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2)</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3)</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4)</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5)</w:t>
            </w:r>
          </w:p>
        </w:tc>
        <w:tc>
          <w:tcPr>
            <w:tcW w:w="1080" w:type="dxa"/>
            <w:shd w:val="clear" w:color="auto" w:fill="auto"/>
          </w:tcPr>
          <w:p w:rsidR="00E2718F" w:rsidRPr="00C14F01" w:rsidRDefault="00C14F11">
            <w:pPr>
              <w:keepNext/>
              <w:widowControl w:val="0"/>
              <w:spacing w:before="0" w:line="240" w:lineRule="auto"/>
              <w:jc w:val="left"/>
              <w:rPr>
                <w:sz w:val="20"/>
                <w:szCs w:val="20"/>
              </w:rPr>
            </w:pPr>
            <w:r w:rsidRPr="00C14F01">
              <w:rPr>
                <w:sz w:val="20"/>
                <w:szCs w:val="20"/>
              </w:rPr>
              <w:t>K(A3,A6)</w:t>
            </w:r>
          </w:p>
        </w:tc>
      </w:tr>
    </w:tbl>
    <w:p w:rsidR="00E2718F" w:rsidRPr="00C14F01" w:rsidRDefault="00C14F11" w:rsidP="00F97089">
      <w:pPr>
        <w:ind w:left="360"/>
      </w:pPr>
      <w:r w:rsidRPr="00C14F01">
        <w:lastRenderedPageBreak/>
        <w:t xml:space="preserve">Semua data dihitung dengan cara yang sama, baris x kolom dengan sehingga dikarenakan adanya 3 data uji, maka diperoleh matriks 3 x 6. Pada tugas akhir ini kernel yang digunakan yaitu </w:t>
      </w:r>
      <w:r w:rsidRPr="00C14F01">
        <w:rPr>
          <w:i/>
        </w:rPr>
        <w:t>kernel radial basis function</w:t>
      </w:r>
      <w:r w:rsidR="006A0D14" w:rsidRPr="00C14F01">
        <w:t xml:space="preserve"> dengan menggunakan persamaan 2.4 berikut:</w:t>
      </w:r>
    </w:p>
    <w:p w:rsidR="00E2718F" w:rsidRPr="00C14F01" w:rsidRDefault="00C14F11" w:rsidP="00F97089">
      <w:pPr>
        <w:ind w:left="360"/>
        <w:jc w:val="center"/>
        <w:rPr>
          <w:rFonts w:ascii="Cambria Math" w:eastAsia="Cambria Math" w:hAnsi="Cambria Math" w:cs="Cambria Math"/>
        </w:rPr>
      </w:pPr>
      <m:oMathPara>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m:oMathPara>
    </w:p>
    <w:p w:rsidR="00E2718F" w:rsidRPr="00C14F01" w:rsidRDefault="00C14F11" w:rsidP="00F97089">
      <w:pPr>
        <w:ind w:left="360"/>
      </w:pPr>
      <w:r w:rsidRPr="00C14F01">
        <w:t>Maka unt</w:t>
      </w:r>
      <w:r w:rsidR="006A0D14" w:rsidRPr="00C14F01">
        <w:t>uk perhitungan dengan kernel RBF</w:t>
      </w:r>
      <w:r w:rsidRPr="00C14F01">
        <w:t xml:space="preserve"> yaitu:</w:t>
      </w:r>
    </w:p>
    <w:p w:rsidR="00E2718F" w:rsidRPr="00C14F01" w:rsidRDefault="00C14F11" w:rsidP="00F97089">
      <w:pPr>
        <w:spacing w:before="0"/>
        <w:ind w:left="360"/>
        <w:jc w:val="left"/>
        <w:rPr>
          <w:sz w:val="22"/>
        </w:rPr>
      </w:pPr>
      <w:r w:rsidRPr="00C14F01">
        <w:rPr>
          <w:b/>
        </w:rPr>
        <w:t>K(A1,A1)</w:t>
      </w:r>
      <w:r w:rsidRPr="00C14F01">
        <w:t xml:space="preserve"> = exp(-0,167||</w:t>
      </w:r>
      <w:r w:rsidRPr="00C14F01">
        <w:rPr>
          <w:sz w:val="22"/>
        </w:rPr>
        <w:t>0,29-0,29||</w:t>
      </w:r>
      <w:r w:rsidRPr="00C14F01">
        <w:rPr>
          <w:sz w:val="22"/>
          <w:vertAlign w:val="superscript"/>
        </w:rPr>
        <w:t>2</w:t>
      </w:r>
      <w:r w:rsidRPr="00C14F01">
        <w:rPr>
          <w:sz w:val="22"/>
        </w:rPr>
        <w:t>)+</w:t>
      </w:r>
      <w:r w:rsidRPr="00C14F01">
        <w:t>exp(-0,167||</w:t>
      </w:r>
      <w:r w:rsidRPr="00C14F01">
        <w:rPr>
          <w:sz w:val="22"/>
        </w:rPr>
        <w:t>0,19-0,19||</w:t>
      </w:r>
      <w:r w:rsidRPr="00C14F01">
        <w:rPr>
          <w:sz w:val="22"/>
          <w:vertAlign w:val="superscript"/>
        </w:rPr>
        <w:t>2</w:t>
      </w:r>
      <w:r w:rsidRPr="00C14F01">
        <w:rPr>
          <w:sz w:val="22"/>
        </w:rPr>
        <w:t>)+</w:t>
      </w:r>
      <w:r w:rsidRPr="00C14F01">
        <w:t>exp(-0,167||</w:t>
      </w:r>
      <w:r w:rsidRPr="00C14F01">
        <w:rPr>
          <w:sz w:val="22"/>
        </w:rPr>
        <w:t>1,00-1,00||</w:t>
      </w:r>
      <w:r w:rsidRPr="00C14F01">
        <w:rPr>
          <w:sz w:val="22"/>
          <w:vertAlign w:val="superscript"/>
        </w:rPr>
        <w:t>2</w:t>
      </w:r>
      <w:r w:rsidRPr="00C14F01">
        <w:rPr>
          <w:sz w:val="22"/>
        </w:rPr>
        <w:t>) = 3</w:t>
      </w:r>
    </w:p>
    <w:p w:rsidR="00E2718F" w:rsidRPr="00C14F01" w:rsidRDefault="00C14F11" w:rsidP="00F97089">
      <w:pPr>
        <w:spacing w:before="0"/>
        <w:ind w:left="360"/>
        <w:jc w:val="left"/>
        <w:rPr>
          <w:sz w:val="22"/>
        </w:rPr>
      </w:pPr>
      <w:r w:rsidRPr="00C14F01">
        <w:rPr>
          <w:b/>
          <w:sz w:val="22"/>
        </w:rPr>
        <w:t>K(A1,A2)</w:t>
      </w:r>
      <w:r w:rsidRPr="00C14F01">
        <w:rPr>
          <w:sz w:val="22"/>
        </w:rPr>
        <w:t xml:space="preserve"> = </w:t>
      </w:r>
      <w:r w:rsidRPr="00C14F01">
        <w:t>exp(-0,167||</w:t>
      </w:r>
      <w:r w:rsidRPr="00C14F01">
        <w:rPr>
          <w:sz w:val="22"/>
        </w:rPr>
        <w:t>0,29-0||</w:t>
      </w:r>
      <w:r w:rsidRPr="00C14F01">
        <w:rPr>
          <w:sz w:val="22"/>
          <w:vertAlign w:val="superscript"/>
        </w:rPr>
        <w:t>2</w:t>
      </w:r>
      <w:r w:rsidRPr="00C14F01">
        <w:rPr>
          <w:sz w:val="22"/>
        </w:rPr>
        <w:t>)+</w:t>
      </w:r>
      <w:r w:rsidRPr="00C14F01">
        <w:t>exp(-0,167||</w:t>
      </w:r>
      <w:r w:rsidRPr="00C14F01">
        <w:rPr>
          <w:sz w:val="22"/>
        </w:rPr>
        <w:t>0,19-1||</w:t>
      </w:r>
      <w:r w:rsidRPr="00C14F01">
        <w:rPr>
          <w:sz w:val="22"/>
          <w:vertAlign w:val="superscript"/>
        </w:rPr>
        <w:t>2</w:t>
      </w:r>
      <w:r w:rsidRPr="00C14F01">
        <w:rPr>
          <w:sz w:val="22"/>
        </w:rPr>
        <w:t>)+</w:t>
      </w:r>
      <w:r w:rsidRPr="00C14F01">
        <w:t>exp(-0,167||</w:t>
      </w:r>
      <w:r w:rsidRPr="00C14F01">
        <w:rPr>
          <w:sz w:val="22"/>
        </w:rPr>
        <w:t>1,00-0,92||</w:t>
      </w:r>
      <w:r w:rsidRPr="00C14F01">
        <w:rPr>
          <w:sz w:val="22"/>
          <w:vertAlign w:val="superscript"/>
        </w:rPr>
        <w:t>2</w:t>
      </w:r>
      <w:r w:rsidRPr="00C14F01">
        <w:rPr>
          <w:sz w:val="22"/>
        </w:rPr>
        <w:t>)</w:t>
      </w:r>
      <w:r w:rsidR="00C94826" w:rsidRPr="00C14F01">
        <w:rPr>
          <w:sz w:val="22"/>
        </w:rPr>
        <w:t xml:space="preserve"> </w:t>
      </w:r>
      <w:r w:rsidRPr="00C14F01">
        <w:rPr>
          <w:sz w:val="22"/>
        </w:rPr>
        <w:t xml:space="preserve"> = 3,881139032</w:t>
      </w:r>
    </w:p>
    <w:p w:rsidR="00F40827" w:rsidRPr="00C14F01" w:rsidRDefault="00C14F11" w:rsidP="00F97089">
      <w:pPr>
        <w:spacing w:before="0"/>
        <w:ind w:left="360"/>
        <w:jc w:val="left"/>
      </w:pPr>
      <w:r w:rsidRPr="00C14F01">
        <w:t>maka untuk hasil perhitungan dengan menggunakan kernel rbf yaitu:</w:t>
      </w:r>
    </w:p>
    <w:p w:rsidR="008079DE" w:rsidRPr="00C14F01" w:rsidRDefault="008079DE" w:rsidP="008079DE">
      <w:pPr>
        <w:pStyle w:val="Caption"/>
        <w:keepNext/>
        <w:rPr>
          <w:sz w:val="20"/>
          <w:szCs w:val="20"/>
        </w:rPr>
      </w:pPr>
      <w:bookmarkStart w:id="87" w:name="_Toc138695428"/>
      <w:bookmarkStart w:id="88" w:name="_Toc140173559"/>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8</w:t>
      </w:r>
      <w:r w:rsidRPr="00C14F01">
        <w:rPr>
          <w:sz w:val="20"/>
          <w:szCs w:val="20"/>
        </w:rPr>
        <w:fldChar w:fldCharType="end"/>
      </w:r>
      <w:r w:rsidRPr="00C14F01">
        <w:rPr>
          <w:sz w:val="20"/>
          <w:szCs w:val="20"/>
        </w:rPr>
        <w:t xml:space="preserve"> Hasil Perhitungan RBF</w:t>
      </w:r>
      <w:bookmarkEnd w:id="87"/>
      <w:bookmarkEnd w:id="88"/>
    </w:p>
    <w:tbl>
      <w:tblPr>
        <w:tblStyle w:val="afffffff1"/>
        <w:tblW w:w="686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3"/>
        <w:gridCol w:w="900"/>
        <w:gridCol w:w="1080"/>
        <w:gridCol w:w="1080"/>
        <w:gridCol w:w="1080"/>
        <w:gridCol w:w="1080"/>
        <w:gridCol w:w="1080"/>
      </w:tblGrid>
      <w:tr w:rsidR="00E2718F" w:rsidRPr="00C14F01" w:rsidTr="001B3DAE">
        <w:trPr>
          <w:trHeight w:val="242"/>
          <w:jc w:val="center"/>
        </w:trPr>
        <w:tc>
          <w:tcPr>
            <w:tcW w:w="563"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rPr>
                <w:sz w:val="20"/>
                <w:szCs w:val="20"/>
              </w:rPr>
            </w:pPr>
          </w:p>
        </w:tc>
        <w:tc>
          <w:tcPr>
            <w:tcW w:w="90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1</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2</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3</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4</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5</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6</w:t>
            </w:r>
          </w:p>
        </w:tc>
      </w:tr>
      <w:tr w:rsidR="00E2718F" w:rsidRPr="00C14F01" w:rsidTr="001B3DAE">
        <w:trPr>
          <w:trHeight w:val="233"/>
          <w:jc w:val="center"/>
        </w:trPr>
        <w:tc>
          <w:tcPr>
            <w:tcW w:w="563"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3</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8120583</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61995465</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5062577</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6814757</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9798134</w:t>
            </w:r>
          </w:p>
        </w:tc>
      </w:tr>
      <w:tr w:rsidR="00E2718F" w:rsidRPr="00C14F01" w:rsidTr="001B3DAE">
        <w:trPr>
          <w:trHeight w:val="554"/>
          <w:jc w:val="center"/>
        </w:trPr>
        <w:tc>
          <w:tcPr>
            <w:tcW w:w="563"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2</w:t>
            </w:r>
          </w:p>
        </w:tc>
        <w:tc>
          <w:tcPr>
            <w:tcW w:w="900"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8113930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3</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854176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3391731</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00938976</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68062698</w:t>
            </w:r>
          </w:p>
        </w:tc>
      </w:tr>
      <w:tr w:rsidR="00E2718F" w:rsidRPr="00C14F01" w:rsidTr="001B3DAE">
        <w:trPr>
          <w:trHeight w:val="545"/>
          <w:jc w:val="center"/>
        </w:trPr>
        <w:tc>
          <w:tcPr>
            <w:tcW w:w="563"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3</w:t>
            </w:r>
          </w:p>
        </w:tc>
        <w:tc>
          <w:tcPr>
            <w:tcW w:w="900"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55984901</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854176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3</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68299609</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52279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keepNext/>
              <w:widowControl w:val="0"/>
              <w:spacing w:before="0" w:line="276" w:lineRule="auto"/>
              <w:jc w:val="center"/>
              <w:rPr>
                <w:sz w:val="20"/>
                <w:szCs w:val="20"/>
              </w:rPr>
            </w:pPr>
            <w:r w:rsidRPr="00C14F01">
              <w:rPr>
                <w:sz w:val="20"/>
                <w:szCs w:val="20"/>
              </w:rPr>
              <w:t>2,977779196</w:t>
            </w:r>
          </w:p>
        </w:tc>
      </w:tr>
    </w:tbl>
    <w:p w:rsidR="00E2718F" w:rsidRPr="00C14F01" w:rsidRDefault="00C14F11" w:rsidP="001B3DAE">
      <w:pPr>
        <w:numPr>
          <w:ilvl w:val="0"/>
          <w:numId w:val="9"/>
        </w:numPr>
        <w:ind w:left="360"/>
      </w:pPr>
      <w:r w:rsidRPr="00C14F01">
        <w:t>Menghitung matriks dengan rumus:</w:t>
      </w:r>
    </w:p>
    <w:p w:rsidR="00E2718F" w:rsidRPr="00C14F01" w:rsidRDefault="00B0177D"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sidRPr="00C14F01">
        <w:rPr>
          <w:rFonts w:ascii="Cambria Math" w:eastAsia="Cambria Math" w:hAnsi="Cambria Math" w:cs="Cambria Math"/>
        </w:rPr>
        <w:t xml:space="preserve">           </w:t>
      </w:r>
      <w:r w:rsidR="0088760C" w:rsidRPr="00C14F01">
        <w:rPr>
          <w:rFonts w:ascii="Cambria Math" w:eastAsia="Cambria Math" w:hAnsi="Cambria Math" w:cs="Cambria Math"/>
        </w:rPr>
        <w:t xml:space="preserve">      </w:t>
      </w:r>
      <w:r w:rsidR="00052F09" w:rsidRPr="00C14F01">
        <w:rPr>
          <w:rFonts w:ascii="Cambria Math" w:eastAsia="Cambria Math" w:hAnsi="Cambria Math" w:cs="Cambria Math"/>
        </w:rPr>
        <w:t xml:space="preserve">                        (</w:t>
      </w:r>
      <w:r w:rsidR="00C80036" w:rsidRPr="00C14F01">
        <w:rPr>
          <w:rFonts w:ascii="Cambria Math" w:eastAsia="Cambria Math" w:hAnsi="Cambria Math" w:cs="Cambria Math"/>
        </w:rPr>
        <w:t>3</w:t>
      </w:r>
      <w:r w:rsidR="00A670FF" w:rsidRPr="00C14F01">
        <w:rPr>
          <w:rFonts w:ascii="Cambria Math" w:eastAsia="Cambria Math" w:hAnsi="Cambria Math" w:cs="Cambria Math"/>
        </w:rPr>
        <w:t>.1</w:t>
      </w:r>
      <w:r w:rsidR="00FC5645" w:rsidRPr="00C14F01">
        <w:rPr>
          <w:rFonts w:ascii="Cambria Math" w:eastAsia="Cambria Math" w:hAnsi="Cambria Math" w:cs="Cambria Math"/>
        </w:rPr>
        <w:t>)</w:t>
      </w:r>
    </w:p>
    <w:p w:rsidR="00E2718F" w:rsidRPr="00C14F01" w:rsidRDefault="001B3DAE" w:rsidP="001B3DAE">
      <w:pPr>
        <w:pBdr>
          <w:top w:val="nil"/>
          <w:left w:val="nil"/>
          <w:bottom w:val="nil"/>
          <w:right w:val="nil"/>
          <w:between w:val="nil"/>
        </w:pBdr>
        <w:spacing w:before="0"/>
        <w:ind w:left="360"/>
      </w:pPr>
      <w:r w:rsidRPr="00C14F01">
        <w:t>d</w:t>
      </w:r>
      <w:r w:rsidR="00C14F11" w:rsidRPr="00C14F01">
        <w:t>imana:</w:t>
      </w:r>
    </w:p>
    <w:p w:rsidR="00E2718F" w:rsidRPr="00C14F01" w:rsidRDefault="00C14F11" w:rsidP="001B3DAE">
      <w:pPr>
        <w:pBdr>
          <w:top w:val="nil"/>
          <w:left w:val="nil"/>
          <w:bottom w:val="nil"/>
          <w:right w:val="nil"/>
          <w:between w:val="nil"/>
        </w:pBdr>
        <w:spacing w:before="0"/>
        <w:ind w:left="360"/>
      </w:pPr>
      <w:r w:rsidRPr="00C14F01">
        <w:t>D</w:t>
      </w:r>
      <w:r w:rsidRPr="00C14F01">
        <w:rPr>
          <w:vertAlign w:val="subscript"/>
        </w:rPr>
        <w:t xml:space="preserve">ij </w:t>
      </w:r>
      <w:r w:rsidRPr="00C14F01">
        <w:t>= elemen matriks ke-ij</w:t>
      </w:r>
    </w:p>
    <w:p w:rsidR="00E2718F" w:rsidRPr="00C14F01" w:rsidRDefault="00C14F11" w:rsidP="001B3DAE">
      <w:pPr>
        <w:ind w:left="360"/>
      </w:pPr>
      <w:r w:rsidRPr="00C14F01">
        <w:t>y</w:t>
      </w:r>
      <w:r w:rsidRPr="00C14F01">
        <w:rPr>
          <w:vertAlign w:val="subscript"/>
        </w:rPr>
        <w:t>i</w:t>
      </w:r>
      <w:r w:rsidRPr="00C14F01">
        <w:t>= kelas data ke-i</w:t>
      </w:r>
    </w:p>
    <w:p w:rsidR="00E2718F" w:rsidRPr="00C14F01" w:rsidRDefault="00C14F11" w:rsidP="001B3DAE">
      <w:pPr>
        <w:ind w:left="360"/>
      </w:pPr>
      <w:r w:rsidRPr="00C14F01">
        <w:t>y</w:t>
      </w:r>
      <w:r w:rsidRPr="00C14F01">
        <w:rPr>
          <w:vertAlign w:val="subscript"/>
        </w:rPr>
        <w:t>j</w:t>
      </w:r>
      <w:r w:rsidRPr="00C14F01">
        <w:t>= kelas data ke-j</w:t>
      </w:r>
    </w:p>
    <w:p w:rsidR="00E2718F" w:rsidRPr="00C14F01" w:rsidRDefault="00C14F11" w:rsidP="001B3DAE">
      <w:pPr>
        <w:ind w:left="360"/>
      </w:pPr>
      <w:r w:rsidRPr="00C14F01">
        <w:lastRenderedPageBreak/>
        <w:t>λ = batas teoritis yang akan diturunkan</w:t>
      </w:r>
    </w:p>
    <w:p w:rsidR="00E2718F" w:rsidRPr="00C14F01" w:rsidRDefault="00C14F11" w:rsidP="001B3DAE">
      <w:pPr>
        <w:ind w:left="360"/>
      </w:pPr>
      <w:r w:rsidRPr="00C14F01">
        <w:t>Contoh perhitungan:</w:t>
      </w:r>
    </w:p>
    <w:p w:rsidR="00E2718F" w:rsidRPr="00C14F01" w:rsidRDefault="00C14F11" w:rsidP="001B3DAE">
      <w:pPr>
        <w:spacing w:before="0"/>
        <w:ind w:left="426" w:firstLine="294"/>
      </w:pPr>
      <w:r w:rsidRPr="00C14F01">
        <w:t>D11 = (0) (0) (4+0,25) = 0</w:t>
      </w:r>
    </w:p>
    <w:p w:rsidR="00F40827" w:rsidRPr="00C14F01" w:rsidRDefault="00C14F11" w:rsidP="001B3DAE">
      <w:pPr>
        <w:ind w:left="360"/>
      </w:pPr>
      <w:r w:rsidRPr="00C14F01">
        <w:t>Sehingga didapatkan hasil perhitungan matriks Hessian adalah sebagai berikut:</w:t>
      </w:r>
      <w:r w:rsidR="00A70995" w:rsidRPr="00C14F01">
        <w:t xml:space="preserve">  </w:t>
      </w:r>
    </w:p>
    <w:p w:rsidR="002C16F6" w:rsidRPr="00C14F01" w:rsidRDefault="002C16F6" w:rsidP="001B3DAE">
      <w:pPr>
        <w:pStyle w:val="Caption"/>
        <w:keepNext/>
        <w:spacing w:before="0"/>
        <w:rPr>
          <w:sz w:val="20"/>
          <w:szCs w:val="20"/>
        </w:rPr>
      </w:pPr>
      <w:bookmarkStart w:id="89" w:name="_Toc138695429"/>
      <w:bookmarkStart w:id="90" w:name="_Toc140173560"/>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9</w:t>
      </w:r>
      <w:r w:rsidRPr="00C14F01">
        <w:rPr>
          <w:sz w:val="20"/>
          <w:szCs w:val="20"/>
        </w:rPr>
        <w:fldChar w:fldCharType="end"/>
      </w:r>
      <w:r w:rsidRPr="00C14F01">
        <w:rPr>
          <w:sz w:val="20"/>
          <w:szCs w:val="20"/>
        </w:rPr>
        <w:t xml:space="preserve"> Hasil Perhitungan Matriks Hessian</w:t>
      </w:r>
      <w:bookmarkEnd w:id="89"/>
      <w:bookmarkEnd w:id="90"/>
    </w:p>
    <w:tbl>
      <w:tblPr>
        <w:tblStyle w:val="afffffff2"/>
        <w:tblW w:w="595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887"/>
        <w:gridCol w:w="900"/>
        <w:gridCol w:w="900"/>
        <w:gridCol w:w="900"/>
        <w:gridCol w:w="900"/>
        <w:gridCol w:w="900"/>
      </w:tblGrid>
      <w:tr w:rsidR="00E2718F" w:rsidRPr="00C14F01" w:rsidTr="001B3DAE">
        <w:trPr>
          <w:trHeight w:val="253"/>
          <w:jc w:val="center"/>
        </w:trPr>
        <w:tc>
          <w:tcPr>
            <w:tcW w:w="567"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pPr>
          </w:p>
        </w:tc>
        <w:tc>
          <w:tcPr>
            <w:tcW w:w="887"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1</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2</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3</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4</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5</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6</w:t>
            </w:r>
          </w:p>
        </w:tc>
      </w:tr>
      <w:tr w:rsidR="00E2718F" w:rsidRPr="00C14F01" w:rsidTr="001B3DAE">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1</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r>
      <w:tr w:rsidR="00E2718F" w:rsidRPr="00C14F01" w:rsidTr="001B3DAE">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2</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30286645</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352</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34667686</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8433132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5056151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1689620</w:t>
            </w:r>
          </w:p>
        </w:tc>
      </w:tr>
      <w:tr w:rsidR="00E2718F" w:rsidRPr="00C14F01" w:rsidTr="001B3DAE">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3</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482260549</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492885776</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53425</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522806159</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51702294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keepNext/>
              <w:widowControl w:val="0"/>
              <w:spacing w:before="0" w:line="276" w:lineRule="auto"/>
              <w:jc w:val="center"/>
              <w:rPr>
                <w:sz w:val="18"/>
                <w:szCs w:val="18"/>
              </w:rPr>
            </w:pPr>
            <w:r w:rsidRPr="00C14F01">
              <w:rPr>
                <w:sz w:val="18"/>
                <w:szCs w:val="18"/>
              </w:rPr>
              <w:t>0,152622829</w:t>
            </w:r>
          </w:p>
        </w:tc>
      </w:tr>
    </w:tbl>
    <w:p w:rsidR="00E2718F" w:rsidRPr="00C14F01" w:rsidRDefault="00C14F11" w:rsidP="001B3DAE">
      <w:pPr>
        <w:numPr>
          <w:ilvl w:val="0"/>
          <w:numId w:val="9"/>
        </w:numPr>
        <w:ind w:left="360"/>
      </w:pPr>
      <w:r w:rsidRPr="00C14F01">
        <w:t>Mencari nilai error menggunakan rumus:</w:t>
      </w:r>
    </w:p>
    <w:p w:rsidR="00E2718F" w:rsidRPr="00C14F01" w:rsidRDefault="00C14F11" w:rsidP="00FC5645">
      <w:pPr>
        <w:spacing w:before="0"/>
        <w:ind w:left="426"/>
        <w:jc w:val="right"/>
      </w:pPr>
      <w:r w:rsidRPr="00C14F01">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rsidRPr="00C14F01">
        <w:t xml:space="preserve">            </w:t>
      </w:r>
      <w:r w:rsidR="0088760C" w:rsidRPr="00C14F01">
        <w:t xml:space="preserve">      </w:t>
      </w:r>
      <w:r w:rsidR="00052F09" w:rsidRPr="00C14F01">
        <w:t xml:space="preserve">                         (</w:t>
      </w:r>
      <w:r w:rsidR="00C80036" w:rsidRPr="00C14F01">
        <w:t>3</w:t>
      </w:r>
      <w:r w:rsidR="00A670FF" w:rsidRPr="00C14F01">
        <w:t>.2</w:t>
      </w:r>
      <w:r w:rsidR="00FC5645" w:rsidRPr="00C14F01">
        <w:t>)</w:t>
      </w:r>
    </w:p>
    <w:p w:rsidR="00E2718F" w:rsidRPr="00C14F01" w:rsidRDefault="00C14F11" w:rsidP="001B3DAE">
      <w:pPr>
        <w:spacing w:before="0"/>
        <w:ind w:left="360"/>
      </w:pPr>
      <w:r w:rsidRPr="00C14F01">
        <w:t>Dimana Ei = nilai error data ke-i</w:t>
      </w:r>
    </w:p>
    <w:p w:rsidR="00E2718F" w:rsidRPr="00C14F01" w:rsidRDefault="00C14F11" w:rsidP="001B3DAE">
      <w:pPr>
        <w:spacing w:before="0"/>
        <w:ind w:left="360" w:firstLine="360"/>
      </w:pPr>
      <w:r w:rsidRPr="00C14F01">
        <w:t>E1 = 0 + 0 + 0 + 0 + 0 + 0 = 0</w:t>
      </w:r>
    </w:p>
    <w:p w:rsidR="0037626C" w:rsidRPr="00C14F01" w:rsidRDefault="00C14F11" w:rsidP="001B3DAE">
      <w:pPr>
        <w:spacing w:before="0"/>
        <w:ind w:left="360"/>
      </w:pPr>
      <w:r w:rsidRPr="00C14F01">
        <w:t>Maka didapatkan setiap nilai error data:</w:t>
      </w:r>
    </w:p>
    <w:p w:rsidR="002C16F6" w:rsidRPr="00C14F01" w:rsidRDefault="002C16F6" w:rsidP="001B3DAE">
      <w:pPr>
        <w:pStyle w:val="Caption"/>
        <w:keepNext/>
        <w:spacing w:before="0"/>
        <w:rPr>
          <w:sz w:val="20"/>
          <w:szCs w:val="20"/>
        </w:rPr>
      </w:pPr>
      <w:bookmarkStart w:id="91" w:name="_Toc138695430"/>
      <w:bookmarkStart w:id="92" w:name="_Toc140173561"/>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0</w:t>
      </w:r>
      <w:r w:rsidRPr="00C14F01">
        <w:rPr>
          <w:sz w:val="20"/>
          <w:szCs w:val="20"/>
        </w:rPr>
        <w:fldChar w:fldCharType="end"/>
      </w:r>
      <w:r w:rsidRPr="00C14F01">
        <w:rPr>
          <w:sz w:val="20"/>
          <w:szCs w:val="20"/>
        </w:rPr>
        <w:t xml:space="preserve"> Hasil Perhitungan Nilai Error</w:t>
      </w:r>
      <w:bookmarkEnd w:id="91"/>
      <w:bookmarkEnd w:id="92"/>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RPr="00C14F01" w:rsidTr="0037626C">
        <w:trPr>
          <w:tblHeader/>
        </w:trPr>
        <w:tc>
          <w:tcPr>
            <w:tcW w:w="650" w:type="dxa"/>
            <w:shd w:val="clear" w:color="auto" w:fill="auto"/>
            <w:tcMar>
              <w:top w:w="100" w:type="dxa"/>
              <w:left w:w="100" w:type="dxa"/>
              <w:bottom w:w="100" w:type="dxa"/>
              <w:right w:w="100" w:type="dxa"/>
            </w:tcMar>
          </w:tcPr>
          <w:p w:rsidR="00E2718F" w:rsidRPr="00C14F01"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b/>
                <w:sz w:val="20"/>
                <w:szCs w:val="20"/>
              </w:rPr>
            </w:pPr>
            <w:r w:rsidRPr="00C14F01">
              <w:rPr>
                <w:b/>
                <w:sz w:val="20"/>
                <w:szCs w:val="20"/>
              </w:rPr>
              <w:t>Error</w:t>
            </w:r>
          </w:p>
        </w:tc>
      </w:tr>
      <w:tr w:rsidR="00E2718F" w:rsidRPr="00C14F01" w:rsidTr="0037626C">
        <w:trPr>
          <w:tblHeader/>
        </w:trPr>
        <w:tc>
          <w:tcPr>
            <w:tcW w:w="65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0"/>
                <w:szCs w:val="20"/>
              </w:rPr>
            </w:pPr>
            <w:r w:rsidRPr="00C14F01">
              <w:rPr>
                <w:sz w:val="20"/>
                <w:szCs w:val="20"/>
              </w:rPr>
              <w:t>A1</w:t>
            </w:r>
          </w:p>
        </w:tc>
        <w:tc>
          <w:tcPr>
            <w:tcW w:w="3177"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0"/>
                <w:szCs w:val="20"/>
              </w:rPr>
            </w:pPr>
            <w:r w:rsidRPr="00C14F01">
              <w:rPr>
                <w:sz w:val="20"/>
                <w:szCs w:val="20"/>
              </w:rPr>
              <w:t>0</w:t>
            </w:r>
          </w:p>
        </w:tc>
      </w:tr>
      <w:tr w:rsidR="00E2718F" w:rsidRPr="00C14F01" w:rsidTr="0037626C">
        <w:trPr>
          <w:tblHeader/>
        </w:trPr>
        <w:tc>
          <w:tcPr>
            <w:tcW w:w="65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0"/>
                <w:szCs w:val="20"/>
              </w:rPr>
            </w:pPr>
            <w:r w:rsidRPr="00C14F01">
              <w:rPr>
                <w:sz w:val="20"/>
                <w:szCs w:val="20"/>
              </w:rPr>
              <w:t>A1</w:t>
            </w:r>
          </w:p>
        </w:tc>
        <w:tc>
          <w:tcPr>
            <w:tcW w:w="3177" w:type="dxa"/>
            <w:shd w:val="clear" w:color="auto" w:fill="auto"/>
            <w:tcMar>
              <w:top w:w="100" w:type="dxa"/>
              <w:left w:w="100" w:type="dxa"/>
              <w:bottom w:w="100" w:type="dxa"/>
              <w:right w:w="100" w:type="dxa"/>
            </w:tcMar>
          </w:tcPr>
          <w:p w:rsidR="00E2718F" w:rsidRPr="00C14F01" w:rsidRDefault="00C14F11">
            <w:pPr>
              <w:widowControl w:val="0"/>
              <w:spacing w:before="0" w:line="276" w:lineRule="auto"/>
              <w:jc w:val="center"/>
              <w:rPr>
                <w:sz w:val="20"/>
                <w:szCs w:val="20"/>
              </w:rPr>
            </w:pPr>
            <w:r w:rsidRPr="00C14F01">
              <w:rPr>
                <w:sz w:val="20"/>
                <w:szCs w:val="20"/>
              </w:rPr>
              <w:t>1,278437168</w:t>
            </w:r>
          </w:p>
        </w:tc>
      </w:tr>
      <w:tr w:rsidR="00E2718F" w:rsidRPr="00C14F01" w:rsidTr="0037626C">
        <w:trPr>
          <w:tblHeader/>
        </w:trPr>
        <w:tc>
          <w:tcPr>
            <w:tcW w:w="65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0"/>
                <w:szCs w:val="20"/>
              </w:rPr>
            </w:pPr>
            <w:r w:rsidRPr="00C14F01">
              <w:rPr>
                <w:sz w:val="20"/>
                <w:szCs w:val="20"/>
              </w:rPr>
              <w:t>A3</w:t>
            </w:r>
          </w:p>
        </w:tc>
        <w:tc>
          <w:tcPr>
            <w:tcW w:w="3177" w:type="dxa"/>
            <w:shd w:val="clear" w:color="auto" w:fill="auto"/>
            <w:tcMar>
              <w:top w:w="100" w:type="dxa"/>
              <w:left w:w="100" w:type="dxa"/>
              <w:bottom w:w="100" w:type="dxa"/>
              <w:right w:w="100" w:type="dxa"/>
            </w:tcMar>
          </w:tcPr>
          <w:p w:rsidR="00E2718F" w:rsidRPr="00C14F01" w:rsidRDefault="00C14F11">
            <w:pPr>
              <w:keepNext/>
              <w:widowControl w:val="0"/>
              <w:spacing w:before="0" w:line="276" w:lineRule="auto"/>
              <w:jc w:val="center"/>
              <w:rPr>
                <w:sz w:val="20"/>
                <w:szCs w:val="20"/>
              </w:rPr>
            </w:pPr>
            <w:r w:rsidRPr="00C14F01">
              <w:rPr>
                <w:sz w:val="20"/>
                <w:szCs w:val="20"/>
              </w:rPr>
              <w:t>0,4537726859</w:t>
            </w:r>
          </w:p>
        </w:tc>
      </w:tr>
    </w:tbl>
    <w:p w:rsidR="00E2718F" w:rsidRPr="00C14F01" w:rsidRDefault="00C14F11" w:rsidP="001B3DAE">
      <w:pPr>
        <w:numPr>
          <w:ilvl w:val="0"/>
          <w:numId w:val="9"/>
        </w:numPr>
        <w:pBdr>
          <w:top w:val="nil"/>
          <w:left w:val="nil"/>
          <w:bottom w:val="nil"/>
          <w:right w:val="nil"/>
          <w:between w:val="nil"/>
        </w:pBdr>
        <w:ind w:left="360"/>
      </w:pPr>
      <w:r w:rsidRPr="00C14F01">
        <w:rPr>
          <w:color w:val="000000"/>
        </w:rPr>
        <w:t>Menghitung nilai delta alpha</w:t>
      </w:r>
    </w:p>
    <w:p w:rsidR="00E2718F" w:rsidRPr="00C14F01"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052F09" w:rsidRPr="00C14F01">
        <w:rPr>
          <w:rFonts w:ascii="Cambria Math" w:eastAsia="Cambria Math" w:hAnsi="Cambria Math" w:cs="Cambria Math"/>
        </w:rPr>
        <w:t xml:space="preserve">                </w:t>
      </w:r>
      <w:r w:rsidR="001B3DAE" w:rsidRPr="00C14F01">
        <w:rPr>
          <w:rFonts w:ascii="Cambria Math" w:eastAsia="Cambria Math" w:hAnsi="Cambria Math" w:cs="Cambria Math"/>
        </w:rPr>
        <w:tab/>
      </w:r>
      <w:r w:rsidR="001B3DAE" w:rsidRPr="00C14F01">
        <w:rPr>
          <w:rFonts w:ascii="Cambria Math" w:eastAsia="Cambria Math" w:hAnsi="Cambria Math" w:cs="Cambria Math"/>
        </w:rPr>
        <w:tab/>
      </w:r>
      <w:r w:rsidR="00052F09" w:rsidRPr="00C14F01">
        <w:rPr>
          <w:rFonts w:ascii="Cambria Math" w:eastAsia="Cambria Math" w:hAnsi="Cambria Math" w:cs="Cambria Math"/>
        </w:rPr>
        <w:t xml:space="preserve">       (</w:t>
      </w:r>
      <w:r w:rsidR="00C80036" w:rsidRPr="00C14F01">
        <w:rPr>
          <w:rFonts w:ascii="Cambria Math" w:eastAsia="Cambria Math" w:hAnsi="Cambria Math" w:cs="Cambria Math"/>
        </w:rPr>
        <w:t>3</w:t>
      </w:r>
      <w:r w:rsidR="00A670FF" w:rsidRPr="00C14F01">
        <w:rPr>
          <w:rFonts w:ascii="Cambria Math" w:eastAsia="Cambria Math" w:hAnsi="Cambria Math" w:cs="Cambria Math"/>
        </w:rPr>
        <w:t>.3</w:t>
      </w:r>
      <w:r w:rsidR="00FC5645" w:rsidRPr="00C14F01">
        <w:rPr>
          <w:rFonts w:ascii="Cambria Math" w:eastAsia="Cambria Math" w:hAnsi="Cambria Math" w:cs="Cambria Math"/>
        </w:rPr>
        <w:t>)</w:t>
      </w:r>
    </w:p>
    <w:p w:rsidR="00E2718F" w:rsidRPr="00C14F01" w:rsidRDefault="00FC5645" w:rsidP="001B3DAE">
      <w:pPr>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rsidRPr="00C14F01">
        <w:t>m</w:t>
      </w:r>
      <w:r w:rsidR="00C14F11" w:rsidRPr="00C14F01">
        <w:t>in{max[0,167(1 - 0),- 0,5],1 - 0,5}</w:t>
      </w:r>
    </w:p>
    <w:p w:rsidR="00E2718F" w:rsidRPr="00C14F01" w:rsidRDefault="00FC5645" w:rsidP="001B3DAE">
      <w:pPr>
        <w:spacing w:before="0"/>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rsidRPr="00C14F01">
        <w:t>mi</w:t>
      </w:r>
      <w:r w:rsidR="00C14F11" w:rsidRPr="00C14F01">
        <w:t>n{max(0,167,- 0,5),0,5}</w:t>
      </w:r>
    </w:p>
    <w:p w:rsidR="00E2718F" w:rsidRPr="00C14F01" w:rsidRDefault="00FC5645" w:rsidP="001B3DAE">
      <w:pPr>
        <w:spacing w:before="0"/>
        <w:ind w:left="360"/>
      </w:pPr>
      <m:oMath>
        <m:r>
          <w:rPr>
            <w:rFonts w:ascii="Cambria Math" w:hAnsi="Cambria Math"/>
          </w:rPr>
          <w:lastRenderedPageBreak/>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rsidRPr="00C14F01">
        <w:t xml:space="preserve"> m</w:t>
      </w:r>
      <w:r w:rsidR="00C14F11" w:rsidRPr="00C14F01">
        <w:t>in{0,167,0,5}</w:t>
      </w:r>
    </w:p>
    <w:p w:rsidR="00E2718F" w:rsidRPr="00C14F01" w:rsidRDefault="00FC5645" w:rsidP="001B3DAE">
      <w:pPr>
        <w:spacing w:before="0"/>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rsidRPr="00C14F01">
        <w:t xml:space="preserve"> </w:t>
      </w:r>
      <w:r w:rsidR="00C14F11" w:rsidRPr="00C14F01">
        <w:t>0,167</w:t>
      </w:r>
    </w:p>
    <w:p w:rsidR="0037626C" w:rsidRPr="00C14F01" w:rsidRDefault="00C14F11" w:rsidP="001B3DAE">
      <w:pPr>
        <w:spacing w:before="0"/>
        <w:ind w:left="360"/>
      </w:pPr>
      <w:r w:rsidRPr="00C14F01">
        <w:t>Hasil perhitungan delta alpha:</w:t>
      </w:r>
    </w:p>
    <w:p w:rsidR="002C16F6" w:rsidRPr="00C14F01" w:rsidRDefault="002C16F6" w:rsidP="000B633A">
      <w:pPr>
        <w:pStyle w:val="Caption"/>
        <w:keepNext/>
        <w:spacing w:before="0"/>
        <w:rPr>
          <w:sz w:val="20"/>
          <w:szCs w:val="20"/>
        </w:rPr>
      </w:pPr>
      <w:bookmarkStart w:id="93" w:name="_Toc138695431"/>
      <w:bookmarkStart w:id="94" w:name="_Toc140173562"/>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1</w:t>
      </w:r>
      <w:r w:rsidRPr="00C14F01">
        <w:rPr>
          <w:sz w:val="20"/>
          <w:szCs w:val="20"/>
        </w:rPr>
        <w:fldChar w:fldCharType="end"/>
      </w:r>
      <w:r w:rsidRPr="00C14F01">
        <w:rPr>
          <w:sz w:val="20"/>
          <w:szCs w:val="20"/>
        </w:rPr>
        <w:t xml:space="preserve"> Hasil Perhitungan Delta Alpha</w:t>
      </w:r>
      <w:bookmarkEnd w:id="93"/>
      <w:bookmarkEnd w:id="94"/>
    </w:p>
    <w:tbl>
      <w:tblPr>
        <w:tblStyle w:val="afffffff4"/>
        <w:tblW w:w="37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RPr="00C14F01" w:rsidTr="001B3DAE">
        <w:trPr>
          <w:jc w:val="center"/>
        </w:trPr>
        <w:tc>
          <w:tcPr>
            <w:tcW w:w="838"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Delta Alpha</w:t>
            </w:r>
          </w:p>
        </w:tc>
      </w:tr>
      <w:tr w:rsidR="00E2718F" w:rsidRPr="00C14F01" w:rsidTr="001B3DAE">
        <w:trPr>
          <w:jc w:val="center"/>
        </w:trPr>
        <w:tc>
          <w:tcPr>
            <w:tcW w:w="83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0,167</w:t>
            </w:r>
          </w:p>
        </w:tc>
      </w:tr>
      <w:tr w:rsidR="00E2718F" w:rsidRPr="00C14F01"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0,04649900706</w:t>
            </w:r>
          </w:p>
        </w:tc>
      </w:tr>
      <w:tr w:rsidR="00E2718F" w:rsidRPr="00C14F01"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0,09121996145</w:t>
            </w:r>
          </w:p>
        </w:tc>
      </w:tr>
      <w:tr w:rsidR="00E2718F" w:rsidRPr="00C14F01"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keepNext/>
              <w:widowControl w:val="0"/>
              <w:spacing w:before="0" w:line="276" w:lineRule="auto"/>
              <w:jc w:val="center"/>
              <w:rPr>
                <w:sz w:val="20"/>
                <w:szCs w:val="20"/>
              </w:rPr>
            </w:pPr>
            <w:r w:rsidRPr="00C14F01">
              <w:rPr>
                <w:sz w:val="20"/>
                <w:szCs w:val="20"/>
              </w:rPr>
              <w:t>0,1195388175</w:t>
            </w:r>
          </w:p>
        </w:tc>
      </w:tr>
    </w:tbl>
    <w:p w:rsidR="00E2718F" w:rsidRPr="00C14F01" w:rsidRDefault="00C14F11" w:rsidP="001B3DAE">
      <w:pPr>
        <w:ind w:left="360"/>
      </w:pPr>
      <w:r w:rsidRPr="00C14F01">
        <w:t>Karena nilai maksimum delta alpha adalah 0,167 dan lebih dari epsilon (0,1) maka iterasi berlanjut.</w:t>
      </w:r>
    </w:p>
    <w:p w:rsidR="00E2718F" w:rsidRPr="00C14F01" w:rsidRDefault="00C14F11" w:rsidP="001B3DAE">
      <w:pPr>
        <w:numPr>
          <w:ilvl w:val="0"/>
          <w:numId w:val="9"/>
        </w:numPr>
        <w:ind w:left="360"/>
      </w:pPr>
      <w:r w:rsidRPr="00C14F01">
        <w:t xml:space="preserve">Menghitung nilai </w:t>
      </w:r>
      <m:oMath>
        <m:r>
          <w:rPr>
            <w:rFonts w:ascii="Cambria Math" w:hAnsi="Cambria Math"/>
          </w:rPr>
          <m:t>α</m:t>
        </m:r>
      </m:oMath>
      <w:r w:rsidRPr="00C14F01">
        <w:t xml:space="preserve"> baru dengan menggunakan rumus:</w:t>
      </w:r>
    </w:p>
    <w:p w:rsidR="00E2718F" w:rsidRPr="00C14F01" w:rsidRDefault="00B0177D"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sidRPr="00C14F01">
        <w:rPr>
          <w:rFonts w:ascii="Cambria Math" w:eastAsia="Cambria Math" w:hAnsi="Cambria Math" w:cs="Cambria Math"/>
        </w:rPr>
        <w:t xml:space="preserve">                  </w:t>
      </w:r>
      <w:r w:rsidR="0088760C" w:rsidRPr="00C14F01">
        <w:rPr>
          <w:rFonts w:ascii="Cambria Math" w:eastAsia="Cambria Math" w:hAnsi="Cambria Math" w:cs="Cambria Math"/>
        </w:rPr>
        <w:t xml:space="preserve">      </w:t>
      </w:r>
      <w:r w:rsidR="00052F09" w:rsidRPr="00C14F01">
        <w:rPr>
          <w:rFonts w:ascii="Cambria Math" w:eastAsia="Cambria Math" w:hAnsi="Cambria Math" w:cs="Cambria Math"/>
        </w:rPr>
        <w:t xml:space="preserve">                       </w:t>
      </w:r>
      <w:r w:rsidR="001B3DAE" w:rsidRPr="00C14F01">
        <w:rPr>
          <w:rFonts w:ascii="Cambria Math" w:eastAsia="Cambria Math" w:hAnsi="Cambria Math" w:cs="Cambria Math"/>
        </w:rPr>
        <w:tab/>
      </w:r>
      <w:r w:rsidR="00052F09" w:rsidRPr="00C14F01">
        <w:rPr>
          <w:rFonts w:ascii="Cambria Math" w:eastAsia="Cambria Math" w:hAnsi="Cambria Math" w:cs="Cambria Math"/>
        </w:rPr>
        <w:t xml:space="preserve">    (</w:t>
      </w:r>
      <w:r w:rsidR="00C80036" w:rsidRPr="00C14F01">
        <w:rPr>
          <w:rFonts w:ascii="Cambria Math" w:eastAsia="Cambria Math" w:hAnsi="Cambria Math" w:cs="Cambria Math"/>
        </w:rPr>
        <w:t>3</w:t>
      </w:r>
      <w:r w:rsidR="00A670FF" w:rsidRPr="00C14F01">
        <w:rPr>
          <w:rFonts w:ascii="Cambria Math" w:eastAsia="Cambria Math" w:hAnsi="Cambria Math" w:cs="Cambria Math"/>
        </w:rPr>
        <w:t>.4</w:t>
      </w:r>
      <w:r w:rsidR="00C4524B" w:rsidRPr="00C14F01">
        <w:rPr>
          <w:rFonts w:ascii="Cambria Math" w:eastAsia="Cambria Math" w:hAnsi="Cambria Math" w:cs="Cambria Math"/>
        </w:rPr>
        <w:t>)</w:t>
      </w:r>
    </w:p>
    <w:p w:rsidR="00C4524B" w:rsidRPr="00C14F01" w:rsidRDefault="00C14F11" w:rsidP="001B3DAE">
      <w:pPr>
        <w:ind w:left="360"/>
      </w:pPr>
      <w:r w:rsidRPr="00C14F01">
        <w:t>Contoh perhitungan:</w:t>
      </w:r>
    </w:p>
    <w:p w:rsidR="00E2718F" w:rsidRPr="00C14F01" w:rsidRDefault="00B0177D" w:rsidP="001B3DAE">
      <w:pPr>
        <w:ind w:left="360"/>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37626C" w:rsidRPr="00C14F01" w:rsidRDefault="00B0177D" w:rsidP="001B3DAE">
      <w:pPr>
        <w:spacing w:before="0" w:after="240"/>
        <w:ind w:left="360"/>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rsidRPr="00C14F01">
        <w:t>0,035</w:t>
      </w:r>
    </w:p>
    <w:p w:rsidR="002C16F6" w:rsidRPr="00C14F01" w:rsidRDefault="002C16F6" w:rsidP="002C16F6">
      <w:pPr>
        <w:pStyle w:val="Caption"/>
        <w:keepNext/>
        <w:rPr>
          <w:sz w:val="20"/>
          <w:szCs w:val="20"/>
        </w:rPr>
      </w:pPr>
      <w:bookmarkStart w:id="95" w:name="_Toc138695432"/>
      <w:bookmarkStart w:id="96" w:name="_Toc140173563"/>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2</w:t>
      </w:r>
      <w:r w:rsidRPr="00C14F01">
        <w:rPr>
          <w:sz w:val="20"/>
          <w:szCs w:val="20"/>
        </w:rPr>
        <w:fldChar w:fldCharType="end"/>
      </w:r>
      <w:r w:rsidRPr="00C14F01">
        <w:rPr>
          <w:sz w:val="20"/>
          <w:szCs w:val="20"/>
        </w:rPr>
        <w:t xml:space="preserve"> Hasil Perhitungan Nilai Alpha Baru</w:t>
      </w:r>
      <w:bookmarkEnd w:id="95"/>
      <w:bookmarkEnd w:id="96"/>
    </w:p>
    <w:tbl>
      <w:tblPr>
        <w:tblStyle w:val="afffffff5"/>
        <w:tblW w:w="35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59"/>
        <w:gridCol w:w="1741"/>
      </w:tblGrid>
      <w:tr w:rsidR="00E2718F" w:rsidRPr="00C14F01" w:rsidTr="001B3DAE">
        <w:trPr>
          <w:trHeight w:val="335"/>
          <w:jc w:val="center"/>
        </w:trPr>
        <w:tc>
          <w:tcPr>
            <w:tcW w:w="3500" w:type="dxa"/>
            <w:gridSpan w:val="2"/>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b/>
                <w:sz w:val="22"/>
              </w:rPr>
            </w:pPr>
            <w:r w:rsidRPr="00C14F01">
              <w:rPr>
                <w:b/>
                <w:sz w:val="22"/>
              </w:rPr>
              <w:t>Alpha</w:t>
            </w:r>
          </w:p>
        </w:tc>
      </w:tr>
      <w:tr w:rsidR="00E2718F" w:rsidRPr="00C14F01" w:rsidTr="001B3DAE">
        <w:trPr>
          <w:trHeight w:val="218"/>
          <w:jc w:val="center"/>
        </w:trPr>
        <w:tc>
          <w:tcPr>
            <w:tcW w:w="175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pPr>
            <w:r w:rsidRPr="00C14F01">
              <w:t>A1</w:t>
            </w:r>
          </w:p>
        </w:tc>
        <w:tc>
          <w:tcPr>
            <w:tcW w:w="1741"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rPr>
                <w:sz w:val="22"/>
              </w:rPr>
            </w:pPr>
            <w:r w:rsidRPr="00C14F01">
              <w:rPr>
                <w:sz w:val="22"/>
              </w:rPr>
              <w:t>0,667</w:t>
            </w:r>
          </w:p>
        </w:tc>
      </w:tr>
      <w:tr w:rsidR="00E2718F" w:rsidRPr="00C14F01" w:rsidTr="001B3DAE">
        <w:trPr>
          <w:trHeight w:val="218"/>
          <w:jc w:val="center"/>
        </w:trPr>
        <w:tc>
          <w:tcPr>
            <w:tcW w:w="175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pPr>
            <w:r w:rsidRPr="00C14F01">
              <w:t>A2</w:t>
            </w:r>
          </w:p>
        </w:tc>
        <w:tc>
          <w:tcPr>
            <w:tcW w:w="1741"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rPr>
                <w:sz w:val="22"/>
              </w:rPr>
            </w:pPr>
            <w:r w:rsidRPr="00C14F01">
              <w:rPr>
                <w:sz w:val="22"/>
              </w:rPr>
              <w:t>0,4535009929</w:t>
            </w:r>
          </w:p>
        </w:tc>
      </w:tr>
      <w:tr w:rsidR="00E2718F" w:rsidRPr="00C14F01" w:rsidTr="001B3DAE">
        <w:trPr>
          <w:trHeight w:val="218"/>
          <w:jc w:val="center"/>
        </w:trPr>
        <w:tc>
          <w:tcPr>
            <w:tcW w:w="175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pPr>
            <w:r w:rsidRPr="00C14F01">
              <w:t>A3</w:t>
            </w:r>
          </w:p>
        </w:tc>
        <w:tc>
          <w:tcPr>
            <w:tcW w:w="1741" w:type="dxa"/>
            <w:shd w:val="clear" w:color="auto" w:fill="auto"/>
            <w:tcMar>
              <w:top w:w="100" w:type="dxa"/>
              <w:left w:w="100" w:type="dxa"/>
              <w:bottom w:w="100" w:type="dxa"/>
              <w:right w:w="100" w:type="dxa"/>
            </w:tcMar>
          </w:tcPr>
          <w:p w:rsidR="00E2718F" w:rsidRPr="00C14F01" w:rsidRDefault="00C14F11">
            <w:pPr>
              <w:keepNext/>
              <w:widowControl w:val="0"/>
              <w:pBdr>
                <w:top w:val="nil"/>
                <w:left w:val="nil"/>
                <w:bottom w:val="nil"/>
                <w:right w:val="nil"/>
                <w:between w:val="nil"/>
              </w:pBdr>
              <w:spacing w:before="0" w:line="240" w:lineRule="auto"/>
              <w:jc w:val="left"/>
              <w:rPr>
                <w:sz w:val="22"/>
              </w:rPr>
            </w:pPr>
            <w:r w:rsidRPr="00C14F01">
              <w:rPr>
                <w:sz w:val="22"/>
              </w:rPr>
              <w:t>0,5912199615</w:t>
            </w:r>
          </w:p>
        </w:tc>
      </w:tr>
    </w:tbl>
    <w:p w:rsidR="00E2718F" w:rsidRPr="00C14F01" w:rsidRDefault="00C14F11" w:rsidP="001B3DAE">
      <w:pPr>
        <w:numPr>
          <w:ilvl w:val="0"/>
          <w:numId w:val="9"/>
        </w:numPr>
        <w:ind w:left="360"/>
      </w:pPr>
      <w:r w:rsidRPr="00C14F01">
        <w:t>Melakuka</w:t>
      </w:r>
      <w:r w:rsidR="00A670FF" w:rsidRPr="00C14F01">
        <w:t xml:space="preserve">n pencarian nilai w dengan menggunakan </w:t>
      </w:r>
      <w:r w:rsidR="00C80036" w:rsidRPr="00C14F01">
        <w:t>rumus</w:t>
      </w:r>
      <w:r w:rsidRPr="00C14F01">
        <w:t>:</w:t>
      </w:r>
    </w:p>
    <w:p w:rsidR="00E2718F" w:rsidRPr="00C14F01" w:rsidRDefault="00C14F11" w:rsidP="00C80036">
      <w:pPr>
        <w:ind w:left="1440" w:firstLine="720"/>
        <w:jc w:val="center"/>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052F09" w:rsidRPr="00C14F01">
        <w:rPr>
          <w:rFonts w:ascii="Cambria Math" w:eastAsia="Cambria Math" w:hAnsi="Cambria Math" w:cs="Cambria Math"/>
        </w:rPr>
        <w:tab/>
      </w:r>
      <w:r w:rsidR="00052F09" w:rsidRPr="00C14F01">
        <w:rPr>
          <w:rFonts w:ascii="Cambria Math" w:eastAsia="Cambria Math" w:hAnsi="Cambria Math" w:cs="Cambria Math"/>
        </w:rPr>
        <w:tab/>
      </w:r>
      <w:r w:rsidR="00052F09" w:rsidRPr="00C14F01">
        <w:rPr>
          <w:rFonts w:ascii="Cambria Math" w:eastAsia="Cambria Math" w:hAnsi="Cambria Math" w:cs="Cambria Math"/>
        </w:rPr>
        <w:tab/>
      </w:r>
      <w:r w:rsidR="00052F09" w:rsidRPr="00C14F01">
        <w:rPr>
          <w:rFonts w:ascii="Cambria Math" w:eastAsia="Cambria Math" w:hAnsi="Cambria Math" w:cs="Cambria Math"/>
        </w:rPr>
        <w:tab/>
        <w:t>(</w:t>
      </w:r>
      <w:r w:rsidR="00C80036" w:rsidRPr="00C14F01">
        <w:rPr>
          <w:rFonts w:ascii="Cambria Math" w:eastAsia="Cambria Math" w:hAnsi="Cambria Math" w:cs="Cambria Math"/>
        </w:rPr>
        <w:t>3.5)</w:t>
      </w:r>
    </w:p>
    <w:p w:rsidR="00E2718F" w:rsidRPr="00C14F01" w:rsidRDefault="00C14F11" w:rsidP="001B3DAE">
      <w:pPr>
        <w:spacing w:before="0"/>
        <w:ind w:left="360"/>
      </w:pPr>
      <w:r w:rsidRPr="00C14F01">
        <w:lastRenderedPageBreak/>
        <w:t>Contoh perhitungan:</w:t>
      </w:r>
    </w:p>
    <w:p w:rsidR="00E2718F" w:rsidRPr="00C14F01" w:rsidRDefault="00C14F11" w:rsidP="001B3DAE">
      <w:pPr>
        <w:spacing w:before="0"/>
        <w:ind w:left="426" w:firstLine="294"/>
      </w:pPr>
      <w:r w:rsidRPr="00C14F01">
        <w:t>W1 = 0,667-1 = -0,333</w:t>
      </w:r>
    </w:p>
    <w:p w:rsidR="00E2718F" w:rsidRPr="00C14F01" w:rsidRDefault="00C14F11" w:rsidP="001B3DAE">
      <w:pPr>
        <w:spacing w:before="0"/>
        <w:ind w:left="426" w:firstLine="294"/>
      </w:pPr>
      <w:r w:rsidRPr="00C14F01">
        <w:t>W2 = 0,4535009929 - 1 = -0,5464990071</w:t>
      </w:r>
    </w:p>
    <w:p w:rsidR="0037626C" w:rsidRPr="00C14F01" w:rsidRDefault="00C14F11" w:rsidP="001B3DAE">
      <w:pPr>
        <w:spacing w:before="0"/>
        <w:ind w:left="360"/>
      </w:pPr>
      <w:r w:rsidRPr="00C14F01">
        <w:t>Maka hasil perhitungan w adalah sebagai berikut:</w:t>
      </w:r>
    </w:p>
    <w:p w:rsidR="002C16F6" w:rsidRPr="00C14F01" w:rsidRDefault="002C16F6" w:rsidP="002C16F6">
      <w:pPr>
        <w:pStyle w:val="Caption"/>
        <w:keepNext/>
        <w:rPr>
          <w:sz w:val="20"/>
          <w:szCs w:val="20"/>
        </w:rPr>
      </w:pPr>
      <w:bookmarkStart w:id="97" w:name="_Toc138695433"/>
      <w:bookmarkStart w:id="98" w:name="_Toc140173564"/>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3</w:t>
      </w:r>
      <w:r w:rsidRPr="00C14F01">
        <w:rPr>
          <w:sz w:val="20"/>
          <w:szCs w:val="20"/>
        </w:rPr>
        <w:fldChar w:fldCharType="end"/>
      </w:r>
      <w:r w:rsidRPr="00C14F01">
        <w:rPr>
          <w:sz w:val="20"/>
          <w:szCs w:val="20"/>
        </w:rPr>
        <w:t xml:space="preserve"> Hasil Perhitungan Nilai Alpha Star</w:t>
      </w:r>
      <w:bookmarkEnd w:id="97"/>
      <w:bookmarkEnd w:id="98"/>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rsidRPr="00C14F01">
        <w:trPr>
          <w:trHeight w:val="440"/>
        </w:trPr>
        <w:tc>
          <w:tcPr>
            <w:tcW w:w="5940" w:type="dxa"/>
            <w:gridSpan w:val="2"/>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lpha Star</w:t>
            </w:r>
          </w:p>
        </w:tc>
      </w:tr>
      <w:tr w:rsidR="00E2718F" w:rsidRPr="00C14F01">
        <w:tc>
          <w:tcPr>
            <w:tcW w:w="298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A1</w:t>
            </w:r>
          </w:p>
        </w:tc>
        <w:tc>
          <w:tcPr>
            <w:tcW w:w="295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333</w:t>
            </w:r>
          </w:p>
        </w:tc>
      </w:tr>
      <w:tr w:rsidR="00E2718F" w:rsidRPr="00C14F01">
        <w:tc>
          <w:tcPr>
            <w:tcW w:w="298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A2</w:t>
            </w:r>
          </w:p>
        </w:tc>
        <w:tc>
          <w:tcPr>
            <w:tcW w:w="295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5464990071</w:t>
            </w:r>
          </w:p>
        </w:tc>
      </w:tr>
      <w:tr w:rsidR="00E2718F" w:rsidRPr="00C14F01">
        <w:tc>
          <w:tcPr>
            <w:tcW w:w="298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A3</w:t>
            </w:r>
          </w:p>
        </w:tc>
        <w:tc>
          <w:tcPr>
            <w:tcW w:w="2955"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rPr>
                <w:sz w:val="22"/>
              </w:rPr>
            </w:pPr>
            <w:r w:rsidRPr="00C14F01">
              <w:rPr>
                <w:sz w:val="22"/>
              </w:rPr>
              <w:t>-0,4087800386</w:t>
            </w:r>
          </w:p>
        </w:tc>
      </w:tr>
    </w:tbl>
    <w:p w:rsidR="00E2718F" w:rsidRPr="00C14F01" w:rsidRDefault="00C14F11" w:rsidP="001B3DAE">
      <w:pPr>
        <w:ind w:left="360"/>
      </w:pPr>
      <w:r w:rsidRPr="00C14F01">
        <w:t>Setelah nilai w ditemukan maka dapat dilakukan perhitung</w:t>
      </w:r>
      <w:r w:rsidR="0061557A" w:rsidRPr="00C14F01">
        <w:t>an dalam fungsi pada persamaan 2.</w:t>
      </w:r>
      <w:r w:rsidR="00A670FF" w:rsidRPr="00C14F01">
        <w:t>1</w:t>
      </w:r>
      <w:r w:rsidR="0061557A" w:rsidRPr="00C14F01">
        <w:t>5</w:t>
      </w:r>
      <w:r w:rsidRPr="00C14F01">
        <w:t xml:space="preserve"> yaitu:</w:t>
      </w:r>
    </w:p>
    <w:p w:rsidR="00E2718F" w:rsidRPr="00C14F01" w:rsidRDefault="00C14F11" w:rsidP="00A670FF">
      <w:pPr>
        <w:jc w:val="center"/>
        <w:rPr>
          <w:rFonts w:ascii="Cambria Math" w:eastAsia="Cambria Math" w:hAnsi="Cambria Math" w:cs="Cambria Math"/>
        </w:rPr>
      </w:pPr>
      <m:oMathPara>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m:oMathPara>
    </w:p>
    <w:p w:rsidR="00E2718F" w:rsidRPr="00C14F01" w:rsidRDefault="00C14F11" w:rsidP="001B3DAE">
      <w:pPr>
        <w:ind w:left="360"/>
      </w:pPr>
      <w:r w:rsidRPr="00C14F01">
        <w:t>Nilai bias(b) merupakan nilai yang diambil secara random pada komputer. Misalkan inisialisasi nilai b = 0,5</w:t>
      </w:r>
      <w:r w:rsidR="001B3DAE" w:rsidRPr="00C14F01">
        <w:t>.</w:t>
      </w:r>
    </w:p>
    <w:p w:rsidR="0037626C" w:rsidRPr="00C14F01" w:rsidRDefault="00C14F11" w:rsidP="001B3DAE">
      <w:pPr>
        <w:ind w:left="360"/>
      </w:pPr>
      <w:r w:rsidRPr="00C14F01">
        <w:t>Contoh perhitungan 2 data untuk melakukan testing:</w:t>
      </w:r>
    </w:p>
    <w:p w:rsidR="002C16F6" w:rsidRPr="00C14F01" w:rsidRDefault="002C16F6" w:rsidP="001B3DAE">
      <w:pPr>
        <w:pStyle w:val="Caption"/>
        <w:keepNext/>
        <w:spacing w:before="0"/>
        <w:rPr>
          <w:sz w:val="20"/>
          <w:szCs w:val="20"/>
        </w:rPr>
      </w:pPr>
      <w:bookmarkStart w:id="99" w:name="_Toc138695434"/>
      <w:bookmarkStart w:id="100" w:name="_Toc140173565"/>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4</w:t>
      </w:r>
      <w:r w:rsidRPr="00C14F01">
        <w:rPr>
          <w:sz w:val="20"/>
          <w:szCs w:val="20"/>
        </w:rPr>
        <w:fldChar w:fldCharType="end"/>
      </w:r>
      <w:r w:rsidRPr="00C14F01">
        <w:rPr>
          <w:sz w:val="20"/>
          <w:szCs w:val="20"/>
        </w:rPr>
        <w:t xml:space="preserve"> Data Uji yang Ditesting</w:t>
      </w:r>
      <w:bookmarkEnd w:id="99"/>
      <w:bookmarkEnd w:id="100"/>
    </w:p>
    <w:tbl>
      <w:tblPr>
        <w:tblStyle w:val="afffffff7"/>
        <w:tblW w:w="720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8"/>
        <w:gridCol w:w="911"/>
        <w:gridCol w:w="889"/>
        <w:gridCol w:w="900"/>
        <w:gridCol w:w="900"/>
        <w:gridCol w:w="900"/>
        <w:gridCol w:w="900"/>
        <w:gridCol w:w="900"/>
      </w:tblGrid>
      <w:tr w:rsidR="00E2718F" w:rsidRPr="00C14F01" w:rsidTr="001B3DAE">
        <w:trPr>
          <w:trHeight w:val="975"/>
          <w:jc w:val="center"/>
        </w:trPr>
        <w:tc>
          <w:tcPr>
            <w:tcW w:w="908" w:type="dxa"/>
            <w:shd w:val="clear" w:color="auto" w:fill="auto"/>
          </w:tcPr>
          <w:p w:rsidR="00E2718F" w:rsidRPr="00C14F01" w:rsidRDefault="00C14F11">
            <w:pPr>
              <w:widowControl w:val="0"/>
              <w:spacing w:before="0" w:line="240" w:lineRule="auto"/>
              <w:jc w:val="center"/>
              <w:rPr>
                <w:sz w:val="20"/>
                <w:szCs w:val="20"/>
              </w:rPr>
            </w:pPr>
            <w:r w:rsidRPr="00C14F01">
              <w:rPr>
                <w:sz w:val="20"/>
                <w:szCs w:val="20"/>
              </w:rPr>
              <w:t>Nama Sekolah</w:t>
            </w:r>
          </w:p>
        </w:tc>
        <w:tc>
          <w:tcPr>
            <w:tcW w:w="91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6</w:t>
            </w:r>
          </w:p>
          <w:p w:rsidR="00E2718F" w:rsidRPr="00C14F01" w:rsidRDefault="00C14F11">
            <w:pPr>
              <w:widowControl w:val="0"/>
              <w:spacing w:before="0" w:line="240" w:lineRule="auto"/>
              <w:jc w:val="center"/>
              <w:rPr>
                <w:sz w:val="18"/>
                <w:szCs w:val="18"/>
              </w:rPr>
            </w:pPr>
            <w:r w:rsidRPr="00C14F01">
              <w:rPr>
                <w:sz w:val="18"/>
                <w:szCs w:val="18"/>
              </w:rPr>
              <w:t>(X1)</w:t>
            </w:r>
          </w:p>
        </w:tc>
        <w:tc>
          <w:tcPr>
            <w:tcW w:w="889"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7</w:t>
            </w:r>
          </w:p>
          <w:p w:rsidR="00E2718F" w:rsidRPr="00C14F01" w:rsidRDefault="00C14F11">
            <w:pPr>
              <w:widowControl w:val="0"/>
              <w:spacing w:before="0" w:line="240" w:lineRule="auto"/>
              <w:jc w:val="center"/>
              <w:rPr>
                <w:sz w:val="18"/>
                <w:szCs w:val="18"/>
              </w:rPr>
            </w:pPr>
            <w:r w:rsidRPr="00C14F01">
              <w:rPr>
                <w:sz w:val="18"/>
                <w:szCs w:val="18"/>
              </w:rPr>
              <w:t>(X2)</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8</w:t>
            </w:r>
          </w:p>
          <w:p w:rsidR="00E2718F" w:rsidRPr="00C14F01" w:rsidRDefault="00C14F11">
            <w:pPr>
              <w:widowControl w:val="0"/>
              <w:spacing w:before="0" w:line="240" w:lineRule="auto"/>
              <w:jc w:val="center"/>
              <w:rPr>
                <w:sz w:val="18"/>
                <w:szCs w:val="18"/>
              </w:rPr>
            </w:pPr>
            <w:r w:rsidRPr="00C14F01">
              <w:rPr>
                <w:sz w:val="18"/>
                <w:szCs w:val="18"/>
              </w:rPr>
              <w:t>(X3)</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9</w:t>
            </w:r>
          </w:p>
          <w:p w:rsidR="00E2718F" w:rsidRPr="00C14F01" w:rsidRDefault="00C14F11">
            <w:pPr>
              <w:widowControl w:val="0"/>
              <w:spacing w:before="0" w:line="240" w:lineRule="auto"/>
              <w:jc w:val="center"/>
              <w:rPr>
                <w:sz w:val="18"/>
                <w:szCs w:val="18"/>
              </w:rPr>
            </w:pPr>
            <w:r w:rsidRPr="00C14F01">
              <w:rPr>
                <w:sz w:val="18"/>
                <w:szCs w:val="18"/>
              </w:rPr>
              <w:t>(X4)</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0</w:t>
            </w:r>
          </w:p>
          <w:p w:rsidR="00E2718F" w:rsidRPr="00C14F01" w:rsidRDefault="00C14F11">
            <w:pPr>
              <w:widowControl w:val="0"/>
              <w:spacing w:before="0" w:line="240" w:lineRule="auto"/>
              <w:jc w:val="center"/>
              <w:rPr>
                <w:sz w:val="18"/>
                <w:szCs w:val="18"/>
              </w:rPr>
            </w:pPr>
            <w:r w:rsidRPr="00C14F01">
              <w:rPr>
                <w:sz w:val="18"/>
                <w:szCs w:val="18"/>
              </w:rPr>
              <w:t>(X5)</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1</w:t>
            </w:r>
          </w:p>
          <w:p w:rsidR="00E2718F" w:rsidRPr="00C14F01" w:rsidRDefault="00C14F11">
            <w:pPr>
              <w:widowControl w:val="0"/>
              <w:spacing w:before="0" w:line="240" w:lineRule="auto"/>
              <w:jc w:val="center"/>
              <w:rPr>
                <w:sz w:val="18"/>
                <w:szCs w:val="18"/>
              </w:rPr>
            </w:pPr>
            <w:r w:rsidRPr="00C14F01">
              <w:rPr>
                <w:sz w:val="18"/>
                <w:szCs w:val="18"/>
              </w:rPr>
              <w:t>(X6)</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2</w:t>
            </w:r>
          </w:p>
          <w:p w:rsidR="00E2718F" w:rsidRPr="00C14F01" w:rsidRDefault="00C14F11">
            <w:pPr>
              <w:widowControl w:val="0"/>
              <w:spacing w:before="0" w:line="240" w:lineRule="auto"/>
              <w:jc w:val="center"/>
              <w:rPr>
                <w:sz w:val="18"/>
                <w:szCs w:val="18"/>
              </w:rPr>
            </w:pPr>
            <w:r w:rsidRPr="00C14F01">
              <w:rPr>
                <w:sz w:val="18"/>
                <w:szCs w:val="18"/>
              </w:rPr>
              <w:t>(Y)</w:t>
            </w:r>
          </w:p>
        </w:tc>
      </w:tr>
      <w:tr w:rsidR="00E2718F" w:rsidRPr="00C14F01" w:rsidTr="001B3DAE">
        <w:trPr>
          <w:trHeight w:val="313"/>
          <w:jc w:val="center"/>
        </w:trPr>
        <w:tc>
          <w:tcPr>
            <w:tcW w:w="908"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Kristen Kalam Kudus Pematang Siantar</w:t>
            </w:r>
          </w:p>
        </w:tc>
        <w:tc>
          <w:tcPr>
            <w:tcW w:w="911"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19</w:t>
            </w:r>
          </w:p>
        </w:tc>
        <w:tc>
          <w:tcPr>
            <w:tcW w:w="889"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58</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47</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5</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r>
    </w:tbl>
    <w:p w:rsidR="0037626C" w:rsidRPr="00C14F01" w:rsidRDefault="00C14F11" w:rsidP="001B3DAE">
      <w:pPr>
        <w:ind w:left="360"/>
      </w:pPr>
      <w:bookmarkStart w:id="101" w:name="_heading=h.sldjmjwjy2gu" w:colFirst="0" w:colLast="0"/>
      <w:bookmarkEnd w:id="101"/>
      <w:r w:rsidRPr="00C14F01">
        <w:lastRenderedPageBreak/>
        <w:t>Perhitungan kernel (</w:t>
      </w:r>
      <w:r w:rsidRPr="00C14F01">
        <w:rPr>
          <w:i/>
        </w:rPr>
        <w:t>dot product</w:t>
      </w:r>
      <w:r w:rsidRPr="00C14F01">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Pr="00C14F01">
        <w:t xml:space="preserve"> yang telah didapatkan sebelumnya, maka diperoleh hasil menggunakan fungsi y sebagai berikut:</w:t>
      </w:r>
    </w:p>
    <w:p w:rsidR="002C16F6" w:rsidRPr="00C14F01" w:rsidRDefault="002C16F6" w:rsidP="002C16F6">
      <w:pPr>
        <w:pStyle w:val="Caption"/>
        <w:keepNext/>
        <w:rPr>
          <w:sz w:val="20"/>
          <w:szCs w:val="20"/>
        </w:rPr>
      </w:pPr>
      <w:bookmarkStart w:id="102" w:name="_Toc138695435"/>
      <w:bookmarkStart w:id="103" w:name="_Toc140173566"/>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5</w:t>
      </w:r>
      <w:r w:rsidRPr="00C14F01">
        <w:rPr>
          <w:sz w:val="20"/>
          <w:szCs w:val="20"/>
        </w:rPr>
        <w:fldChar w:fldCharType="end"/>
      </w:r>
      <w:r w:rsidRPr="00C14F01">
        <w:rPr>
          <w:sz w:val="20"/>
          <w:szCs w:val="20"/>
        </w:rPr>
        <w:t xml:space="preserve"> Hasil Alpha Star yang didapat sebelumnya</w:t>
      </w:r>
      <w:bookmarkEnd w:id="102"/>
      <w:bookmarkEnd w:id="103"/>
    </w:p>
    <w:tbl>
      <w:tblPr>
        <w:tblStyle w:val="afffffff8"/>
        <w:tblW w:w="27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50"/>
        <w:gridCol w:w="1800"/>
      </w:tblGrid>
      <w:tr w:rsidR="00E2718F" w:rsidRPr="00C14F01" w:rsidTr="001B3DAE">
        <w:trPr>
          <w:trHeight w:val="438"/>
          <w:jc w:val="center"/>
        </w:trPr>
        <w:tc>
          <w:tcPr>
            <w:tcW w:w="2750" w:type="dxa"/>
            <w:gridSpan w:val="2"/>
            <w:shd w:val="clear" w:color="auto" w:fill="FFFFFF"/>
            <w:tcMar>
              <w:top w:w="100" w:type="dxa"/>
              <w:left w:w="100" w:type="dxa"/>
              <w:bottom w:w="100" w:type="dxa"/>
              <w:right w:w="100" w:type="dxa"/>
            </w:tcMar>
          </w:tcPr>
          <w:p w:rsidR="00E2718F" w:rsidRPr="00C14F01" w:rsidRDefault="00B0177D">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rsidRPr="00C14F01" w:rsidTr="001B3DAE">
        <w:trPr>
          <w:trHeight w:val="278"/>
          <w:jc w:val="center"/>
        </w:trPr>
        <w:tc>
          <w:tcPr>
            <w:tcW w:w="95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A1</w:t>
            </w:r>
          </w:p>
        </w:tc>
        <w:tc>
          <w:tcPr>
            <w:tcW w:w="180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0,333</w:t>
            </w:r>
          </w:p>
        </w:tc>
      </w:tr>
      <w:tr w:rsidR="00E2718F" w:rsidRPr="00C14F01" w:rsidTr="001B3DAE">
        <w:trPr>
          <w:trHeight w:val="286"/>
          <w:jc w:val="center"/>
        </w:trPr>
        <w:tc>
          <w:tcPr>
            <w:tcW w:w="95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A2</w:t>
            </w:r>
          </w:p>
        </w:tc>
        <w:tc>
          <w:tcPr>
            <w:tcW w:w="180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0,5464990071</w:t>
            </w:r>
          </w:p>
        </w:tc>
      </w:tr>
      <w:tr w:rsidR="00E2718F" w:rsidRPr="00C14F01" w:rsidTr="001B3DAE">
        <w:trPr>
          <w:trHeight w:val="286"/>
          <w:jc w:val="center"/>
        </w:trPr>
        <w:tc>
          <w:tcPr>
            <w:tcW w:w="95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A3</w:t>
            </w:r>
          </w:p>
        </w:tc>
        <w:tc>
          <w:tcPr>
            <w:tcW w:w="1800"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pPr>
            <w:r w:rsidRPr="00C14F01">
              <w:t>-0,4087800386</w:t>
            </w:r>
          </w:p>
        </w:tc>
      </w:tr>
    </w:tbl>
    <w:p w:rsidR="00E2718F" w:rsidRPr="00C14F01" w:rsidRDefault="00C14F11" w:rsidP="007D1288">
      <w:pPr>
        <w:ind w:left="360"/>
      </w:pPr>
      <w:r w:rsidRPr="00C14F01">
        <w:t>Untuk data testing maka diperoleh hasil prediksi sebagai berikut:</w:t>
      </w:r>
    </w:p>
    <w:p w:rsidR="00E2718F" w:rsidRPr="00C14F01" w:rsidRDefault="00C14F11" w:rsidP="007D1288">
      <w:pPr>
        <w:spacing w:before="0"/>
        <w:ind w:left="360"/>
        <w:jc w:val="left"/>
      </w:pPr>
      <w:r w:rsidRPr="00C14F01">
        <w:t>y = (- 0,333 * 0,19) + (- 0,333 * 1,00) + (- 0,333 * 0,58) + (- 0,333 * 0,47) + (- 0,333 * 0,32) + (- 0,333 * 0,35) + 0,5 = 0,13603</w:t>
      </w:r>
    </w:p>
    <w:p w:rsidR="00E2718F" w:rsidRPr="00C14F01" w:rsidRDefault="00C14F11" w:rsidP="00052F09">
      <w:r w:rsidRPr="00C14F01">
        <w:t xml:space="preserve">Kemudian dilakukan proses denormalisasi, untuk mendapat kan nilai real kembali. Maka prediksi jumlah pendaftar calon mahasiswa baru tahun 2022 dari sekolah </w:t>
      </w:r>
      <w:r w:rsidR="000674E6" w:rsidRPr="00C14F01">
        <w:t>SMA</w:t>
      </w:r>
      <w:r w:rsidRPr="00C14F01">
        <w:t xml:space="preserve"> Kalam Kudus Pematang Siantar adalah sebanyak 15 jumlah pendaftar calon mahasiswa.</w:t>
      </w:r>
    </w:p>
    <w:p w:rsidR="00E2718F" w:rsidRPr="00C14F01" w:rsidRDefault="004E4751" w:rsidP="00F2242E">
      <w:pPr>
        <w:pStyle w:val="Heading2"/>
        <w:numPr>
          <w:ilvl w:val="0"/>
          <w:numId w:val="0"/>
        </w:numPr>
        <w:spacing w:before="240" w:after="0"/>
      </w:pPr>
      <w:bookmarkStart w:id="104" w:name="_Toc140173482"/>
      <w:r w:rsidRPr="00C14F01">
        <w:t>3.5</w:t>
      </w:r>
      <w:r w:rsidR="00C14F11" w:rsidRPr="00C14F01">
        <w:t xml:space="preserve">  Analisis Algoritma ANN Backpropagation</w:t>
      </w:r>
      <w:bookmarkEnd w:id="104"/>
    </w:p>
    <w:p w:rsidR="000B633A" w:rsidRPr="00C14F01" w:rsidRDefault="00C14F11">
      <w:pPr>
        <w:spacing w:before="0"/>
      </w:pPr>
      <w:r w:rsidRPr="00C14F01">
        <w:t xml:space="preserve">Backpropagation  merupakan salah satu bentuk metode dalam </w:t>
      </w:r>
      <w:r w:rsidRPr="00C14F01">
        <w:rPr>
          <w:i/>
        </w:rPr>
        <w:t>artificial neural network</w:t>
      </w:r>
      <w:r w:rsidRPr="00C14F01">
        <w:t xml:space="preserve"> (ANN) yang populer. Metode ini memiliki kemampuan yang unggul untuk belajar, ber</w:t>
      </w:r>
      <w:r w:rsidR="00AE093B" w:rsidRPr="00C14F01">
        <w:t>a</w:t>
      </w:r>
      <w:r w:rsidRPr="00C14F01">
        <w:t xml:space="preserve">daptasi akan suatu objek, dan memiliki toleransi terhadap </w:t>
      </w:r>
      <w:r w:rsidRPr="00C14F01">
        <w:rPr>
          <w:i/>
        </w:rPr>
        <w:t>error</w:t>
      </w:r>
      <w:r w:rsidRPr="00C14F01">
        <w:t xml:space="preserve">. Pada prosesnya algoritma </w:t>
      </w:r>
      <w:r w:rsidRPr="00C14F01">
        <w:rPr>
          <w:i/>
        </w:rPr>
        <w:t>Backpropagation</w:t>
      </w:r>
      <w:r w:rsidRPr="00C14F01">
        <w:t xml:space="preserve"> ini dimulai dari tahapan </w:t>
      </w:r>
      <w:r w:rsidRPr="00C14F01">
        <w:rPr>
          <w:i/>
        </w:rPr>
        <w:t>feedforward propagation</w:t>
      </w:r>
      <w:r w:rsidRPr="00C14F01">
        <w:t xml:space="preserve">, kemudian melakukan perhitungan </w:t>
      </w:r>
      <w:r w:rsidRPr="00C14F01">
        <w:rPr>
          <w:i/>
        </w:rPr>
        <w:t>error</w:t>
      </w:r>
      <w:r w:rsidRPr="00C14F01">
        <w:t xml:space="preserve"> dari </w:t>
      </w:r>
      <w:r w:rsidRPr="00C14F01">
        <w:rPr>
          <w:i/>
        </w:rPr>
        <w:t>output</w:t>
      </w:r>
      <w:r w:rsidRPr="00C14F01">
        <w:t xml:space="preserve">, dan dilanjutkan tahapan backpropagation. </w:t>
      </w:r>
    </w:p>
    <w:p w:rsidR="000B633A" w:rsidRPr="00C14F01" w:rsidRDefault="000B633A">
      <w:pPr>
        <w:spacing w:before="0"/>
      </w:pPr>
    </w:p>
    <w:p w:rsidR="000B633A" w:rsidRPr="00C14F01" w:rsidRDefault="000B633A">
      <w:pPr>
        <w:spacing w:before="0"/>
      </w:pPr>
    </w:p>
    <w:p w:rsidR="000B633A" w:rsidRPr="00C14F01" w:rsidRDefault="000B633A">
      <w:pPr>
        <w:spacing w:before="0"/>
      </w:pPr>
    </w:p>
    <w:p w:rsidR="00E2718F" w:rsidRPr="00C14F01" w:rsidRDefault="00C14F11" w:rsidP="007D1288">
      <w:pPr>
        <w:pStyle w:val="ListParagraph"/>
        <w:numPr>
          <w:ilvl w:val="3"/>
          <w:numId w:val="9"/>
        </w:numPr>
        <w:ind w:left="360"/>
      </w:pPr>
      <w:bookmarkStart w:id="105" w:name="_heading=h.b4yzupfmj2k4" w:colFirst="0" w:colLast="0"/>
      <w:bookmarkEnd w:id="105"/>
      <w:r w:rsidRPr="00C14F01">
        <w:lastRenderedPageBreak/>
        <w:t>Inisialisasi Bias dan Bobot</w:t>
      </w:r>
    </w:p>
    <w:p w:rsidR="007D1288" w:rsidRPr="00C14F01" w:rsidRDefault="00C14F11" w:rsidP="007D1288">
      <w:pPr>
        <w:spacing w:before="0"/>
        <w:ind w:left="360"/>
      </w:pPr>
      <w:r w:rsidRPr="00C14F01">
        <w:t xml:space="preserve">Sebelum dilakukan pemodelan, perlu dilakukan inisialisasi bobot dan bias terlebih dahulu. Bobot dan bias dipilih secara acak yang diambil dari rentang 0 sampai 1, seperti yang tampak pada tabel berikut : </w:t>
      </w:r>
    </w:p>
    <w:p w:rsidR="00126800" w:rsidRPr="00C14F01" w:rsidRDefault="00126800" w:rsidP="007D1288">
      <w:pPr>
        <w:pStyle w:val="Caption"/>
        <w:keepNext/>
        <w:spacing w:before="0"/>
        <w:rPr>
          <w:sz w:val="20"/>
          <w:szCs w:val="20"/>
        </w:rPr>
      </w:pPr>
      <w:bookmarkStart w:id="106" w:name="_Toc138695436"/>
      <w:bookmarkStart w:id="107" w:name="_Toc140173567"/>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6</w:t>
      </w:r>
      <w:r w:rsidRPr="00C14F01">
        <w:rPr>
          <w:sz w:val="20"/>
          <w:szCs w:val="20"/>
        </w:rPr>
        <w:fldChar w:fldCharType="end"/>
      </w:r>
      <w:r w:rsidRPr="00C14F01">
        <w:rPr>
          <w:sz w:val="20"/>
          <w:szCs w:val="20"/>
        </w:rPr>
        <w:t xml:space="preserve"> Nilai bias dari input layer ke hidden layer</w:t>
      </w:r>
      <w:bookmarkEnd w:id="106"/>
      <w:bookmarkEnd w:id="107"/>
    </w:p>
    <w:tbl>
      <w:tblPr>
        <w:tblStyle w:val="afffffff9"/>
        <w:tblW w:w="420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49"/>
        <w:gridCol w:w="720"/>
        <w:gridCol w:w="720"/>
        <w:gridCol w:w="720"/>
      </w:tblGrid>
      <w:tr w:rsidR="00E2718F" w:rsidRPr="00C14F01" w:rsidTr="007D1288">
        <w:trPr>
          <w:jc w:val="center"/>
        </w:trPr>
        <w:tc>
          <w:tcPr>
            <w:tcW w:w="204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 xml:space="preserve">(bias, </w:t>
            </w:r>
            <w:r w:rsidR="0088760C" w:rsidRPr="00C14F01">
              <w:rPr>
                <w:i/>
                <w:sz w:val="22"/>
              </w:rPr>
              <w:t>hidden layer</w:t>
            </w:r>
            <w:r w:rsidRPr="00C14F01">
              <w:rPr>
                <w:sz w:val="22"/>
              </w:rPr>
              <w:t>)</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2)</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3)</w:t>
            </w:r>
          </w:p>
        </w:tc>
      </w:tr>
      <w:tr w:rsidR="00E2718F" w:rsidRPr="00C14F01" w:rsidTr="007D1288">
        <w:trPr>
          <w:jc w:val="center"/>
        </w:trPr>
        <w:tc>
          <w:tcPr>
            <w:tcW w:w="204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 )</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rPr>
                <w:sz w:val="22"/>
              </w:rPr>
            </w:pPr>
            <w:r w:rsidRPr="00C14F01">
              <w:rPr>
                <w:sz w:val="22"/>
              </w:rPr>
              <w:t>0,48</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rPr>
                <w:sz w:val="22"/>
              </w:rPr>
            </w:pPr>
            <w:r w:rsidRPr="00C14F01">
              <w:rPr>
                <w:sz w:val="22"/>
              </w:rPr>
              <w:t>0,50</w:t>
            </w:r>
          </w:p>
        </w:tc>
        <w:tc>
          <w:tcPr>
            <w:tcW w:w="720" w:type="dxa"/>
            <w:shd w:val="clear" w:color="auto" w:fill="auto"/>
            <w:tcMar>
              <w:top w:w="100" w:type="dxa"/>
              <w:left w:w="100" w:type="dxa"/>
              <w:bottom w:w="100" w:type="dxa"/>
              <w:right w:w="100" w:type="dxa"/>
            </w:tcMar>
          </w:tcPr>
          <w:p w:rsidR="00E2718F" w:rsidRPr="00C14F01" w:rsidRDefault="00C14F11">
            <w:pPr>
              <w:keepNext/>
              <w:widowControl w:val="0"/>
              <w:pBdr>
                <w:top w:val="nil"/>
                <w:left w:val="nil"/>
                <w:bottom w:val="nil"/>
                <w:right w:val="nil"/>
                <w:between w:val="nil"/>
              </w:pBdr>
              <w:spacing w:before="0" w:line="240" w:lineRule="auto"/>
              <w:jc w:val="left"/>
              <w:rPr>
                <w:sz w:val="22"/>
              </w:rPr>
            </w:pPr>
            <w:r w:rsidRPr="00C14F01">
              <w:rPr>
                <w:sz w:val="22"/>
              </w:rPr>
              <w:t>0,65</w:t>
            </w:r>
          </w:p>
        </w:tc>
      </w:tr>
    </w:tbl>
    <w:p w:rsidR="00126800" w:rsidRPr="00C14F01" w:rsidRDefault="00126800" w:rsidP="007D1288">
      <w:pPr>
        <w:pStyle w:val="Caption"/>
        <w:keepNext/>
        <w:rPr>
          <w:sz w:val="20"/>
          <w:szCs w:val="20"/>
        </w:rPr>
      </w:pPr>
      <w:bookmarkStart w:id="108" w:name="_Toc138695437"/>
      <w:bookmarkStart w:id="109" w:name="_Toc140173568"/>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7</w:t>
      </w:r>
      <w:r w:rsidRPr="00C14F01">
        <w:rPr>
          <w:sz w:val="20"/>
          <w:szCs w:val="20"/>
        </w:rPr>
        <w:fldChar w:fldCharType="end"/>
      </w:r>
      <w:r w:rsidRPr="00C14F01">
        <w:rPr>
          <w:sz w:val="20"/>
          <w:szCs w:val="20"/>
        </w:rPr>
        <w:t xml:space="preserve"> Nilai bobot dari inputan layer ke hidden layer</w:t>
      </w:r>
      <w:bookmarkEnd w:id="108"/>
      <w:bookmarkEnd w:id="109"/>
    </w:p>
    <w:tbl>
      <w:tblPr>
        <w:tblStyle w:val="afffffffa"/>
        <w:tblW w:w="41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18"/>
        <w:gridCol w:w="720"/>
        <w:gridCol w:w="720"/>
        <w:gridCol w:w="720"/>
      </w:tblGrid>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w:t>
            </w:r>
            <w:r w:rsidRPr="00C14F01">
              <w:rPr>
                <w:i/>
                <w:sz w:val="22"/>
              </w:rPr>
              <w:t>input</w:t>
            </w:r>
            <w:r w:rsidRPr="00C14F01">
              <w:rPr>
                <w:sz w:val="22"/>
              </w:rPr>
              <w:t xml:space="preserve">, </w:t>
            </w:r>
            <w:r w:rsidR="0088760C" w:rsidRPr="00C14F01">
              <w:rPr>
                <w:i/>
                <w:sz w:val="22"/>
              </w:rPr>
              <w:t>hidden layer</w:t>
            </w:r>
            <w:r w:rsidRPr="00C14F01">
              <w:rPr>
                <w:sz w:val="22"/>
              </w:rPr>
              <w:t>)</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2)</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3)</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1,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5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50</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2,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15</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40</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3,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3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1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35</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4,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4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5</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15</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5,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18</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3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5</w:t>
            </w:r>
          </w:p>
        </w:tc>
      </w:tr>
      <w:tr w:rsidR="00E2718F" w:rsidRPr="00C14F01" w:rsidTr="007D1288">
        <w:trPr>
          <w:trHeight w:val="20"/>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6,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2</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45</w:t>
            </w:r>
          </w:p>
        </w:tc>
        <w:tc>
          <w:tcPr>
            <w:tcW w:w="720"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rPr>
                <w:sz w:val="22"/>
              </w:rPr>
            </w:pPr>
            <w:r w:rsidRPr="00C14F01">
              <w:rPr>
                <w:sz w:val="22"/>
              </w:rPr>
              <w:t>0,30</w:t>
            </w:r>
          </w:p>
        </w:tc>
      </w:tr>
    </w:tbl>
    <w:p w:rsidR="00F2242E" w:rsidRPr="00C14F01" w:rsidRDefault="00C14F11" w:rsidP="007D1288">
      <w:pPr>
        <w:ind w:left="360"/>
      </w:pPr>
      <w:bookmarkStart w:id="110" w:name="_heading=h.cmpeqfo6k16y" w:colFirst="0" w:colLast="0"/>
      <w:bookmarkEnd w:id="110"/>
      <w:r w:rsidRPr="00C14F01">
        <w:t xml:space="preserve">Setelah bias dan bobot dari </w:t>
      </w:r>
      <w:r w:rsidRPr="00C14F01">
        <w:rPr>
          <w:i/>
        </w:rPr>
        <w:t>input layer</w:t>
      </w:r>
      <w:r w:rsidRPr="00C14F01">
        <w:t xml:space="preserve"> ke </w:t>
      </w:r>
      <w:r w:rsidR="0088760C" w:rsidRPr="00C14F01">
        <w:rPr>
          <w:i/>
        </w:rPr>
        <w:t>hidden layer</w:t>
      </w:r>
      <w:r w:rsidRPr="00C14F01">
        <w:t xml:space="preserve"> ditentukan selanjutnya kita menentukan nilai bias dan bobot dari </w:t>
      </w:r>
      <w:r w:rsidR="0088760C" w:rsidRPr="00C14F01">
        <w:rPr>
          <w:i/>
        </w:rPr>
        <w:t>hidden layer</w:t>
      </w:r>
      <w:r w:rsidRPr="00C14F01">
        <w:t xml:space="preserve"> ke </w:t>
      </w:r>
      <w:r w:rsidRPr="00C14F01">
        <w:rPr>
          <w:i/>
        </w:rPr>
        <w:t>output layer</w:t>
      </w:r>
      <w:r w:rsidRPr="00C14F01">
        <w:t xml:space="preserve">. </w:t>
      </w:r>
    </w:p>
    <w:p w:rsidR="00126800" w:rsidRPr="00C14F01" w:rsidRDefault="00126800" w:rsidP="007D1288">
      <w:pPr>
        <w:pStyle w:val="Caption"/>
        <w:keepNext/>
        <w:rPr>
          <w:sz w:val="20"/>
          <w:szCs w:val="20"/>
        </w:rPr>
      </w:pPr>
      <w:bookmarkStart w:id="111" w:name="_Toc138695438"/>
      <w:bookmarkStart w:id="112" w:name="_Toc140173569"/>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8</w:t>
      </w:r>
      <w:r w:rsidRPr="00C14F01">
        <w:rPr>
          <w:sz w:val="20"/>
          <w:szCs w:val="20"/>
        </w:rPr>
        <w:fldChar w:fldCharType="end"/>
      </w:r>
      <w:r w:rsidR="001170C7" w:rsidRPr="00C14F01">
        <w:rPr>
          <w:sz w:val="20"/>
          <w:szCs w:val="20"/>
        </w:rPr>
        <w:t xml:space="preserve"> Nilai bias dari hidden layer ke output layer</w:t>
      </w:r>
      <w:bookmarkEnd w:id="111"/>
      <w:bookmarkEnd w:id="112"/>
    </w:p>
    <w:tbl>
      <w:tblPr>
        <w:tblStyle w:val="afffffffb"/>
        <w:tblW w:w="27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12"/>
        <w:gridCol w:w="688"/>
      </w:tblGrid>
      <w:tr w:rsidR="00E2718F" w:rsidRPr="00C14F01" w:rsidTr="007D1288">
        <w:trPr>
          <w:jc w:val="center"/>
        </w:trPr>
        <w:tc>
          <w:tcPr>
            <w:tcW w:w="201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w:t>
            </w:r>
            <w:r w:rsidRPr="00C14F01">
              <w:rPr>
                <w:i/>
              </w:rPr>
              <w:t>bias, output</w:t>
            </w:r>
            <w:r w:rsidRPr="00C14F01">
              <w:t>)</w:t>
            </w:r>
          </w:p>
        </w:tc>
        <w:tc>
          <w:tcPr>
            <w:tcW w:w="68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1)</w:t>
            </w:r>
          </w:p>
        </w:tc>
      </w:tr>
      <w:tr w:rsidR="00E2718F" w:rsidRPr="00C14F01" w:rsidTr="007D1288">
        <w:trPr>
          <w:jc w:val="center"/>
        </w:trPr>
        <w:tc>
          <w:tcPr>
            <w:tcW w:w="201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2, )</w:t>
            </w:r>
          </w:p>
        </w:tc>
        <w:tc>
          <w:tcPr>
            <w:tcW w:w="688"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pPr>
            <w:r w:rsidRPr="00C14F01">
              <w:t>0,50</w:t>
            </w:r>
          </w:p>
        </w:tc>
      </w:tr>
    </w:tbl>
    <w:p w:rsidR="001170C7" w:rsidRPr="00C14F01" w:rsidRDefault="001170C7" w:rsidP="00552CFA">
      <w:pPr>
        <w:pStyle w:val="Caption"/>
        <w:keepNext/>
        <w:rPr>
          <w:sz w:val="20"/>
          <w:szCs w:val="20"/>
        </w:rPr>
      </w:pPr>
      <w:bookmarkStart w:id="113" w:name="_Toc138695439"/>
      <w:bookmarkStart w:id="114" w:name="_Toc140173570"/>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9</w:t>
      </w:r>
      <w:r w:rsidRPr="00C14F01">
        <w:rPr>
          <w:sz w:val="20"/>
          <w:szCs w:val="20"/>
        </w:rPr>
        <w:fldChar w:fldCharType="end"/>
      </w:r>
      <w:r w:rsidRPr="00C14F01">
        <w:rPr>
          <w:sz w:val="20"/>
          <w:szCs w:val="20"/>
        </w:rPr>
        <w:t xml:space="preserve"> Nilai bobot dari hidden layer ke output layer</w:t>
      </w:r>
      <w:bookmarkEnd w:id="113"/>
      <w:bookmarkEnd w:id="114"/>
    </w:p>
    <w:tbl>
      <w:tblPr>
        <w:tblStyle w:val="afffffffc"/>
        <w:tblW w:w="32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2"/>
        <w:gridCol w:w="688"/>
      </w:tblGrid>
      <w:tr w:rsidR="00E2718F" w:rsidRPr="00C14F01" w:rsidTr="007D1288">
        <w:trPr>
          <w:jc w:val="center"/>
        </w:trPr>
        <w:tc>
          <w:tcPr>
            <w:tcW w:w="255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w:t>
            </w:r>
            <w:r w:rsidR="0088760C" w:rsidRPr="00C14F01">
              <w:rPr>
                <w:i/>
              </w:rPr>
              <w:t>hidden layer</w:t>
            </w:r>
            <w:r w:rsidRPr="00C14F01">
              <w:t xml:space="preserve">, </w:t>
            </w:r>
            <w:r w:rsidRPr="00C14F01">
              <w:rPr>
                <w:i/>
              </w:rPr>
              <w:t>output</w:t>
            </w:r>
            <w:r w:rsidRPr="00C14F01">
              <w:t>)</w:t>
            </w:r>
          </w:p>
        </w:tc>
        <w:tc>
          <w:tcPr>
            <w:tcW w:w="68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1)</w:t>
            </w:r>
          </w:p>
        </w:tc>
      </w:tr>
      <w:tr w:rsidR="00E2718F" w:rsidRPr="00C14F01" w:rsidTr="007D1288">
        <w:trPr>
          <w:jc w:val="center"/>
        </w:trPr>
        <w:tc>
          <w:tcPr>
            <w:tcW w:w="255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1, )</w:t>
            </w:r>
          </w:p>
        </w:tc>
        <w:tc>
          <w:tcPr>
            <w:tcW w:w="68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0,60</w:t>
            </w:r>
          </w:p>
        </w:tc>
      </w:tr>
      <w:tr w:rsidR="00E2718F" w:rsidRPr="00C14F01" w:rsidTr="007D1288">
        <w:trPr>
          <w:jc w:val="center"/>
        </w:trPr>
        <w:tc>
          <w:tcPr>
            <w:tcW w:w="255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2, )</w:t>
            </w:r>
          </w:p>
        </w:tc>
        <w:tc>
          <w:tcPr>
            <w:tcW w:w="68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0,35</w:t>
            </w:r>
          </w:p>
        </w:tc>
      </w:tr>
      <w:tr w:rsidR="00E2718F" w:rsidRPr="00C14F01" w:rsidTr="007D1288">
        <w:trPr>
          <w:jc w:val="center"/>
        </w:trPr>
        <w:tc>
          <w:tcPr>
            <w:tcW w:w="255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3, )</w:t>
            </w:r>
          </w:p>
        </w:tc>
        <w:tc>
          <w:tcPr>
            <w:tcW w:w="688"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pPr>
            <w:r w:rsidRPr="00C14F01">
              <w:t>0,50</w:t>
            </w:r>
          </w:p>
        </w:tc>
      </w:tr>
    </w:tbl>
    <w:p w:rsidR="00E2718F" w:rsidRPr="00C14F01" w:rsidRDefault="00C14F11" w:rsidP="007D1288">
      <w:pPr>
        <w:pStyle w:val="ListParagraph"/>
        <w:numPr>
          <w:ilvl w:val="3"/>
          <w:numId w:val="9"/>
        </w:numPr>
        <w:ind w:left="360"/>
      </w:pPr>
      <w:bookmarkStart w:id="115" w:name="_heading=h.79tup0tn1vw2" w:colFirst="0" w:colLast="0"/>
      <w:bookmarkEnd w:id="115"/>
      <w:r w:rsidRPr="00C14F01">
        <w:lastRenderedPageBreak/>
        <w:t xml:space="preserve">Inisialisasi </w:t>
      </w:r>
      <w:r w:rsidR="0088760C" w:rsidRPr="00C14F01">
        <w:rPr>
          <w:i/>
        </w:rPr>
        <w:t>Hyperparameter</w:t>
      </w:r>
    </w:p>
    <w:p w:rsidR="007D1288" w:rsidRPr="00C14F01" w:rsidRDefault="00C14F11" w:rsidP="000B633A">
      <w:pPr>
        <w:spacing w:before="0"/>
        <w:ind w:left="360"/>
      </w:pPr>
      <w:r w:rsidRPr="00C14F01">
        <w:t xml:space="preserve">Setelah dilakukan inisialisasi </w:t>
      </w:r>
      <w:r w:rsidRPr="00C14F01">
        <w:rPr>
          <w:i/>
        </w:rPr>
        <w:t>parameter</w:t>
      </w:r>
      <w:r w:rsidRPr="00C14F01">
        <w:t xml:space="preserve"> bobot dan bias, maka selanjutnya dilakukan inisialisasi </w:t>
      </w:r>
      <w:r w:rsidR="0088760C" w:rsidRPr="00C14F01">
        <w:rPr>
          <w:i/>
        </w:rPr>
        <w:t>hyperparameter</w:t>
      </w:r>
      <w:r w:rsidRPr="00C14F01">
        <w:t xml:space="preserve"> seperti </w:t>
      </w:r>
      <w:r w:rsidRPr="00C14F01">
        <w:rPr>
          <w:i/>
        </w:rPr>
        <w:t>learning rate, epoch</w:t>
      </w:r>
      <w:r w:rsidRPr="00C14F01">
        <w:t xml:space="preserve">, dan target </w:t>
      </w:r>
      <w:r w:rsidRPr="00C14F01">
        <w:rPr>
          <w:i/>
        </w:rPr>
        <w:t>error</w:t>
      </w:r>
      <w:r w:rsidR="0088760C" w:rsidRPr="00C14F01">
        <w:t xml:space="preserve"> (threshold)</w:t>
      </w:r>
      <w:r w:rsidRPr="00C14F01">
        <w:t xml:space="preserve">. Nilai </w:t>
      </w:r>
      <w:r w:rsidR="0088760C" w:rsidRPr="00C14F01">
        <w:rPr>
          <w:i/>
        </w:rPr>
        <w:t>hyperparameter</w:t>
      </w:r>
      <w:r w:rsidRPr="00C14F01">
        <w:t xml:space="preserve"> yang akan digunakan pada analisis ini adalah </w:t>
      </w:r>
      <w:r w:rsidRPr="00C14F01">
        <w:rPr>
          <w:i/>
        </w:rPr>
        <w:t>learning rate</w:t>
      </w:r>
      <w:r w:rsidR="0088760C" w:rsidRPr="00C14F01">
        <w:t>=0.</w:t>
      </w:r>
      <w:r w:rsidR="00683EF9" w:rsidRPr="00C14F01">
        <w:t>1</w:t>
      </w:r>
      <w:r w:rsidR="001E0928" w:rsidRPr="00C14F01">
        <w:t xml:space="preserve"> , epoch=1, </w:t>
      </w:r>
      <w:r w:rsidR="0088760C" w:rsidRPr="00C14F01">
        <w:t>target error (</w:t>
      </w:r>
      <w:r w:rsidR="0088760C" w:rsidRPr="00C14F01">
        <w:rPr>
          <w:i/>
        </w:rPr>
        <w:t>threshold</w:t>
      </w:r>
      <w:r w:rsidR="0088760C" w:rsidRPr="00C14F01">
        <w:t xml:space="preserve">) = 0.3, </w:t>
      </w:r>
      <w:r w:rsidR="001E0928" w:rsidRPr="00C14F01">
        <w:t xml:space="preserve">dan jumlah neuron pada </w:t>
      </w:r>
      <w:r w:rsidR="0088760C" w:rsidRPr="00C14F01">
        <w:rPr>
          <w:i/>
        </w:rPr>
        <w:t>hidden layer</w:t>
      </w:r>
      <w:r w:rsidR="001E0928" w:rsidRPr="00C14F01">
        <w:t xml:space="preserve"> =3 neuron.</w:t>
      </w:r>
    </w:p>
    <w:p w:rsidR="00E2718F" w:rsidRPr="00C14F01" w:rsidRDefault="00C14F11" w:rsidP="007D1288">
      <w:pPr>
        <w:pStyle w:val="ListParagraph"/>
        <w:numPr>
          <w:ilvl w:val="3"/>
          <w:numId w:val="9"/>
        </w:numPr>
        <w:ind w:left="360"/>
      </w:pPr>
      <w:r w:rsidRPr="00C14F01">
        <w:t>Feedforward Propagation</w:t>
      </w:r>
    </w:p>
    <w:p w:rsidR="000A3DF0" w:rsidRPr="00C14F01" w:rsidRDefault="000A3DF0" w:rsidP="007D1288">
      <w:pPr>
        <w:spacing w:before="0"/>
        <w:ind w:left="360"/>
      </w:pPr>
      <w:r w:rsidRPr="00C14F01">
        <w:t>Pada tahap ini akan dilakukan perhitungan dengan menjumlahkan nilai bobot dan</w:t>
      </w:r>
      <w:r w:rsidR="007D1288" w:rsidRPr="00C14F01">
        <w:t xml:space="preserve"> </w:t>
      </w:r>
      <w:r w:rsidRPr="00C14F01">
        <w:t>bias yang telah ditentukan sebelumnya untuk</w:t>
      </w:r>
      <w:r w:rsidR="007D1288" w:rsidRPr="00C14F01">
        <w:t xml:space="preserve"> memperoleh nilai keluaran yang </w:t>
      </w:r>
      <w:r w:rsidRPr="00C14F01">
        <w:t>dihasilkan di setiap layer berdasarkan nilai yang dikirim mu</w:t>
      </w:r>
      <w:r w:rsidR="007D1288" w:rsidRPr="00C14F01">
        <w:t xml:space="preserve">lai dari input layer ke </w:t>
      </w:r>
      <w:r w:rsidR="0088760C" w:rsidRPr="00C14F01">
        <w:rPr>
          <w:i/>
        </w:rPr>
        <w:t>hidden layer</w:t>
      </w:r>
      <w:r w:rsidRPr="00C14F01">
        <w:t xml:space="preserve"> dan kemudian dari </w:t>
      </w:r>
      <w:r w:rsidR="0088760C" w:rsidRPr="00C14F01">
        <w:rPr>
          <w:i/>
        </w:rPr>
        <w:t>hidden layer</w:t>
      </w:r>
      <w:r w:rsidRPr="00C14F01">
        <w:t xml:space="preserve"> ke </w:t>
      </w:r>
      <w:r w:rsidRPr="00C14F01">
        <w:rPr>
          <w:i/>
        </w:rPr>
        <w:t>out</w:t>
      </w:r>
      <w:r w:rsidR="007D1288" w:rsidRPr="00C14F01">
        <w:rPr>
          <w:i/>
        </w:rPr>
        <w:t>put layer</w:t>
      </w:r>
      <w:r w:rsidR="007D1288" w:rsidRPr="00C14F01">
        <w:t xml:space="preserve">. Berikut tahapan </w:t>
      </w:r>
      <w:r w:rsidR="007D1288" w:rsidRPr="00C14F01">
        <w:rPr>
          <w:i/>
        </w:rPr>
        <w:t>feed</w:t>
      </w:r>
      <w:r w:rsidRPr="00C14F01">
        <w:rPr>
          <w:i/>
        </w:rPr>
        <w:t>forward propagation</w:t>
      </w:r>
      <w:r w:rsidRPr="00C14F01">
        <w:t xml:space="preserve"> yang dilakukan:</w:t>
      </w:r>
    </w:p>
    <w:p w:rsidR="000A3DF0" w:rsidRPr="00C14F01" w:rsidRDefault="000A3DF0" w:rsidP="007D1288">
      <w:pPr>
        <w:pStyle w:val="ListParagraph"/>
        <w:numPr>
          <w:ilvl w:val="0"/>
          <w:numId w:val="36"/>
        </w:numPr>
        <w:ind w:left="720"/>
      </w:pPr>
      <w:r w:rsidRPr="00C14F01">
        <w:t xml:space="preserve">Feedforward Propagation dari Input Layer ke </w:t>
      </w:r>
      <w:r w:rsidR="0088760C" w:rsidRPr="00C14F01">
        <w:rPr>
          <w:i/>
        </w:rPr>
        <w:t>Hidden layer</w:t>
      </w:r>
    </w:p>
    <w:p w:rsidR="000A3DF0" w:rsidRPr="00C14F01" w:rsidRDefault="000A3DF0" w:rsidP="007D1288">
      <w:pPr>
        <w:spacing w:before="0"/>
        <w:ind w:left="720" w:hanging="360"/>
        <w:rPr>
          <w:b/>
        </w:rPr>
      </w:pPr>
      <w:r w:rsidRPr="00C14F01">
        <w:tab/>
        <w:t xml:space="preserve">Nilai data input pada baris kedua (data sekolah </w:t>
      </w:r>
      <w:r w:rsidR="000674E6" w:rsidRPr="00C14F01">
        <w:t>SMA</w:t>
      </w:r>
      <w:r w:rsidRPr="00C14F01">
        <w:t xml:space="preserve"> Kalam Kudus Pematang Siantar) akan dikirimkan untuk menghasilkan keluaran pada output layer, yang mana sebelum sampai ke output layer, sinyal yang dikirimkan dari input layer akan terlebih dahulu melalui </w:t>
      </w:r>
      <w:r w:rsidR="0088760C" w:rsidRPr="00C14F01">
        <w:rPr>
          <w:i/>
        </w:rPr>
        <w:t>hidden layer</w:t>
      </w:r>
      <w:r w:rsidRPr="00C14F01">
        <w:t xml:space="preserve">. Untuk itu pada tahap ini akan dihitung berapa sinyal yang diterima oleh masing-masing unit yang ada di </w:t>
      </w:r>
      <w:r w:rsidR="0088760C" w:rsidRPr="00C14F01">
        <w:rPr>
          <w:i/>
        </w:rPr>
        <w:t>hidden layer</w:t>
      </w:r>
      <w:r w:rsidRPr="00C14F01">
        <w:t xml:space="preserve"> </w:t>
      </w:r>
      <w:r w:rsidR="0088760C" w:rsidRPr="00C14F01">
        <w:t>d</w:t>
      </w:r>
      <w:r w:rsidR="00101E7F" w:rsidRPr="00C14F01">
        <w:t>engan menggunakan persamaan 2.16</w:t>
      </w:r>
      <w:r w:rsidRPr="00C14F01">
        <w:t>.</w:t>
      </w:r>
    </w:p>
    <w:p w:rsidR="000A3DF0" w:rsidRPr="00C14F01" w:rsidRDefault="007D1288" w:rsidP="000A3DF0">
      <w:pPr>
        <w:spacing w:before="0"/>
        <w:ind w:left="425" w:hanging="360"/>
        <w:rPr>
          <w:b/>
        </w:rPr>
      </w:pPr>
      <w:r w:rsidRPr="00C14F01">
        <w:rPr>
          <w:noProof/>
          <w:lang w:val="en-US"/>
        </w:rPr>
        <w:drawing>
          <wp:anchor distT="114300" distB="114300" distL="114300" distR="114300" simplePos="0" relativeHeight="251653632" behindDoc="0" locked="0" layoutInCell="1" hidden="0" allowOverlap="1" wp14:anchorId="1298C288" wp14:editId="096B9FE5">
            <wp:simplePos x="0" y="0"/>
            <wp:positionH relativeFrom="column">
              <wp:posOffset>3084830</wp:posOffset>
            </wp:positionH>
            <wp:positionV relativeFrom="paragraph">
              <wp:posOffset>54610</wp:posOffset>
            </wp:positionV>
            <wp:extent cx="843280" cy="673100"/>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1"/>
                    <a:srcRect/>
                    <a:stretch>
                      <a:fillRect/>
                    </a:stretch>
                  </pic:blipFill>
                  <pic:spPr>
                    <a:xfrm>
                      <a:off x="0" y="0"/>
                      <a:ext cx="843280" cy="673100"/>
                    </a:xfrm>
                    <a:prstGeom prst="rect">
                      <a:avLst/>
                    </a:prstGeom>
                    <a:ln/>
                  </pic:spPr>
                </pic:pic>
              </a:graphicData>
            </a:graphic>
            <wp14:sizeRelH relativeFrom="margin">
              <wp14:pctWidth>0</wp14:pctWidth>
            </wp14:sizeRelH>
            <wp14:sizeRelV relativeFrom="margin">
              <wp14:pctHeight>0</wp14:pctHeight>
            </wp14:sizeRelV>
          </wp:anchor>
        </w:drawing>
      </w:r>
      <w:r w:rsidRPr="00C14F01">
        <w:rPr>
          <w:noProof/>
          <w:lang w:val="en-US"/>
        </w:rPr>
        <w:t xml:space="preserve"> </w:t>
      </w:r>
    </w:p>
    <w:p w:rsidR="000A3DF0" w:rsidRPr="00C14F01" w:rsidRDefault="00B0177D"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C14F01">
        <w:rPr>
          <w:sz w:val="20"/>
        </w:rPr>
        <w:t xml:space="preserve">   </w:t>
      </w:r>
      <w:r w:rsidR="000A3DF0" w:rsidRPr="00C14F01">
        <w:rPr>
          <w:sz w:val="20"/>
        </w:rPr>
        <w:tab/>
      </w:r>
      <w:r w:rsidR="000A3DF0" w:rsidRPr="00C14F01">
        <w:rPr>
          <w:sz w:val="20"/>
        </w:rPr>
        <w:tab/>
      </w:r>
      <w:r w:rsidR="007D1288" w:rsidRPr="00C14F01">
        <w:rPr>
          <w:sz w:val="20"/>
        </w:rPr>
        <w:t xml:space="preserve">          </w:t>
      </w:r>
      <w:r w:rsidR="000A3DF0" w:rsidRPr="00C14F01">
        <w:rPr>
          <w:sz w:val="20"/>
        </w:rPr>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Pr="00C14F01" w:rsidRDefault="000A3DF0" w:rsidP="007D1288">
      <w:pPr>
        <w:spacing w:before="0"/>
        <w:ind w:left="720"/>
        <w:rPr>
          <w:sz w:val="22"/>
        </w:rPr>
      </w:pPr>
    </w:p>
    <w:p w:rsidR="000A3DF0" w:rsidRPr="00C14F01" w:rsidRDefault="000A3DF0" w:rsidP="007D1288">
      <w:pPr>
        <w:spacing w:before="0"/>
        <w:ind w:left="720"/>
        <w:rPr>
          <w:sz w:val="22"/>
        </w:rPr>
      </w:pPr>
      <w:r w:rsidRPr="00C14F01">
        <w:rPr>
          <w:noProof/>
          <w:lang w:val="en-US"/>
        </w:rPr>
        <w:drawing>
          <wp:anchor distT="114300" distB="114300" distL="114300" distR="114300" simplePos="0" relativeHeight="251655680" behindDoc="0" locked="0" layoutInCell="1" hidden="0" allowOverlap="1" wp14:anchorId="00E1C86C" wp14:editId="70D27B7F">
            <wp:simplePos x="0" y="0"/>
            <wp:positionH relativeFrom="column">
              <wp:posOffset>3543935</wp:posOffset>
            </wp:positionH>
            <wp:positionV relativeFrom="paragraph">
              <wp:posOffset>34290</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2"/>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C14F01" w:rsidRDefault="00B0177D"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sidRPr="00C14F01">
        <w:rPr>
          <w:sz w:val="20"/>
        </w:rPr>
        <w:t>.</w:t>
      </w:r>
      <w:r w:rsidR="000A3DF0" w:rsidRPr="00C14F01">
        <w:rPr>
          <w:sz w:val="20"/>
        </w:rPr>
        <w:tab/>
      </w:r>
      <w:r w:rsidR="000A3DF0" w:rsidRPr="00C14F01">
        <w:rPr>
          <w:sz w:val="20"/>
        </w:rPr>
        <w:tab/>
      </w:r>
    </w:p>
    <w:p w:rsidR="000A3DF0" w:rsidRPr="00C14F01" w:rsidRDefault="000A3DF0" w:rsidP="007D1288">
      <w:pPr>
        <w:spacing w:before="0"/>
        <w:ind w:left="720"/>
        <w:rPr>
          <w:sz w:val="20"/>
        </w:rPr>
      </w:pPr>
      <w:r w:rsidRPr="00C14F01">
        <w:rPr>
          <w:sz w:val="20"/>
        </w:rPr>
        <w:t xml:space="preserve">                                  </w:t>
      </w:r>
    </w:p>
    <w:p w:rsidR="000A3DF0" w:rsidRPr="00C14F01" w:rsidRDefault="000A3DF0" w:rsidP="007D1288">
      <w:pPr>
        <w:spacing w:before="0"/>
        <w:ind w:left="720"/>
        <w:rPr>
          <w:sz w:val="20"/>
        </w:rPr>
      </w:pPr>
    </w:p>
    <w:p w:rsidR="000A3DF0" w:rsidRPr="00C14F01" w:rsidRDefault="000A3DF0" w:rsidP="007D1288">
      <w:pPr>
        <w:spacing w:before="0"/>
        <w:ind w:left="720"/>
        <w:rPr>
          <w:sz w:val="20"/>
        </w:rPr>
      </w:pPr>
      <w:r w:rsidRPr="00C14F01">
        <w:rPr>
          <w:sz w:val="20"/>
        </w:rPr>
        <w:t xml:space="preserve">                                   +  [ 0.48   0.50  0.65]</w:t>
      </w:r>
    </w:p>
    <w:p w:rsidR="000A3DF0" w:rsidRPr="00C14F01" w:rsidRDefault="00B0177D"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C14F01">
        <w:rPr>
          <w:sz w:val="20"/>
        </w:rPr>
        <w:t xml:space="preserve"> =  [0.685   0.724   0.954] + [ 0.48   0.50  0.65]</w:t>
      </w:r>
    </w:p>
    <w:p w:rsidR="000A3DF0" w:rsidRPr="00C14F01" w:rsidRDefault="00B0177D"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C14F01">
        <w:rPr>
          <w:sz w:val="20"/>
        </w:rPr>
        <w:t xml:space="preserve"> =  [1.165   1.224   1.604] </w:t>
      </w:r>
    </w:p>
    <w:p w:rsidR="000A3DF0" w:rsidRPr="00C14F01" w:rsidRDefault="000A3DF0" w:rsidP="000A3DF0">
      <w:pPr>
        <w:spacing w:before="0"/>
        <w:ind w:left="425"/>
        <w:rPr>
          <w:sz w:val="22"/>
        </w:rPr>
      </w:pPr>
    </w:p>
    <w:p w:rsidR="000A3DF0" w:rsidRPr="00C14F01" w:rsidRDefault="000A3DF0" w:rsidP="007D1288">
      <w:pPr>
        <w:spacing w:before="0"/>
        <w:ind w:left="720"/>
        <w:rPr>
          <w:sz w:val="22"/>
        </w:rPr>
      </w:pPr>
      <w:r w:rsidRPr="00C14F01">
        <w:rPr>
          <w:sz w:val="22"/>
        </w:rPr>
        <w:t>Setelah dilakukan penghitungan sinyal-sinyal inputan terbobot, selanjutnya akan dilakukan penghitungan fungsi aktivasi dari sinyal inputan terbobot. Untuk melakukan perhitungan fungsi aktivasi digunakan</w:t>
      </w:r>
      <w:r w:rsidR="00101E7F" w:rsidRPr="00C14F01">
        <w:rPr>
          <w:sz w:val="22"/>
        </w:rPr>
        <w:t xml:space="preserve"> persamaan 2.17</w:t>
      </w:r>
      <w:r w:rsidRPr="00C14F01">
        <w:rPr>
          <w:sz w:val="22"/>
        </w:rPr>
        <w:t>.</w:t>
      </w:r>
    </w:p>
    <w:p w:rsidR="000A3DF0" w:rsidRPr="00C14F01"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sidRPr="00C14F01">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Pr="00C14F01"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sidRPr="00C14F01">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Pr="00C14F01"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sidRPr="00C14F0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Pr="00C14F01" w:rsidRDefault="00B0177D" w:rsidP="007D1288">
      <w:pPr>
        <w:spacing w:before="0"/>
        <w:ind w:left="720"/>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sidRPr="00C14F0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Pr="00C14F01" w:rsidRDefault="000A3DF0" w:rsidP="007D1288">
      <w:pPr>
        <w:pStyle w:val="ListParagraph"/>
        <w:numPr>
          <w:ilvl w:val="0"/>
          <w:numId w:val="36"/>
        </w:numPr>
        <w:ind w:left="720"/>
      </w:pPr>
      <w:r w:rsidRPr="00C14F01">
        <w:t xml:space="preserve">Feedforward Propagation dari </w:t>
      </w:r>
      <w:r w:rsidR="0088760C" w:rsidRPr="00C14F01">
        <w:rPr>
          <w:i/>
        </w:rPr>
        <w:t>Hidden layer</w:t>
      </w:r>
      <w:r w:rsidRPr="00C14F01">
        <w:t xml:space="preserve"> ke Output Layer</w:t>
      </w:r>
    </w:p>
    <w:p w:rsidR="000A3DF0" w:rsidRPr="00C14F01" w:rsidRDefault="000A3DF0" w:rsidP="007E3420">
      <w:pPr>
        <w:spacing w:before="0"/>
        <w:ind w:left="720"/>
      </w:pPr>
      <w:r w:rsidRPr="00C14F01">
        <w:rPr>
          <w:noProof/>
          <w:lang w:val="en-US"/>
        </w:rPr>
        <w:drawing>
          <wp:anchor distT="114300" distB="114300" distL="114300" distR="114300" simplePos="0" relativeHeight="251659776" behindDoc="0" locked="0" layoutInCell="1" hidden="0" allowOverlap="1" wp14:anchorId="55D8B40B" wp14:editId="757FE794">
            <wp:simplePos x="0" y="0"/>
            <wp:positionH relativeFrom="column">
              <wp:posOffset>2376805</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33"/>
                    <a:srcRect l="13817"/>
                    <a:stretch>
                      <a:fillRect/>
                    </a:stretch>
                  </pic:blipFill>
                  <pic:spPr>
                    <a:xfrm>
                      <a:off x="0" y="0"/>
                      <a:ext cx="367030" cy="585470"/>
                    </a:xfrm>
                    <a:prstGeom prst="rect">
                      <a:avLst/>
                    </a:prstGeom>
                    <a:ln/>
                  </pic:spPr>
                </pic:pic>
              </a:graphicData>
            </a:graphic>
          </wp:anchor>
        </w:drawing>
      </w:r>
      <w:r w:rsidRPr="00C14F01">
        <w:t xml:space="preserve">Dari hasil perhitungan </w:t>
      </w:r>
      <w:r w:rsidRPr="00C14F01">
        <w:rPr>
          <w:i/>
        </w:rPr>
        <w:t xml:space="preserve">feedforward propagation </w:t>
      </w:r>
      <w:r w:rsidRPr="00C14F01">
        <w:t xml:space="preserve">dari </w:t>
      </w:r>
      <w:r w:rsidRPr="00C14F01">
        <w:rPr>
          <w:i/>
        </w:rPr>
        <w:t>input layer</w:t>
      </w:r>
      <w:r w:rsidRPr="00C14F01">
        <w:t xml:space="preserve"> ke </w:t>
      </w:r>
      <w:r w:rsidR="0088760C" w:rsidRPr="00C14F01">
        <w:rPr>
          <w:i/>
        </w:rPr>
        <w:t>hidden layer</w:t>
      </w:r>
      <w:r w:rsidRPr="00C14F01">
        <w:rPr>
          <w:i/>
        </w:rPr>
        <w:t xml:space="preserve">, </w:t>
      </w:r>
      <w:r w:rsidRPr="00C14F01">
        <w:t xml:space="preserve">akan dilanjutkan dengan menghitung nilai keluaran untuk masing-masing unit di </w:t>
      </w:r>
      <w:r w:rsidR="0088760C" w:rsidRPr="00C14F01">
        <w:rPr>
          <w:i/>
        </w:rPr>
        <w:t>hidden layer</w:t>
      </w:r>
      <w:r w:rsidRPr="00C14F01">
        <w:t xml:space="preserve"> yang di kirimkan ke </w:t>
      </w:r>
      <w:r w:rsidRPr="00C14F01">
        <w:rPr>
          <w:i/>
        </w:rPr>
        <w:t>output layer</w:t>
      </w:r>
      <w:r w:rsidRPr="00C14F01">
        <w:t>. Persamaan yang digunakan untuk perhitungan ini adalah pers</w:t>
      </w:r>
      <w:r w:rsidR="00234221" w:rsidRPr="00C14F01">
        <w:t>amaan 2.18</w:t>
      </w:r>
      <w:r w:rsidRPr="00C14F01">
        <w:t>.</w:t>
      </w:r>
    </w:p>
    <w:p w:rsidR="000A3DF0" w:rsidRPr="00C14F01" w:rsidRDefault="00B0177D" w:rsidP="007E3420">
      <w:pPr>
        <w:ind w:left="720"/>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rsidRPr="00C14F01">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sidRPr="00C14F01">
        <w:rPr>
          <w:sz w:val="22"/>
        </w:rPr>
        <w:t xml:space="preserve"> .             </w:t>
      </w:r>
      <w:r w:rsidR="007E3420" w:rsidRPr="00C14F01">
        <w:rPr>
          <w:sz w:val="22"/>
        </w:rPr>
        <w:t xml:space="preserve"> </w:t>
      </w:r>
      <w:r w:rsidR="000A3DF0" w:rsidRPr="00C14F01">
        <w:rPr>
          <w:sz w:val="22"/>
        </w:rPr>
        <w:t xml:space="preserve">+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Pr="00C14F01" w:rsidRDefault="000A3DF0" w:rsidP="007E3420">
      <w:pPr>
        <w:spacing w:after="240"/>
        <w:ind w:left="720"/>
        <w:rPr>
          <w:sz w:val="22"/>
        </w:rPr>
      </w:pPr>
      <w:r w:rsidRPr="00C14F01">
        <w:rPr>
          <w:noProof/>
          <w:lang w:val="en-US"/>
        </w:rPr>
        <w:drawing>
          <wp:anchor distT="114300" distB="114300" distL="114300" distR="114300" simplePos="0" relativeHeight="251657728" behindDoc="0" locked="0" layoutInCell="1" hidden="0" allowOverlap="1" wp14:anchorId="46E413F3" wp14:editId="36DE1C6E">
            <wp:simplePos x="0" y="0"/>
            <wp:positionH relativeFrom="column">
              <wp:posOffset>2499360</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34"/>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Pr="00C14F0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sidR="007E3420" w:rsidRPr="00C14F01">
        <w:rPr>
          <w:sz w:val="22"/>
        </w:rPr>
        <w:t xml:space="preserve"> </w:t>
      </w:r>
      <w:r w:rsidRPr="00C14F01">
        <w:rPr>
          <w:sz w:val="22"/>
        </w:rPr>
        <w:t xml:space="preserve">.           </w:t>
      </w:r>
      <w:r w:rsidR="007E3420" w:rsidRPr="00C14F01">
        <w:rPr>
          <w:sz w:val="22"/>
        </w:rPr>
        <w:t xml:space="preserve">  </w:t>
      </w:r>
      <w:r w:rsidRPr="00C14F0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Pr="00C14F01" w:rsidRDefault="00B0177D" w:rsidP="007E3420">
      <w:pPr>
        <w:spacing w:before="0"/>
        <w:ind w:left="720"/>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rsidRPr="00C14F01">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Pr="00C14F01" w:rsidRDefault="00B0177D" w:rsidP="007E3420">
      <w:pPr>
        <w:spacing w:before="0"/>
        <w:ind w:left="720"/>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rsidRPr="00C14F01">
        <w:t xml:space="preserve"> [1.644]</w:t>
      </w:r>
    </w:p>
    <w:p w:rsidR="000A3DF0" w:rsidRPr="00C14F01" w:rsidRDefault="000A3DF0" w:rsidP="007E3420">
      <w:pPr>
        <w:ind w:left="720"/>
      </w:pPr>
      <w:r w:rsidRPr="00C14F01">
        <w:t xml:space="preserve">Selanjutnya, sinyal yang diterima dari </w:t>
      </w:r>
      <w:r w:rsidR="0088760C" w:rsidRPr="00C14F01">
        <w:rPr>
          <w:i/>
        </w:rPr>
        <w:t>hidden layer</w:t>
      </w:r>
      <w:r w:rsidRPr="00C14F01">
        <w:t xml:space="preserve"> ke </w:t>
      </w:r>
      <w:r w:rsidRPr="00C14F01">
        <w:rPr>
          <w:i/>
        </w:rPr>
        <w:t>output layer</w:t>
      </w:r>
      <w:r w:rsidRPr="00C14F01">
        <w:t xml:space="preserve"> dihitung kembali dengan menggunakan fungsi aktivasi sigmoid seperti berikut, yang mana hasil dari perhitungan ini akan menjadi nilai y atau prediksi jumlah pendaftar terhadap data yang dilatih. Perhitung</w:t>
      </w:r>
      <w:r w:rsidR="00760001" w:rsidRPr="00C14F01">
        <w:t>an ini menggunakan persamaan 2.11</w:t>
      </w:r>
      <w:r w:rsidRPr="00C14F01">
        <w:t>.4 seperti berikut :</w:t>
      </w:r>
    </w:p>
    <w:p w:rsidR="000A3DF0" w:rsidRPr="00C14F01" w:rsidRDefault="000A3DF0" w:rsidP="007E3420">
      <w:pPr>
        <w:ind w:left="720"/>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rsidRPr="00C14F01">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sidRPr="00C14F01">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C14F01" w:rsidRDefault="00B0177D" w:rsidP="007E3420">
      <w:pPr>
        <w:spacing w:before="0"/>
        <w:ind w:left="720"/>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rsidRPr="00C14F01">
        <w:t xml:space="preserve">  </w:t>
      </w:r>
      <w:r w:rsidR="000A3DF0" w:rsidRPr="00C14F01">
        <w:t xml:space="preserve">= </w:t>
      </w:r>
      <m:oMath>
        <m:r>
          <w:rPr>
            <w:rFonts w:ascii="Cambria Math" w:eastAsia="Cambria Math" w:hAnsi="Cambria Math" w:cs="Cambria Math"/>
            <w:sz w:val="22"/>
          </w:rPr>
          <m:t xml:space="preserve"> 0.838</m:t>
        </m:r>
      </m:oMath>
      <w:bookmarkStart w:id="116" w:name="_heading=h.et7m9jwgagxt" w:colFirst="0" w:colLast="0"/>
      <w:bookmarkEnd w:id="116"/>
    </w:p>
    <w:p w:rsidR="000A3DF0" w:rsidRPr="00C14F01" w:rsidRDefault="00582F96" w:rsidP="007E3420">
      <w:pPr>
        <w:pStyle w:val="ListParagraph"/>
        <w:numPr>
          <w:ilvl w:val="0"/>
          <w:numId w:val="36"/>
        </w:numPr>
        <w:ind w:left="720"/>
      </w:pPr>
      <w:r w:rsidRPr="00C14F01">
        <w:lastRenderedPageBreak/>
        <w:t>Menghitung Nilai Error / Loss</w:t>
      </w:r>
    </w:p>
    <w:p w:rsidR="00582F96" w:rsidRPr="00C14F01" w:rsidRDefault="00582F96" w:rsidP="007E3420">
      <w:pPr>
        <w:spacing w:before="0"/>
        <w:ind w:left="720"/>
      </w:pPr>
      <w:r w:rsidRPr="00C14F01">
        <w:t xml:space="preserve">Berdasarkan perhitungan </w:t>
      </w:r>
      <w:r w:rsidRPr="00C14F01">
        <w:rPr>
          <w:i/>
        </w:rPr>
        <w:t>feedforward propagation</w:t>
      </w:r>
      <w:r w:rsidRPr="00C14F01">
        <w:t xml:space="preserve"> yang dilakukan, diperoleh nilai prediksi jumlah pendaftar untuk data yang dipilih adalah 0.838. Selanjutnya dengan menggunakan nilai prediksi yang dihasilkan, akan dilakukan perhitungan nilai </w:t>
      </w:r>
      <w:r w:rsidRPr="00C14F01">
        <w:rPr>
          <w:i/>
        </w:rPr>
        <w:t>error</w:t>
      </w:r>
      <w:r w:rsidRPr="00C14F01">
        <w:t xml:space="preserve"> dengan menggunakan </w:t>
      </w:r>
      <w:r w:rsidRPr="00C14F01">
        <w:rPr>
          <w:i/>
        </w:rPr>
        <w:t>Mean Square Error</w:t>
      </w:r>
      <w:r w:rsidRPr="00C14F01">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C14F01">
        <w:rPr>
          <w:i/>
        </w:rPr>
        <w:t>backpropagation</w:t>
      </w:r>
      <w:r w:rsidRPr="00C14F01">
        <w:t>.</w:t>
      </w:r>
    </w:p>
    <w:p w:rsidR="00582F96" w:rsidRPr="00C14F01" w:rsidRDefault="00582F96" w:rsidP="007E3420">
      <w:pPr>
        <w:spacing w:before="0"/>
        <w:ind w:left="720"/>
      </w:pPr>
      <w:r w:rsidRPr="00C14F01">
        <w:t>Dengan mengguna</w:t>
      </w:r>
      <w:r w:rsidR="00234221" w:rsidRPr="00C14F01">
        <w:t>kan persamaan 2.20</w:t>
      </w:r>
      <w:r w:rsidRPr="00C14F01">
        <w:t xml:space="preserve">, nilai </w:t>
      </w:r>
      <w:r w:rsidRPr="00C14F01">
        <w:rPr>
          <w:i/>
        </w:rPr>
        <w:t>loss</w:t>
      </w:r>
      <w:r w:rsidRPr="00C14F01">
        <w:t xml:space="preserve"> dapat ditentukan seperti berikut ini.</w:t>
      </w:r>
    </w:p>
    <w:p w:rsidR="00582F96" w:rsidRPr="00C14F01" w:rsidRDefault="00582F96" w:rsidP="007E3420">
      <w:pPr>
        <w:spacing w:before="0"/>
        <w:ind w:left="720"/>
        <w:rPr>
          <w:sz w:val="22"/>
        </w:rPr>
      </w:pPr>
      <w:r w:rsidRPr="00C14F01">
        <w:rPr>
          <w:i/>
          <w:sz w:val="22"/>
        </w:rPr>
        <w:t xml:space="preserve">loss </w:t>
      </w:r>
      <w:r w:rsidRPr="00C14F01">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C14F01" w:rsidRDefault="00582F96" w:rsidP="007E3420">
      <w:pPr>
        <w:spacing w:before="0"/>
        <w:ind w:left="720"/>
        <w:rPr>
          <w:b/>
        </w:rPr>
      </w:pPr>
      <w:r w:rsidRPr="00C14F01">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Pr="00C14F01" w:rsidRDefault="00582F96" w:rsidP="007E3420">
      <w:pPr>
        <w:spacing w:before="0"/>
        <w:ind w:left="720"/>
      </w:pPr>
      <w:r w:rsidRPr="00C14F01">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C14F01">
        <w:rPr>
          <w:b/>
        </w:rPr>
        <w:t xml:space="preserve"> (</w:t>
      </w:r>
      <w:r w:rsidRPr="00C14F01">
        <w:t>0.268)</w:t>
      </w:r>
    </w:p>
    <w:p w:rsidR="00582F96" w:rsidRPr="00C14F01" w:rsidRDefault="00582F96" w:rsidP="007E3420">
      <w:pPr>
        <w:spacing w:before="0" w:after="240"/>
        <w:ind w:left="720"/>
      </w:pPr>
      <w:r w:rsidRPr="00C14F01">
        <w:tab/>
        <w:t xml:space="preserve">  = 0.134</w:t>
      </w:r>
    </w:p>
    <w:p w:rsidR="000A3DF0" w:rsidRPr="00C14F01" w:rsidRDefault="000A3DF0" w:rsidP="007E3420">
      <w:pPr>
        <w:pStyle w:val="ListParagraph"/>
        <w:numPr>
          <w:ilvl w:val="3"/>
          <w:numId w:val="9"/>
        </w:numPr>
        <w:ind w:left="360"/>
      </w:pPr>
      <w:r w:rsidRPr="00C14F01">
        <w:t>Backpropagation</w:t>
      </w:r>
    </w:p>
    <w:p w:rsidR="00582F96" w:rsidRPr="00C14F01" w:rsidRDefault="00582F96" w:rsidP="007E3420">
      <w:pPr>
        <w:spacing w:before="0"/>
        <w:ind w:left="360"/>
      </w:pPr>
      <w:r w:rsidRPr="00C14F01">
        <w:t xml:space="preserve">Karena nilai </w:t>
      </w:r>
      <w:r w:rsidRPr="00C14F01">
        <w:rPr>
          <w:i/>
        </w:rPr>
        <w:t xml:space="preserve">loss &lt; </w:t>
      </w:r>
      <w:r w:rsidRPr="00C14F01">
        <w:t xml:space="preserve">nilai target </w:t>
      </w:r>
      <w:r w:rsidRPr="00C14F01">
        <w:rPr>
          <w:i/>
        </w:rPr>
        <w:t>error</w:t>
      </w:r>
      <w:r w:rsidRPr="00C14F01">
        <w:t xml:space="preserve">, yaitu 0.134 &lt; 0.3, maka untuk tahapan backpropagation tidak perlu dilakukan. Sehingga nilai prediksi yang dilakukan pada tahapan sebelumnya merupakan hasil akhir prediksi. </w:t>
      </w:r>
    </w:p>
    <w:p w:rsidR="00E2718F" w:rsidRPr="00C14F01" w:rsidRDefault="004E4751" w:rsidP="00F2242E">
      <w:pPr>
        <w:pStyle w:val="Heading2"/>
        <w:numPr>
          <w:ilvl w:val="0"/>
          <w:numId w:val="0"/>
        </w:numPr>
        <w:spacing w:before="240" w:after="0"/>
      </w:pPr>
      <w:bookmarkStart w:id="117" w:name="_Toc140173483"/>
      <w:r w:rsidRPr="00C14F01">
        <w:t>3.6</w:t>
      </w:r>
      <w:r w:rsidR="00C14F11" w:rsidRPr="00C14F01">
        <w:t xml:space="preserve"> Analisis Evaluasi Model</w:t>
      </w:r>
      <w:bookmarkEnd w:id="117"/>
    </w:p>
    <w:p w:rsidR="00E2718F" w:rsidRPr="00C14F01" w:rsidRDefault="00C14F11">
      <w:pPr>
        <w:spacing w:before="0"/>
      </w:pPr>
      <w:r w:rsidRPr="00C14F01">
        <w:t>Setelah dilakukan analisis terhadap kedua model, selanjutnya akan dilakukan evaluasi terhadap kedua model tersebut. Pada evaluasi model akan menggunakan model RMSE (</w:t>
      </w:r>
      <w:r w:rsidRPr="00C14F01">
        <w:rPr>
          <w:i/>
        </w:rPr>
        <w:t>Root Mean Square Error</w:t>
      </w:r>
      <w:r w:rsidR="00F2242E" w:rsidRPr="00C14F01">
        <w:t>)</w:t>
      </w:r>
      <w:r w:rsidRPr="00C14F01">
        <w:t>.  RMSE digunakan untuk mengukur tingkat kesalahan model dalam prediksi suatu nilai numerik. S</w:t>
      </w:r>
      <w:r w:rsidR="00E0028F" w:rsidRPr="00C14F01">
        <w:t xml:space="preserve">eperti yang telah disampaikan pada </w:t>
      </w:r>
      <w:hyperlink w:anchor="_2.11.2__Root" w:history="1">
        <w:r w:rsidR="00234221" w:rsidRPr="00C14F01">
          <w:rPr>
            <w:rStyle w:val="Hyperlink"/>
            <w:b/>
            <w:color w:val="auto"/>
            <w:u w:val="none"/>
          </w:rPr>
          <w:t>subbab 2.12.2</w:t>
        </w:r>
      </w:hyperlink>
      <w:r w:rsidR="00E0028F" w:rsidRPr="00C14F01">
        <w:t xml:space="preserve"> mengenai RMSE, bahwa s</w:t>
      </w:r>
      <w:r w:rsidRPr="00C14F01">
        <w:t xml:space="preserve">emakin kecil nilai </w:t>
      </w:r>
      <w:r w:rsidRPr="00C14F01">
        <w:lastRenderedPageBreak/>
        <w:t>RMSE yang dihasilkan model, maka nilai prediksi semakin aku</w:t>
      </w:r>
      <w:r w:rsidR="00E0028F" w:rsidRPr="00C14F01">
        <w:t xml:space="preserve">rat. </w:t>
      </w:r>
      <w:r w:rsidRPr="00C14F01">
        <w:t xml:space="preserve">Evaluasi model RMSE memiliki beberapa kelebihan diantaranya adalah : </w:t>
      </w:r>
    </w:p>
    <w:p w:rsidR="00E2718F" w:rsidRPr="00C14F01" w:rsidRDefault="00C14F11" w:rsidP="007E3420">
      <w:pPr>
        <w:numPr>
          <w:ilvl w:val="0"/>
          <w:numId w:val="15"/>
        </w:numPr>
        <w:spacing w:before="0"/>
        <w:ind w:left="360"/>
      </w:pPr>
      <w:r w:rsidRPr="00C14F01">
        <w:t>RMSE memberikan hasil dalam satuan yang sama dengan target, sehingga mudah dipahami dan diinterpretasikan</w:t>
      </w:r>
      <w:r w:rsidR="007E3420" w:rsidRPr="00C14F01">
        <w:t>.</w:t>
      </w:r>
    </w:p>
    <w:p w:rsidR="00E2718F" w:rsidRPr="00C14F01" w:rsidRDefault="00C14F11" w:rsidP="007E3420">
      <w:pPr>
        <w:numPr>
          <w:ilvl w:val="0"/>
          <w:numId w:val="15"/>
        </w:numPr>
        <w:spacing w:before="0"/>
        <w:ind w:left="360"/>
      </w:pPr>
      <w:r w:rsidRPr="00C14F01">
        <w:t>RMSE memperhitungkan semua nilai residual (perbedaan nilai antara nilai aktual dan nilai prediksi) sehingga lebih sensitif terhadap perbedaan besar antara nilai aktual dan nilai prediksi.</w:t>
      </w:r>
    </w:p>
    <w:p w:rsidR="00E2718F" w:rsidRPr="00C14F01" w:rsidRDefault="00C14F11" w:rsidP="007E3420">
      <w:pPr>
        <w:numPr>
          <w:ilvl w:val="0"/>
          <w:numId w:val="15"/>
        </w:numPr>
        <w:spacing w:before="0"/>
        <w:ind w:left="360"/>
      </w:pPr>
      <w:r w:rsidRPr="00C14F01">
        <w:t>RMSE menunjukkan performa model secara keseluruhan, bukan hanya performa pada titik tertentu.</w:t>
      </w:r>
    </w:p>
    <w:p w:rsidR="005D6711" w:rsidRPr="00C14F01" w:rsidRDefault="005D6711" w:rsidP="00483423">
      <w:pPr>
        <w:sectPr w:rsidR="005D6711" w:rsidRPr="00C14F01" w:rsidSect="005D6711">
          <w:headerReference w:type="default" r:id="rId35"/>
          <w:footerReference w:type="first" r:id="rId36"/>
          <w:pgSz w:w="11909" w:h="16834"/>
          <w:pgMar w:top="1700" w:right="1700" w:bottom="2267" w:left="2296" w:header="851" w:footer="1418" w:gutter="0"/>
          <w:cols w:space="720"/>
          <w:titlePg/>
          <w:docGrid w:linePitch="326"/>
        </w:sectPr>
      </w:pPr>
      <w:bookmarkStart w:id="118" w:name="_3.7_Hipotesis_Penelitian"/>
      <w:bookmarkEnd w:id="118"/>
    </w:p>
    <w:p w:rsidR="00E2718F" w:rsidRPr="00C14F01" w:rsidRDefault="00C14F11" w:rsidP="00D0159E">
      <w:pPr>
        <w:pStyle w:val="Heading1"/>
        <w:numPr>
          <w:ilvl w:val="0"/>
          <w:numId w:val="0"/>
        </w:numPr>
      </w:pPr>
      <w:bookmarkStart w:id="119" w:name="_heading=h.v2gg74jr2gy2" w:colFirst="0" w:colLast="0"/>
      <w:bookmarkStart w:id="120" w:name="_Toc140173484"/>
      <w:bookmarkEnd w:id="119"/>
      <w:r w:rsidRPr="00C14F01">
        <w:lastRenderedPageBreak/>
        <w:t>BAB 4</w:t>
      </w:r>
      <w:r w:rsidRPr="00C14F01">
        <w:br/>
        <w:t>PERANCANGAN</w:t>
      </w:r>
      <w:bookmarkEnd w:id="120"/>
    </w:p>
    <w:p w:rsidR="00E2718F" w:rsidRPr="00C14F01" w:rsidRDefault="00C14F11">
      <w:r w:rsidRPr="00C14F01">
        <w:t>Pada bab ini akan dijelaskan mengenai rancangan penelitian yang dilakukan dalam melakukan pengerjaan Tugas Akhir.</w:t>
      </w:r>
    </w:p>
    <w:p w:rsidR="00E2718F" w:rsidRPr="00C14F01" w:rsidRDefault="00C14F11" w:rsidP="00F2242E">
      <w:pPr>
        <w:pStyle w:val="Heading2"/>
        <w:numPr>
          <w:ilvl w:val="0"/>
          <w:numId w:val="0"/>
        </w:numPr>
        <w:spacing w:before="240"/>
      </w:pPr>
      <w:bookmarkStart w:id="121" w:name="_Toc140173485"/>
      <w:r w:rsidRPr="00C14F01">
        <w:t>4.1  Rancangan Desain Penelitian</w:t>
      </w:r>
      <w:bookmarkEnd w:id="121"/>
    </w:p>
    <w:p w:rsidR="00C32E1A" w:rsidRPr="00C14F01" w:rsidRDefault="004B644E" w:rsidP="00C32E1A">
      <w:pPr>
        <w:keepNext/>
        <w:spacing w:before="0"/>
        <w:ind w:left="141"/>
        <w:jc w:val="center"/>
      </w:pPr>
      <w:r w:rsidRPr="00C14F01">
        <w:rPr>
          <w:noProof/>
          <w:lang w:val="en-US"/>
        </w:rPr>
        <w:drawing>
          <wp:inline distT="0" distB="0" distL="0" distR="0" wp14:anchorId="01F588EC" wp14:editId="43927ADC">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C14F01" w:rsidRDefault="00C32E1A" w:rsidP="004B644E">
      <w:pPr>
        <w:pStyle w:val="Caption"/>
        <w:spacing w:before="0"/>
        <w:rPr>
          <w:sz w:val="20"/>
          <w:szCs w:val="20"/>
        </w:rPr>
      </w:pPr>
      <w:bookmarkStart w:id="122" w:name="_Toc140173538"/>
      <w:r w:rsidRPr="00C14F01">
        <w:rPr>
          <w:sz w:val="20"/>
          <w:szCs w:val="20"/>
        </w:rPr>
        <w:t xml:space="preserve">Gambar 4. </w:t>
      </w:r>
      <w:r w:rsidRPr="00C14F01">
        <w:rPr>
          <w:sz w:val="20"/>
          <w:szCs w:val="20"/>
        </w:rPr>
        <w:fldChar w:fldCharType="begin"/>
      </w:r>
      <w:r w:rsidRPr="00C14F01">
        <w:rPr>
          <w:sz w:val="20"/>
          <w:szCs w:val="20"/>
        </w:rPr>
        <w:instrText xml:space="preserve"> SEQ Gambar_4. \* ARABIC </w:instrText>
      </w:r>
      <w:r w:rsidRPr="00C14F01">
        <w:rPr>
          <w:sz w:val="20"/>
          <w:szCs w:val="20"/>
        </w:rPr>
        <w:fldChar w:fldCharType="separate"/>
      </w:r>
      <w:r w:rsidR="00D47D6B">
        <w:rPr>
          <w:noProof/>
          <w:sz w:val="20"/>
          <w:szCs w:val="20"/>
        </w:rPr>
        <w:t>1</w:t>
      </w:r>
      <w:r w:rsidRPr="00C14F01">
        <w:rPr>
          <w:sz w:val="20"/>
          <w:szCs w:val="20"/>
        </w:rPr>
        <w:fldChar w:fldCharType="end"/>
      </w:r>
      <w:r w:rsidRPr="00C14F01">
        <w:rPr>
          <w:sz w:val="20"/>
          <w:szCs w:val="20"/>
        </w:rPr>
        <w:t xml:space="preserve"> Rancangan desain penelitian yang dilakukan</w:t>
      </w:r>
      <w:bookmarkEnd w:id="122"/>
    </w:p>
    <w:p w:rsidR="00E2718F" w:rsidRPr="00C14F01" w:rsidRDefault="00C14F11">
      <w:bookmarkStart w:id="123" w:name="_heading=h.3hv69ve" w:colFirst="0" w:colLast="0"/>
      <w:bookmarkEnd w:id="123"/>
      <w:r w:rsidRPr="00C14F01">
        <w:t>Berikut penjelasan terkait rancangan penelitian yang akan dilakukan :</w:t>
      </w:r>
    </w:p>
    <w:p w:rsidR="00E2718F" w:rsidRPr="00C14F01" w:rsidRDefault="00C14F11" w:rsidP="007E3420">
      <w:pPr>
        <w:numPr>
          <w:ilvl w:val="0"/>
          <w:numId w:val="26"/>
        </w:numPr>
        <w:pBdr>
          <w:top w:val="nil"/>
          <w:left w:val="nil"/>
          <w:bottom w:val="nil"/>
          <w:right w:val="nil"/>
          <w:between w:val="nil"/>
        </w:pBdr>
        <w:spacing w:before="0"/>
        <w:ind w:left="360"/>
      </w:pPr>
      <w:r w:rsidRPr="00C14F01">
        <w:rPr>
          <w:color w:val="000000"/>
        </w:rPr>
        <w:t>Pengumpulan data</w:t>
      </w:r>
    </w:p>
    <w:p w:rsidR="00E2718F" w:rsidRPr="00C14F01" w:rsidRDefault="00C14F11" w:rsidP="007E3420">
      <w:pPr>
        <w:pBdr>
          <w:top w:val="nil"/>
          <w:left w:val="nil"/>
          <w:bottom w:val="nil"/>
          <w:right w:val="nil"/>
          <w:between w:val="nil"/>
        </w:pBdr>
        <w:spacing w:before="0"/>
        <w:ind w:left="360" w:firstLine="5"/>
        <w:rPr>
          <w:color w:val="000000"/>
        </w:rPr>
      </w:pPr>
      <w:r w:rsidRPr="00C14F01">
        <w:rPr>
          <w:color w:val="000000"/>
        </w:rPr>
        <w:t xml:space="preserve">Pada penelitian ini data yang digunakan diperoleh dari kantor pusat akademik (BAAK) Institut Teknologi Del. Data yang diperoleh dari BAAK Institut Teknologi Del adalah data </w:t>
      </w:r>
      <w:r w:rsidRPr="00C14F01">
        <w:t>pendaftar calon mahasiswa baru yang mendaftar pada seluruh jalur pendaftaran yang dibuka institusi. Data pendaftar diperoleh secara terpisah berdasarkan jalur pendaftarannya. Data yang dikumpulkan merupakan data mulai dari 2016 sampai dengan 2022.</w:t>
      </w:r>
      <w:r w:rsidRPr="00C14F01">
        <w:rPr>
          <w:color w:val="000000"/>
        </w:rPr>
        <w:t xml:space="preserve"> </w:t>
      </w:r>
    </w:p>
    <w:p w:rsidR="007E3420" w:rsidRPr="00C14F01" w:rsidRDefault="007E3420" w:rsidP="007E3420">
      <w:pPr>
        <w:pBdr>
          <w:top w:val="nil"/>
          <w:left w:val="nil"/>
          <w:bottom w:val="nil"/>
          <w:right w:val="nil"/>
          <w:between w:val="nil"/>
        </w:pBdr>
        <w:spacing w:before="0"/>
        <w:ind w:left="360" w:firstLine="5"/>
        <w:rPr>
          <w:color w:val="000000"/>
        </w:rPr>
      </w:pPr>
    </w:p>
    <w:p w:rsidR="007E3420" w:rsidRPr="00C14F01" w:rsidRDefault="007E3420" w:rsidP="007E3420">
      <w:pPr>
        <w:pBdr>
          <w:top w:val="nil"/>
          <w:left w:val="nil"/>
          <w:bottom w:val="nil"/>
          <w:right w:val="nil"/>
          <w:between w:val="nil"/>
        </w:pBdr>
        <w:spacing w:before="0"/>
        <w:ind w:left="360" w:firstLine="5"/>
        <w:rPr>
          <w:color w:val="000000"/>
        </w:rPr>
      </w:pPr>
    </w:p>
    <w:p w:rsidR="00E2718F" w:rsidRPr="00C14F01" w:rsidRDefault="00C14F11" w:rsidP="007E3420">
      <w:pPr>
        <w:numPr>
          <w:ilvl w:val="0"/>
          <w:numId w:val="26"/>
        </w:numPr>
        <w:pBdr>
          <w:top w:val="nil"/>
          <w:left w:val="nil"/>
          <w:bottom w:val="nil"/>
          <w:right w:val="nil"/>
          <w:between w:val="nil"/>
        </w:pBdr>
        <w:ind w:left="360"/>
      </w:pPr>
      <w:r w:rsidRPr="00C14F01">
        <w:lastRenderedPageBreak/>
        <w:t xml:space="preserve">Data </w:t>
      </w:r>
      <w:r w:rsidR="0093425D" w:rsidRPr="00C14F01">
        <w:rPr>
          <w:i/>
        </w:rPr>
        <w:t>Preprocessing</w:t>
      </w:r>
    </w:p>
    <w:p w:rsidR="00E2718F" w:rsidRPr="00C14F01" w:rsidRDefault="00C14F11" w:rsidP="007E3420">
      <w:pPr>
        <w:pBdr>
          <w:top w:val="nil"/>
          <w:left w:val="nil"/>
          <w:bottom w:val="nil"/>
          <w:right w:val="nil"/>
          <w:between w:val="nil"/>
        </w:pBdr>
        <w:spacing w:before="0"/>
        <w:ind w:left="360" w:firstLine="5"/>
      </w:pPr>
      <w:r w:rsidRPr="00C14F01">
        <w:t xml:space="preserve">Pada tahapan ini data yang telah dikumpulkan akan dilakukan tahapan </w:t>
      </w:r>
      <w:r w:rsidR="0093425D" w:rsidRPr="00C14F01">
        <w:rPr>
          <w:i/>
        </w:rPr>
        <w:t>preprocessing</w:t>
      </w:r>
      <w:r w:rsidRPr="00C14F01">
        <w:t xml:space="preserve"> data untuk mempersiapkan data sebelum digunakan dalam implementasi algorit</w:t>
      </w:r>
      <w:r w:rsidR="00810A8D" w:rsidRPr="00C14F01">
        <w:t xml:space="preserve">ma. </w:t>
      </w:r>
      <w:r w:rsidR="00332900" w:rsidRPr="00C14F01">
        <w:t>Setelah melewati tahapan ini akan menghasilkan dataset yang telah siap untuk digunakan dalam pemodelan.</w:t>
      </w:r>
    </w:p>
    <w:p w:rsidR="00E2718F" w:rsidRPr="00C14F01" w:rsidRDefault="00C14F11" w:rsidP="007E3420">
      <w:pPr>
        <w:numPr>
          <w:ilvl w:val="0"/>
          <w:numId w:val="26"/>
        </w:numPr>
        <w:pBdr>
          <w:top w:val="nil"/>
          <w:left w:val="nil"/>
          <w:bottom w:val="nil"/>
          <w:right w:val="nil"/>
          <w:between w:val="nil"/>
        </w:pBdr>
        <w:ind w:left="360"/>
      </w:pPr>
      <w:r w:rsidRPr="00C14F01">
        <w:rPr>
          <w:color w:val="000000"/>
        </w:rPr>
        <w:t>Implementasi Algoritma</w:t>
      </w:r>
    </w:p>
    <w:p w:rsidR="00EE33A4" w:rsidRPr="00C14F01" w:rsidRDefault="000B3545" w:rsidP="007E3420">
      <w:pPr>
        <w:pBdr>
          <w:top w:val="nil"/>
          <w:left w:val="nil"/>
          <w:bottom w:val="nil"/>
          <w:right w:val="nil"/>
          <w:between w:val="nil"/>
        </w:pBdr>
        <w:spacing w:before="0"/>
        <w:ind w:left="360"/>
      </w:pPr>
      <w:r w:rsidRPr="00C14F01">
        <w:rPr>
          <w:color w:val="000000"/>
        </w:rPr>
        <w:t xml:space="preserve">Pada tahapan ini data </w:t>
      </w:r>
      <w:r w:rsidR="00EE33A4" w:rsidRPr="00C14F01">
        <w:rPr>
          <w:color w:val="000000"/>
        </w:rPr>
        <w:t xml:space="preserve">akan dimasukkan ke dalam bentuk pemodelan algoritma. Pemodelan algoritma akan dilakukan secara terpisah antara pemodelan algoritma </w:t>
      </w:r>
      <w:r w:rsidR="00E9671B" w:rsidRPr="00C14F01">
        <w:rPr>
          <w:i/>
          <w:color w:val="000000"/>
        </w:rPr>
        <w:t>support vector regression</w:t>
      </w:r>
      <w:r w:rsidR="00E9671B" w:rsidRPr="00C14F01">
        <w:rPr>
          <w:color w:val="000000"/>
        </w:rPr>
        <w:t xml:space="preserve"> </w:t>
      </w:r>
      <w:r w:rsidR="00EE33A4" w:rsidRPr="00C14F01">
        <w:rPr>
          <w:color w:val="000000"/>
        </w:rPr>
        <w:t xml:space="preserve">dan pemodelan algoritma </w:t>
      </w:r>
      <w:r w:rsidR="00E9671B" w:rsidRPr="00C14F01">
        <w:rPr>
          <w:i/>
          <w:color w:val="000000"/>
        </w:rPr>
        <w:t>artificial neural network</w:t>
      </w:r>
      <w:r w:rsidR="00EE33A4" w:rsidRPr="00C14F01">
        <w:rPr>
          <w:color w:val="000000"/>
        </w:rPr>
        <w:t>. Implementasi setiap algoritma akan dijelaskan pada subbab berikutnya.</w:t>
      </w:r>
    </w:p>
    <w:p w:rsidR="00E2718F" w:rsidRPr="00C14F01" w:rsidRDefault="00C14F11" w:rsidP="007E3420">
      <w:pPr>
        <w:numPr>
          <w:ilvl w:val="0"/>
          <w:numId w:val="26"/>
        </w:numPr>
        <w:pBdr>
          <w:top w:val="nil"/>
          <w:left w:val="nil"/>
          <w:bottom w:val="nil"/>
          <w:right w:val="nil"/>
          <w:between w:val="nil"/>
        </w:pBdr>
        <w:ind w:left="360"/>
      </w:pPr>
      <w:r w:rsidRPr="00C14F01">
        <w:rPr>
          <w:color w:val="000000"/>
        </w:rPr>
        <w:t>Evaluasi Model</w:t>
      </w:r>
    </w:p>
    <w:p w:rsidR="00170E02" w:rsidRPr="00C14F01" w:rsidRDefault="00170E02" w:rsidP="007E3420">
      <w:pPr>
        <w:pBdr>
          <w:top w:val="nil"/>
          <w:left w:val="nil"/>
          <w:bottom w:val="nil"/>
          <w:right w:val="nil"/>
          <w:between w:val="nil"/>
        </w:pBdr>
        <w:spacing w:before="0"/>
        <w:ind w:left="360" w:firstLine="5"/>
        <w:rPr>
          <w:color w:val="000000"/>
        </w:rPr>
      </w:pPr>
      <w:r w:rsidRPr="00C14F01">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Pr="00C14F01" w:rsidRDefault="00170E02" w:rsidP="007E3420">
      <w:pPr>
        <w:numPr>
          <w:ilvl w:val="0"/>
          <w:numId w:val="26"/>
        </w:numPr>
        <w:pBdr>
          <w:top w:val="nil"/>
          <w:left w:val="nil"/>
          <w:bottom w:val="nil"/>
          <w:right w:val="nil"/>
          <w:between w:val="nil"/>
        </w:pBdr>
        <w:ind w:left="360"/>
      </w:pPr>
      <w:r w:rsidRPr="00C14F01">
        <w:t>Pemilihan Algoritma Terbaik</w:t>
      </w:r>
    </w:p>
    <w:p w:rsidR="00170E02" w:rsidRPr="00C14F01" w:rsidRDefault="00170E02" w:rsidP="007E3420">
      <w:pPr>
        <w:pBdr>
          <w:top w:val="nil"/>
          <w:left w:val="nil"/>
          <w:bottom w:val="nil"/>
          <w:right w:val="nil"/>
          <w:between w:val="nil"/>
        </w:pBdr>
        <w:spacing w:before="0"/>
        <w:ind w:left="360"/>
      </w:pPr>
      <w:r w:rsidRPr="00C14F01">
        <w:t>Pada tahapan ini akan dilakukan pemilihan algoritma terbaik dari antara algoritm</w:t>
      </w:r>
      <w:r w:rsidR="00AE093B" w:rsidRPr="00C14F01">
        <w:t>a</w:t>
      </w:r>
      <w:r w:rsidRPr="00C14F01">
        <w:t xml:space="preserve"> </w:t>
      </w:r>
      <w:r w:rsidR="003059BA" w:rsidRPr="00C14F01">
        <w:rPr>
          <w:i/>
        </w:rPr>
        <w:t>support vector regression</w:t>
      </w:r>
      <w:r w:rsidR="003059BA" w:rsidRPr="00C14F01">
        <w:t xml:space="preserve"> dan </w:t>
      </w:r>
      <w:r w:rsidR="003059BA" w:rsidRPr="00C14F01">
        <w:rPr>
          <w:i/>
        </w:rPr>
        <w:t>artificial neural network</w:t>
      </w:r>
      <w:r w:rsidRPr="00C14F01">
        <w:t xml:space="preserve">. Penentuan algoritma terbaik ini dilihat berdasarkan nilai RMSE terkecil. Seperti yang dijelaskan pada </w:t>
      </w:r>
      <w:hyperlink w:anchor="_2.13.2__Root" w:history="1">
        <w:r w:rsidR="00E535FE" w:rsidRPr="00C14F01">
          <w:rPr>
            <w:rStyle w:val="Hyperlink"/>
            <w:b/>
            <w:color w:val="auto"/>
            <w:u w:val="none"/>
          </w:rPr>
          <w:t>subbab 2.13.2</w:t>
        </w:r>
      </w:hyperlink>
      <w:r w:rsidR="004D392A" w:rsidRPr="00C14F01">
        <w:t xml:space="preserve">, bahwa semakin kecil nilai RMSE yang dihasilkan maka model tersebut akan semakin baik. </w:t>
      </w:r>
    </w:p>
    <w:p w:rsidR="00E2718F" w:rsidRPr="00C14F01" w:rsidRDefault="00C14F11" w:rsidP="007E3420">
      <w:pPr>
        <w:numPr>
          <w:ilvl w:val="0"/>
          <w:numId w:val="26"/>
        </w:numPr>
        <w:pBdr>
          <w:top w:val="nil"/>
          <w:left w:val="nil"/>
          <w:bottom w:val="nil"/>
          <w:right w:val="nil"/>
          <w:between w:val="nil"/>
        </w:pBdr>
        <w:ind w:left="360"/>
      </w:pPr>
      <w:r w:rsidRPr="00C14F01">
        <w:rPr>
          <w:color w:val="000000"/>
        </w:rPr>
        <w:t xml:space="preserve">Pembuatan Simulator </w:t>
      </w:r>
    </w:p>
    <w:p w:rsidR="004D392A" w:rsidRPr="00C14F01" w:rsidRDefault="004D392A" w:rsidP="007E3420">
      <w:pPr>
        <w:pBdr>
          <w:top w:val="nil"/>
          <w:left w:val="nil"/>
          <w:bottom w:val="nil"/>
          <w:right w:val="nil"/>
          <w:between w:val="nil"/>
        </w:pBdr>
        <w:spacing w:before="0"/>
        <w:ind w:left="360"/>
      </w:pPr>
      <w:r w:rsidRPr="00C14F01">
        <w:rPr>
          <w:color w:val="000000"/>
        </w:rPr>
        <w:t>Setelah dilakukan pembentukan model dan penentuan model algoritma terbaik, selanjutnya akan dilakukan pembangunan aplikasi</w:t>
      </w:r>
      <w:r w:rsidR="007C6D57" w:rsidRPr="00C14F01">
        <w:rPr>
          <w:color w:val="000000"/>
        </w:rPr>
        <w:t xml:space="preserve"> web</w:t>
      </w:r>
      <w:r w:rsidRPr="00C14F01">
        <w:rPr>
          <w:color w:val="000000"/>
        </w:rPr>
        <w:t xml:space="preserve"> yang akan digunakan sebagai simulator. </w:t>
      </w:r>
      <w:r w:rsidR="007C6D57" w:rsidRPr="00C14F01">
        <w:rPr>
          <w:color w:val="000000"/>
        </w:rPr>
        <w:t xml:space="preserve">Pembentukan aplikasi ini dilakukan dengan menggunakan bahasa pemograman </w:t>
      </w:r>
      <w:r w:rsidR="007C6D57" w:rsidRPr="00C14F01">
        <w:rPr>
          <w:i/>
          <w:color w:val="000000"/>
        </w:rPr>
        <w:t>python</w:t>
      </w:r>
      <w:r w:rsidR="007C6D57" w:rsidRPr="00C14F01">
        <w:rPr>
          <w:color w:val="000000"/>
        </w:rPr>
        <w:t xml:space="preserve"> dan </w:t>
      </w:r>
      <w:r w:rsidR="00625947" w:rsidRPr="00C14F01">
        <w:rPr>
          <w:i/>
          <w:color w:val="000000"/>
        </w:rPr>
        <w:t>framework</w:t>
      </w:r>
      <w:r w:rsidR="007C6D57" w:rsidRPr="00C14F01">
        <w:rPr>
          <w:color w:val="000000"/>
        </w:rPr>
        <w:t xml:space="preserve"> </w:t>
      </w:r>
      <w:r w:rsidR="007C6D57" w:rsidRPr="00C14F01">
        <w:rPr>
          <w:i/>
          <w:color w:val="000000"/>
        </w:rPr>
        <w:t>flask</w:t>
      </w:r>
      <w:r w:rsidR="007C6D57" w:rsidRPr="00C14F01">
        <w:rPr>
          <w:color w:val="000000"/>
        </w:rPr>
        <w:t xml:space="preserve">. Pada aplikasi </w:t>
      </w:r>
      <w:r w:rsidR="007C6D57" w:rsidRPr="00C14F01">
        <w:rPr>
          <w:color w:val="000000"/>
        </w:rPr>
        <w:lastRenderedPageBreak/>
        <w:t>akan terdapat fitur SVR dan ANN, dimana pada kedua fitur akan melakukan prediksi dengan bentuk modelnya masing-masing.</w:t>
      </w:r>
    </w:p>
    <w:p w:rsidR="002C4F23" w:rsidRPr="00C14F01" w:rsidRDefault="00414474" w:rsidP="002C4F23">
      <w:pPr>
        <w:pStyle w:val="Heading2"/>
        <w:numPr>
          <w:ilvl w:val="0"/>
          <w:numId w:val="0"/>
        </w:numPr>
        <w:spacing w:before="240" w:after="0"/>
      </w:pPr>
      <w:bookmarkStart w:id="124" w:name="_Toc140173486"/>
      <w:r w:rsidRPr="00C14F01">
        <w:t xml:space="preserve">4.2  Rancangan </w:t>
      </w:r>
      <w:r w:rsidR="0093425D" w:rsidRPr="00C14F01">
        <w:rPr>
          <w:i/>
        </w:rPr>
        <w:t>Preprocessing</w:t>
      </w:r>
      <w:r w:rsidR="00C14F11" w:rsidRPr="00C14F01">
        <w:t xml:space="preserve"> Data</w:t>
      </w:r>
      <w:bookmarkEnd w:id="124"/>
    </w:p>
    <w:p w:rsidR="00C32E1A" w:rsidRPr="00C14F01" w:rsidRDefault="001453A0" w:rsidP="00C32E1A">
      <w:pPr>
        <w:keepNext/>
        <w:jc w:val="center"/>
      </w:pPr>
      <w:r w:rsidRPr="00C14F01">
        <w:rPr>
          <w:noProof/>
          <w:lang w:val="en-US"/>
        </w:rPr>
        <w:drawing>
          <wp:inline distT="0" distB="0" distL="0" distR="0" wp14:anchorId="65801B72" wp14:editId="7EA9C6DE">
            <wp:extent cx="5010047" cy="559397"/>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srcRect t="27273"/>
                    <a:stretch/>
                  </pic:blipFill>
                  <pic:spPr bwMode="auto">
                    <a:xfrm>
                      <a:off x="0" y="0"/>
                      <a:ext cx="5024755" cy="561039"/>
                    </a:xfrm>
                    <a:prstGeom prst="rect">
                      <a:avLst/>
                    </a:prstGeom>
                    <a:ln>
                      <a:noFill/>
                    </a:ln>
                    <a:extLst>
                      <a:ext uri="{53640926-AAD7-44D8-BBD7-CCE9431645EC}">
                        <a14:shadowObscured xmlns:a14="http://schemas.microsoft.com/office/drawing/2010/main"/>
                      </a:ext>
                    </a:extLst>
                  </pic:spPr>
                </pic:pic>
              </a:graphicData>
            </a:graphic>
          </wp:inline>
        </w:drawing>
      </w:r>
    </w:p>
    <w:p w:rsidR="002D508E" w:rsidRPr="00C14F01" w:rsidRDefault="00C32E1A" w:rsidP="002C4F23">
      <w:pPr>
        <w:pStyle w:val="Caption"/>
        <w:spacing w:before="0"/>
        <w:rPr>
          <w:b w:val="0"/>
          <w:sz w:val="20"/>
          <w:szCs w:val="20"/>
        </w:rPr>
      </w:pPr>
      <w:bookmarkStart w:id="125" w:name="_Toc140173539"/>
      <w:r w:rsidRPr="00C14F01">
        <w:rPr>
          <w:sz w:val="20"/>
          <w:szCs w:val="20"/>
        </w:rPr>
        <w:t xml:space="preserve">Gambar 4. </w:t>
      </w:r>
      <w:r w:rsidRPr="00C14F01">
        <w:rPr>
          <w:sz w:val="20"/>
          <w:szCs w:val="20"/>
        </w:rPr>
        <w:fldChar w:fldCharType="begin"/>
      </w:r>
      <w:r w:rsidRPr="00C14F01">
        <w:rPr>
          <w:sz w:val="20"/>
          <w:szCs w:val="20"/>
        </w:rPr>
        <w:instrText xml:space="preserve"> SEQ Gambar_4. \* ARABIC </w:instrText>
      </w:r>
      <w:r w:rsidRPr="00C14F01">
        <w:rPr>
          <w:sz w:val="20"/>
          <w:szCs w:val="20"/>
        </w:rPr>
        <w:fldChar w:fldCharType="separate"/>
      </w:r>
      <w:r w:rsidR="00D47D6B">
        <w:rPr>
          <w:noProof/>
          <w:sz w:val="20"/>
          <w:szCs w:val="20"/>
        </w:rPr>
        <w:t>2</w:t>
      </w:r>
      <w:r w:rsidRPr="00C14F01">
        <w:rPr>
          <w:sz w:val="20"/>
          <w:szCs w:val="20"/>
        </w:rPr>
        <w:fldChar w:fldCharType="end"/>
      </w:r>
      <w:r w:rsidRPr="00C14F01">
        <w:rPr>
          <w:sz w:val="20"/>
          <w:szCs w:val="20"/>
        </w:rPr>
        <w:t xml:space="preserve"> Rancangan pelaksanaan </w:t>
      </w:r>
      <w:r w:rsidR="0093425D" w:rsidRPr="00C14F01">
        <w:rPr>
          <w:i/>
          <w:sz w:val="20"/>
          <w:szCs w:val="20"/>
        </w:rPr>
        <w:t>preprocessing</w:t>
      </w:r>
      <w:r w:rsidRPr="00C14F01">
        <w:rPr>
          <w:sz w:val="20"/>
          <w:szCs w:val="20"/>
        </w:rPr>
        <w:t xml:space="preserve"> data</w:t>
      </w:r>
      <w:bookmarkEnd w:id="125"/>
    </w:p>
    <w:p w:rsidR="00E2718F" w:rsidRPr="00C14F01" w:rsidRDefault="00C14F11">
      <w:bookmarkStart w:id="126" w:name="_heading=h.4h042r0" w:colFirst="0" w:colLast="0"/>
      <w:bookmarkEnd w:id="126"/>
      <w:r w:rsidRPr="00C14F01">
        <w:t xml:space="preserve">Berdasarkan </w:t>
      </w:r>
      <w:r w:rsidRPr="00C14F01">
        <w:rPr>
          <w:b/>
        </w:rPr>
        <w:t>Gambar 4.2</w:t>
      </w:r>
      <w:r w:rsidRPr="00C14F01">
        <w:t xml:space="preserve"> di atas, terlihat bahwa rancangan </w:t>
      </w:r>
      <w:r w:rsidR="0093425D" w:rsidRPr="00C14F01">
        <w:rPr>
          <w:i/>
        </w:rPr>
        <w:t>preprocessing</w:t>
      </w:r>
      <w:r w:rsidRPr="00C14F01">
        <w:t xml:space="preserve"> data yang dilakukan dengan penjelasan seperti berikut : </w:t>
      </w:r>
    </w:p>
    <w:p w:rsidR="00E2718F" w:rsidRPr="00C14F01" w:rsidRDefault="00C14F11" w:rsidP="007E3420">
      <w:pPr>
        <w:numPr>
          <w:ilvl w:val="0"/>
          <w:numId w:val="22"/>
        </w:numPr>
        <w:spacing w:before="0"/>
        <w:ind w:left="360"/>
      </w:pPr>
      <w:r w:rsidRPr="00C14F01">
        <w:t>Data Integration</w:t>
      </w:r>
    </w:p>
    <w:p w:rsidR="00E2718F" w:rsidRPr="00C14F01" w:rsidRDefault="00750999" w:rsidP="007E3420">
      <w:pPr>
        <w:spacing w:before="0"/>
        <w:ind w:left="360"/>
      </w:pPr>
      <w:r w:rsidRPr="00C14F01">
        <w:t xml:space="preserve">Pada tahapan ini data yang telah dikumpulkan akan digabungkan seperti pada </w:t>
      </w:r>
      <w:hyperlink w:anchor="_3.3.1_Data_Integration" w:history="1">
        <w:r w:rsidRPr="00C14F01">
          <w:rPr>
            <w:rStyle w:val="Hyperlink"/>
            <w:b/>
            <w:color w:val="auto"/>
            <w:u w:val="none"/>
          </w:rPr>
          <w:t>subbab 3.3.1</w:t>
        </w:r>
      </w:hyperlink>
      <w:r w:rsidR="00E0028F" w:rsidRPr="00C14F01">
        <w:t>.</w:t>
      </w:r>
      <w:r w:rsidR="006067B6" w:rsidRPr="00C14F01">
        <w:t xml:space="preserve">Penggabungan data ini dilakukan secara manual oleh peneliti dan akan menghasilkan bentuk atribut seperti pada </w:t>
      </w:r>
      <w:r w:rsidR="006067B6" w:rsidRPr="00C14F01">
        <w:rPr>
          <w:b/>
        </w:rPr>
        <w:t xml:space="preserve">tabel 3.2 </w:t>
      </w:r>
      <w:r w:rsidR="006067B6" w:rsidRPr="00C14F01">
        <w:t xml:space="preserve">sehingga bentuk dataset yang dihasilkan adalah seperti pada </w:t>
      </w:r>
      <w:r w:rsidR="006067B6" w:rsidRPr="00C14F01">
        <w:rPr>
          <w:b/>
        </w:rPr>
        <w:t>tabel 3.3.</w:t>
      </w:r>
    </w:p>
    <w:p w:rsidR="00E2718F" w:rsidRPr="00C14F01" w:rsidRDefault="00C14F11" w:rsidP="007E3420">
      <w:pPr>
        <w:numPr>
          <w:ilvl w:val="0"/>
          <w:numId w:val="22"/>
        </w:numPr>
        <w:spacing w:before="0"/>
        <w:ind w:left="360"/>
      </w:pPr>
      <w:r w:rsidRPr="00C14F01">
        <w:t>Encoding Data</w:t>
      </w:r>
    </w:p>
    <w:p w:rsidR="00E2718F" w:rsidRPr="00C14F01" w:rsidRDefault="00C14F11" w:rsidP="007E3420">
      <w:pPr>
        <w:spacing w:before="0"/>
        <w:ind w:left="360"/>
      </w:pPr>
      <w:r w:rsidRPr="00C14F01">
        <w:t>Pada tahapan encoding data ini, peneliti melakukan pengubahan bentuk data nama sekolah dari bentuk teks ke bentuk numerik dengan tujuan agar nama sekolah dapat digunakan dalam pemodelan.</w:t>
      </w:r>
      <w:r w:rsidR="00323613" w:rsidRPr="00C14F01">
        <w:t xml:space="preserve"> Pelaksanaan </w:t>
      </w:r>
      <w:r w:rsidR="00323613" w:rsidRPr="00C14F01">
        <w:rPr>
          <w:i/>
        </w:rPr>
        <w:t>encoding</w:t>
      </w:r>
      <w:r w:rsidR="00323613" w:rsidRPr="00C14F01">
        <w:t xml:space="preserve"> data ini akan dijelaskan pada </w:t>
      </w:r>
      <w:hyperlink w:anchor="_5.3.1.__Encoding" w:history="1">
        <w:r w:rsidR="00E0028F" w:rsidRPr="00C14F01">
          <w:rPr>
            <w:rStyle w:val="Hyperlink"/>
            <w:b/>
            <w:color w:val="auto"/>
            <w:u w:val="none"/>
          </w:rPr>
          <w:t>subbab 5.3.1</w:t>
        </w:r>
      </w:hyperlink>
      <w:r w:rsidR="00E519A1" w:rsidRPr="00C14F01">
        <w:t xml:space="preserve"> dan hasil akan dijelaskan pada</w:t>
      </w:r>
      <w:r w:rsidR="00760001" w:rsidRPr="00C14F01">
        <w:t xml:space="preserve"> </w:t>
      </w:r>
      <w:hyperlink w:anchor="_6.1.__Hasil" w:history="1">
        <w:r w:rsidR="00E0028F" w:rsidRPr="00C14F01">
          <w:rPr>
            <w:rStyle w:val="Hyperlink"/>
            <w:b/>
            <w:color w:val="auto"/>
            <w:u w:val="none"/>
          </w:rPr>
          <w:t>subbab 6.1</w:t>
        </w:r>
      </w:hyperlink>
      <w:r w:rsidR="00E519A1" w:rsidRPr="00C14F01">
        <w:t xml:space="preserve">. Hasil akhir yang akan diperoleh dari tahapan </w:t>
      </w:r>
      <w:r w:rsidR="00E519A1" w:rsidRPr="00C14F01">
        <w:rPr>
          <w:i/>
        </w:rPr>
        <w:t>encoding</w:t>
      </w:r>
      <w:r w:rsidR="00E519A1" w:rsidRPr="00C14F01">
        <w:t xml:space="preserve"> data adalah dataset baru yang sudah dapat digunakan dan dipelajari oleh model algoritma.</w:t>
      </w: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E2718F" w:rsidRPr="00C14F01" w:rsidRDefault="000B3545" w:rsidP="00F2242E">
      <w:pPr>
        <w:pStyle w:val="Heading2"/>
        <w:numPr>
          <w:ilvl w:val="0"/>
          <w:numId w:val="0"/>
        </w:numPr>
        <w:spacing w:before="240" w:after="0"/>
      </w:pPr>
      <w:bookmarkStart w:id="127" w:name="_Toc140173487"/>
      <w:r w:rsidRPr="00C14F01">
        <w:t>4.3</w:t>
      </w:r>
      <w:r w:rsidR="00C14F11" w:rsidRPr="00C14F01">
        <w:t xml:space="preserve">  Rancangan Implementasi Algoritma</w:t>
      </w:r>
      <w:bookmarkEnd w:id="127"/>
      <w:r w:rsidR="00C14F11" w:rsidRPr="00C14F01">
        <w:t xml:space="preserve"> </w:t>
      </w:r>
    </w:p>
    <w:p w:rsidR="003059BA" w:rsidRPr="00C14F01" w:rsidRDefault="00C14F11">
      <w:pPr>
        <w:spacing w:before="0"/>
      </w:pPr>
      <w:r w:rsidRPr="00C14F01">
        <w:t>Berikut ini adalah rancangan implementasi algoritma yang digunakan dalam penelitian.</w:t>
      </w:r>
    </w:p>
    <w:p w:rsidR="00F2242E" w:rsidRPr="00C14F01" w:rsidRDefault="00B0177D" w:rsidP="007E3420">
      <w:pPr>
        <w:pStyle w:val="Heading3"/>
        <w:numPr>
          <w:ilvl w:val="0"/>
          <w:numId w:val="0"/>
        </w:numPr>
        <w:spacing w:before="0"/>
      </w:pPr>
      <w:bookmarkStart w:id="128" w:name="_4.4.1_Rancangan_Implementasi"/>
      <w:bookmarkStart w:id="129" w:name="_4.3.1_Rancangan_Implementasi"/>
      <w:bookmarkStart w:id="130" w:name="_Toc140173488"/>
      <w:bookmarkEnd w:id="128"/>
      <w:bookmarkEnd w:id="129"/>
      <w:r>
        <w:rPr>
          <w:noProof/>
        </w:rPr>
        <w:pict>
          <v:shape id="_x0000_s1026" type="#_x0000_t75" style="position:absolute;left:0;text-align:left;margin-left:27pt;margin-top:27.9pt;width:336pt;height:115.1pt;z-index:251661824;mso-position-horizontal-relative:text;mso-position-vertical-relative:text;mso-width-relative:page;mso-height-relative:page">
            <v:imagedata r:id="rId39" o:title="ta-final-svr"/>
            <w10:wrap type="topAndBottom"/>
          </v:shape>
        </w:pict>
      </w:r>
      <w:r w:rsidR="000B3545" w:rsidRPr="00C14F01">
        <w:t>4.3</w:t>
      </w:r>
      <w:r w:rsidR="00C14F11" w:rsidRPr="00C14F01">
        <w:t xml:space="preserve">.1 </w:t>
      </w:r>
      <w:r w:rsidR="000D13D0" w:rsidRPr="00C14F01">
        <w:t xml:space="preserve">Rancangan </w:t>
      </w:r>
      <w:r w:rsidR="00C14F11" w:rsidRPr="00C14F01">
        <w:t>Implementasi Algoritma SVR</w:t>
      </w:r>
      <w:bookmarkEnd w:id="130"/>
    </w:p>
    <w:p w:rsidR="00C32E1A" w:rsidRPr="00C14F01" w:rsidRDefault="00F2242E" w:rsidP="007E3420">
      <w:pPr>
        <w:pStyle w:val="Caption"/>
        <w:spacing w:before="0"/>
        <w:rPr>
          <w:i/>
          <w:sz w:val="20"/>
          <w:szCs w:val="20"/>
        </w:rPr>
      </w:pPr>
      <w:bookmarkStart w:id="131" w:name="_Toc138684813"/>
      <w:r w:rsidRPr="00C14F01">
        <w:rPr>
          <w:i/>
          <w:sz w:val="20"/>
          <w:szCs w:val="20"/>
        </w:rPr>
        <w:t xml:space="preserve"> </w:t>
      </w:r>
      <w:bookmarkStart w:id="132" w:name="_heading=h.3vac5uf" w:colFirst="0" w:colLast="0"/>
      <w:bookmarkStart w:id="133" w:name="_Toc140173540"/>
      <w:bookmarkEnd w:id="131"/>
      <w:bookmarkEnd w:id="132"/>
      <w:r w:rsidR="00C32E1A" w:rsidRPr="00C14F01">
        <w:rPr>
          <w:sz w:val="20"/>
          <w:szCs w:val="20"/>
        </w:rPr>
        <w:t xml:space="preserve">Gambar 4. </w:t>
      </w:r>
      <w:r w:rsidR="00C32E1A" w:rsidRPr="00C14F01">
        <w:rPr>
          <w:sz w:val="20"/>
          <w:szCs w:val="20"/>
        </w:rPr>
        <w:fldChar w:fldCharType="begin"/>
      </w:r>
      <w:r w:rsidR="00C32E1A" w:rsidRPr="00C14F01">
        <w:rPr>
          <w:sz w:val="20"/>
          <w:szCs w:val="20"/>
        </w:rPr>
        <w:instrText xml:space="preserve"> SEQ Gambar_4. \* ARABIC </w:instrText>
      </w:r>
      <w:r w:rsidR="00C32E1A" w:rsidRPr="00C14F01">
        <w:rPr>
          <w:sz w:val="20"/>
          <w:szCs w:val="20"/>
        </w:rPr>
        <w:fldChar w:fldCharType="separate"/>
      </w:r>
      <w:r w:rsidR="00D47D6B">
        <w:rPr>
          <w:noProof/>
          <w:sz w:val="20"/>
          <w:szCs w:val="20"/>
        </w:rPr>
        <w:t>3</w:t>
      </w:r>
      <w:r w:rsidR="00C32E1A" w:rsidRPr="00C14F01">
        <w:rPr>
          <w:sz w:val="20"/>
          <w:szCs w:val="20"/>
        </w:rPr>
        <w:fldChar w:fldCharType="end"/>
      </w:r>
      <w:r w:rsidR="00C32E1A" w:rsidRPr="00C14F01">
        <w:rPr>
          <w:sz w:val="20"/>
          <w:szCs w:val="20"/>
        </w:rPr>
        <w:t xml:space="preserve"> Flow Algoritma Support Vector Regression</w:t>
      </w:r>
      <w:bookmarkEnd w:id="133"/>
    </w:p>
    <w:p w:rsidR="00E2718F" w:rsidRPr="00C14F01" w:rsidRDefault="004518B0" w:rsidP="007E3420">
      <w:r w:rsidRPr="00C14F01">
        <w:t xml:space="preserve">Berdasarkan </w:t>
      </w:r>
      <w:r w:rsidRPr="00C14F01">
        <w:rPr>
          <w:b/>
        </w:rPr>
        <w:t>Gambar 4.3</w:t>
      </w:r>
      <w:r w:rsidRPr="00C14F01">
        <w:rPr>
          <w:b/>
          <w:i/>
        </w:rPr>
        <w:t xml:space="preserve"> </w:t>
      </w:r>
      <w:r w:rsidRPr="00C14F01">
        <w:t xml:space="preserve">diatas, langkah-langkah pengerjaan algoritma </w:t>
      </w:r>
      <w:r w:rsidRPr="00C14F01">
        <w:rPr>
          <w:i/>
        </w:rPr>
        <w:t>Support Vector</w:t>
      </w:r>
      <w:r w:rsidRPr="00C14F01">
        <w:t xml:space="preserve"> </w:t>
      </w:r>
      <w:r w:rsidRPr="00C14F01">
        <w:rPr>
          <w:i/>
        </w:rPr>
        <w:t>Regression</w:t>
      </w:r>
      <w:r w:rsidRPr="00C14F01">
        <w:t xml:space="preserve"> dilakukan dengan beberapa tahapan dengan rincian masing-masing tahapan adalah sebagai berikut : </w:t>
      </w:r>
    </w:p>
    <w:p w:rsidR="004518B0" w:rsidRPr="00C14F01" w:rsidRDefault="004518B0" w:rsidP="007E3420">
      <w:pPr>
        <w:pStyle w:val="ListParagraph"/>
        <w:numPr>
          <w:ilvl w:val="3"/>
          <w:numId w:val="22"/>
        </w:numPr>
        <w:spacing w:before="0"/>
        <w:ind w:left="360"/>
      </w:pPr>
      <w:r w:rsidRPr="00C14F01">
        <w:t>Melakukan pembagian dataset</w:t>
      </w:r>
    </w:p>
    <w:p w:rsidR="004518B0" w:rsidRPr="00C14F01" w:rsidRDefault="004518B0" w:rsidP="007E3420">
      <w:pPr>
        <w:pStyle w:val="ListParagraph"/>
        <w:spacing w:before="0"/>
        <w:ind w:left="360"/>
      </w:pPr>
      <w:r w:rsidRPr="00C14F01">
        <w:t xml:space="preserve">Dataset yang digunakan akan dilakukan pembagian untuk data latih dan data uji. Pada proses pembagian dataset ini digunakan menggunakan teknik </w:t>
      </w:r>
      <w:r w:rsidRPr="00C14F01">
        <w:rPr>
          <w:i/>
        </w:rPr>
        <w:t>K-Fold Cross Validation</w:t>
      </w:r>
      <w:r w:rsidRPr="00C14F01">
        <w:t>, yang mana untuk rentang nilai k yang digunakan yaitu mulai nilai k=2 sampai nilai k=10.</w:t>
      </w:r>
    </w:p>
    <w:p w:rsidR="007A3864" w:rsidRPr="00C14F01" w:rsidRDefault="004518B0" w:rsidP="007E3420">
      <w:pPr>
        <w:pStyle w:val="ListParagraph"/>
        <w:numPr>
          <w:ilvl w:val="3"/>
          <w:numId w:val="22"/>
        </w:numPr>
        <w:spacing w:before="0"/>
        <w:ind w:left="360"/>
      </w:pPr>
      <w:r w:rsidRPr="00C14F01">
        <w:t>Melakukan inisialisasi kernel dan parameter</w:t>
      </w:r>
    </w:p>
    <w:p w:rsidR="007A3864" w:rsidRPr="00C14F01" w:rsidRDefault="007A3864" w:rsidP="007E3420">
      <w:pPr>
        <w:pStyle w:val="ListParagraph"/>
        <w:spacing w:before="0"/>
        <w:ind w:left="360"/>
        <w:rPr>
          <w:color w:val="000000"/>
          <w:szCs w:val="24"/>
          <w:lang w:val="en-US"/>
        </w:rPr>
      </w:pPr>
      <w:r w:rsidRPr="00C14F01">
        <w:rPr>
          <w:color w:val="000000"/>
          <w:szCs w:val="24"/>
          <w:lang w:val="en-US"/>
        </w:rPr>
        <w:t xml:space="preserve">Kernel yang digunakan pada SVR terdiri dari 4 kernel yaitu </w:t>
      </w:r>
      <w:r w:rsidRPr="00C14F01">
        <w:rPr>
          <w:i/>
          <w:color w:val="000000"/>
          <w:szCs w:val="24"/>
          <w:lang w:val="en-US"/>
        </w:rPr>
        <w:t xml:space="preserve">linear, RBF, </w:t>
      </w:r>
      <w:r w:rsidR="003059BA" w:rsidRPr="00C14F01">
        <w:rPr>
          <w:i/>
          <w:color w:val="000000"/>
          <w:szCs w:val="24"/>
          <w:lang w:val="en-US"/>
        </w:rPr>
        <w:t>s</w:t>
      </w:r>
      <w:r w:rsidRPr="00C14F01">
        <w:rPr>
          <w:i/>
          <w:color w:val="000000"/>
          <w:szCs w:val="24"/>
          <w:lang w:val="en-US"/>
        </w:rPr>
        <w:t>igmoid, dan polynomial</w:t>
      </w:r>
      <w:r w:rsidRPr="00C14F01">
        <w:rPr>
          <w:color w:val="000000"/>
          <w:szCs w:val="24"/>
          <w:lang w:val="en-US"/>
        </w:rPr>
        <w:t xml:space="preserve">. Sedangkan untuk inisialisasi Parameter SVR terdiri dari beberapa parameter ε (nilai </w:t>
      </w:r>
      <w:r w:rsidRPr="00C14F01">
        <w:rPr>
          <w:i/>
          <w:color w:val="000000"/>
          <w:szCs w:val="24"/>
          <w:lang w:val="en-US"/>
        </w:rPr>
        <w:t>epsilon</w:t>
      </w:r>
      <w:r w:rsidRPr="00C14F01">
        <w:rPr>
          <w:color w:val="000000"/>
          <w:szCs w:val="24"/>
          <w:lang w:val="en-US"/>
        </w:rPr>
        <w:t xml:space="preserve"> untuk zona yang masih dapat diterima), C (</w:t>
      </w:r>
      <w:r w:rsidRPr="00C14F01">
        <w:rPr>
          <w:i/>
          <w:color w:val="000000"/>
          <w:szCs w:val="24"/>
          <w:lang w:val="en-US"/>
        </w:rPr>
        <w:t>cost</w:t>
      </w:r>
      <w:r w:rsidRPr="00C14F01">
        <w:rPr>
          <w:color w:val="000000"/>
          <w:szCs w:val="24"/>
          <w:lang w:val="en-US"/>
        </w:rPr>
        <w:t xml:space="preserve">), γ untuk masukan fungsi kernel yang digunakan dan jumlah iterasi maksimum. Untuk nilai parameter </w:t>
      </w:r>
      <w:r w:rsidRPr="00C14F01">
        <w:rPr>
          <w:i/>
          <w:color w:val="000000"/>
          <w:szCs w:val="24"/>
          <w:lang w:val="en-US"/>
        </w:rPr>
        <w:t>cost</w:t>
      </w:r>
      <w:r w:rsidRPr="00C14F01">
        <w:rPr>
          <w:color w:val="000000"/>
          <w:szCs w:val="24"/>
          <w:lang w:val="en-US"/>
        </w:rPr>
        <w:t xml:space="preserve"> akan diinisialisasikan pada nilai 0,1, 1, 10, 100, kemudian parameter </w:t>
      </w:r>
      <w:r w:rsidRPr="00C14F01">
        <w:rPr>
          <w:i/>
          <w:color w:val="000000"/>
          <w:szCs w:val="24"/>
          <w:lang w:val="en-US"/>
        </w:rPr>
        <w:t>epsilon</w:t>
      </w:r>
      <w:r w:rsidRPr="00C14F01">
        <w:rPr>
          <w:color w:val="000000"/>
          <w:szCs w:val="24"/>
          <w:lang w:val="en-US"/>
        </w:rPr>
        <w:t xml:space="preserve"> pada nilai 0,01, 0,1, 1 dan untuk </w:t>
      </w:r>
      <w:r w:rsidRPr="00C14F01">
        <w:rPr>
          <w:color w:val="000000"/>
          <w:szCs w:val="24"/>
          <w:lang w:val="en-US"/>
        </w:rPr>
        <w:lastRenderedPageBreak/>
        <w:t xml:space="preserve">parameter gamma berada pada nilai </w:t>
      </w:r>
      <w:r w:rsidR="004A0B88" w:rsidRPr="00C14F01">
        <w:rPr>
          <w:color w:val="000000"/>
          <w:szCs w:val="24"/>
          <w:lang w:val="en-US"/>
        </w:rPr>
        <w:t xml:space="preserve">0,001, </w:t>
      </w:r>
      <w:r w:rsidRPr="00C14F01">
        <w:rPr>
          <w:color w:val="000000"/>
          <w:szCs w:val="24"/>
          <w:lang w:val="en-US"/>
        </w:rPr>
        <w:t xml:space="preserve">0,01, 0,1, dan 1 </w:t>
      </w:r>
      <w:r w:rsidR="00AC4BE1" w:rsidRPr="00C14F01">
        <w:rPr>
          <w:color w:val="000000"/>
          <w:szCs w:val="24"/>
          <w:lang w:val="en-US"/>
        </w:rPr>
        <w:fldChar w:fldCharType="begin" w:fldLock="1"/>
      </w:r>
      <w:r w:rsidR="00F41B6C" w:rsidRPr="00C14F01">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a571c653-c3db-4b4a-9c2f-55e6a42c7cb3"]}],"mendeley":{"formattedCitation":"(Sepri &amp; Fauzi, 2020)","plainTextFormattedCitation":"(Sepri &amp; Fauzi, 2020)","previouslyFormattedCitation":"(Sepri &amp; Fauzi, 2020)"},"properties":{"noteIndex":0},"schema":"https://github.com/citation-style-language/schema/raw/master/csl-citation.json"}</w:instrText>
      </w:r>
      <w:r w:rsidR="00AC4BE1" w:rsidRPr="00C14F01">
        <w:rPr>
          <w:color w:val="000000"/>
          <w:szCs w:val="24"/>
          <w:lang w:val="en-US"/>
        </w:rPr>
        <w:fldChar w:fldCharType="separate"/>
      </w:r>
      <w:r w:rsidR="00AC4BE1" w:rsidRPr="00C14F01">
        <w:rPr>
          <w:noProof/>
          <w:color w:val="000000"/>
          <w:szCs w:val="24"/>
          <w:lang w:val="en-US"/>
        </w:rPr>
        <w:t>(Sepri &amp; Fauzi, 2020)</w:t>
      </w:r>
      <w:r w:rsidR="00AC4BE1" w:rsidRPr="00C14F01">
        <w:rPr>
          <w:color w:val="000000"/>
          <w:szCs w:val="24"/>
          <w:lang w:val="en-US"/>
        </w:rPr>
        <w:fldChar w:fldCharType="end"/>
      </w:r>
      <w:r w:rsidR="00CC709C" w:rsidRPr="00C14F01">
        <w:rPr>
          <w:color w:val="000000"/>
          <w:szCs w:val="24"/>
          <w:lang w:val="en-US"/>
        </w:rPr>
        <w:t>.</w:t>
      </w:r>
    </w:p>
    <w:p w:rsidR="007E3420" w:rsidRPr="00C14F01" w:rsidRDefault="007E3420" w:rsidP="007E3420">
      <w:pPr>
        <w:pStyle w:val="ListParagraph"/>
        <w:spacing w:before="0"/>
        <w:ind w:left="360"/>
        <w:rPr>
          <w:color w:val="000000"/>
          <w:szCs w:val="24"/>
          <w:lang w:val="en-US"/>
        </w:rPr>
      </w:pPr>
    </w:p>
    <w:p w:rsidR="007A3864" w:rsidRPr="00C14F01" w:rsidRDefault="007A3864" w:rsidP="007E3420">
      <w:pPr>
        <w:pStyle w:val="ListParagraph"/>
        <w:numPr>
          <w:ilvl w:val="3"/>
          <w:numId w:val="22"/>
        </w:numPr>
        <w:spacing w:before="0"/>
        <w:ind w:left="360"/>
      </w:pPr>
      <w:r w:rsidRPr="00C14F01">
        <w:rPr>
          <w:color w:val="000000"/>
          <w:lang w:val="en-US"/>
        </w:rPr>
        <w:t xml:space="preserve">Melakukan </w:t>
      </w:r>
      <w:r w:rsidR="00E161BC" w:rsidRPr="00C14F01">
        <w:rPr>
          <w:color w:val="000000"/>
          <w:lang w:val="en-US"/>
        </w:rPr>
        <w:t xml:space="preserve">pencarian </w:t>
      </w:r>
      <w:r w:rsidRPr="00C14F01">
        <w:rPr>
          <w:color w:val="000000"/>
          <w:lang w:val="en-US"/>
        </w:rPr>
        <w:t xml:space="preserve">kernel dan parameter terbaik </w:t>
      </w:r>
      <w:r w:rsidR="00E161BC" w:rsidRPr="00C14F01">
        <w:rPr>
          <w:color w:val="000000"/>
          <w:lang w:val="en-US"/>
        </w:rPr>
        <w:t xml:space="preserve">dengan </w:t>
      </w:r>
      <w:r w:rsidRPr="00C14F01">
        <w:rPr>
          <w:color w:val="000000"/>
          <w:lang w:val="en-US"/>
        </w:rPr>
        <w:t xml:space="preserve">menggunakan </w:t>
      </w:r>
      <w:r w:rsidR="00E161BC" w:rsidRPr="00C14F01">
        <w:rPr>
          <w:i/>
          <w:color w:val="000000"/>
          <w:lang w:val="en-US"/>
        </w:rPr>
        <w:t>Gridsearch</w:t>
      </w:r>
    </w:p>
    <w:p w:rsidR="007A3864" w:rsidRPr="00C14F01" w:rsidRDefault="007A3864" w:rsidP="007E3420">
      <w:pPr>
        <w:pStyle w:val="ListParagraph"/>
        <w:spacing w:before="0"/>
        <w:ind w:left="360"/>
      </w:pPr>
      <w:r w:rsidRPr="00C14F01">
        <w:rPr>
          <w:i/>
          <w:color w:val="000000"/>
          <w:szCs w:val="24"/>
          <w:lang w:val="en-US"/>
        </w:rPr>
        <w:t>Grid</w:t>
      </w:r>
      <w:r w:rsidR="00E161BC" w:rsidRPr="00C14F01">
        <w:rPr>
          <w:i/>
          <w:color w:val="000000"/>
          <w:szCs w:val="24"/>
          <w:lang w:val="en-US"/>
        </w:rPr>
        <w:t>s</w:t>
      </w:r>
      <w:r w:rsidRPr="00C14F01">
        <w:rPr>
          <w:i/>
          <w:color w:val="000000"/>
          <w:szCs w:val="24"/>
          <w:lang w:val="en-US"/>
        </w:rPr>
        <w:t>earch</w:t>
      </w:r>
      <w:r w:rsidRPr="00C14F01">
        <w:rPr>
          <w:color w:val="000000"/>
          <w:szCs w:val="24"/>
          <w:lang w:val="en-US"/>
        </w:rPr>
        <w:t xml:space="preserve"> akan digunakan untuk menemukan parameter dan kernel terbaik berdasarkan nilai yang telah diinisialisasikan untuk mendapatkan nilai error yang paling rendah.</w:t>
      </w:r>
    </w:p>
    <w:p w:rsidR="007A3864" w:rsidRPr="00C14F01" w:rsidRDefault="007A3864" w:rsidP="007E3420">
      <w:pPr>
        <w:pStyle w:val="ListParagraph"/>
        <w:numPr>
          <w:ilvl w:val="0"/>
          <w:numId w:val="22"/>
        </w:numPr>
        <w:spacing w:before="0"/>
        <w:ind w:left="360"/>
        <w:textAlignment w:val="baseline"/>
        <w:rPr>
          <w:color w:val="000000"/>
          <w:szCs w:val="24"/>
          <w:lang w:val="en-US"/>
        </w:rPr>
      </w:pPr>
      <w:r w:rsidRPr="00C14F01">
        <w:rPr>
          <w:color w:val="000000"/>
          <w:szCs w:val="24"/>
          <w:lang w:val="en-US"/>
        </w:rPr>
        <w:t>Melakukan pemodelan dengan algoritma SVR</w:t>
      </w:r>
    </w:p>
    <w:p w:rsidR="007A3864" w:rsidRPr="00C14F01" w:rsidRDefault="007A3864" w:rsidP="007E3420">
      <w:pPr>
        <w:spacing w:before="0"/>
        <w:ind w:left="360"/>
        <w:rPr>
          <w:szCs w:val="24"/>
          <w:lang w:val="en-US"/>
        </w:rPr>
      </w:pPr>
      <w:r w:rsidRPr="00C14F01">
        <w:rPr>
          <w:color w:val="000000"/>
          <w:szCs w:val="24"/>
          <w:lang w:val="en-US"/>
        </w:rPr>
        <w:t xml:space="preserve">Kernel dan parameter terbaik yang telah didapatkan menggunakan </w:t>
      </w:r>
      <w:r w:rsidR="003059BA" w:rsidRPr="00C14F01">
        <w:rPr>
          <w:i/>
          <w:color w:val="000000"/>
          <w:szCs w:val="24"/>
          <w:lang w:val="en-US"/>
        </w:rPr>
        <w:t>gridsearch</w:t>
      </w:r>
      <w:r w:rsidRPr="00C14F01">
        <w:rPr>
          <w:color w:val="000000"/>
          <w:szCs w:val="24"/>
          <w:lang w:val="en-US"/>
        </w:rPr>
        <w:t xml:space="preserve"> kemudian digunakan untuk melakukan pemodelan menggunakan algoritma SVR</w:t>
      </w:r>
      <w:r w:rsidR="003059BA" w:rsidRPr="00C14F01">
        <w:rPr>
          <w:color w:val="000000"/>
          <w:szCs w:val="24"/>
          <w:lang w:val="en-US"/>
        </w:rPr>
        <w:t>.</w:t>
      </w:r>
    </w:p>
    <w:p w:rsidR="007A3864" w:rsidRPr="00C14F01" w:rsidRDefault="007A3864" w:rsidP="007E3420">
      <w:pPr>
        <w:pStyle w:val="ListParagraph"/>
        <w:numPr>
          <w:ilvl w:val="0"/>
          <w:numId w:val="22"/>
        </w:numPr>
        <w:spacing w:before="0"/>
        <w:ind w:left="360"/>
        <w:rPr>
          <w:szCs w:val="24"/>
          <w:lang w:val="en-US"/>
        </w:rPr>
      </w:pPr>
      <w:r w:rsidRPr="00C14F01">
        <w:rPr>
          <w:color w:val="000000"/>
          <w:szCs w:val="24"/>
          <w:lang w:val="en-US"/>
        </w:rPr>
        <w:t>Melakukan prediksi menggunakan SVR</w:t>
      </w:r>
    </w:p>
    <w:p w:rsidR="007A3864" w:rsidRPr="00C14F01" w:rsidRDefault="007A3864" w:rsidP="007E3420">
      <w:pPr>
        <w:spacing w:before="0"/>
        <w:ind w:left="360"/>
        <w:rPr>
          <w:szCs w:val="24"/>
          <w:lang w:val="en-US"/>
        </w:rPr>
      </w:pPr>
      <w:r w:rsidRPr="00C14F01">
        <w:rPr>
          <w:color w:val="000000"/>
          <w:szCs w:val="24"/>
          <w:lang w:val="en-US"/>
        </w:rPr>
        <w:t>Model terbaik telah didapatkan dan dapat digunakan untuk melakukan prediksi.</w:t>
      </w:r>
    </w:p>
    <w:p w:rsidR="007A3864" w:rsidRPr="00C14F01" w:rsidRDefault="007A3864" w:rsidP="007A3864">
      <w:pPr>
        <w:pStyle w:val="ListParagraph"/>
        <w:spacing w:before="0"/>
        <w:ind w:left="426"/>
      </w:pPr>
    </w:p>
    <w:p w:rsidR="00E2718F" w:rsidRPr="00C14F01" w:rsidRDefault="000B3545" w:rsidP="00F2242E">
      <w:pPr>
        <w:pStyle w:val="Heading3"/>
        <w:numPr>
          <w:ilvl w:val="0"/>
          <w:numId w:val="0"/>
        </w:numPr>
      </w:pPr>
      <w:bookmarkStart w:id="134" w:name="_4.4.2_Rancangan_Implementasi"/>
      <w:bookmarkStart w:id="135" w:name="_Toc140173489"/>
      <w:bookmarkEnd w:id="134"/>
      <w:r w:rsidRPr="00C14F01">
        <w:lastRenderedPageBreak/>
        <w:t>4.3</w:t>
      </w:r>
      <w:r w:rsidR="00C14F11" w:rsidRPr="00C14F01">
        <w:t xml:space="preserve">.2 </w:t>
      </w:r>
      <w:r w:rsidR="000D13D0" w:rsidRPr="00C14F01">
        <w:t xml:space="preserve">Rancangan </w:t>
      </w:r>
      <w:r w:rsidR="00C14F11" w:rsidRPr="00C14F01">
        <w:t>Implementasi Algoritma ANN Backpropagation</w:t>
      </w:r>
      <w:bookmarkEnd w:id="135"/>
    </w:p>
    <w:p w:rsidR="00F01BCB" w:rsidRPr="00C14F01" w:rsidRDefault="002731D2" w:rsidP="00F01BCB">
      <w:pPr>
        <w:keepNext/>
        <w:jc w:val="center"/>
      </w:pPr>
      <w:r w:rsidRPr="00C14F01">
        <w:rPr>
          <w:noProof/>
          <w:lang w:val="en-US"/>
        </w:rPr>
        <w:drawing>
          <wp:inline distT="0" distB="0" distL="0" distR="0" wp14:anchorId="523F2669" wp14:editId="5BB17C69">
            <wp:extent cx="1671320" cy="4307368"/>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srcRect l="7296" r="3163"/>
                    <a:stretch/>
                  </pic:blipFill>
                  <pic:spPr bwMode="auto">
                    <a:xfrm>
                      <a:off x="0" y="0"/>
                      <a:ext cx="1675867" cy="4319087"/>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C14F01" w:rsidRDefault="00F01BCB" w:rsidP="007E3420">
      <w:pPr>
        <w:pStyle w:val="Caption"/>
        <w:spacing w:before="0"/>
        <w:rPr>
          <w:sz w:val="20"/>
          <w:szCs w:val="20"/>
        </w:rPr>
      </w:pPr>
      <w:bookmarkStart w:id="136" w:name="_Toc140173541"/>
      <w:r w:rsidRPr="00C14F01">
        <w:rPr>
          <w:sz w:val="20"/>
          <w:szCs w:val="20"/>
        </w:rPr>
        <w:t xml:space="preserve">Gambar 4. </w:t>
      </w:r>
      <w:r w:rsidRPr="00C14F01">
        <w:rPr>
          <w:sz w:val="20"/>
          <w:szCs w:val="20"/>
        </w:rPr>
        <w:fldChar w:fldCharType="begin"/>
      </w:r>
      <w:r w:rsidRPr="00C14F01">
        <w:rPr>
          <w:sz w:val="20"/>
          <w:szCs w:val="20"/>
        </w:rPr>
        <w:instrText xml:space="preserve"> SEQ Gambar_4. \* ARABIC </w:instrText>
      </w:r>
      <w:r w:rsidRPr="00C14F01">
        <w:rPr>
          <w:sz w:val="20"/>
          <w:szCs w:val="20"/>
        </w:rPr>
        <w:fldChar w:fldCharType="separate"/>
      </w:r>
      <w:r w:rsidR="00D47D6B">
        <w:rPr>
          <w:noProof/>
          <w:sz w:val="20"/>
          <w:szCs w:val="20"/>
        </w:rPr>
        <w:t>4</w:t>
      </w:r>
      <w:r w:rsidRPr="00C14F01">
        <w:rPr>
          <w:sz w:val="20"/>
          <w:szCs w:val="20"/>
        </w:rPr>
        <w:fldChar w:fldCharType="end"/>
      </w:r>
      <w:r w:rsidRPr="00C14F01">
        <w:rPr>
          <w:sz w:val="20"/>
          <w:szCs w:val="20"/>
        </w:rPr>
        <w:t xml:space="preserve"> Flow Algoritma ANN Backpropagation</w:t>
      </w:r>
      <w:bookmarkEnd w:id="136"/>
    </w:p>
    <w:p w:rsidR="00E2718F" w:rsidRPr="00C14F01" w:rsidRDefault="00C14F11">
      <w:bookmarkStart w:id="137" w:name="_heading=h.pkwqa1" w:colFirst="0" w:colLast="0"/>
      <w:bookmarkEnd w:id="137"/>
      <w:r w:rsidRPr="00C14F01">
        <w:t xml:space="preserve">Berdasarkan </w:t>
      </w:r>
      <w:r w:rsidRPr="00C14F01">
        <w:rPr>
          <w:b/>
        </w:rPr>
        <w:t>Ga</w:t>
      </w:r>
      <w:r w:rsidR="003059BA" w:rsidRPr="00C14F01">
        <w:rPr>
          <w:b/>
        </w:rPr>
        <w:t>mbar 4.4</w:t>
      </w:r>
      <w:r w:rsidR="002731D2" w:rsidRPr="00C14F01">
        <w:t>, langkah implementasi</w:t>
      </w:r>
      <w:r w:rsidR="003059BA" w:rsidRPr="00C14F01">
        <w:t xml:space="preserve"> algoritma </w:t>
      </w:r>
      <w:r w:rsidR="003059BA" w:rsidRPr="00C14F01">
        <w:rPr>
          <w:i/>
        </w:rPr>
        <w:t>b</w:t>
      </w:r>
      <w:r w:rsidRPr="00C14F01">
        <w:rPr>
          <w:i/>
        </w:rPr>
        <w:t>ackpropagation</w:t>
      </w:r>
      <w:r w:rsidRPr="00C14F01">
        <w:t xml:space="preserve">  dilakukan dengan beberapa tahapan dengan rincian dari masing – masing tahapan adalah sebagai berikut:</w:t>
      </w:r>
    </w:p>
    <w:p w:rsidR="00E2718F" w:rsidRPr="00C14F01" w:rsidRDefault="00C14F11" w:rsidP="007E3420">
      <w:pPr>
        <w:numPr>
          <w:ilvl w:val="0"/>
          <w:numId w:val="14"/>
        </w:numPr>
        <w:spacing w:before="0"/>
        <w:ind w:left="360"/>
      </w:pPr>
      <w:r w:rsidRPr="00C14F01">
        <w:t>Inisialisasi Nilai</w:t>
      </w:r>
    </w:p>
    <w:p w:rsidR="00684F48" w:rsidRPr="00C14F01" w:rsidRDefault="008E5513" w:rsidP="007E3420">
      <w:pPr>
        <w:spacing w:before="0"/>
        <w:ind w:left="360"/>
      </w:pPr>
      <w:r w:rsidRPr="00C14F01">
        <w:t xml:space="preserve">Pada tahapan ini, untuk memulai tahapan pemodelan algoritma perlu dilakukan inisialisasi nilai </w:t>
      </w:r>
      <w:r w:rsidR="0088760C" w:rsidRPr="00C14F01">
        <w:rPr>
          <w:i/>
        </w:rPr>
        <w:t>hyperparameter</w:t>
      </w:r>
      <w:r w:rsidRPr="00C14F01">
        <w:t xml:space="preserve"> seperti nilai </w:t>
      </w:r>
      <w:r w:rsidRPr="00C14F01">
        <w:rPr>
          <w:i/>
        </w:rPr>
        <w:t>learning rate</w:t>
      </w:r>
      <w:r w:rsidR="005164FA" w:rsidRPr="00C14F01">
        <w:t xml:space="preserve">, </w:t>
      </w:r>
      <w:r w:rsidRPr="00C14F01">
        <w:rPr>
          <w:i/>
        </w:rPr>
        <w:t>epoch</w:t>
      </w:r>
      <w:r w:rsidRPr="00C14F01">
        <w:t xml:space="preserve">, jumlah neuron </w:t>
      </w:r>
      <w:r w:rsidR="0088760C" w:rsidRPr="00C14F01">
        <w:rPr>
          <w:i/>
        </w:rPr>
        <w:t>hidden layer</w:t>
      </w:r>
      <w:r w:rsidRPr="00C14F01">
        <w:t xml:space="preserve">, dan fungsi aktivasi. </w:t>
      </w:r>
      <w:r w:rsidR="008B1ACE" w:rsidRPr="00C14F01">
        <w:t xml:space="preserve">Beberapa </w:t>
      </w:r>
      <w:r w:rsidR="0088760C" w:rsidRPr="00C14F01">
        <w:rPr>
          <w:i/>
        </w:rPr>
        <w:t>hyperparameter</w:t>
      </w:r>
      <w:r w:rsidR="004A7990" w:rsidRPr="00C14F01">
        <w:t xml:space="preserve">, seperti fungsi aktivasi, jumlah neuron pada </w:t>
      </w:r>
      <w:r w:rsidR="0088760C" w:rsidRPr="00C14F01">
        <w:rPr>
          <w:i/>
        </w:rPr>
        <w:t>hidden layer</w:t>
      </w:r>
      <w:r w:rsidR="004A7990" w:rsidRPr="00C14F01">
        <w:t>,</w:t>
      </w:r>
      <w:r w:rsidR="008B1ACE" w:rsidRPr="00C14F01">
        <w:t xml:space="preserve"> dan </w:t>
      </w:r>
      <w:r w:rsidR="008B1ACE" w:rsidRPr="00C14F01">
        <w:rPr>
          <w:i/>
        </w:rPr>
        <w:t>learning rate</w:t>
      </w:r>
      <w:r w:rsidR="008B1ACE" w:rsidRPr="00C14F01">
        <w:t xml:space="preserve">, akan dilakukan pencarian nilai terbaik diantara beberapa nilai yang akan </w:t>
      </w:r>
      <w:r w:rsidR="008B1ACE" w:rsidRPr="00C14F01">
        <w:lastRenderedPageBreak/>
        <w:t xml:space="preserve">digunakan dengan menggunakan teknik </w:t>
      </w:r>
      <w:r w:rsidR="008B1ACE" w:rsidRPr="00C14F01">
        <w:rPr>
          <w:i/>
        </w:rPr>
        <w:t>gridsearch</w:t>
      </w:r>
      <w:r w:rsidR="008B1ACE" w:rsidRPr="00C14F01">
        <w:t xml:space="preserve">. Berikut adalah nilai-nilai </w:t>
      </w:r>
      <w:r w:rsidR="0088760C" w:rsidRPr="00C14F01">
        <w:rPr>
          <w:i/>
        </w:rPr>
        <w:t>hyperparameter</w:t>
      </w:r>
      <w:r w:rsidR="008B1ACE" w:rsidRPr="00C14F01">
        <w:rPr>
          <w:i/>
        </w:rPr>
        <w:t xml:space="preserve"> </w:t>
      </w:r>
      <w:r w:rsidR="008B1ACE" w:rsidRPr="00C14F01">
        <w:t>yang diinisialisasikan untuk model.</w:t>
      </w:r>
    </w:p>
    <w:p w:rsidR="00D03D35" w:rsidRPr="00C14F01" w:rsidRDefault="00D03D35" w:rsidP="00D03D35">
      <w:pPr>
        <w:pStyle w:val="Caption"/>
        <w:keepNext/>
        <w:rPr>
          <w:sz w:val="20"/>
          <w:szCs w:val="20"/>
        </w:rPr>
      </w:pPr>
      <w:bookmarkStart w:id="138" w:name="_Toc138688904"/>
      <w:bookmarkStart w:id="139" w:name="_Toc140173571"/>
      <w:r w:rsidRPr="00C14F01">
        <w:rPr>
          <w:sz w:val="20"/>
          <w:szCs w:val="20"/>
        </w:rPr>
        <w:t xml:space="preserve">Tabel 4. </w:t>
      </w:r>
      <w:r w:rsidRPr="00C14F01">
        <w:rPr>
          <w:sz w:val="20"/>
          <w:szCs w:val="20"/>
        </w:rPr>
        <w:fldChar w:fldCharType="begin"/>
      </w:r>
      <w:r w:rsidRPr="00C14F01">
        <w:rPr>
          <w:sz w:val="20"/>
          <w:szCs w:val="20"/>
        </w:rPr>
        <w:instrText xml:space="preserve"> SEQ Tabel_4. \* ARABIC </w:instrText>
      </w:r>
      <w:r w:rsidRPr="00C14F01">
        <w:rPr>
          <w:sz w:val="20"/>
          <w:szCs w:val="20"/>
        </w:rPr>
        <w:fldChar w:fldCharType="separate"/>
      </w:r>
      <w:r w:rsidR="00D47D6B">
        <w:rPr>
          <w:noProof/>
          <w:sz w:val="20"/>
          <w:szCs w:val="20"/>
        </w:rPr>
        <w:t>1</w:t>
      </w:r>
      <w:r w:rsidRPr="00C14F01">
        <w:rPr>
          <w:sz w:val="20"/>
          <w:szCs w:val="20"/>
        </w:rPr>
        <w:fldChar w:fldCharType="end"/>
      </w:r>
      <w:r w:rsidRPr="00C14F01">
        <w:rPr>
          <w:sz w:val="20"/>
          <w:szCs w:val="20"/>
        </w:rPr>
        <w:t xml:space="preserve"> Inisialisasi Hyperparameter ANN</w:t>
      </w:r>
      <w:bookmarkEnd w:id="138"/>
      <w:bookmarkEnd w:id="13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2"/>
        <w:gridCol w:w="2654"/>
      </w:tblGrid>
      <w:tr w:rsidR="00B958BB" w:rsidRPr="00C14F01" w:rsidTr="007E3420">
        <w:trPr>
          <w:trHeight w:val="397"/>
          <w:jc w:val="center"/>
        </w:trPr>
        <w:tc>
          <w:tcPr>
            <w:tcW w:w="3022" w:type="dxa"/>
          </w:tcPr>
          <w:p w:rsidR="00B958BB" w:rsidRPr="00C14F01" w:rsidRDefault="0088760C" w:rsidP="007E3420">
            <w:pPr>
              <w:spacing w:before="0"/>
              <w:jc w:val="center"/>
              <w:rPr>
                <w:b/>
              </w:rPr>
            </w:pPr>
            <w:r w:rsidRPr="00C14F01">
              <w:rPr>
                <w:b/>
                <w:i/>
              </w:rPr>
              <w:t>Hyperparameter</w:t>
            </w:r>
          </w:p>
        </w:tc>
        <w:tc>
          <w:tcPr>
            <w:tcW w:w="2654" w:type="dxa"/>
          </w:tcPr>
          <w:p w:rsidR="00B958BB" w:rsidRPr="00C14F01" w:rsidRDefault="00B958BB" w:rsidP="007E3420">
            <w:pPr>
              <w:spacing w:before="0"/>
              <w:jc w:val="center"/>
              <w:rPr>
                <w:b/>
              </w:rPr>
            </w:pPr>
            <w:r w:rsidRPr="00C14F01">
              <w:rPr>
                <w:b/>
              </w:rPr>
              <w:t>Nilai</w:t>
            </w:r>
          </w:p>
        </w:tc>
      </w:tr>
      <w:tr w:rsidR="00B958BB" w:rsidRPr="00C14F01" w:rsidTr="007E3420">
        <w:trPr>
          <w:trHeight w:val="380"/>
          <w:jc w:val="center"/>
        </w:trPr>
        <w:tc>
          <w:tcPr>
            <w:tcW w:w="3022" w:type="dxa"/>
          </w:tcPr>
          <w:p w:rsidR="00B958BB" w:rsidRPr="00C14F01" w:rsidRDefault="00B958BB" w:rsidP="00824AC2">
            <w:pPr>
              <w:spacing w:before="0"/>
            </w:pPr>
            <w:r w:rsidRPr="00C14F01">
              <w:t>Learning rate</w:t>
            </w:r>
          </w:p>
        </w:tc>
        <w:tc>
          <w:tcPr>
            <w:tcW w:w="2654" w:type="dxa"/>
          </w:tcPr>
          <w:p w:rsidR="00B958BB" w:rsidRPr="00C14F01" w:rsidRDefault="00B958BB" w:rsidP="00824AC2">
            <w:pPr>
              <w:spacing w:before="0"/>
            </w:pPr>
            <w:r w:rsidRPr="00C14F01">
              <w:t>0.01, 0.001</w:t>
            </w:r>
          </w:p>
        </w:tc>
      </w:tr>
      <w:tr w:rsidR="00B958BB" w:rsidRPr="00C14F01" w:rsidTr="007E3420">
        <w:trPr>
          <w:trHeight w:val="397"/>
          <w:jc w:val="center"/>
        </w:trPr>
        <w:tc>
          <w:tcPr>
            <w:tcW w:w="3022" w:type="dxa"/>
          </w:tcPr>
          <w:p w:rsidR="00B958BB" w:rsidRPr="00C14F01" w:rsidRDefault="001852AA" w:rsidP="00824AC2">
            <w:pPr>
              <w:spacing w:before="0"/>
            </w:pPr>
            <w:r w:rsidRPr="00C14F01">
              <w:t xml:space="preserve">Jumlah neuron </w:t>
            </w:r>
            <w:r w:rsidR="0088760C" w:rsidRPr="00C14F01">
              <w:rPr>
                <w:i/>
              </w:rPr>
              <w:t>hidden layer</w:t>
            </w:r>
            <w:r w:rsidRPr="00C14F01">
              <w:t xml:space="preserve"> </w:t>
            </w:r>
          </w:p>
        </w:tc>
        <w:tc>
          <w:tcPr>
            <w:tcW w:w="2654" w:type="dxa"/>
          </w:tcPr>
          <w:p w:rsidR="00B958BB" w:rsidRPr="00C14F01" w:rsidRDefault="00743C33" w:rsidP="00743C33">
            <w:pPr>
              <w:shd w:val="clear" w:color="auto" w:fill="F7F7F7"/>
              <w:spacing w:before="0" w:line="285" w:lineRule="atLeast"/>
              <w:jc w:val="left"/>
              <w:rPr>
                <w:szCs w:val="21"/>
                <w:lang w:val="en-US"/>
              </w:rPr>
            </w:pPr>
            <w:r w:rsidRPr="00C14F01">
              <w:rPr>
                <w:szCs w:val="21"/>
                <w:lang w:val="en-US"/>
              </w:rPr>
              <w:t>12, 16, 24, 32, 64, 128</w:t>
            </w:r>
          </w:p>
        </w:tc>
      </w:tr>
      <w:tr w:rsidR="00B958BB" w:rsidRPr="00C14F01" w:rsidTr="007E3420">
        <w:trPr>
          <w:trHeight w:val="380"/>
          <w:jc w:val="center"/>
        </w:trPr>
        <w:tc>
          <w:tcPr>
            <w:tcW w:w="3022" w:type="dxa"/>
          </w:tcPr>
          <w:p w:rsidR="00B958BB" w:rsidRPr="00C14F01" w:rsidRDefault="00B958BB" w:rsidP="00824AC2">
            <w:pPr>
              <w:spacing w:before="0"/>
            </w:pPr>
            <w:r w:rsidRPr="00C14F01">
              <w:t xml:space="preserve">Fungsi Aktivasi </w:t>
            </w:r>
            <w:r w:rsidR="0088760C" w:rsidRPr="00C14F01">
              <w:rPr>
                <w:i/>
              </w:rPr>
              <w:t>hidden layer</w:t>
            </w:r>
            <w:r w:rsidR="001852AA" w:rsidRPr="00C14F01">
              <w:t xml:space="preserve"> </w:t>
            </w:r>
          </w:p>
        </w:tc>
        <w:tc>
          <w:tcPr>
            <w:tcW w:w="2654" w:type="dxa"/>
          </w:tcPr>
          <w:p w:rsidR="00B958BB" w:rsidRPr="00C14F01" w:rsidRDefault="00B958BB" w:rsidP="00824AC2">
            <w:pPr>
              <w:spacing w:before="0"/>
            </w:pPr>
            <w:r w:rsidRPr="00C14F01">
              <w:t>Sigmoid, Tanh, ReLu</w:t>
            </w:r>
          </w:p>
        </w:tc>
      </w:tr>
    </w:tbl>
    <w:p w:rsidR="00B958BB" w:rsidRPr="00C14F01" w:rsidRDefault="00B958BB" w:rsidP="007E3420">
      <w:pPr>
        <w:ind w:left="360"/>
      </w:pPr>
      <w:r w:rsidRPr="00C14F01">
        <w:t xml:space="preserve">Jika dilihat pada </w:t>
      </w:r>
      <w:r w:rsidRPr="00C14F01">
        <w:rPr>
          <w:b/>
        </w:rPr>
        <w:t xml:space="preserve">Tabel 4.1 </w:t>
      </w:r>
      <w:r w:rsidRPr="00C14F01">
        <w:t xml:space="preserve">di atas, bahwa </w:t>
      </w:r>
      <w:r w:rsidR="0088760C" w:rsidRPr="00C14F01">
        <w:rPr>
          <w:i/>
        </w:rPr>
        <w:t>hyperparameter</w:t>
      </w:r>
      <w:r w:rsidRPr="00C14F01">
        <w:rPr>
          <w:i/>
        </w:rPr>
        <w:t xml:space="preserve"> learning rate</w:t>
      </w:r>
      <w:r w:rsidR="004A7990" w:rsidRPr="00C14F01">
        <w:rPr>
          <w:i/>
        </w:rPr>
        <w:t xml:space="preserve">, </w:t>
      </w:r>
      <w:r w:rsidR="004A7990" w:rsidRPr="00C14F01">
        <w:t xml:space="preserve">jumlah neuron pada </w:t>
      </w:r>
      <w:r w:rsidR="0088760C" w:rsidRPr="00C14F01">
        <w:rPr>
          <w:i/>
        </w:rPr>
        <w:t>hidden layer</w:t>
      </w:r>
      <w:r w:rsidR="004A7990" w:rsidRPr="00C14F01">
        <w:t xml:space="preserve">,  </w:t>
      </w:r>
      <w:r w:rsidRPr="00C14F01">
        <w:t xml:space="preserve">dan fungsi aktivasi didefinisikan dengan beberapa nilai. </w:t>
      </w:r>
      <w:r w:rsidRPr="00C14F01">
        <w:rPr>
          <w:i/>
        </w:rPr>
        <w:t>Learning</w:t>
      </w:r>
      <w:r w:rsidRPr="00C14F01">
        <w:t xml:space="preserve"> </w:t>
      </w:r>
      <w:r w:rsidRPr="00C14F01">
        <w:rPr>
          <w:i/>
        </w:rPr>
        <w:t>rate</w:t>
      </w:r>
      <w:r w:rsidRPr="00C14F01">
        <w:t xml:space="preserve"> diinisialisasikan dengan nilai 0.01 dan 0.001 ditentukan dari nilai learning rate yang pernah digunakan pada penelitian sebelumnya </w:t>
      </w:r>
      <w:r w:rsidR="00A605EC" w:rsidRPr="00C14F01">
        <w:fldChar w:fldCharType="begin" w:fldLock="1"/>
      </w:r>
      <w:r w:rsidR="008B2AF2" w:rsidRPr="00C14F0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rsidRPr="00C14F01">
        <w:fldChar w:fldCharType="separate"/>
      </w:r>
      <w:r w:rsidR="00A605EC" w:rsidRPr="00C14F01">
        <w:rPr>
          <w:noProof/>
        </w:rPr>
        <w:t>(Mahyunis, 2022)</w:t>
      </w:r>
      <w:r w:rsidR="00A605EC" w:rsidRPr="00C14F01">
        <w:fldChar w:fldCharType="end"/>
      </w:r>
      <w:r w:rsidR="00A605EC" w:rsidRPr="00C14F01">
        <w:t xml:space="preserve">. Berlandaskan dengan jurnal yang sama dengan </w:t>
      </w:r>
      <w:r w:rsidR="00A605EC" w:rsidRPr="00C14F01">
        <w:rPr>
          <w:i/>
        </w:rPr>
        <w:t>learning rate</w:t>
      </w:r>
      <w:r w:rsidR="00A605EC" w:rsidRPr="00C14F01">
        <w:t>, penggunaan fu</w:t>
      </w:r>
      <w:r w:rsidR="00AD6786" w:rsidRPr="00C14F01">
        <w:t xml:space="preserve">ngsi aktivasi yang diinisialisasi juga berdasarkan penelitian sebelumnya, dimana peneliti </w:t>
      </w:r>
      <w:r w:rsidR="00CD1D77" w:rsidRPr="00C14F01">
        <w:t>menggunakan percobaan pada tiga</w:t>
      </w:r>
      <w:r w:rsidR="00AD6786" w:rsidRPr="00C14F01">
        <w:t xml:space="preserve"> fungsi</w:t>
      </w:r>
      <w:r w:rsidR="00CD1D77" w:rsidRPr="00C14F01">
        <w:t xml:space="preserve"> aktivasi seperti </w:t>
      </w:r>
      <w:r w:rsidR="00CD1D77" w:rsidRPr="00C14F01">
        <w:rPr>
          <w:i/>
        </w:rPr>
        <w:t xml:space="preserve">ReLU, </w:t>
      </w:r>
      <w:r w:rsidR="00AD6786" w:rsidRPr="00C14F01">
        <w:rPr>
          <w:i/>
        </w:rPr>
        <w:t>sigmoid, dan tahn</w:t>
      </w:r>
      <w:r w:rsidR="00AD6786" w:rsidRPr="00C14F01">
        <w:t>. Dari keempat bentuk fungsi aktivasi tersebut, peneliti mencoba mencari fungsi aktivasi yang optimal digunakan pada bentuk datas</w:t>
      </w:r>
      <w:r w:rsidR="004A7990" w:rsidRPr="00C14F01">
        <w:t>et yang akan dimodelkan</w:t>
      </w:r>
      <w:r w:rsidR="00AD6786" w:rsidRPr="00C14F01">
        <w:t xml:space="preserve">. </w:t>
      </w:r>
      <w:r w:rsidR="00296FD3" w:rsidRPr="00C14F01">
        <w:t xml:space="preserve">Inisialisasi </w:t>
      </w:r>
      <w:r w:rsidR="0088760C" w:rsidRPr="00C14F01">
        <w:rPr>
          <w:i/>
        </w:rPr>
        <w:t>hyperparameter</w:t>
      </w:r>
      <w:r w:rsidR="00296FD3" w:rsidRPr="00C14F01">
        <w:t xml:space="preserve"> selanjutnya yang diinisialisasi adalah jumlah neuron yang akan digunakan pada </w:t>
      </w:r>
      <w:r w:rsidR="0088760C" w:rsidRPr="00C14F01">
        <w:rPr>
          <w:i/>
        </w:rPr>
        <w:t>hidden layer</w:t>
      </w:r>
      <w:r w:rsidR="00296FD3" w:rsidRPr="00C14F01">
        <w:t xml:space="preserve">. Nilai-nilai tersebut diambil dari penelitian yang sebelumnya </w:t>
      </w:r>
      <w:r w:rsidR="00296FD3" w:rsidRPr="00C14F01">
        <w:fldChar w:fldCharType="begin" w:fldLock="1"/>
      </w:r>
      <w:r w:rsidR="00AC4BE1" w:rsidRPr="00C14F0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rsidRPr="00C14F01">
        <w:fldChar w:fldCharType="separate"/>
      </w:r>
      <w:r w:rsidR="00296FD3" w:rsidRPr="00C14F01">
        <w:rPr>
          <w:noProof/>
        </w:rPr>
        <w:t>(Rusdi et al., 2021)</w:t>
      </w:r>
      <w:r w:rsidR="00296FD3" w:rsidRPr="00C14F01">
        <w:fldChar w:fldCharType="end"/>
      </w:r>
      <w:r w:rsidR="004520A7" w:rsidRPr="00C14F01">
        <w:t xml:space="preserve"> dan </w:t>
      </w:r>
      <w:r w:rsidR="004520A7" w:rsidRPr="00C14F01">
        <w:fldChar w:fldCharType="begin" w:fldLock="1"/>
      </w:r>
      <w:r w:rsidR="00AC4BE1" w:rsidRPr="00C14F0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rsidRPr="00C14F01">
        <w:fldChar w:fldCharType="separate"/>
      </w:r>
      <w:r w:rsidR="004520A7" w:rsidRPr="00C14F01">
        <w:rPr>
          <w:noProof/>
        </w:rPr>
        <w:t>(Rizal, 2014)</w:t>
      </w:r>
      <w:r w:rsidR="004520A7" w:rsidRPr="00C14F01">
        <w:fldChar w:fldCharType="end"/>
      </w:r>
      <w:r w:rsidR="004520A7" w:rsidRPr="00C14F01">
        <w:t xml:space="preserve"> </w:t>
      </w:r>
      <w:r w:rsidR="00296FD3" w:rsidRPr="00C14F01">
        <w:t xml:space="preserve">yang juga melakukan percobaan nilai </w:t>
      </w:r>
      <w:r w:rsidR="00296FD3" w:rsidRPr="00C14F01">
        <w:rPr>
          <w:i/>
        </w:rPr>
        <w:t>epoch</w:t>
      </w:r>
      <w:r w:rsidR="004520A7" w:rsidRPr="00C14F01">
        <w:t xml:space="preserve"> dengan nilai-nilai tersebut. </w:t>
      </w:r>
    </w:p>
    <w:p w:rsidR="00E2718F" w:rsidRPr="00C14F01" w:rsidRDefault="00047007" w:rsidP="00601782">
      <w:pPr>
        <w:numPr>
          <w:ilvl w:val="0"/>
          <w:numId w:val="14"/>
        </w:numPr>
        <w:ind w:left="360"/>
      </w:pPr>
      <w:r w:rsidRPr="00C14F01">
        <w:t xml:space="preserve">Pencarian nilai terbaik dengan </w:t>
      </w:r>
      <w:r w:rsidR="00E161BC" w:rsidRPr="00C14F01">
        <w:rPr>
          <w:i/>
        </w:rPr>
        <w:t>Grids</w:t>
      </w:r>
      <w:r w:rsidRPr="00C14F01">
        <w:rPr>
          <w:i/>
        </w:rPr>
        <w:t>earch</w:t>
      </w:r>
    </w:p>
    <w:p w:rsidR="00E2718F" w:rsidRPr="00C14F01" w:rsidRDefault="0024516B" w:rsidP="00601782">
      <w:pPr>
        <w:spacing w:before="0"/>
        <w:ind w:left="360"/>
      </w:pPr>
      <w:r w:rsidRPr="00C14F01">
        <w:t xml:space="preserve">Pada tahapan ini, nilai-nilai yang sudah diinisialisasi pada tahapan sebelumnya akan diproses oleh library </w:t>
      </w:r>
      <w:r w:rsidR="00E161BC" w:rsidRPr="00C14F01">
        <w:rPr>
          <w:i/>
        </w:rPr>
        <w:t>GridS</w:t>
      </w:r>
      <w:r w:rsidRPr="00C14F01">
        <w:rPr>
          <w:i/>
        </w:rPr>
        <w:t>earch</w:t>
      </w:r>
      <w:r w:rsidRPr="00C14F01">
        <w:t xml:space="preserve"> untuk mencari nilai-nilai yang terbaik dari seluruh nilai yang telah diinisialisasi untuk setiap </w:t>
      </w:r>
      <w:r w:rsidR="0088760C" w:rsidRPr="00C14F01">
        <w:rPr>
          <w:i/>
        </w:rPr>
        <w:t>hyperparameter</w:t>
      </w:r>
      <w:r w:rsidRPr="00C14F01">
        <w:t xml:space="preserve">. </w:t>
      </w:r>
      <w:r w:rsidR="00A544AC" w:rsidRPr="00C14F01">
        <w:t xml:space="preserve">Parameter yang akan diolah dengan teknik </w:t>
      </w:r>
      <w:r w:rsidR="00A544AC" w:rsidRPr="00C14F01">
        <w:rPr>
          <w:i/>
        </w:rPr>
        <w:t>gridsearch</w:t>
      </w:r>
      <w:r w:rsidR="00A544AC" w:rsidRPr="00C14F01">
        <w:t xml:space="preserve"> adalah </w:t>
      </w:r>
      <w:r w:rsidR="00A544AC" w:rsidRPr="00C14F01">
        <w:rPr>
          <w:i/>
        </w:rPr>
        <w:t xml:space="preserve">learning rate, </w:t>
      </w:r>
      <w:r w:rsidR="00A544AC" w:rsidRPr="00C14F01">
        <w:t xml:space="preserve">jumlah neuron pada </w:t>
      </w:r>
      <w:r w:rsidR="0088760C" w:rsidRPr="00C14F01">
        <w:rPr>
          <w:i/>
        </w:rPr>
        <w:t>hidden layer</w:t>
      </w:r>
      <w:r w:rsidR="00A544AC" w:rsidRPr="00C14F01">
        <w:rPr>
          <w:i/>
        </w:rPr>
        <w:t xml:space="preserve">, </w:t>
      </w:r>
      <w:r w:rsidR="00A544AC" w:rsidRPr="00C14F01">
        <w:t xml:space="preserve">dan fungsi aktivasi. </w:t>
      </w:r>
    </w:p>
    <w:p w:rsidR="00E2718F" w:rsidRPr="00C14F01" w:rsidRDefault="00734784" w:rsidP="00601782">
      <w:pPr>
        <w:numPr>
          <w:ilvl w:val="0"/>
          <w:numId w:val="14"/>
        </w:numPr>
        <w:ind w:left="360"/>
      </w:pPr>
      <w:r w:rsidRPr="00C14F01">
        <w:lastRenderedPageBreak/>
        <w:t>Pembentukan Model</w:t>
      </w:r>
      <w:r w:rsidR="0024516B" w:rsidRPr="00C14F01">
        <w:t xml:space="preserve"> </w:t>
      </w:r>
    </w:p>
    <w:p w:rsidR="00734784" w:rsidRPr="00C14F01" w:rsidRDefault="00734784" w:rsidP="00601782">
      <w:pPr>
        <w:spacing w:before="0"/>
        <w:ind w:left="360"/>
      </w:pPr>
      <w:r w:rsidRPr="00C14F01">
        <w:t>Pada tahapan ini dilakukan pembentukan model ANN yang mana mod</w:t>
      </w:r>
      <w:r w:rsidR="004A7990" w:rsidRPr="00C14F01">
        <w:t xml:space="preserve">el terdiri dari input layer, </w:t>
      </w:r>
      <w:r w:rsidR="0088760C" w:rsidRPr="00C14F01">
        <w:rPr>
          <w:i/>
        </w:rPr>
        <w:t>hidden layer</w:t>
      </w:r>
      <w:r w:rsidR="004A7990" w:rsidRPr="00C14F01">
        <w:t xml:space="preserve">, dan </w:t>
      </w:r>
      <w:r w:rsidR="004A7990" w:rsidRPr="00C14F01">
        <w:rPr>
          <w:i/>
        </w:rPr>
        <w:t>out</w:t>
      </w:r>
      <w:r w:rsidRPr="00C14F01">
        <w:rPr>
          <w:i/>
        </w:rPr>
        <w:t>put layer</w:t>
      </w:r>
      <w:r w:rsidRPr="00C14F01">
        <w:t xml:space="preserve">. Dalam pembentukan model nilai-nilai </w:t>
      </w:r>
      <w:r w:rsidR="0088760C" w:rsidRPr="00C14F01">
        <w:rPr>
          <w:i/>
        </w:rPr>
        <w:t>hyperparameter</w:t>
      </w:r>
      <w:r w:rsidRPr="00C14F01">
        <w:t xml:space="preserve"> yang telah diinisialisasikan pada tahapan sebelumnya dipanggil untuk digunakan dalam </w:t>
      </w:r>
      <w:r w:rsidRPr="00C14F01">
        <w:rPr>
          <w:i/>
        </w:rPr>
        <w:t>training</w:t>
      </w:r>
      <w:r w:rsidRPr="00C14F01">
        <w:t xml:space="preserve"> model. </w:t>
      </w:r>
    </w:p>
    <w:p w:rsidR="00E2718F" w:rsidRPr="00C14F01" w:rsidRDefault="00734784" w:rsidP="00601782">
      <w:pPr>
        <w:numPr>
          <w:ilvl w:val="0"/>
          <w:numId w:val="14"/>
        </w:numPr>
        <w:ind w:left="360"/>
      </w:pPr>
      <w:r w:rsidRPr="00C14F01">
        <w:t>Pelatihan Model</w:t>
      </w:r>
    </w:p>
    <w:p w:rsidR="00E2718F" w:rsidRPr="00C14F01" w:rsidRDefault="007C0F41" w:rsidP="00601782">
      <w:pPr>
        <w:spacing w:before="0"/>
        <w:ind w:left="360"/>
      </w:pPr>
      <w:r w:rsidRPr="00C14F01">
        <w:t xml:space="preserve">Pada tahapan ini akan dilakukan pelatihan model sesuai dengan bentuk model yang dibuat dan nilai </w:t>
      </w:r>
      <w:r w:rsidR="0088760C" w:rsidRPr="00C14F01">
        <w:rPr>
          <w:i/>
        </w:rPr>
        <w:t>hyperparameter</w:t>
      </w:r>
      <w:r w:rsidRPr="00C14F01">
        <w:t xml:space="preserve"> yang telah diinisialisasi. Di dalam pembentukan model, akan terjadi tahapan </w:t>
      </w:r>
      <w:r w:rsidRPr="00C14F01">
        <w:rPr>
          <w:i/>
        </w:rPr>
        <w:t>feedforward</w:t>
      </w:r>
      <w:r w:rsidRPr="00C14F01">
        <w:t xml:space="preserve">, perhitungan </w:t>
      </w:r>
      <w:r w:rsidRPr="00C14F01">
        <w:rPr>
          <w:i/>
        </w:rPr>
        <w:t>loss</w:t>
      </w:r>
      <w:r w:rsidRPr="00C14F01">
        <w:t xml:space="preserve">, dan </w:t>
      </w:r>
      <w:r w:rsidRPr="00C14F01">
        <w:rPr>
          <w:i/>
        </w:rPr>
        <w:t>backpropagation</w:t>
      </w:r>
      <w:r w:rsidRPr="00C14F01">
        <w:t xml:space="preserve"> yang tidak terlihat secara langsung ketika model dilatih. </w:t>
      </w:r>
    </w:p>
    <w:p w:rsidR="007C0F41" w:rsidRPr="00C14F01" w:rsidRDefault="007C0F41" w:rsidP="00601782">
      <w:pPr>
        <w:ind w:left="360"/>
      </w:pPr>
      <w:r w:rsidRPr="00C14F01">
        <w:t xml:space="preserve">Pada tahapan </w:t>
      </w:r>
      <w:r w:rsidRPr="00C14F01">
        <w:rPr>
          <w:i/>
        </w:rPr>
        <w:t>feedforward</w:t>
      </w:r>
      <w:r w:rsidRPr="00C14F01">
        <w:t xml:space="preserve"> nilai inputan data akan dimasukkan ke dalam input layer dan akan </w:t>
      </w:r>
      <w:r w:rsidR="00F34757" w:rsidRPr="00C14F01">
        <w:t>dihitung nilai output untuk set</w:t>
      </w:r>
      <w:r w:rsidR="00AE093B" w:rsidRPr="00C14F01">
        <w:t>iap neuron dengan memperhitung</w:t>
      </w:r>
      <w:r w:rsidR="00F34757" w:rsidRPr="00C14F01">
        <w:t xml:space="preserve">kan bobot, bias, dan fungsi aktivasi. Nilai bobot dan bias pada proses </w:t>
      </w:r>
      <w:r w:rsidR="00E161BC" w:rsidRPr="00C14F01">
        <w:t>ini akan dihasilkan secara otom</w:t>
      </w:r>
      <w:r w:rsidR="00F34757" w:rsidRPr="00C14F01">
        <w:t>atis oleh model. Kemudian setiap output akan disimpan untuk digunakan pada tahap berikutnya.</w:t>
      </w:r>
    </w:p>
    <w:p w:rsidR="00F34757" w:rsidRPr="00C14F01" w:rsidRDefault="00F34757" w:rsidP="00601782">
      <w:pPr>
        <w:ind w:left="360"/>
      </w:pPr>
      <w:r w:rsidRPr="00C14F01">
        <w:t xml:space="preserve">Pada tahapan perhitungan </w:t>
      </w:r>
      <w:r w:rsidRPr="00C14F01">
        <w:rPr>
          <w:i/>
        </w:rPr>
        <w:t>loss</w:t>
      </w:r>
      <w:r w:rsidRPr="00C14F01">
        <w:t xml:space="preserve">, nilai </w:t>
      </w:r>
      <w:r w:rsidRPr="00C14F01">
        <w:rPr>
          <w:i/>
        </w:rPr>
        <w:t>output</w:t>
      </w:r>
      <w:r w:rsidRPr="00C14F01">
        <w:t xml:space="preserve"> yang dihasilkan pada tahapan </w:t>
      </w:r>
      <w:r w:rsidRPr="00C14F01">
        <w:rPr>
          <w:i/>
        </w:rPr>
        <w:t>feedforward</w:t>
      </w:r>
      <w:r w:rsidRPr="00C14F01">
        <w:t xml:space="preserve"> akan dicari nilai </w:t>
      </w:r>
      <w:r w:rsidRPr="00C14F01">
        <w:rPr>
          <w:i/>
        </w:rPr>
        <w:t>loss</w:t>
      </w:r>
      <w:r w:rsidR="002731D2" w:rsidRPr="00C14F01">
        <w:t>-</w:t>
      </w:r>
      <w:r w:rsidRPr="00C14F01">
        <w:t xml:space="preserve">nya terhadap nilai target yang diinginkan. Nilai </w:t>
      </w:r>
      <w:r w:rsidRPr="00C14F01">
        <w:rPr>
          <w:i/>
        </w:rPr>
        <w:t>loss</w:t>
      </w:r>
      <w:r w:rsidRPr="00C14F01">
        <w:t xml:space="preserve"> ini menggambarkan sejauh mana prediksi jaringan mendekati nilai target sebenarnya. </w:t>
      </w:r>
    </w:p>
    <w:p w:rsidR="008F4417" w:rsidRPr="00C14F01" w:rsidRDefault="008F4417" w:rsidP="00601782">
      <w:pPr>
        <w:ind w:left="360"/>
      </w:pPr>
      <w:r w:rsidRPr="00C14F01">
        <w:t xml:space="preserve">Pada tahapan backpropagation akan terjadi perhitungan </w:t>
      </w:r>
      <w:r w:rsidRPr="00C14F01">
        <w:rPr>
          <w:i/>
        </w:rPr>
        <w:t>gradien loss</w:t>
      </w:r>
      <w:r w:rsidRPr="00C14F01">
        <w:t xml:space="preserve"> terhada</w:t>
      </w:r>
      <w:r w:rsidR="00E161BC" w:rsidRPr="00C14F01">
        <w:t>p bobot dan bias yang dihasilkan</w:t>
      </w:r>
      <w:r w:rsidRPr="00C14F01">
        <w:t xml:space="preserve"> langsung oleh model. Gradien ini mengindikasikan seberapa besar perubahan yang harus diterapkan pada bobot dan bias untuk mengurangi </w:t>
      </w:r>
      <w:r w:rsidRPr="00C14F01">
        <w:rPr>
          <w:i/>
        </w:rPr>
        <w:t>loss</w:t>
      </w:r>
      <w:r w:rsidRPr="00C14F01">
        <w:t>.</w:t>
      </w:r>
    </w:p>
    <w:p w:rsidR="00E2718F" w:rsidRPr="00C14F01" w:rsidRDefault="002731D2" w:rsidP="00601782">
      <w:pPr>
        <w:numPr>
          <w:ilvl w:val="0"/>
          <w:numId w:val="14"/>
        </w:numPr>
        <w:ind w:left="360"/>
      </w:pPr>
      <w:r w:rsidRPr="00C14F01">
        <w:t>Kondisi</w:t>
      </w:r>
      <w:r w:rsidR="008F4417" w:rsidRPr="00C14F01">
        <w:t xml:space="preserve"> </w:t>
      </w:r>
      <w:r w:rsidRPr="00C14F01">
        <w:t>Waktu Berhenti</w:t>
      </w:r>
    </w:p>
    <w:p w:rsidR="008F4417" w:rsidRPr="00C14F01" w:rsidRDefault="00B12A53" w:rsidP="00601782">
      <w:pPr>
        <w:pStyle w:val="ListParagraph"/>
        <w:spacing w:before="0"/>
        <w:ind w:left="360"/>
      </w:pPr>
      <w:r w:rsidRPr="00C14F01">
        <w:t>Pada tahapan ini, selama proses</w:t>
      </w:r>
      <w:r w:rsidRPr="00C14F01">
        <w:rPr>
          <w:i/>
        </w:rPr>
        <w:t xml:space="preserve"> train</w:t>
      </w:r>
      <w:r w:rsidRPr="00C14F01">
        <w:t xml:space="preserve"> akan dilakukan pengecekan nilai </w:t>
      </w:r>
      <w:r w:rsidRPr="00C14F01">
        <w:rPr>
          <w:i/>
        </w:rPr>
        <w:t>epoch</w:t>
      </w:r>
      <w:r w:rsidRPr="00C14F01">
        <w:t xml:space="preserve"> dimana ketika iterasi yang terjadi selama proses </w:t>
      </w:r>
      <w:r w:rsidRPr="00C14F01">
        <w:rPr>
          <w:i/>
        </w:rPr>
        <w:t xml:space="preserve">training </w:t>
      </w:r>
      <w:r w:rsidRPr="00C14F01">
        <w:t xml:space="preserve">sudah mencapai nilai </w:t>
      </w:r>
      <w:r w:rsidRPr="00C14F01">
        <w:rPr>
          <w:i/>
        </w:rPr>
        <w:lastRenderedPageBreak/>
        <w:t>epoch</w:t>
      </w:r>
      <w:r w:rsidRPr="00C14F01">
        <w:t xml:space="preserve"> yang ditentukan maka proses </w:t>
      </w:r>
      <w:r w:rsidRPr="00C14F01">
        <w:rPr>
          <w:i/>
        </w:rPr>
        <w:t>training</w:t>
      </w:r>
      <w:r w:rsidR="00601782" w:rsidRPr="00C14F01">
        <w:t xml:space="preserve"> akan dihentikan dan ketika </w:t>
      </w:r>
      <w:r w:rsidRPr="00C14F01">
        <w:t xml:space="preserve">belum mencapai nilai </w:t>
      </w:r>
      <w:r w:rsidRPr="00C14F01">
        <w:rPr>
          <w:i/>
        </w:rPr>
        <w:t>epoch</w:t>
      </w:r>
      <w:r w:rsidRPr="00C14F01">
        <w:t xml:space="preserve"> maksimum maka </w:t>
      </w:r>
      <w:r w:rsidRPr="00C14F01">
        <w:rPr>
          <w:i/>
        </w:rPr>
        <w:t>training</w:t>
      </w:r>
      <w:r w:rsidRPr="00C14F01">
        <w:t xml:space="preserve"> akan terus dilakukan</w:t>
      </w:r>
      <w:r w:rsidR="00601782" w:rsidRPr="00C14F01">
        <w:t>.</w:t>
      </w:r>
      <w:r w:rsidR="002731D2" w:rsidRPr="00C14F01">
        <w:t xml:space="preserve"> </w:t>
      </w:r>
    </w:p>
    <w:p w:rsidR="002D47EF" w:rsidRPr="00C14F01" w:rsidRDefault="00072E2A" w:rsidP="00601782">
      <w:pPr>
        <w:pStyle w:val="Heading2"/>
        <w:numPr>
          <w:ilvl w:val="0"/>
          <w:numId w:val="0"/>
        </w:numPr>
        <w:spacing w:before="240" w:after="0"/>
      </w:pPr>
      <w:bookmarkStart w:id="140" w:name="_Toc140173490"/>
      <w:r w:rsidRPr="00C14F01">
        <w:t>4.4</w:t>
      </w:r>
      <w:r w:rsidR="00C14F11" w:rsidRPr="00C14F01">
        <w:t xml:space="preserve"> </w:t>
      </w:r>
      <w:r w:rsidR="007F14B7" w:rsidRPr="00C14F01">
        <w:t xml:space="preserve">Rancangan </w:t>
      </w:r>
      <w:r w:rsidR="005566D1" w:rsidRPr="00C14F01">
        <w:t>Aplikasi Del Predict</w:t>
      </w:r>
      <w:bookmarkEnd w:id="140"/>
    </w:p>
    <w:p w:rsidR="007F14B7" w:rsidRPr="00C14F01" w:rsidRDefault="007F14B7" w:rsidP="007F14B7">
      <w:pPr>
        <w:spacing w:before="0"/>
      </w:pPr>
      <w:r w:rsidRPr="00C14F01">
        <w:t xml:space="preserve">Del Predict merupakan aplikasi web yang digunakan untuk melakukan prediksi terhadap jumlah pendaftar calon mahasiswa baru. Pada aplikasi akan terdapat dua fitur yaitu fitur SVR untuk melakukan prediksi dengan algoritma </w:t>
      </w:r>
      <w:r w:rsidRPr="00C14F01">
        <w:rPr>
          <w:i/>
        </w:rPr>
        <w:t>support vector regression</w:t>
      </w:r>
      <w:r w:rsidRPr="00C14F01">
        <w:t xml:space="preserve"> dan fitur ANN untuk melakukan prediksi dengan algoritma </w:t>
      </w:r>
      <w:r w:rsidRPr="00C14F01">
        <w:rPr>
          <w:i/>
        </w:rPr>
        <w:t>artificial neural network</w:t>
      </w:r>
      <w:r w:rsidRPr="00C14F01">
        <w:t xml:space="preserve">. </w:t>
      </w:r>
      <w:r w:rsidR="00A85F7A" w:rsidRPr="00C14F01">
        <w:t xml:space="preserve">Pembangunan aplikasi ini akan menggunakan tools HTML dan Bootstrap dalam membuat halaman tampilan dan akan menggunakan python dalam membuat </w:t>
      </w:r>
      <w:r w:rsidR="00A85F7A" w:rsidRPr="00C14F01">
        <w:rPr>
          <w:i/>
        </w:rPr>
        <w:t>server</w:t>
      </w:r>
      <w:r w:rsidR="00A85F7A" w:rsidRPr="00C14F01">
        <w:t xml:space="preserve">. </w:t>
      </w:r>
      <w:r w:rsidR="009D475F" w:rsidRPr="00C14F01">
        <w:t xml:space="preserve">Untuk rancangan </w:t>
      </w:r>
      <w:r w:rsidR="009D475F" w:rsidRPr="00C14F01">
        <w:rPr>
          <w:i/>
        </w:rPr>
        <w:t>use case</w:t>
      </w:r>
      <w:r w:rsidR="009D475F" w:rsidRPr="00C14F01">
        <w:t xml:space="preserve"> dari aplikasi dapat dilihat pada</w:t>
      </w:r>
      <w:r w:rsidR="00190464" w:rsidRPr="00C14F01">
        <w:t xml:space="preserve"> </w:t>
      </w:r>
      <w:hyperlink w:anchor="_Lampiran_C_Rancangan_1" w:history="1">
        <w:r w:rsidR="000B633A" w:rsidRPr="00C14F01">
          <w:rPr>
            <w:rStyle w:val="Hyperlink"/>
            <w:b/>
            <w:color w:val="auto"/>
            <w:u w:val="none"/>
          </w:rPr>
          <w:t>Lampiran C Rancangan Aplikasi Del Predict</w:t>
        </w:r>
      </w:hyperlink>
      <w:r w:rsidR="009D475F" w:rsidRPr="00C14F01">
        <w:t xml:space="preserve">. </w:t>
      </w:r>
    </w:p>
    <w:p w:rsidR="00F01BCB" w:rsidRPr="00C14F01" w:rsidRDefault="00F01BCB">
      <w:pPr>
        <w:rPr>
          <w:b/>
          <w:bCs/>
          <w:szCs w:val="18"/>
        </w:rPr>
      </w:pPr>
    </w:p>
    <w:p w:rsidR="009D475F" w:rsidRPr="00C14F01" w:rsidRDefault="009D475F">
      <w:pPr>
        <w:rPr>
          <w:b/>
          <w:bCs/>
          <w:szCs w:val="18"/>
        </w:rPr>
      </w:pPr>
    </w:p>
    <w:p w:rsidR="009D475F" w:rsidRPr="00C14F01" w:rsidRDefault="009D475F">
      <w:pPr>
        <w:rPr>
          <w:b/>
          <w:bCs/>
          <w:szCs w:val="18"/>
        </w:rPr>
      </w:pPr>
    </w:p>
    <w:p w:rsidR="009D475F" w:rsidRPr="00C14F01" w:rsidRDefault="009D475F">
      <w:pPr>
        <w:rPr>
          <w:b/>
          <w:bCs/>
          <w:szCs w:val="18"/>
        </w:rPr>
      </w:pPr>
    </w:p>
    <w:p w:rsidR="009D475F" w:rsidRPr="00C14F01" w:rsidRDefault="009D475F">
      <w:pPr>
        <w:rPr>
          <w:b/>
          <w:bCs/>
          <w:szCs w:val="18"/>
        </w:rPr>
      </w:pPr>
    </w:p>
    <w:p w:rsidR="009D475F" w:rsidRPr="00C14F01" w:rsidRDefault="009D475F">
      <w:pPr>
        <w:rPr>
          <w:b/>
          <w:bCs/>
          <w:szCs w:val="18"/>
        </w:rPr>
      </w:pPr>
    </w:p>
    <w:p w:rsidR="009D475F" w:rsidRPr="00C14F01" w:rsidRDefault="009D475F">
      <w:pPr>
        <w:rPr>
          <w:b/>
          <w:bCs/>
          <w:szCs w:val="18"/>
        </w:rPr>
      </w:pPr>
    </w:p>
    <w:p w:rsidR="005D6711" w:rsidRPr="00C14F01" w:rsidRDefault="005D6711">
      <w:pPr>
        <w:rPr>
          <w:b/>
          <w:bCs/>
          <w:szCs w:val="18"/>
        </w:rPr>
        <w:sectPr w:rsidR="005D6711" w:rsidRPr="00C14F01" w:rsidSect="005D6711">
          <w:footerReference w:type="first" r:id="rId41"/>
          <w:pgSz w:w="11909" w:h="16834"/>
          <w:pgMar w:top="1700" w:right="1700" w:bottom="2267" w:left="2296" w:header="851" w:footer="1418" w:gutter="0"/>
          <w:cols w:space="720"/>
          <w:titlePg/>
          <w:docGrid w:linePitch="326"/>
        </w:sectPr>
      </w:pPr>
    </w:p>
    <w:p w:rsidR="00E2718F" w:rsidRPr="00C14F01" w:rsidRDefault="00CD02F7" w:rsidP="001F0CCC">
      <w:pPr>
        <w:pStyle w:val="Heading1"/>
        <w:numPr>
          <w:ilvl w:val="0"/>
          <w:numId w:val="0"/>
        </w:numPr>
      </w:pPr>
      <w:bookmarkStart w:id="141" w:name="_Toc140173491"/>
      <w:r w:rsidRPr="00C14F01">
        <w:lastRenderedPageBreak/>
        <w:t>BAB 5</w:t>
      </w:r>
      <w:r w:rsidRPr="00C14F01">
        <w:br/>
      </w:r>
      <w:r w:rsidR="00C14F11" w:rsidRPr="00C14F01">
        <w:t>IMPLEMENTASI</w:t>
      </w:r>
      <w:bookmarkEnd w:id="141"/>
    </w:p>
    <w:p w:rsidR="00E2718F" w:rsidRPr="00C14F01" w:rsidRDefault="00C14F11">
      <w:r w:rsidRPr="00C14F01">
        <w:t xml:space="preserve">Pada bab ini akan dijelaskan mengenai lingkungan implementasi, batasan, pengumpulan data, </w:t>
      </w:r>
      <w:r w:rsidR="00DE1E27" w:rsidRPr="00C14F01">
        <w:rPr>
          <w:i/>
        </w:rPr>
        <w:t xml:space="preserve">data </w:t>
      </w:r>
      <w:r w:rsidR="0093425D" w:rsidRPr="00C14F01">
        <w:rPr>
          <w:i/>
        </w:rPr>
        <w:t>preprocessing</w:t>
      </w:r>
      <w:r w:rsidRPr="00C14F01">
        <w:t xml:space="preserve">, pembentukan model untuk prediksi, dan pembuatan aplikasi web sebagai simulator prediksi.  </w:t>
      </w:r>
    </w:p>
    <w:p w:rsidR="00E2718F" w:rsidRPr="00C14F01" w:rsidRDefault="00C14F11" w:rsidP="00601782">
      <w:pPr>
        <w:pStyle w:val="Heading2"/>
        <w:numPr>
          <w:ilvl w:val="0"/>
          <w:numId w:val="0"/>
        </w:numPr>
        <w:spacing w:before="240" w:after="0"/>
      </w:pPr>
      <w:bookmarkStart w:id="142" w:name="_Toc140173492"/>
      <w:r w:rsidRPr="00C14F01">
        <w:t>5.1  Lingkungan Implementasi</w:t>
      </w:r>
      <w:bookmarkEnd w:id="142"/>
    </w:p>
    <w:p w:rsidR="00E2718F" w:rsidRPr="00C14F01" w:rsidRDefault="00C14F11">
      <w:pPr>
        <w:spacing w:before="0"/>
      </w:pPr>
      <w:r w:rsidRPr="00C14F01">
        <w:t xml:space="preserve">Sub-bab ini akan menjelaskan mengenai spesifikasi </w:t>
      </w:r>
      <w:r w:rsidRPr="00C14F01">
        <w:rPr>
          <w:i/>
        </w:rPr>
        <w:t>hardware</w:t>
      </w:r>
      <w:r w:rsidRPr="00C14F01">
        <w:t xml:space="preserve"> (perangkat keras) dan </w:t>
      </w:r>
      <w:r w:rsidRPr="00C14F01">
        <w:rPr>
          <w:i/>
        </w:rPr>
        <w:t>software</w:t>
      </w:r>
      <w:r w:rsidRPr="00C14F01">
        <w:t xml:space="preserve"> ( perangkat lunak) yang digunakan dalam proses implementasi selama masa penelitian.</w:t>
      </w:r>
    </w:p>
    <w:p w:rsidR="00E2718F" w:rsidRPr="00C14F01" w:rsidRDefault="00C14F11" w:rsidP="00601782">
      <w:pPr>
        <w:numPr>
          <w:ilvl w:val="1"/>
          <w:numId w:val="14"/>
        </w:numPr>
        <w:pBdr>
          <w:top w:val="nil"/>
          <w:left w:val="nil"/>
          <w:bottom w:val="nil"/>
          <w:right w:val="nil"/>
          <w:between w:val="nil"/>
        </w:pBdr>
        <w:spacing w:before="0"/>
        <w:ind w:left="360"/>
      </w:pPr>
      <w:r w:rsidRPr="00C14F01">
        <w:rPr>
          <w:color w:val="000000"/>
          <w:szCs w:val="24"/>
        </w:rPr>
        <w:t>Hardware</w:t>
      </w:r>
    </w:p>
    <w:p w:rsidR="002C326B" w:rsidRPr="00C14F01" w:rsidRDefault="00C14F11" w:rsidP="00601782">
      <w:pPr>
        <w:pBdr>
          <w:top w:val="nil"/>
          <w:left w:val="nil"/>
          <w:bottom w:val="nil"/>
          <w:right w:val="nil"/>
          <w:between w:val="nil"/>
        </w:pBdr>
        <w:spacing w:before="0"/>
        <w:ind w:left="360"/>
        <w:rPr>
          <w:color w:val="000000"/>
          <w:szCs w:val="24"/>
        </w:rPr>
      </w:pPr>
      <w:r w:rsidRPr="00C14F01">
        <w:rPr>
          <w:color w:val="000000"/>
          <w:szCs w:val="24"/>
        </w:rPr>
        <w:t xml:space="preserve">Spesifikasi </w:t>
      </w:r>
      <w:r w:rsidRPr="00C14F01">
        <w:rPr>
          <w:i/>
          <w:color w:val="000000"/>
          <w:szCs w:val="24"/>
        </w:rPr>
        <w:t>hardware</w:t>
      </w:r>
      <w:r w:rsidRPr="00C14F01">
        <w:rPr>
          <w:color w:val="000000"/>
          <w:szCs w:val="24"/>
        </w:rPr>
        <w:t xml:space="preserve"> yang digunakan antara lalin :</w:t>
      </w:r>
    </w:p>
    <w:p w:rsidR="00D03D35" w:rsidRPr="00C14F01" w:rsidRDefault="00D03D35" w:rsidP="00D03D35">
      <w:pPr>
        <w:pStyle w:val="Caption"/>
        <w:keepNext/>
        <w:rPr>
          <w:sz w:val="20"/>
          <w:szCs w:val="20"/>
        </w:rPr>
      </w:pPr>
      <w:bookmarkStart w:id="143" w:name="_Toc138688908"/>
      <w:bookmarkStart w:id="144" w:name="_Toc140173572"/>
      <w:r w:rsidRPr="00C14F01">
        <w:rPr>
          <w:sz w:val="20"/>
          <w:szCs w:val="20"/>
        </w:rPr>
        <w:t xml:space="preserve">Tabel 5. </w:t>
      </w:r>
      <w:r w:rsidRPr="00C14F01">
        <w:rPr>
          <w:sz w:val="20"/>
          <w:szCs w:val="20"/>
        </w:rPr>
        <w:fldChar w:fldCharType="begin"/>
      </w:r>
      <w:r w:rsidRPr="00C14F01">
        <w:rPr>
          <w:sz w:val="20"/>
          <w:szCs w:val="20"/>
        </w:rPr>
        <w:instrText xml:space="preserve"> SEQ Tabel_5. \* ARABIC </w:instrText>
      </w:r>
      <w:r w:rsidRPr="00C14F01">
        <w:rPr>
          <w:sz w:val="20"/>
          <w:szCs w:val="20"/>
        </w:rPr>
        <w:fldChar w:fldCharType="separate"/>
      </w:r>
      <w:r w:rsidR="00D47D6B">
        <w:rPr>
          <w:noProof/>
          <w:sz w:val="20"/>
          <w:szCs w:val="20"/>
        </w:rPr>
        <w:t>1</w:t>
      </w:r>
      <w:r w:rsidRPr="00C14F01">
        <w:rPr>
          <w:sz w:val="20"/>
          <w:szCs w:val="20"/>
        </w:rPr>
        <w:fldChar w:fldCharType="end"/>
      </w:r>
      <w:r w:rsidRPr="00C14F01">
        <w:rPr>
          <w:sz w:val="20"/>
          <w:szCs w:val="20"/>
        </w:rPr>
        <w:t xml:space="preserve"> Spesifikasi Hardware</w:t>
      </w:r>
      <w:bookmarkEnd w:id="143"/>
      <w:bookmarkEnd w:id="144"/>
    </w:p>
    <w:tbl>
      <w:tblPr>
        <w:tblStyle w:val="afffffffd"/>
        <w:tblW w:w="698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95"/>
        <w:gridCol w:w="1539"/>
        <w:gridCol w:w="4746"/>
      </w:tblGrid>
      <w:tr w:rsidR="00E2718F" w:rsidRPr="00C14F01" w:rsidTr="00601782">
        <w:trPr>
          <w:jc w:val="center"/>
        </w:trPr>
        <w:tc>
          <w:tcPr>
            <w:tcW w:w="695" w:type="dxa"/>
            <w:vAlign w:val="center"/>
          </w:tcPr>
          <w:p w:rsidR="00E2718F" w:rsidRPr="00C14F01" w:rsidRDefault="00C14F11" w:rsidP="00601782">
            <w:pPr>
              <w:pBdr>
                <w:top w:val="nil"/>
                <w:left w:val="nil"/>
                <w:bottom w:val="nil"/>
                <w:right w:val="nil"/>
                <w:between w:val="nil"/>
              </w:pBdr>
              <w:spacing w:before="0"/>
              <w:ind w:left="7"/>
              <w:jc w:val="center"/>
              <w:rPr>
                <w:b/>
                <w:color w:val="000000"/>
                <w:szCs w:val="24"/>
              </w:rPr>
            </w:pPr>
            <w:r w:rsidRPr="00C14F01">
              <w:rPr>
                <w:b/>
                <w:color w:val="000000"/>
                <w:szCs w:val="24"/>
              </w:rPr>
              <w:t>No</w:t>
            </w:r>
          </w:p>
        </w:tc>
        <w:tc>
          <w:tcPr>
            <w:tcW w:w="1539" w:type="dxa"/>
            <w:vAlign w:val="center"/>
          </w:tcPr>
          <w:p w:rsidR="00E2718F" w:rsidRPr="00C14F01" w:rsidRDefault="00C14F11" w:rsidP="00601782">
            <w:pPr>
              <w:pBdr>
                <w:top w:val="nil"/>
                <w:left w:val="nil"/>
                <w:bottom w:val="nil"/>
                <w:right w:val="nil"/>
                <w:between w:val="nil"/>
              </w:pBdr>
              <w:spacing w:before="0"/>
              <w:ind w:left="284"/>
              <w:jc w:val="center"/>
              <w:rPr>
                <w:b/>
                <w:color w:val="000000"/>
                <w:szCs w:val="24"/>
              </w:rPr>
            </w:pPr>
            <w:r w:rsidRPr="00C14F01">
              <w:rPr>
                <w:b/>
                <w:color w:val="000000"/>
                <w:szCs w:val="24"/>
              </w:rPr>
              <w:t>Hardware</w:t>
            </w:r>
          </w:p>
        </w:tc>
        <w:tc>
          <w:tcPr>
            <w:tcW w:w="4746" w:type="dxa"/>
            <w:vAlign w:val="center"/>
          </w:tcPr>
          <w:p w:rsidR="00E2718F" w:rsidRPr="00C14F01" w:rsidRDefault="00C14F11" w:rsidP="00601782">
            <w:pPr>
              <w:pBdr>
                <w:top w:val="nil"/>
                <w:left w:val="nil"/>
                <w:bottom w:val="nil"/>
                <w:right w:val="nil"/>
                <w:between w:val="nil"/>
              </w:pBdr>
              <w:spacing w:before="0"/>
              <w:ind w:left="284"/>
              <w:jc w:val="center"/>
              <w:rPr>
                <w:b/>
                <w:color w:val="000000"/>
                <w:szCs w:val="24"/>
              </w:rPr>
            </w:pPr>
            <w:r w:rsidRPr="00C14F01">
              <w:rPr>
                <w:b/>
                <w:color w:val="000000"/>
                <w:szCs w:val="24"/>
              </w:rPr>
              <w:t>Spesifikasi</w:t>
            </w:r>
          </w:p>
        </w:tc>
      </w:tr>
      <w:tr w:rsidR="00E2718F" w:rsidRPr="00C14F01" w:rsidTr="00601782">
        <w:trPr>
          <w:jc w:val="center"/>
        </w:trPr>
        <w:tc>
          <w:tcPr>
            <w:tcW w:w="695"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1</w:t>
            </w:r>
          </w:p>
        </w:tc>
        <w:tc>
          <w:tcPr>
            <w:tcW w:w="1539"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Laptop</w:t>
            </w:r>
          </w:p>
        </w:tc>
        <w:tc>
          <w:tcPr>
            <w:tcW w:w="474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Asus Laptop X507UF</w:t>
            </w:r>
          </w:p>
        </w:tc>
      </w:tr>
      <w:tr w:rsidR="00E2718F" w:rsidRPr="00C14F01" w:rsidTr="00601782">
        <w:trPr>
          <w:jc w:val="center"/>
        </w:trPr>
        <w:tc>
          <w:tcPr>
            <w:tcW w:w="695"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2</w:t>
            </w:r>
          </w:p>
        </w:tc>
        <w:tc>
          <w:tcPr>
            <w:tcW w:w="1539" w:type="dxa"/>
            <w:vAlign w:val="center"/>
          </w:tcPr>
          <w:p w:rsidR="00E2718F" w:rsidRPr="00C14F01" w:rsidRDefault="00C14F11" w:rsidP="00601782">
            <w:pPr>
              <w:pBdr>
                <w:top w:val="nil"/>
                <w:left w:val="nil"/>
                <w:bottom w:val="nil"/>
                <w:right w:val="nil"/>
                <w:between w:val="nil"/>
              </w:pBdr>
              <w:spacing w:before="0"/>
              <w:ind w:left="7"/>
              <w:jc w:val="center"/>
              <w:rPr>
                <w:i/>
                <w:color w:val="000000"/>
                <w:szCs w:val="24"/>
              </w:rPr>
            </w:pPr>
            <w:r w:rsidRPr="00C14F01">
              <w:rPr>
                <w:i/>
                <w:color w:val="000000"/>
                <w:szCs w:val="24"/>
              </w:rPr>
              <w:t>Processor</w:t>
            </w:r>
          </w:p>
        </w:tc>
        <w:tc>
          <w:tcPr>
            <w:tcW w:w="474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Intel(R) Core(TM) i7-8550U CPU @1.80GHz(8CPU)</w:t>
            </w:r>
          </w:p>
        </w:tc>
      </w:tr>
      <w:tr w:rsidR="00E2718F" w:rsidRPr="00C14F01" w:rsidTr="00601782">
        <w:trPr>
          <w:jc w:val="center"/>
        </w:trPr>
        <w:tc>
          <w:tcPr>
            <w:tcW w:w="695"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3</w:t>
            </w:r>
          </w:p>
        </w:tc>
        <w:tc>
          <w:tcPr>
            <w:tcW w:w="1539"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RAM</w:t>
            </w:r>
          </w:p>
        </w:tc>
        <w:tc>
          <w:tcPr>
            <w:tcW w:w="474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8 GB</w:t>
            </w:r>
          </w:p>
        </w:tc>
      </w:tr>
    </w:tbl>
    <w:p w:rsidR="00E2718F" w:rsidRPr="00C14F01" w:rsidRDefault="00E2718F" w:rsidP="00CD02F7">
      <w:pPr>
        <w:pBdr>
          <w:top w:val="nil"/>
          <w:left w:val="nil"/>
          <w:bottom w:val="nil"/>
          <w:right w:val="nil"/>
          <w:between w:val="nil"/>
        </w:pBdr>
        <w:spacing w:before="0"/>
        <w:ind w:left="284"/>
        <w:rPr>
          <w:color w:val="000000"/>
          <w:szCs w:val="24"/>
        </w:rPr>
      </w:pPr>
    </w:p>
    <w:p w:rsidR="00E2718F" w:rsidRPr="00C14F01" w:rsidRDefault="00C14F11" w:rsidP="00601782">
      <w:pPr>
        <w:numPr>
          <w:ilvl w:val="1"/>
          <w:numId w:val="14"/>
        </w:numPr>
        <w:pBdr>
          <w:top w:val="nil"/>
          <w:left w:val="nil"/>
          <w:bottom w:val="nil"/>
          <w:right w:val="nil"/>
          <w:between w:val="nil"/>
        </w:pBdr>
        <w:spacing w:before="0"/>
        <w:ind w:left="360"/>
      </w:pPr>
      <w:r w:rsidRPr="00C14F01">
        <w:rPr>
          <w:color w:val="000000"/>
          <w:szCs w:val="24"/>
        </w:rPr>
        <w:t>Software</w:t>
      </w:r>
    </w:p>
    <w:p w:rsidR="0089202D" w:rsidRPr="00C14F01" w:rsidRDefault="00C14F11" w:rsidP="00601782">
      <w:pPr>
        <w:pBdr>
          <w:top w:val="nil"/>
          <w:left w:val="nil"/>
          <w:bottom w:val="nil"/>
          <w:right w:val="nil"/>
          <w:between w:val="nil"/>
        </w:pBdr>
        <w:spacing w:before="0"/>
        <w:ind w:left="360"/>
        <w:rPr>
          <w:color w:val="000000"/>
          <w:szCs w:val="24"/>
        </w:rPr>
      </w:pPr>
      <w:r w:rsidRPr="00C14F01">
        <w:rPr>
          <w:color w:val="000000"/>
          <w:szCs w:val="24"/>
        </w:rPr>
        <w:t xml:space="preserve">Spesifikasi </w:t>
      </w:r>
      <w:r w:rsidRPr="00C14F01">
        <w:rPr>
          <w:i/>
          <w:color w:val="000000"/>
          <w:szCs w:val="24"/>
        </w:rPr>
        <w:t>software</w:t>
      </w:r>
      <w:r w:rsidRPr="00C14F01">
        <w:rPr>
          <w:color w:val="000000"/>
          <w:szCs w:val="24"/>
        </w:rPr>
        <w:t xml:space="preserve"> yang digunakan antara lain : </w:t>
      </w:r>
    </w:p>
    <w:p w:rsidR="00D03D35" w:rsidRPr="00C14F01" w:rsidRDefault="00D03D35" w:rsidP="00601782">
      <w:pPr>
        <w:pStyle w:val="Caption"/>
        <w:keepNext/>
        <w:spacing w:before="0"/>
        <w:rPr>
          <w:sz w:val="20"/>
          <w:szCs w:val="20"/>
        </w:rPr>
      </w:pPr>
      <w:bookmarkStart w:id="145" w:name="_Toc138688909"/>
      <w:bookmarkStart w:id="146" w:name="_Toc140173573"/>
      <w:r w:rsidRPr="00C14F01">
        <w:rPr>
          <w:sz w:val="20"/>
          <w:szCs w:val="20"/>
        </w:rPr>
        <w:t xml:space="preserve">Tabel 5. </w:t>
      </w:r>
      <w:r w:rsidRPr="00C14F01">
        <w:rPr>
          <w:sz w:val="20"/>
          <w:szCs w:val="20"/>
        </w:rPr>
        <w:fldChar w:fldCharType="begin"/>
      </w:r>
      <w:r w:rsidRPr="00C14F01">
        <w:rPr>
          <w:sz w:val="20"/>
          <w:szCs w:val="20"/>
        </w:rPr>
        <w:instrText xml:space="preserve"> SEQ Tabel_5. \* ARABIC </w:instrText>
      </w:r>
      <w:r w:rsidRPr="00C14F01">
        <w:rPr>
          <w:sz w:val="20"/>
          <w:szCs w:val="20"/>
        </w:rPr>
        <w:fldChar w:fldCharType="separate"/>
      </w:r>
      <w:r w:rsidR="00D47D6B">
        <w:rPr>
          <w:noProof/>
          <w:sz w:val="20"/>
          <w:szCs w:val="20"/>
        </w:rPr>
        <w:t>2</w:t>
      </w:r>
      <w:r w:rsidRPr="00C14F01">
        <w:rPr>
          <w:sz w:val="20"/>
          <w:szCs w:val="20"/>
        </w:rPr>
        <w:fldChar w:fldCharType="end"/>
      </w:r>
      <w:r w:rsidRPr="00C14F01">
        <w:rPr>
          <w:sz w:val="20"/>
          <w:szCs w:val="20"/>
        </w:rPr>
        <w:t xml:space="preserve"> Spesifikasi Software</w:t>
      </w:r>
      <w:bookmarkEnd w:id="145"/>
      <w:bookmarkEnd w:id="146"/>
    </w:p>
    <w:tbl>
      <w:tblPr>
        <w:tblStyle w:val="afffffffe"/>
        <w:tblW w:w="6870" w:type="dxa"/>
        <w:tblInd w:w="4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26"/>
        <w:gridCol w:w="2174"/>
        <w:gridCol w:w="4170"/>
      </w:tblGrid>
      <w:tr w:rsidR="00E2718F" w:rsidRPr="00C14F01" w:rsidTr="00601782">
        <w:tc>
          <w:tcPr>
            <w:tcW w:w="526" w:type="dxa"/>
            <w:vAlign w:val="center"/>
          </w:tcPr>
          <w:p w:rsidR="00E2718F" w:rsidRPr="00C14F01" w:rsidRDefault="00C14F11" w:rsidP="00601782">
            <w:pPr>
              <w:pBdr>
                <w:top w:val="nil"/>
                <w:left w:val="nil"/>
                <w:bottom w:val="nil"/>
                <w:right w:val="nil"/>
                <w:between w:val="nil"/>
              </w:pBdr>
              <w:spacing w:before="0"/>
              <w:ind w:left="7"/>
              <w:jc w:val="center"/>
              <w:rPr>
                <w:b/>
                <w:color w:val="000000"/>
                <w:szCs w:val="24"/>
              </w:rPr>
            </w:pPr>
            <w:r w:rsidRPr="00C14F01">
              <w:rPr>
                <w:b/>
                <w:color w:val="000000"/>
                <w:szCs w:val="24"/>
              </w:rPr>
              <w:t>No</w:t>
            </w:r>
          </w:p>
        </w:tc>
        <w:tc>
          <w:tcPr>
            <w:tcW w:w="2174" w:type="dxa"/>
            <w:vAlign w:val="center"/>
          </w:tcPr>
          <w:p w:rsidR="00E2718F" w:rsidRPr="00C14F01" w:rsidRDefault="00C14F11" w:rsidP="00601782">
            <w:pPr>
              <w:pBdr>
                <w:top w:val="nil"/>
                <w:left w:val="nil"/>
                <w:bottom w:val="nil"/>
                <w:right w:val="nil"/>
                <w:between w:val="nil"/>
              </w:pBdr>
              <w:spacing w:before="0"/>
              <w:ind w:left="284"/>
              <w:jc w:val="center"/>
              <w:rPr>
                <w:b/>
                <w:color w:val="000000"/>
                <w:szCs w:val="24"/>
              </w:rPr>
            </w:pPr>
            <w:r w:rsidRPr="00C14F01">
              <w:rPr>
                <w:b/>
                <w:color w:val="000000"/>
                <w:szCs w:val="24"/>
              </w:rPr>
              <w:t>Software</w:t>
            </w:r>
          </w:p>
        </w:tc>
        <w:tc>
          <w:tcPr>
            <w:tcW w:w="4170" w:type="dxa"/>
            <w:vAlign w:val="center"/>
          </w:tcPr>
          <w:p w:rsidR="00E2718F" w:rsidRPr="00C14F01" w:rsidRDefault="00C14F11" w:rsidP="00601782">
            <w:pPr>
              <w:pBdr>
                <w:top w:val="nil"/>
                <w:left w:val="nil"/>
                <w:bottom w:val="nil"/>
                <w:right w:val="nil"/>
                <w:between w:val="nil"/>
              </w:pBdr>
              <w:spacing w:before="0"/>
              <w:ind w:left="284"/>
              <w:jc w:val="center"/>
              <w:rPr>
                <w:b/>
                <w:color w:val="000000"/>
                <w:szCs w:val="24"/>
              </w:rPr>
            </w:pPr>
            <w:r w:rsidRPr="00C14F01">
              <w:rPr>
                <w:b/>
                <w:color w:val="000000"/>
                <w:szCs w:val="24"/>
              </w:rPr>
              <w:t>Spesifikasi</w:t>
            </w:r>
          </w:p>
        </w:tc>
      </w:tr>
      <w:tr w:rsidR="00E2718F" w:rsidRPr="00C14F01" w:rsidTr="00601782">
        <w:tc>
          <w:tcPr>
            <w:tcW w:w="52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1</w:t>
            </w:r>
          </w:p>
        </w:tc>
        <w:tc>
          <w:tcPr>
            <w:tcW w:w="2174"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Sistem Operasi</w:t>
            </w:r>
          </w:p>
        </w:tc>
        <w:tc>
          <w:tcPr>
            <w:tcW w:w="4170"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Windows 10</w:t>
            </w:r>
          </w:p>
        </w:tc>
      </w:tr>
      <w:tr w:rsidR="00E2718F" w:rsidRPr="00C14F01" w:rsidTr="00601782">
        <w:tc>
          <w:tcPr>
            <w:tcW w:w="52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2</w:t>
            </w:r>
          </w:p>
        </w:tc>
        <w:tc>
          <w:tcPr>
            <w:tcW w:w="2174"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Development Tools</w:t>
            </w:r>
          </w:p>
        </w:tc>
        <w:tc>
          <w:tcPr>
            <w:tcW w:w="4170"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Google Colaboratory, Jupyter Notebook</w:t>
            </w:r>
          </w:p>
        </w:tc>
      </w:tr>
      <w:tr w:rsidR="00E2718F" w:rsidRPr="00C14F01" w:rsidTr="00601782">
        <w:tc>
          <w:tcPr>
            <w:tcW w:w="52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lastRenderedPageBreak/>
              <w:t>3</w:t>
            </w:r>
          </w:p>
        </w:tc>
        <w:tc>
          <w:tcPr>
            <w:tcW w:w="2174"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Bahasa Pemograman</w:t>
            </w:r>
          </w:p>
        </w:tc>
        <w:tc>
          <w:tcPr>
            <w:tcW w:w="4170"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Python</w:t>
            </w:r>
          </w:p>
        </w:tc>
      </w:tr>
      <w:tr w:rsidR="00E2718F" w:rsidRPr="00C14F01" w:rsidTr="00601782">
        <w:tc>
          <w:tcPr>
            <w:tcW w:w="526"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rPr>
                <w:color w:val="000000"/>
                <w:szCs w:val="24"/>
              </w:rPr>
              <w:t>4</w:t>
            </w:r>
          </w:p>
        </w:tc>
        <w:tc>
          <w:tcPr>
            <w:tcW w:w="2174"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t>Web Browser</w:t>
            </w:r>
          </w:p>
        </w:tc>
        <w:tc>
          <w:tcPr>
            <w:tcW w:w="4170"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t>Google Chrome</w:t>
            </w:r>
          </w:p>
        </w:tc>
      </w:tr>
      <w:tr w:rsidR="00E2718F" w:rsidRPr="00C14F01" w:rsidTr="00601782">
        <w:tc>
          <w:tcPr>
            <w:tcW w:w="526"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rPr>
                <w:color w:val="000000"/>
                <w:szCs w:val="24"/>
              </w:rPr>
              <w:t>5</w:t>
            </w:r>
          </w:p>
        </w:tc>
        <w:tc>
          <w:tcPr>
            <w:tcW w:w="2174"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rPr>
                <w:color w:val="000000"/>
                <w:szCs w:val="24"/>
              </w:rPr>
              <w:t>Dokumentasi</w:t>
            </w:r>
          </w:p>
        </w:tc>
        <w:tc>
          <w:tcPr>
            <w:tcW w:w="4170"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rPr>
                <w:color w:val="000000"/>
                <w:szCs w:val="24"/>
              </w:rPr>
              <w:t>Ms. Word, Google docs.</w:t>
            </w:r>
          </w:p>
        </w:tc>
      </w:tr>
    </w:tbl>
    <w:p w:rsidR="00E2718F" w:rsidRPr="00C14F01" w:rsidRDefault="00C14F11" w:rsidP="001F0CCC">
      <w:pPr>
        <w:pStyle w:val="Heading2"/>
        <w:numPr>
          <w:ilvl w:val="0"/>
          <w:numId w:val="0"/>
        </w:numPr>
        <w:spacing w:before="240" w:after="0"/>
      </w:pPr>
      <w:bookmarkStart w:id="147" w:name="_Toc140173493"/>
      <w:r w:rsidRPr="00C14F01">
        <w:t>5.2  Batasan Implementasi</w:t>
      </w:r>
      <w:bookmarkEnd w:id="147"/>
    </w:p>
    <w:p w:rsidR="00E2718F" w:rsidRPr="00C14F01" w:rsidRDefault="00C14F11">
      <w:pPr>
        <w:spacing w:before="0"/>
      </w:pPr>
      <w:r w:rsidRPr="00C14F01">
        <w:t xml:space="preserve">Batasan implementasi yang ditetapkan dalam implementasi </w:t>
      </w:r>
      <w:r w:rsidR="00DE1E27" w:rsidRPr="00C14F01">
        <w:t>tugas akhir ini adalah</w:t>
      </w:r>
      <w:r w:rsidRPr="00C14F01">
        <w:t>:</w:t>
      </w:r>
    </w:p>
    <w:p w:rsidR="00E2718F" w:rsidRPr="00C14F01" w:rsidRDefault="00C14F11" w:rsidP="00601782">
      <w:pPr>
        <w:numPr>
          <w:ilvl w:val="3"/>
          <w:numId w:val="14"/>
        </w:numPr>
        <w:pBdr>
          <w:top w:val="nil"/>
          <w:left w:val="nil"/>
          <w:bottom w:val="nil"/>
          <w:right w:val="nil"/>
          <w:between w:val="nil"/>
        </w:pBdr>
        <w:spacing w:before="0"/>
        <w:ind w:left="360"/>
      </w:pPr>
      <w:r w:rsidRPr="00C14F01">
        <w:t xml:space="preserve">Bahasa pemograman yang digunakan dalam melakukan implementasi arsitektur dan pembentukan model prediksi jumlah pendaftar adalah </w:t>
      </w:r>
      <w:r w:rsidRPr="00C14F01">
        <w:rPr>
          <w:i/>
        </w:rPr>
        <w:t>python</w:t>
      </w:r>
      <w:r w:rsidRPr="00C14F01">
        <w:t>.</w:t>
      </w:r>
    </w:p>
    <w:p w:rsidR="00E2718F" w:rsidRPr="00C14F01" w:rsidRDefault="00C14F11" w:rsidP="00601782">
      <w:pPr>
        <w:numPr>
          <w:ilvl w:val="3"/>
          <w:numId w:val="14"/>
        </w:numPr>
        <w:pBdr>
          <w:top w:val="nil"/>
          <w:left w:val="nil"/>
          <w:bottom w:val="nil"/>
          <w:right w:val="nil"/>
          <w:between w:val="nil"/>
        </w:pBdr>
        <w:spacing w:before="0"/>
        <w:ind w:left="360"/>
      </w:pPr>
      <w:r w:rsidRPr="00C14F01">
        <w:t>Implementasi yang dilakukan oleh peneliti sampai pada tahap pembuatan aplikasi web untuk melakukan prediksi jumlah pendaftar calon mahasiswa IT Del yang akan mendaftar pada tahun depan.</w:t>
      </w:r>
    </w:p>
    <w:p w:rsidR="00E2718F" w:rsidRPr="00C14F01" w:rsidRDefault="00C14F11" w:rsidP="00601782">
      <w:pPr>
        <w:numPr>
          <w:ilvl w:val="3"/>
          <w:numId w:val="14"/>
        </w:numPr>
        <w:pBdr>
          <w:top w:val="nil"/>
          <w:left w:val="nil"/>
          <w:bottom w:val="nil"/>
          <w:right w:val="nil"/>
          <w:between w:val="nil"/>
        </w:pBdr>
        <w:spacing w:before="0"/>
        <w:ind w:left="360"/>
      </w:pPr>
      <w:r w:rsidRPr="00C14F01">
        <w:t xml:space="preserve">Implementasi yang dilakukan berfokus pada pembangunan model dengan algoritma </w:t>
      </w:r>
      <w:r w:rsidR="00DE1E27" w:rsidRPr="00C14F01">
        <w:rPr>
          <w:i/>
        </w:rPr>
        <w:t>support vector regression</w:t>
      </w:r>
      <w:r w:rsidR="00DE1E27" w:rsidRPr="00C14F01">
        <w:t xml:space="preserve"> </w:t>
      </w:r>
      <w:r w:rsidRPr="00C14F01">
        <w:t xml:space="preserve">dan </w:t>
      </w:r>
      <w:r w:rsidR="00DE1E27" w:rsidRPr="00C14F01">
        <w:rPr>
          <w:i/>
        </w:rPr>
        <w:t>artificial neural network</w:t>
      </w:r>
      <w:r w:rsidRPr="00C14F01">
        <w:t>. Dari kedua algoritma akan dilakukan penentuan algoritma dengan akurasi terbaik yang akan digunakan pada aplikasi web yang disiapkan.</w:t>
      </w:r>
    </w:p>
    <w:p w:rsidR="00AB29A7" w:rsidRPr="00C14F01" w:rsidRDefault="00AB29A7" w:rsidP="00601782">
      <w:pPr>
        <w:numPr>
          <w:ilvl w:val="3"/>
          <w:numId w:val="14"/>
        </w:numPr>
        <w:pBdr>
          <w:top w:val="nil"/>
          <w:left w:val="nil"/>
          <w:bottom w:val="nil"/>
          <w:right w:val="nil"/>
          <w:between w:val="nil"/>
        </w:pBdr>
        <w:spacing w:before="0"/>
        <w:ind w:left="360"/>
      </w:pPr>
      <w:r w:rsidRPr="00C14F01">
        <w:t xml:space="preserve">Implementasi dilakukan mulai dari tahapan </w:t>
      </w:r>
      <w:r w:rsidRPr="00C14F01">
        <w:rPr>
          <w:i/>
        </w:rPr>
        <w:t>encoding data</w:t>
      </w:r>
      <w:r w:rsidRPr="00C14F01">
        <w:t xml:space="preserve">, dikarenakan tahapan </w:t>
      </w:r>
      <w:r w:rsidR="0093425D" w:rsidRPr="00C14F01">
        <w:rPr>
          <w:i/>
        </w:rPr>
        <w:t>preprocessing</w:t>
      </w:r>
      <w:r w:rsidR="00DE1E27" w:rsidRPr="00C14F01">
        <w:t xml:space="preserve"> lain seperti integrasi data </w:t>
      </w:r>
      <w:r w:rsidRPr="00C14F01">
        <w:t>sudah dilakukan secara manual dengan cara yang telah dijelaskan pada</w:t>
      </w:r>
      <w:r w:rsidRPr="00C14F01">
        <w:rPr>
          <w:b/>
        </w:rPr>
        <w:t xml:space="preserve"> </w:t>
      </w:r>
      <w:hyperlink w:anchor="_3.3.1_Data_Integration" w:history="1">
        <w:r w:rsidRPr="00C14F01">
          <w:rPr>
            <w:rStyle w:val="Hyperlink"/>
            <w:b/>
            <w:color w:val="auto"/>
            <w:u w:val="none"/>
          </w:rPr>
          <w:t>subbab 3.3.1</w:t>
        </w:r>
      </w:hyperlink>
      <w:r w:rsidRPr="00C14F01">
        <w:t>.</w:t>
      </w:r>
    </w:p>
    <w:p w:rsidR="00AB29A7" w:rsidRPr="00C14F01" w:rsidRDefault="00C14F11" w:rsidP="00AB29A7">
      <w:pPr>
        <w:pStyle w:val="Heading2"/>
        <w:numPr>
          <w:ilvl w:val="0"/>
          <w:numId w:val="0"/>
        </w:numPr>
        <w:spacing w:before="240" w:after="0"/>
      </w:pPr>
      <w:bookmarkStart w:id="148" w:name="_Toc140173494"/>
      <w:r w:rsidRPr="00C14F01">
        <w:t xml:space="preserve">5.3  </w:t>
      </w:r>
      <w:r w:rsidR="00AB29A7" w:rsidRPr="00C14F01">
        <w:t xml:space="preserve">Implementasi </w:t>
      </w:r>
      <w:r w:rsidR="0093425D" w:rsidRPr="00C14F01">
        <w:rPr>
          <w:i/>
        </w:rPr>
        <w:t>Preprocessing</w:t>
      </w:r>
      <w:bookmarkEnd w:id="148"/>
    </w:p>
    <w:p w:rsidR="00E2718F" w:rsidRPr="00C14F01" w:rsidRDefault="000D2BD6" w:rsidP="00A576F5">
      <w:pPr>
        <w:spacing w:before="0" w:after="240"/>
      </w:pPr>
      <w:r w:rsidRPr="00C14F01">
        <w:t xml:space="preserve">Tahapan implementasi </w:t>
      </w:r>
      <w:r w:rsidR="00F35ADA" w:rsidRPr="00C14F01">
        <w:rPr>
          <w:i/>
        </w:rPr>
        <w:t xml:space="preserve">data </w:t>
      </w:r>
      <w:r w:rsidR="0093425D" w:rsidRPr="00C14F01">
        <w:rPr>
          <w:i/>
        </w:rPr>
        <w:t>preprocessing</w:t>
      </w:r>
      <w:r w:rsidRPr="00C14F01">
        <w:t xml:space="preserve"> yang dilakukan adalah </w:t>
      </w:r>
      <w:r w:rsidRPr="00C14F01">
        <w:rPr>
          <w:i/>
        </w:rPr>
        <w:t>encoding</w:t>
      </w:r>
      <w:r w:rsidRPr="00C14F01">
        <w:t xml:space="preserve"> data </w:t>
      </w:r>
      <w:r w:rsidR="00D36238" w:rsidRPr="00C14F01">
        <w:t>dimana data yang digunakan merupakan data yang telah melalui tahapan integrasi d</w:t>
      </w:r>
      <w:r w:rsidR="00F35ADA" w:rsidRPr="00C14F01">
        <w:t>ata.</w:t>
      </w:r>
    </w:p>
    <w:p w:rsidR="00E2718F" w:rsidRPr="00C14F01" w:rsidRDefault="00AB29A7" w:rsidP="00A576F5">
      <w:pPr>
        <w:pStyle w:val="Heading3"/>
        <w:numPr>
          <w:ilvl w:val="0"/>
          <w:numId w:val="0"/>
        </w:numPr>
        <w:spacing w:before="0" w:after="0"/>
      </w:pPr>
      <w:bookmarkStart w:id="149" w:name="_heading=h.mcvg6hih3f7j" w:colFirst="0" w:colLast="0"/>
      <w:bookmarkStart w:id="150" w:name="_heading=h.5rp56eh0vc2v" w:colFirst="0" w:colLast="0"/>
      <w:bookmarkStart w:id="151" w:name="_5.4.3.__Encoding"/>
      <w:bookmarkStart w:id="152" w:name="_5.3.1.__Encoding"/>
      <w:bookmarkStart w:id="153" w:name="_Toc140173495"/>
      <w:bookmarkEnd w:id="149"/>
      <w:bookmarkEnd w:id="150"/>
      <w:bookmarkEnd w:id="151"/>
      <w:bookmarkEnd w:id="152"/>
      <w:r w:rsidRPr="00C14F01">
        <w:t>5.3</w:t>
      </w:r>
      <w:r w:rsidR="00A576F5" w:rsidRPr="00C14F01">
        <w:t>.1</w:t>
      </w:r>
      <w:r w:rsidR="00C14F11" w:rsidRPr="00C14F01">
        <w:t xml:space="preserve">  </w:t>
      </w:r>
      <w:r w:rsidR="00E728CF" w:rsidRPr="00C14F01">
        <w:t>Pengecekan Outlier</w:t>
      </w:r>
      <w:bookmarkEnd w:id="153"/>
    </w:p>
    <w:p w:rsidR="00E728CF" w:rsidRPr="00C14F01" w:rsidRDefault="00E728CF" w:rsidP="00E728CF">
      <w:pPr>
        <w:spacing w:before="0"/>
      </w:pPr>
      <w:r w:rsidRPr="00C14F01">
        <w:t xml:space="preserve">Sebelum dilakukan tahapan </w:t>
      </w:r>
      <w:r w:rsidR="0093425D" w:rsidRPr="00C14F01">
        <w:rPr>
          <w:i/>
        </w:rPr>
        <w:t>preprocessing</w:t>
      </w:r>
      <w:r w:rsidRPr="00C14F01">
        <w:rPr>
          <w:i/>
        </w:rPr>
        <w:t xml:space="preserve"> </w:t>
      </w:r>
      <w:r w:rsidRPr="00C14F01">
        <w:t>data</w:t>
      </w:r>
      <w:r w:rsidR="00D045F6" w:rsidRPr="00C14F01">
        <w:t xml:space="preserve"> untuk mencegah adanya terdeteksi nilai yang tidak wajar yang dapat mengakibatkan kesalahan pada analisis data dan prediksi. Outlier terjadi ketika nilai berada di luar range nilai pada umumnya. </w:t>
      </w:r>
      <w:r w:rsidR="00D045F6" w:rsidRPr="00C14F01">
        <w:lastRenderedPageBreak/>
        <w:t>Berdasarkan implementasi yang telah dilakukan untuk pengecekan outlier, diperoleh hasil sebagai berikut:</w:t>
      </w:r>
    </w:p>
    <w:tbl>
      <w:tblPr>
        <w:tblW w:w="0" w:type="auto"/>
        <w:tblLook w:val="04A0" w:firstRow="1" w:lastRow="0" w:firstColumn="1" w:lastColumn="0" w:noHBand="0" w:noVBand="1"/>
      </w:tblPr>
      <w:tblGrid>
        <w:gridCol w:w="5176"/>
      </w:tblGrid>
      <w:tr w:rsidR="00D045F6" w:rsidRPr="00C14F01" w:rsidTr="00601782">
        <w:trPr>
          <w:trHeight w:val="1730"/>
        </w:trPr>
        <w:tc>
          <w:tcPr>
            <w:tcW w:w="5176" w:type="dxa"/>
          </w:tcPr>
          <w:p w:rsidR="00D045F6" w:rsidRPr="00C14F01" w:rsidRDefault="00D045F6" w:rsidP="00601782">
            <w:pPr>
              <w:spacing w:before="0" w:line="240" w:lineRule="auto"/>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16: 168</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17: 172</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18: 163</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19: 169</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20: 171</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21: 170</w:t>
            </w:r>
          </w:p>
          <w:p w:rsidR="00D045F6" w:rsidRPr="00C14F01" w:rsidRDefault="00D045F6" w:rsidP="00D045F6">
            <w:pPr>
              <w:spacing w:before="0"/>
            </w:pPr>
            <w:r w:rsidRPr="00C14F01">
              <w:rPr>
                <w:rFonts w:ascii="Courier New" w:hAnsi="Courier New" w:cs="Courier New"/>
                <w:color w:val="212121"/>
                <w:sz w:val="21"/>
                <w:szCs w:val="21"/>
                <w:shd w:val="clear" w:color="auto" w:fill="FFFFFF"/>
                <w:lang w:val="en-US"/>
              </w:rPr>
              <w:t>Total outliers pada tahun 2022: 166</w:t>
            </w:r>
          </w:p>
        </w:tc>
      </w:tr>
    </w:tbl>
    <w:p w:rsidR="00D045F6" w:rsidRPr="00C14F01" w:rsidRDefault="00D045F6" w:rsidP="00601782">
      <w:r w:rsidRPr="00C14F01">
        <w:t xml:space="preserve">Berdasarkan hasil </w:t>
      </w:r>
      <w:r w:rsidRPr="00C14F01">
        <w:rPr>
          <w:i/>
        </w:rPr>
        <w:t>outlier</w:t>
      </w:r>
      <w:r w:rsidRPr="00C14F01">
        <w:t xml:space="preserve"> yang diterima dari hasil pengecekan, bahwa sebagian besar variabel mengalami </w:t>
      </w:r>
      <w:r w:rsidRPr="00C14F01">
        <w:rPr>
          <w:i/>
        </w:rPr>
        <w:t>ou</w:t>
      </w:r>
      <w:r w:rsidR="00552CFA" w:rsidRPr="00C14F01">
        <w:rPr>
          <w:i/>
        </w:rPr>
        <w:t>t</w:t>
      </w:r>
      <w:r w:rsidRPr="00C14F01">
        <w:rPr>
          <w:i/>
        </w:rPr>
        <w:t>lier</w:t>
      </w:r>
      <w:r w:rsidRPr="00C14F01">
        <w:t xml:space="preserve">. Hal ini disebabkan karena nilai pendaftar pada setiap sekolah </w:t>
      </w:r>
      <w:r w:rsidR="00157A0E" w:rsidRPr="00C14F01">
        <w:t xml:space="preserve">berbeda-beda dan tidak adanya kemungkinan jumlah pendaftar antara sekolah A, sekolah B, dan sekolah C berada pada </w:t>
      </w:r>
      <w:r w:rsidR="00157A0E" w:rsidRPr="00C14F01">
        <w:rPr>
          <w:i/>
        </w:rPr>
        <w:t>range</w:t>
      </w:r>
      <w:r w:rsidR="00552CFA" w:rsidRPr="00C14F01">
        <w:t xml:space="preserve"> nilai yang sama. Oleh karena</w:t>
      </w:r>
      <w:r w:rsidR="00157A0E" w:rsidRPr="00C14F01">
        <w:t xml:space="preserve"> sifat data jumlah pendaftar antara sekolah yang satu dengan yang lain dapat berada pada rentang yang jauh, maka peneliti tidak melakukan tindakan untuk mengatasi </w:t>
      </w:r>
      <w:r w:rsidR="00157A0E" w:rsidRPr="00C14F01">
        <w:rPr>
          <w:i/>
        </w:rPr>
        <w:t>outlier</w:t>
      </w:r>
      <w:r w:rsidR="00157A0E" w:rsidRPr="00C14F01">
        <w:t xml:space="preserve"> yang terjadi. </w:t>
      </w:r>
    </w:p>
    <w:p w:rsidR="00E728CF" w:rsidRPr="00C14F01" w:rsidRDefault="00E728CF" w:rsidP="00157A0E">
      <w:pPr>
        <w:pStyle w:val="Heading3"/>
        <w:numPr>
          <w:ilvl w:val="0"/>
          <w:numId w:val="0"/>
        </w:numPr>
        <w:spacing w:after="0"/>
      </w:pPr>
      <w:bookmarkStart w:id="154" w:name="_Toc140173496"/>
      <w:r w:rsidRPr="00C14F01">
        <w:t>5.3.2  Encoding</w:t>
      </w:r>
      <w:bookmarkEnd w:id="154"/>
    </w:p>
    <w:p w:rsidR="00E2718F" w:rsidRPr="00C14F01" w:rsidRDefault="00E161BC" w:rsidP="00A576F5">
      <w:pPr>
        <w:spacing w:before="0"/>
      </w:pPr>
      <w:r w:rsidRPr="00C14F01">
        <w:t xml:space="preserve">Sesuai dengan analisis data yang telah dilakukan pada </w:t>
      </w:r>
      <w:hyperlink w:anchor="_3.3.3_Data_Encoding" w:history="1">
        <w:r w:rsidRPr="00C14F01">
          <w:rPr>
            <w:rStyle w:val="Hyperlink"/>
            <w:b/>
            <w:color w:val="auto"/>
            <w:u w:val="none"/>
          </w:rPr>
          <w:t>subbab 3.3.3</w:t>
        </w:r>
      </w:hyperlink>
      <w:r w:rsidRPr="00C14F01">
        <w:t xml:space="preserve"> bahwa </w:t>
      </w:r>
      <w:r w:rsidR="008774E6" w:rsidRPr="00C14F01">
        <w:t>pada dataset yang</w:t>
      </w:r>
      <w:r w:rsidRPr="00C14F01">
        <w:t xml:space="preserve"> akan</w:t>
      </w:r>
      <w:r w:rsidR="008774E6" w:rsidRPr="00C14F01">
        <w:t xml:space="preserve"> digunakan </w:t>
      </w:r>
      <w:r w:rsidRPr="00C14F01">
        <w:t xml:space="preserve">dalam pemodelan, </w:t>
      </w:r>
      <w:r w:rsidR="008774E6" w:rsidRPr="00C14F01">
        <w:t xml:space="preserve">terdapat variabel </w:t>
      </w:r>
      <w:r w:rsidR="00F35ADA" w:rsidRPr="00C14F01">
        <w:rPr>
          <w:i/>
        </w:rPr>
        <w:t>Nama Sekolah</w:t>
      </w:r>
      <w:r w:rsidR="00F35ADA" w:rsidRPr="00C14F01">
        <w:t xml:space="preserve"> </w:t>
      </w:r>
      <w:r w:rsidR="008774E6" w:rsidRPr="00C14F01">
        <w:t>yang perlu diubah ke dalam bentuk numerik</w:t>
      </w:r>
      <w:r w:rsidR="008774E6" w:rsidRPr="00C14F01">
        <w:rPr>
          <w:b/>
        </w:rPr>
        <w:t>.</w:t>
      </w:r>
      <w:r w:rsidR="008774E6" w:rsidRPr="00C14F01">
        <w:t xml:space="preserve"> Hal ini digunakan agar nilai </w:t>
      </w:r>
      <w:r w:rsidR="00F35ADA" w:rsidRPr="00C14F01">
        <w:rPr>
          <w:i/>
        </w:rPr>
        <w:t>Nama Sekolah</w:t>
      </w:r>
      <w:r w:rsidR="008774E6" w:rsidRPr="00C14F01">
        <w:t xml:space="preserve"> dapat dipelajari, dikarenakan </w:t>
      </w:r>
      <w:r w:rsidR="008774E6" w:rsidRPr="00C14F01">
        <w:rPr>
          <w:i/>
        </w:rPr>
        <w:t>machine</w:t>
      </w:r>
      <w:r w:rsidR="008774E6" w:rsidRPr="00C14F01">
        <w:t xml:space="preserve"> </w:t>
      </w:r>
      <w:r w:rsidR="008774E6" w:rsidRPr="00C14F01">
        <w:rPr>
          <w:i/>
        </w:rPr>
        <w:t>learning</w:t>
      </w:r>
      <w:r w:rsidR="008774E6" w:rsidRPr="00C14F01">
        <w:t xml:space="preserve"> hanya dapat mengolah data dengan bentuk numerik. Berikut ini adalah bentuk implementasi </w:t>
      </w:r>
      <w:r w:rsidR="008774E6" w:rsidRPr="00C14F01">
        <w:rPr>
          <w:i/>
        </w:rPr>
        <w:t>encoding data</w:t>
      </w:r>
      <w:r w:rsidR="008774E6" w:rsidRPr="00C14F01">
        <w:t xml:space="preserve"> yang dilakukan.</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01"/>
        <w:gridCol w:w="284"/>
        <w:gridCol w:w="5953"/>
      </w:tblGrid>
      <w:tr w:rsidR="00406C50" w:rsidRPr="00C14F01" w:rsidTr="00EB6426">
        <w:tc>
          <w:tcPr>
            <w:tcW w:w="1701" w:type="dxa"/>
          </w:tcPr>
          <w:p w:rsidR="00406C50" w:rsidRPr="00C14F01" w:rsidRDefault="00406C50" w:rsidP="00A576F5">
            <w:pPr>
              <w:spacing w:before="0"/>
              <w:rPr>
                <w:i/>
              </w:rPr>
            </w:pPr>
            <w:r w:rsidRPr="00C14F01">
              <w:rPr>
                <w:i/>
              </w:rPr>
              <w:t>Input</w:t>
            </w:r>
          </w:p>
        </w:tc>
        <w:tc>
          <w:tcPr>
            <w:tcW w:w="284" w:type="dxa"/>
          </w:tcPr>
          <w:p w:rsidR="00406C50" w:rsidRPr="00C14F01" w:rsidRDefault="00406C50" w:rsidP="00A576F5">
            <w:pPr>
              <w:spacing w:before="0"/>
            </w:pPr>
            <w:r w:rsidRPr="00C14F01">
              <w:t>:</w:t>
            </w:r>
          </w:p>
        </w:tc>
        <w:tc>
          <w:tcPr>
            <w:tcW w:w="5953" w:type="dxa"/>
          </w:tcPr>
          <w:p w:rsidR="00406C50" w:rsidRPr="00C14F01" w:rsidRDefault="00EB6426" w:rsidP="00F35ADA">
            <w:pPr>
              <w:spacing w:before="0"/>
            </w:pPr>
            <w:r w:rsidRPr="00C14F01">
              <w:t>Dataset file .csv yang</w:t>
            </w:r>
            <w:r w:rsidR="00F35ADA" w:rsidRPr="00C14F01">
              <w:t xml:space="preserve"> telah dilakukan integrasi data.</w:t>
            </w:r>
          </w:p>
        </w:tc>
      </w:tr>
      <w:tr w:rsidR="00406C50" w:rsidRPr="00C14F01" w:rsidTr="00EB6426">
        <w:tc>
          <w:tcPr>
            <w:tcW w:w="1701" w:type="dxa"/>
          </w:tcPr>
          <w:p w:rsidR="00406C50" w:rsidRPr="00C14F01" w:rsidRDefault="00406C50" w:rsidP="00A576F5">
            <w:pPr>
              <w:spacing w:before="0"/>
              <w:rPr>
                <w:i/>
              </w:rPr>
            </w:pPr>
            <w:r w:rsidRPr="00C14F01">
              <w:rPr>
                <w:i/>
              </w:rPr>
              <w:t>Output</w:t>
            </w:r>
          </w:p>
        </w:tc>
        <w:tc>
          <w:tcPr>
            <w:tcW w:w="284" w:type="dxa"/>
          </w:tcPr>
          <w:p w:rsidR="00406C50" w:rsidRPr="00C14F01" w:rsidRDefault="00406C50" w:rsidP="00A576F5">
            <w:pPr>
              <w:spacing w:before="0"/>
            </w:pPr>
            <w:r w:rsidRPr="00C14F01">
              <w:t>:</w:t>
            </w:r>
          </w:p>
        </w:tc>
        <w:tc>
          <w:tcPr>
            <w:tcW w:w="5953" w:type="dxa"/>
          </w:tcPr>
          <w:p w:rsidR="00406C50" w:rsidRPr="00C14F01" w:rsidRDefault="00EB6426" w:rsidP="00A576F5">
            <w:pPr>
              <w:spacing w:before="0"/>
            </w:pPr>
            <w:r w:rsidRPr="00C14F01">
              <w:t xml:space="preserve">Dataset baru .csv yang telah dilakukan </w:t>
            </w:r>
            <w:r w:rsidRPr="00C14F01">
              <w:rPr>
                <w:i/>
              </w:rPr>
              <w:t>encoding data</w:t>
            </w:r>
            <w:r w:rsidRPr="00C14F01">
              <w:t>.</w:t>
            </w:r>
          </w:p>
        </w:tc>
      </w:tr>
      <w:tr w:rsidR="00406C50" w:rsidRPr="00C14F01" w:rsidTr="00EB6426">
        <w:tc>
          <w:tcPr>
            <w:tcW w:w="1701" w:type="dxa"/>
          </w:tcPr>
          <w:p w:rsidR="00406C50" w:rsidRPr="00C14F01" w:rsidRDefault="00406C50" w:rsidP="00A576F5">
            <w:pPr>
              <w:spacing w:before="0"/>
              <w:rPr>
                <w:i/>
              </w:rPr>
            </w:pPr>
            <w:r w:rsidRPr="00C14F01">
              <w:rPr>
                <w:i/>
              </w:rPr>
              <w:t>Library</w:t>
            </w:r>
          </w:p>
        </w:tc>
        <w:tc>
          <w:tcPr>
            <w:tcW w:w="284" w:type="dxa"/>
          </w:tcPr>
          <w:p w:rsidR="00406C50" w:rsidRPr="00C14F01" w:rsidRDefault="00406C50" w:rsidP="00A576F5">
            <w:pPr>
              <w:spacing w:before="0"/>
            </w:pPr>
            <w:r w:rsidRPr="00C14F01">
              <w:t>:</w:t>
            </w:r>
          </w:p>
        </w:tc>
        <w:tc>
          <w:tcPr>
            <w:tcW w:w="5953" w:type="dxa"/>
          </w:tcPr>
          <w:p w:rsidR="00406C50" w:rsidRPr="00C14F01" w:rsidRDefault="00F35ADA" w:rsidP="00A576F5">
            <w:pPr>
              <w:spacing w:before="0"/>
              <w:rPr>
                <w:i/>
              </w:rPr>
            </w:pPr>
            <w:r w:rsidRPr="00C14F01">
              <w:t>LabelE</w:t>
            </w:r>
            <w:r w:rsidR="00EB6426" w:rsidRPr="00C14F01">
              <w:t xml:space="preserve">ncoder yang digunakan untuk melakukan </w:t>
            </w:r>
            <w:r w:rsidR="00EB6426" w:rsidRPr="00C14F01">
              <w:rPr>
                <w:i/>
              </w:rPr>
              <w:t>encoding</w:t>
            </w:r>
          </w:p>
        </w:tc>
      </w:tr>
      <w:tr w:rsidR="00406C50" w:rsidRPr="00C14F01" w:rsidTr="00EB6426">
        <w:tc>
          <w:tcPr>
            <w:tcW w:w="1701" w:type="dxa"/>
          </w:tcPr>
          <w:p w:rsidR="00406C50" w:rsidRPr="00C14F01" w:rsidRDefault="00406C50" w:rsidP="00A576F5">
            <w:pPr>
              <w:spacing w:before="0"/>
            </w:pPr>
            <w:r w:rsidRPr="00C14F01">
              <w:t>Tahapan</w:t>
            </w:r>
          </w:p>
        </w:tc>
        <w:tc>
          <w:tcPr>
            <w:tcW w:w="284" w:type="dxa"/>
          </w:tcPr>
          <w:p w:rsidR="00406C50" w:rsidRPr="00C14F01" w:rsidRDefault="00EB6426" w:rsidP="00A576F5">
            <w:pPr>
              <w:spacing w:before="0"/>
            </w:pPr>
            <w:r w:rsidRPr="00C14F01">
              <w:t>:</w:t>
            </w:r>
          </w:p>
        </w:tc>
        <w:tc>
          <w:tcPr>
            <w:tcW w:w="5953" w:type="dxa"/>
          </w:tcPr>
          <w:p w:rsidR="00406C50" w:rsidRPr="00C14F01" w:rsidRDefault="00C64671" w:rsidP="00C64671">
            <w:pPr>
              <w:pStyle w:val="ListParagraph"/>
              <w:spacing w:before="0"/>
              <w:ind w:left="34"/>
              <w:jc w:val="left"/>
            </w:pPr>
            <w:r w:rsidRPr="00C14F01">
              <w:t>1.</w:t>
            </w:r>
            <w:r w:rsidR="00EB6426" w:rsidRPr="00C14F01">
              <w:t>Lakukan import data</w:t>
            </w:r>
            <w:r w:rsidRPr="00C14F01">
              <w:t xml:space="preserve">set dan library yang akan digunakan. </w:t>
            </w:r>
            <w:r w:rsidRPr="00C14F01">
              <w:br/>
              <w:t xml:space="preserve">2.Memisahkan variabel yang akan di encoding dengan variabel lain. </w:t>
            </w:r>
            <w:r w:rsidRPr="00C14F01">
              <w:br/>
            </w:r>
            <w:r w:rsidRPr="00C14F01">
              <w:lastRenderedPageBreak/>
              <w:t xml:space="preserve">3.Lakukan </w:t>
            </w:r>
            <w:r w:rsidRPr="00C14F01">
              <w:rPr>
                <w:i/>
              </w:rPr>
              <w:t>encoding</w:t>
            </w:r>
            <w:r w:rsidRPr="00C14F01">
              <w:t xml:space="preserve"> pada variabel yang telah dipisahkan</w:t>
            </w:r>
          </w:p>
        </w:tc>
      </w:tr>
    </w:tbl>
    <w:p w:rsidR="008774E6" w:rsidRPr="00C14F01" w:rsidRDefault="008774E6" w:rsidP="00A576F5">
      <w:pPr>
        <w:spacing w:before="0"/>
      </w:pPr>
    </w:p>
    <w:p w:rsidR="00E2718F" w:rsidRPr="00C14F01" w:rsidRDefault="00C14F11" w:rsidP="00921028">
      <w:pPr>
        <w:pStyle w:val="Heading2"/>
        <w:numPr>
          <w:ilvl w:val="1"/>
          <w:numId w:val="39"/>
        </w:numPr>
        <w:spacing w:before="240" w:after="0"/>
      </w:pPr>
      <w:bookmarkStart w:id="155" w:name="_heading=h.i7d1r1rqlqcx" w:colFirst="0" w:colLast="0"/>
      <w:bookmarkStart w:id="156" w:name="_Toc140173497"/>
      <w:bookmarkEnd w:id="155"/>
      <w:r w:rsidRPr="00C14F01">
        <w:t>Implementasi Algoritma</w:t>
      </w:r>
      <w:r w:rsidR="006D1F77" w:rsidRPr="00C14F01">
        <w:t xml:space="preserve"> Support Vector Regression</w:t>
      </w:r>
      <w:bookmarkEnd w:id="156"/>
    </w:p>
    <w:p w:rsidR="00921028" w:rsidRPr="00C14F01" w:rsidRDefault="00921028" w:rsidP="00601782">
      <w:pPr>
        <w:pStyle w:val="Heading3"/>
        <w:numPr>
          <w:ilvl w:val="0"/>
          <w:numId w:val="0"/>
        </w:numPr>
        <w:spacing w:before="0" w:after="0"/>
      </w:pPr>
      <w:bookmarkStart w:id="157" w:name="_Toc140173498"/>
      <w:r w:rsidRPr="00C14F01">
        <w:t xml:space="preserve">5.4.1  </w:t>
      </w:r>
      <w:r w:rsidR="004B68B5" w:rsidRPr="00C14F01">
        <w:t>Pencarian nilai parameter terbaik</w:t>
      </w:r>
      <w:bookmarkEnd w:id="157"/>
    </w:p>
    <w:p w:rsidR="00CC10B5" w:rsidRPr="00C14F01" w:rsidRDefault="00C14F11" w:rsidP="007532AB">
      <w:pPr>
        <w:spacing w:before="0"/>
      </w:pPr>
      <w:bookmarkStart w:id="158" w:name="_heading=h.iq2zn4sf50ba" w:colFirst="0" w:colLast="0"/>
      <w:bookmarkEnd w:id="158"/>
      <w:r w:rsidRPr="00C14F01">
        <w:t>Pada</w:t>
      </w:r>
      <w:r w:rsidR="00441A88" w:rsidRPr="00C14F01">
        <w:t xml:space="preserve"> tahapan implementasi algoritma </w:t>
      </w:r>
      <w:r w:rsidR="00441A88" w:rsidRPr="00C14F01">
        <w:rPr>
          <w:i/>
        </w:rPr>
        <w:t>support vector regression</w:t>
      </w:r>
      <w:r w:rsidR="00A94DED" w:rsidRPr="00C14F01">
        <w:t xml:space="preserve"> dilakukan dengan menggunakan data yang </w:t>
      </w:r>
      <w:r w:rsidR="000B3545" w:rsidRPr="00C14F01">
        <w:t xml:space="preserve">sudah mengalami proses </w:t>
      </w:r>
      <w:r w:rsidR="00F35ADA" w:rsidRPr="00C14F01">
        <w:rPr>
          <w:i/>
        </w:rPr>
        <w:t>encoding</w:t>
      </w:r>
      <w:r w:rsidR="00A94DED" w:rsidRPr="00C14F01">
        <w:t xml:space="preserve"> pada tahapan sebelumnya. Sebelum dilakukan pembentukan model, peneliti melakukan pencarian </w:t>
      </w:r>
      <w:r w:rsidR="00A94DED" w:rsidRPr="00C14F01">
        <w:rPr>
          <w:i/>
        </w:rPr>
        <w:t>parameter</w:t>
      </w:r>
      <w:r w:rsidR="00A94DED" w:rsidRPr="00C14F01">
        <w:t xml:space="preserve"> yang akan digunakan dalam pembentukan model. Pencarian parameter dilakukan dengan menggunakan teknik </w:t>
      </w:r>
      <w:r w:rsidR="00A94DED" w:rsidRPr="00C14F01">
        <w:rPr>
          <w:i/>
        </w:rPr>
        <w:t>gridsearch</w:t>
      </w:r>
      <w:r w:rsidR="00A94DED" w:rsidRPr="00C14F01">
        <w:t>. Sesuai dengan penjelasan</w:t>
      </w:r>
      <w:r w:rsidR="00C56375" w:rsidRPr="00C14F01">
        <w:t xml:space="preserve"> pada</w:t>
      </w:r>
      <w:r w:rsidR="00966948" w:rsidRPr="00C14F01">
        <w:rPr>
          <w:b/>
        </w:rPr>
        <w:t xml:space="preserve"> </w:t>
      </w:r>
      <w:hyperlink w:anchor="_2.8__Grid" w:history="1">
        <w:r w:rsidR="00966948" w:rsidRPr="00C14F01">
          <w:rPr>
            <w:rStyle w:val="Hyperlink"/>
            <w:b/>
            <w:color w:val="auto"/>
            <w:u w:val="none"/>
          </w:rPr>
          <w:t>subbab 2.8</w:t>
        </w:r>
      </w:hyperlink>
      <w:r w:rsidR="00C56375" w:rsidRPr="00C14F01">
        <w:t xml:space="preserve">, penggunaan teknik </w:t>
      </w:r>
      <w:r w:rsidR="00F35ADA" w:rsidRPr="00C14F01">
        <w:rPr>
          <w:i/>
        </w:rPr>
        <w:t>gridsearch</w:t>
      </w:r>
      <w:r w:rsidR="00C56375" w:rsidRPr="00C14F01">
        <w:t xml:space="preserve"> akan menghasilkan parameter terbaik dari nilai-n</w:t>
      </w:r>
      <w:r w:rsidR="00491D9C" w:rsidRPr="00C14F01">
        <w:t>ilai yang</w:t>
      </w:r>
      <w:r w:rsidR="004851CE" w:rsidRPr="00C14F01">
        <w:t xml:space="preserve"> </w:t>
      </w:r>
      <w:r w:rsidR="00491D9C" w:rsidRPr="00C14F01">
        <w:t xml:space="preserve">telah diinisialisasi. </w:t>
      </w:r>
      <w:r w:rsidR="00127AED" w:rsidRPr="00C14F01">
        <w:t>Untuk nilai dari ke</w:t>
      </w:r>
      <w:r w:rsidR="006D6BCC" w:rsidRPr="00C14F01">
        <w:t>r</w:t>
      </w:r>
      <w:r w:rsidR="00127AED" w:rsidRPr="00C14F01">
        <w:t xml:space="preserve">nel dan </w:t>
      </w:r>
      <w:r w:rsidR="006D6BCC" w:rsidRPr="00C14F01">
        <w:t>p</w:t>
      </w:r>
      <w:r w:rsidR="00C56375" w:rsidRPr="00C14F01">
        <w:t>arameter-parameter diinisialisasi</w:t>
      </w:r>
      <w:r w:rsidR="00127AED" w:rsidRPr="00C14F01">
        <w:t xml:space="preserve"> sebag</w:t>
      </w:r>
      <w:r w:rsidR="006D6BCC" w:rsidRPr="00C14F01">
        <w:t>a</w:t>
      </w:r>
      <w:r w:rsidR="00127AED" w:rsidRPr="00C14F01">
        <w:t xml:space="preserve">imana sudah dijelaskan pada </w:t>
      </w:r>
      <w:hyperlink w:anchor="_4.4.1_Rancangan_Implementasi" w:history="1">
        <w:r w:rsidR="00966948" w:rsidRPr="00C14F01">
          <w:rPr>
            <w:rStyle w:val="Hyperlink"/>
            <w:b/>
            <w:color w:val="auto"/>
            <w:u w:val="none"/>
          </w:rPr>
          <w:t>subbab 4.4.1</w:t>
        </w:r>
      </w:hyperlink>
      <w:r w:rsidR="00966948" w:rsidRPr="00C14F01">
        <w:t xml:space="preserve"> </w:t>
      </w:r>
      <w:r w:rsidR="007532AB" w:rsidRPr="00C14F01">
        <w:t>dengan nilai-nilai berikut.</w:t>
      </w:r>
    </w:p>
    <w:p w:rsidR="007532AB" w:rsidRPr="00C14F01" w:rsidRDefault="007532AB" w:rsidP="00601782">
      <w:pPr>
        <w:pStyle w:val="Caption"/>
        <w:keepNext/>
        <w:spacing w:before="0"/>
        <w:rPr>
          <w:sz w:val="20"/>
          <w:szCs w:val="20"/>
        </w:rPr>
      </w:pPr>
      <w:bookmarkStart w:id="159" w:name="_Toc138688910"/>
      <w:bookmarkStart w:id="160" w:name="_Toc140173574"/>
      <w:r w:rsidRPr="00C14F01">
        <w:rPr>
          <w:sz w:val="20"/>
          <w:szCs w:val="20"/>
        </w:rPr>
        <w:t xml:space="preserve">Tabel 5. </w:t>
      </w:r>
      <w:r w:rsidRPr="00C14F01">
        <w:rPr>
          <w:sz w:val="20"/>
          <w:szCs w:val="20"/>
        </w:rPr>
        <w:fldChar w:fldCharType="begin"/>
      </w:r>
      <w:r w:rsidRPr="00C14F01">
        <w:rPr>
          <w:sz w:val="20"/>
          <w:szCs w:val="20"/>
        </w:rPr>
        <w:instrText xml:space="preserve"> SEQ Tabel_5. \* ARABIC </w:instrText>
      </w:r>
      <w:r w:rsidRPr="00C14F01">
        <w:rPr>
          <w:sz w:val="20"/>
          <w:szCs w:val="20"/>
        </w:rPr>
        <w:fldChar w:fldCharType="separate"/>
      </w:r>
      <w:r w:rsidR="00D47D6B">
        <w:rPr>
          <w:noProof/>
          <w:sz w:val="20"/>
          <w:szCs w:val="20"/>
        </w:rPr>
        <w:t>3</w:t>
      </w:r>
      <w:r w:rsidRPr="00C14F01">
        <w:rPr>
          <w:sz w:val="20"/>
          <w:szCs w:val="20"/>
        </w:rPr>
        <w:fldChar w:fldCharType="end"/>
      </w:r>
      <w:r w:rsidRPr="00C14F01">
        <w:rPr>
          <w:sz w:val="20"/>
          <w:szCs w:val="20"/>
        </w:rPr>
        <w:t xml:space="preserve"> Nilai parameter algoritma support vector regression</w:t>
      </w:r>
      <w:bookmarkEnd w:id="159"/>
      <w:bookmarkEnd w:id="16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3060"/>
      </w:tblGrid>
      <w:tr w:rsidR="00491D9C" w:rsidRPr="00C14F01" w:rsidTr="00601782">
        <w:trPr>
          <w:trHeight w:val="382"/>
          <w:jc w:val="center"/>
        </w:trPr>
        <w:tc>
          <w:tcPr>
            <w:tcW w:w="1696" w:type="dxa"/>
          </w:tcPr>
          <w:p w:rsidR="00491D9C" w:rsidRPr="00C14F01" w:rsidRDefault="00491D9C" w:rsidP="00491D9C">
            <w:pPr>
              <w:spacing w:before="0"/>
              <w:rPr>
                <w:b/>
              </w:rPr>
            </w:pPr>
            <w:r w:rsidRPr="00C14F01">
              <w:rPr>
                <w:b/>
              </w:rPr>
              <w:t>Parameter</w:t>
            </w:r>
          </w:p>
        </w:tc>
        <w:tc>
          <w:tcPr>
            <w:tcW w:w="3060" w:type="dxa"/>
          </w:tcPr>
          <w:p w:rsidR="00491D9C" w:rsidRPr="00C14F01" w:rsidRDefault="00491D9C" w:rsidP="00491D9C">
            <w:pPr>
              <w:spacing w:before="0"/>
              <w:rPr>
                <w:b/>
              </w:rPr>
            </w:pPr>
            <w:r w:rsidRPr="00C14F01">
              <w:rPr>
                <w:b/>
              </w:rPr>
              <w:t>Value</w:t>
            </w:r>
          </w:p>
        </w:tc>
      </w:tr>
      <w:tr w:rsidR="00491D9C" w:rsidRPr="00C14F01" w:rsidTr="00601782">
        <w:trPr>
          <w:trHeight w:val="390"/>
          <w:jc w:val="center"/>
        </w:trPr>
        <w:tc>
          <w:tcPr>
            <w:tcW w:w="1696" w:type="dxa"/>
          </w:tcPr>
          <w:p w:rsidR="00491D9C" w:rsidRPr="00C14F01" w:rsidRDefault="00491D9C" w:rsidP="00441A88">
            <w:pPr>
              <w:spacing w:before="0"/>
            </w:pPr>
            <w:r w:rsidRPr="00C14F01">
              <w:t>Kernel</w:t>
            </w:r>
          </w:p>
        </w:tc>
        <w:tc>
          <w:tcPr>
            <w:tcW w:w="3060" w:type="dxa"/>
          </w:tcPr>
          <w:p w:rsidR="00491D9C" w:rsidRPr="00C14F01" w:rsidRDefault="00491D9C" w:rsidP="00441A88">
            <w:pPr>
              <w:spacing w:before="0"/>
              <w:rPr>
                <w:i/>
              </w:rPr>
            </w:pPr>
            <w:r w:rsidRPr="00C14F01">
              <w:rPr>
                <w:i/>
              </w:rPr>
              <w:t>Linear, RBF. Sigmoid, Poly</w:t>
            </w:r>
          </w:p>
        </w:tc>
      </w:tr>
      <w:tr w:rsidR="00491D9C" w:rsidRPr="00C14F01" w:rsidTr="00601782">
        <w:trPr>
          <w:trHeight w:val="382"/>
          <w:jc w:val="center"/>
        </w:trPr>
        <w:tc>
          <w:tcPr>
            <w:tcW w:w="1696" w:type="dxa"/>
          </w:tcPr>
          <w:p w:rsidR="00491D9C" w:rsidRPr="00C14F01" w:rsidRDefault="00491D9C" w:rsidP="00441A88">
            <w:pPr>
              <w:spacing w:before="0"/>
            </w:pPr>
            <w:r w:rsidRPr="00C14F01">
              <w:t>C</w:t>
            </w:r>
          </w:p>
        </w:tc>
        <w:tc>
          <w:tcPr>
            <w:tcW w:w="3060" w:type="dxa"/>
          </w:tcPr>
          <w:p w:rsidR="00491D9C" w:rsidRPr="00C14F01" w:rsidRDefault="00491D9C" w:rsidP="00441A88">
            <w:pPr>
              <w:spacing w:before="0"/>
            </w:pPr>
            <w:r w:rsidRPr="00C14F01">
              <w:t>0.1, 1, 10, 100</w:t>
            </w:r>
          </w:p>
        </w:tc>
      </w:tr>
      <w:tr w:rsidR="00491D9C" w:rsidRPr="00C14F01" w:rsidTr="00601782">
        <w:trPr>
          <w:trHeight w:val="390"/>
          <w:jc w:val="center"/>
        </w:trPr>
        <w:tc>
          <w:tcPr>
            <w:tcW w:w="1696" w:type="dxa"/>
          </w:tcPr>
          <w:p w:rsidR="00491D9C" w:rsidRPr="00C14F01" w:rsidRDefault="00491D9C" w:rsidP="00441A88">
            <w:pPr>
              <w:spacing w:before="0"/>
              <w:rPr>
                <w:i/>
              </w:rPr>
            </w:pPr>
            <w:r w:rsidRPr="00C14F01">
              <w:rPr>
                <w:i/>
              </w:rPr>
              <w:t>Epsilon</w:t>
            </w:r>
          </w:p>
        </w:tc>
        <w:tc>
          <w:tcPr>
            <w:tcW w:w="3060" w:type="dxa"/>
          </w:tcPr>
          <w:p w:rsidR="00491D9C" w:rsidRPr="00C14F01" w:rsidRDefault="00491D9C" w:rsidP="00441A88">
            <w:pPr>
              <w:spacing w:before="0"/>
            </w:pPr>
            <w:r w:rsidRPr="00C14F01">
              <w:t>0.01, 0.1, 1</w:t>
            </w:r>
          </w:p>
        </w:tc>
      </w:tr>
      <w:tr w:rsidR="00491D9C" w:rsidRPr="00C14F01" w:rsidTr="00601782">
        <w:trPr>
          <w:trHeight w:val="390"/>
          <w:jc w:val="center"/>
        </w:trPr>
        <w:tc>
          <w:tcPr>
            <w:tcW w:w="1696" w:type="dxa"/>
          </w:tcPr>
          <w:p w:rsidR="00491D9C" w:rsidRPr="00C14F01" w:rsidRDefault="00491D9C" w:rsidP="00441A88">
            <w:pPr>
              <w:spacing w:before="0"/>
              <w:rPr>
                <w:i/>
              </w:rPr>
            </w:pPr>
            <w:r w:rsidRPr="00C14F01">
              <w:rPr>
                <w:i/>
              </w:rPr>
              <w:t>Gamma</w:t>
            </w:r>
          </w:p>
        </w:tc>
        <w:tc>
          <w:tcPr>
            <w:tcW w:w="3060" w:type="dxa"/>
          </w:tcPr>
          <w:p w:rsidR="00491D9C" w:rsidRPr="00C14F01" w:rsidRDefault="00C10634" w:rsidP="00441A88">
            <w:pPr>
              <w:spacing w:before="0"/>
            </w:pPr>
            <w:r w:rsidRPr="00C14F01">
              <w:t xml:space="preserve">0.001, </w:t>
            </w:r>
            <w:r w:rsidR="00491D9C" w:rsidRPr="00C14F01">
              <w:t>0.01, 0.1, 1</w:t>
            </w:r>
          </w:p>
        </w:tc>
      </w:tr>
    </w:tbl>
    <w:p w:rsidR="00491D9C" w:rsidRPr="00C14F01" w:rsidRDefault="006D6BCC" w:rsidP="006528CC">
      <w:r w:rsidRPr="00C14F01">
        <w:t xml:space="preserve">Dengan menggunakan </w:t>
      </w:r>
      <w:r w:rsidR="00F35ADA" w:rsidRPr="00C14F01">
        <w:rPr>
          <w:i/>
        </w:rPr>
        <w:t>gridsearch</w:t>
      </w:r>
      <w:r w:rsidRPr="00C14F01">
        <w:t xml:space="preserve"> n</w:t>
      </w:r>
      <w:r w:rsidR="00491D9C" w:rsidRPr="00C14F01">
        <w:t xml:space="preserve">ilai-nilai dari setiap </w:t>
      </w:r>
      <w:r w:rsidRPr="00C14F01">
        <w:t xml:space="preserve">kernel dan </w:t>
      </w:r>
      <w:r w:rsidR="00491D9C" w:rsidRPr="00C14F01">
        <w:t xml:space="preserve">parameter </w:t>
      </w:r>
      <w:r w:rsidRPr="00C14F01">
        <w:t>yang telah diinisialisasikan</w:t>
      </w:r>
      <w:r w:rsidR="00491D9C" w:rsidRPr="00C14F01">
        <w:t xml:space="preserve"> </w:t>
      </w:r>
      <w:r w:rsidRPr="00C14F01">
        <w:t>akan didapatkan nilai kernel dan parameter terbaik</w:t>
      </w:r>
      <w:r w:rsidR="006528CC" w:rsidRPr="00C14F01">
        <w:t>.</w:t>
      </w:r>
      <w:r w:rsidRPr="00C14F01">
        <w:t xml:space="preserve"> </w:t>
      </w:r>
      <w:r w:rsidR="00F35ADA" w:rsidRPr="00C14F01">
        <w:rPr>
          <w:i/>
        </w:rPr>
        <w:t>Gridsearch</w:t>
      </w:r>
      <w:r w:rsidRPr="00C14F01">
        <w:t xml:space="preserve"> akan mencari kombinasi parameter satu per satu dan membandingkan nilai galat terkecil pada parameter dan kernel tersebut </w:t>
      </w:r>
      <w:r w:rsidRPr="00C14F01">
        <w:fldChar w:fldCharType="begin" w:fldLock="1"/>
      </w:r>
      <w:r w:rsidR="00A605EC" w:rsidRPr="00C14F01">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rsidRPr="00C14F01">
        <w:fldChar w:fldCharType="separate"/>
      </w:r>
      <w:r w:rsidRPr="00C14F01">
        <w:rPr>
          <w:noProof/>
        </w:rPr>
        <w:t>(Saputra et al., 2019)</w:t>
      </w:r>
      <w:r w:rsidRPr="00C14F01">
        <w:fldChar w:fldCharType="end"/>
      </w:r>
      <w:r w:rsidRPr="00C14F01">
        <w:t>.</w:t>
      </w:r>
      <w:r w:rsidR="006528CC" w:rsidRPr="00C14F01">
        <w:t xml:space="preserve"> Berikut ini adalah tahapan implementasi </w:t>
      </w:r>
      <w:r w:rsidR="006528CC" w:rsidRPr="00C14F01">
        <w:rPr>
          <w:i/>
        </w:rPr>
        <w:t>gridsearch</w:t>
      </w:r>
      <w:r w:rsidR="006528CC" w:rsidRPr="00C14F01">
        <w:t xml:space="preserve"> yang dilakukan.</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6528CC" w:rsidRPr="00C14F01" w:rsidTr="00C834A5">
        <w:tc>
          <w:tcPr>
            <w:tcW w:w="1559" w:type="dxa"/>
          </w:tcPr>
          <w:p w:rsidR="006528CC" w:rsidRPr="00C14F01" w:rsidRDefault="006528CC" w:rsidP="00C834A5">
            <w:pPr>
              <w:spacing w:before="0"/>
              <w:rPr>
                <w:i/>
              </w:rPr>
            </w:pPr>
            <w:r w:rsidRPr="00C14F01">
              <w:rPr>
                <w:i/>
              </w:rPr>
              <w:t>Input</w:t>
            </w:r>
          </w:p>
        </w:tc>
        <w:tc>
          <w:tcPr>
            <w:tcW w:w="284" w:type="dxa"/>
          </w:tcPr>
          <w:p w:rsidR="006528CC" w:rsidRPr="00C14F01" w:rsidRDefault="006528CC" w:rsidP="00C834A5">
            <w:pPr>
              <w:spacing w:before="0"/>
            </w:pPr>
            <w:r w:rsidRPr="00C14F01">
              <w:t>:</w:t>
            </w:r>
          </w:p>
        </w:tc>
        <w:tc>
          <w:tcPr>
            <w:tcW w:w="5812" w:type="dxa"/>
          </w:tcPr>
          <w:p w:rsidR="006528CC" w:rsidRPr="00C14F01" w:rsidRDefault="006528CC" w:rsidP="000B3545">
            <w:pPr>
              <w:spacing w:before="0"/>
            </w:pPr>
            <w:r w:rsidRPr="00C14F01">
              <w:t xml:space="preserve">Data yang telah </w:t>
            </w:r>
            <w:r w:rsidR="000B3545" w:rsidRPr="00C14F01">
              <w:t xml:space="preserve">melalui </w:t>
            </w:r>
            <w:r w:rsidR="0093425D" w:rsidRPr="00C14F01">
              <w:rPr>
                <w:i/>
              </w:rPr>
              <w:t>preprocessing</w:t>
            </w:r>
            <w:r w:rsidR="00F35ADA" w:rsidRPr="00C14F01">
              <w:t>.</w:t>
            </w:r>
          </w:p>
        </w:tc>
      </w:tr>
      <w:tr w:rsidR="006528CC" w:rsidRPr="00C14F01" w:rsidTr="00C834A5">
        <w:tc>
          <w:tcPr>
            <w:tcW w:w="1559" w:type="dxa"/>
          </w:tcPr>
          <w:p w:rsidR="006528CC" w:rsidRPr="00C14F01" w:rsidRDefault="006528CC" w:rsidP="00C834A5">
            <w:pPr>
              <w:spacing w:before="0"/>
              <w:rPr>
                <w:i/>
              </w:rPr>
            </w:pPr>
            <w:r w:rsidRPr="00C14F01">
              <w:rPr>
                <w:i/>
              </w:rPr>
              <w:t>Output</w:t>
            </w:r>
          </w:p>
        </w:tc>
        <w:tc>
          <w:tcPr>
            <w:tcW w:w="284" w:type="dxa"/>
          </w:tcPr>
          <w:p w:rsidR="006528CC" w:rsidRPr="00C14F01" w:rsidRDefault="006528CC" w:rsidP="00C834A5">
            <w:pPr>
              <w:spacing w:before="0"/>
            </w:pPr>
            <w:r w:rsidRPr="00C14F01">
              <w:t>:</w:t>
            </w:r>
          </w:p>
        </w:tc>
        <w:tc>
          <w:tcPr>
            <w:tcW w:w="5812" w:type="dxa"/>
          </w:tcPr>
          <w:p w:rsidR="006528CC" w:rsidRPr="00C14F01" w:rsidRDefault="006D6BCC" w:rsidP="00C834A5">
            <w:pPr>
              <w:spacing w:before="0"/>
            </w:pPr>
            <w:r w:rsidRPr="00C14F01">
              <w:t>Nilai Kernel dan parameter terbaik</w:t>
            </w:r>
            <w:r w:rsidR="00A452E7" w:rsidRPr="00C14F01">
              <w:t xml:space="preserve"> menggunakan </w:t>
            </w:r>
            <w:r w:rsidR="00E161BC" w:rsidRPr="00C14F01">
              <w:rPr>
                <w:i/>
              </w:rPr>
              <w:t>Grid Search</w:t>
            </w:r>
          </w:p>
        </w:tc>
      </w:tr>
      <w:tr w:rsidR="006528CC" w:rsidRPr="00C14F01" w:rsidTr="00C834A5">
        <w:tc>
          <w:tcPr>
            <w:tcW w:w="1559" w:type="dxa"/>
          </w:tcPr>
          <w:p w:rsidR="006528CC" w:rsidRPr="00C14F01" w:rsidRDefault="006528CC" w:rsidP="00C834A5">
            <w:pPr>
              <w:spacing w:before="0"/>
              <w:rPr>
                <w:i/>
              </w:rPr>
            </w:pPr>
            <w:r w:rsidRPr="00C14F01">
              <w:rPr>
                <w:i/>
              </w:rPr>
              <w:t>Library</w:t>
            </w:r>
          </w:p>
        </w:tc>
        <w:tc>
          <w:tcPr>
            <w:tcW w:w="284" w:type="dxa"/>
          </w:tcPr>
          <w:p w:rsidR="006528CC" w:rsidRPr="00C14F01" w:rsidRDefault="006528CC" w:rsidP="00C834A5">
            <w:pPr>
              <w:spacing w:before="0"/>
            </w:pPr>
            <w:r w:rsidRPr="00C14F01">
              <w:t>:</w:t>
            </w:r>
          </w:p>
        </w:tc>
        <w:tc>
          <w:tcPr>
            <w:tcW w:w="5812" w:type="dxa"/>
          </w:tcPr>
          <w:p w:rsidR="00545594" w:rsidRPr="00C14F01" w:rsidRDefault="00545594" w:rsidP="00545594">
            <w:pPr>
              <w:pStyle w:val="ListParagraph"/>
              <w:widowControl w:val="0"/>
              <w:numPr>
                <w:ilvl w:val="0"/>
                <w:numId w:val="33"/>
              </w:numPr>
              <w:spacing w:before="0" w:line="240" w:lineRule="auto"/>
              <w:ind w:left="459"/>
              <w:jc w:val="left"/>
            </w:pPr>
            <w:r w:rsidRPr="00C14F01">
              <w:t xml:space="preserve">Pandas digunakan untuk memuat dataset dan </w:t>
            </w:r>
            <w:r w:rsidRPr="00C14F01">
              <w:lastRenderedPageBreak/>
              <w:t xml:space="preserve">membuat </w:t>
            </w:r>
            <w:r w:rsidRPr="00C14F01">
              <w:rPr>
                <w:i/>
              </w:rPr>
              <w:t>dataframe</w:t>
            </w:r>
            <w:r w:rsidRPr="00C14F01">
              <w:t>.</w:t>
            </w:r>
          </w:p>
          <w:p w:rsidR="00545594" w:rsidRPr="00C14F01" w:rsidRDefault="00545594" w:rsidP="00545594">
            <w:pPr>
              <w:pStyle w:val="ListParagraph"/>
              <w:widowControl w:val="0"/>
              <w:numPr>
                <w:ilvl w:val="0"/>
                <w:numId w:val="33"/>
              </w:numPr>
              <w:spacing w:before="0" w:line="240" w:lineRule="auto"/>
              <w:ind w:left="459"/>
              <w:jc w:val="left"/>
            </w:pPr>
            <w:r w:rsidRPr="00C14F01">
              <w:t>KFold digunakan untuk mengatur pembagian data</w:t>
            </w:r>
          </w:p>
          <w:p w:rsidR="00A452E7" w:rsidRPr="00C14F01" w:rsidRDefault="006D6BCC" w:rsidP="00921028">
            <w:pPr>
              <w:pStyle w:val="ListParagraph"/>
              <w:widowControl w:val="0"/>
              <w:numPr>
                <w:ilvl w:val="0"/>
                <w:numId w:val="33"/>
              </w:numPr>
              <w:spacing w:before="0" w:line="240" w:lineRule="auto"/>
              <w:ind w:left="459"/>
              <w:jc w:val="left"/>
            </w:pPr>
            <w:r w:rsidRPr="00C14F01">
              <w:t xml:space="preserve">GridSearchCV digunakan untuk </w:t>
            </w:r>
            <w:r w:rsidR="00A452E7" w:rsidRPr="00C14F01">
              <w:t>menemukan parameter dan kernel terbaik</w:t>
            </w:r>
          </w:p>
          <w:p w:rsidR="006528CC" w:rsidRPr="00C14F01" w:rsidRDefault="006528CC" w:rsidP="00C834A5">
            <w:pPr>
              <w:spacing w:before="0"/>
            </w:pPr>
          </w:p>
        </w:tc>
      </w:tr>
      <w:tr w:rsidR="006528CC" w:rsidRPr="00C14F01" w:rsidTr="00C834A5">
        <w:tc>
          <w:tcPr>
            <w:tcW w:w="1559" w:type="dxa"/>
          </w:tcPr>
          <w:p w:rsidR="006528CC" w:rsidRPr="00C14F01" w:rsidRDefault="006528CC" w:rsidP="00C834A5">
            <w:pPr>
              <w:spacing w:before="0"/>
            </w:pPr>
            <w:r w:rsidRPr="00C14F01">
              <w:lastRenderedPageBreak/>
              <w:t>Tahapan</w:t>
            </w:r>
          </w:p>
        </w:tc>
        <w:tc>
          <w:tcPr>
            <w:tcW w:w="284" w:type="dxa"/>
          </w:tcPr>
          <w:p w:rsidR="006528CC" w:rsidRPr="00C14F01" w:rsidRDefault="006528CC" w:rsidP="00C834A5">
            <w:pPr>
              <w:spacing w:before="0"/>
            </w:pPr>
            <w:r w:rsidRPr="00C14F01">
              <w:t>:</w:t>
            </w:r>
          </w:p>
        </w:tc>
        <w:tc>
          <w:tcPr>
            <w:tcW w:w="5812" w:type="dxa"/>
          </w:tcPr>
          <w:p w:rsidR="006528CC" w:rsidRPr="00C14F01" w:rsidRDefault="006528CC" w:rsidP="006D6BCC">
            <w:pPr>
              <w:pStyle w:val="ListParagraph"/>
              <w:spacing w:before="0"/>
              <w:ind w:left="34"/>
              <w:jc w:val="left"/>
            </w:pPr>
            <w:r w:rsidRPr="00C14F01">
              <w:t>1.</w:t>
            </w:r>
            <w:r w:rsidR="009A7DA6" w:rsidRPr="00C14F01">
              <w:t xml:space="preserve">Melakukan import dataset dan </w:t>
            </w:r>
            <w:r w:rsidR="009A7DA6" w:rsidRPr="00C14F01">
              <w:rPr>
                <w:i/>
              </w:rPr>
              <w:t>library</w:t>
            </w:r>
            <w:r w:rsidR="009A7DA6" w:rsidRPr="00C14F01">
              <w:t xml:space="preserve"> yang akan digunakan</w:t>
            </w:r>
          </w:p>
          <w:p w:rsidR="006D6BCC" w:rsidRPr="00C14F01" w:rsidRDefault="006D6BCC" w:rsidP="006D6BCC">
            <w:pPr>
              <w:pStyle w:val="ListParagraph"/>
              <w:spacing w:before="0"/>
              <w:ind w:left="34"/>
              <w:jc w:val="left"/>
            </w:pPr>
            <w:r w:rsidRPr="00C14F01">
              <w:t xml:space="preserve">2. </w:t>
            </w:r>
            <w:r w:rsidR="009A7DA6" w:rsidRPr="00C14F01">
              <w:t xml:space="preserve">Menentukan variabel </w:t>
            </w:r>
            <w:r w:rsidR="009A7DA6" w:rsidRPr="00C14F01">
              <w:rPr>
                <w:i/>
              </w:rPr>
              <w:t>input</w:t>
            </w:r>
            <w:r w:rsidR="009A7DA6" w:rsidRPr="00C14F01">
              <w:t xml:space="preserve"> dan </w:t>
            </w:r>
            <w:r w:rsidR="009A7DA6" w:rsidRPr="00C14F01">
              <w:rPr>
                <w:i/>
              </w:rPr>
              <w:t>output</w:t>
            </w:r>
          </w:p>
          <w:p w:rsidR="00A452E7" w:rsidRPr="00C14F01" w:rsidRDefault="00A452E7" w:rsidP="006D6BCC">
            <w:pPr>
              <w:pStyle w:val="ListParagraph"/>
              <w:spacing w:before="0"/>
              <w:ind w:left="34"/>
              <w:jc w:val="left"/>
            </w:pPr>
            <w:r w:rsidRPr="00C14F01">
              <w:t xml:space="preserve">3. </w:t>
            </w:r>
            <w:r w:rsidR="000B3545" w:rsidRPr="00C14F01">
              <w:t xml:space="preserve">Melakukan </w:t>
            </w:r>
            <w:r w:rsidR="0093425D" w:rsidRPr="00C14F01">
              <w:rPr>
                <w:i/>
              </w:rPr>
              <w:t>preprocessing</w:t>
            </w:r>
            <w:r w:rsidR="000B3545" w:rsidRPr="00C14F01">
              <w:t xml:space="preserve"> dataset</w:t>
            </w:r>
          </w:p>
          <w:p w:rsidR="009A7DA6" w:rsidRPr="00C14F01" w:rsidRDefault="009A7DA6" w:rsidP="006D6BCC">
            <w:pPr>
              <w:pStyle w:val="ListParagraph"/>
              <w:spacing w:before="0"/>
              <w:ind w:left="34"/>
              <w:jc w:val="left"/>
            </w:pPr>
            <w:r w:rsidRPr="00C14F01">
              <w:t xml:space="preserve">4. Melakukan inisialisasi nilai parameter dan kernel </w:t>
            </w:r>
          </w:p>
          <w:p w:rsidR="009A7DA6" w:rsidRPr="00C14F01" w:rsidRDefault="009A7DA6" w:rsidP="006D6BCC">
            <w:pPr>
              <w:pStyle w:val="ListParagraph"/>
              <w:spacing w:before="0"/>
              <w:ind w:left="34"/>
              <w:jc w:val="left"/>
            </w:pPr>
            <w:r w:rsidRPr="00C14F01">
              <w:t>5. Melakukan pemodelan menggunakan algoritma SVR</w:t>
            </w:r>
          </w:p>
          <w:p w:rsidR="009A7DA6" w:rsidRPr="00C14F01" w:rsidRDefault="009A7DA6" w:rsidP="006D6BCC">
            <w:pPr>
              <w:pStyle w:val="ListParagraph"/>
              <w:spacing w:before="0"/>
              <w:ind w:left="34"/>
              <w:jc w:val="left"/>
            </w:pPr>
            <w:r w:rsidRPr="00C14F01">
              <w:t>6. Melakuka</w:t>
            </w:r>
            <w:r w:rsidR="005F18E4" w:rsidRPr="00C14F01">
              <w:t>n</w:t>
            </w:r>
            <w:r w:rsidRPr="00C14F01">
              <w:t xml:space="preserve"> fungsi objek pada </w:t>
            </w:r>
            <w:r w:rsidR="00F35ADA" w:rsidRPr="00C14F01">
              <w:rPr>
                <w:i/>
              </w:rPr>
              <w:t>gridsearch</w:t>
            </w:r>
          </w:p>
          <w:p w:rsidR="009A7DA6" w:rsidRPr="00C14F01" w:rsidRDefault="009A7DA6" w:rsidP="006D6BCC">
            <w:pPr>
              <w:pStyle w:val="ListParagraph"/>
              <w:spacing w:before="0"/>
              <w:ind w:left="34"/>
              <w:jc w:val="left"/>
            </w:pPr>
            <w:r w:rsidRPr="00C14F01">
              <w:t xml:space="preserve">7. Menampilkan output yaitu kernel dan </w:t>
            </w:r>
            <w:r w:rsidRPr="00C14F01">
              <w:rPr>
                <w:i/>
              </w:rPr>
              <w:t>parameter</w:t>
            </w:r>
            <w:r w:rsidRPr="00C14F01">
              <w:t xml:space="preserve"> terbaik pada algoritma SVR berdasarkan nilai yang telah diinisialisasi.</w:t>
            </w:r>
          </w:p>
        </w:tc>
      </w:tr>
    </w:tbl>
    <w:p w:rsidR="00921028" w:rsidRPr="00C14F01" w:rsidRDefault="00F35ADA" w:rsidP="00F35ADA">
      <w:pPr>
        <w:pStyle w:val="Heading3"/>
        <w:numPr>
          <w:ilvl w:val="0"/>
          <w:numId w:val="0"/>
        </w:numPr>
        <w:spacing w:after="0"/>
      </w:pPr>
      <w:bookmarkStart w:id="161" w:name="_Toc140173499"/>
      <w:r w:rsidRPr="00C14F01">
        <w:t>5.4.2  Percobaan Variasi Nilai K-F</w:t>
      </w:r>
      <w:r w:rsidR="00921028" w:rsidRPr="00C14F01">
        <w:t>old Cross Validation</w:t>
      </w:r>
      <w:bookmarkEnd w:id="161"/>
    </w:p>
    <w:p w:rsidR="00D81263" w:rsidRPr="00C14F01" w:rsidRDefault="006D6BCC" w:rsidP="00F35ADA">
      <w:pPr>
        <w:spacing w:before="0"/>
      </w:pPr>
      <w:r w:rsidRPr="00C14F01">
        <w:t xml:space="preserve">Setelah mendapatkan nilai kernel dan parameter terbaik menggunakan </w:t>
      </w:r>
      <w:r w:rsidR="00F35ADA" w:rsidRPr="00C14F01">
        <w:rPr>
          <w:i/>
        </w:rPr>
        <w:t>gridsearch</w:t>
      </w:r>
      <w:r w:rsidRPr="00C14F01">
        <w:t xml:space="preserve"> proses selanjutnya yang dilakukan yaitu </w:t>
      </w:r>
      <w:r w:rsidR="00EC5119" w:rsidRPr="00C14F01">
        <w:t xml:space="preserve">melakukan penyetelan </w:t>
      </w:r>
      <w:r w:rsidR="00D81263" w:rsidRPr="00C14F01">
        <w:t xml:space="preserve">algoritma SVR menggunakan </w:t>
      </w:r>
      <w:r w:rsidR="00D81263" w:rsidRPr="00C14F01">
        <w:rPr>
          <w:i/>
        </w:rPr>
        <w:t>parameter</w:t>
      </w:r>
      <w:r w:rsidR="00D81263" w:rsidRPr="00C14F01">
        <w:t xml:space="preserve"> dan kernel terbaik yang telah didapatkan </w:t>
      </w:r>
      <w:r w:rsidR="00921028" w:rsidRPr="00C14F01">
        <w:t xml:space="preserve">dengan variasi nilai </w:t>
      </w:r>
      <w:r w:rsidR="00921028" w:rsidRPr="00C14F01">
        <w:rPr>
          <w:i/>
        </w:rPr>
        <w:t>k-fold cross validation</w:t>
      </w:r>
      <w:r w:rsidR="00921028" w:rsidRPr="00C14F01">
        <w:t xml:space="preserve"> yang digunakan. Kemudian melakukan pengecekan nilai RMSE berdasarkan nilai dari </w:t>
      </w:r>
      <w:r w:rsidR="00921028" w:rsidRPr="00C14F01">
        <w:rPr>
          <w:i/>
        </w:rPr>
        <w:t>k-fold cross validation</w:t>
      </w:r>
      <w:r w:rsidR="00921028" w:rsidRPr="00C14F01">
        <w:t>. Untuk rentang yang diberikan yaitu mulai dari nilai k = 2 sampai dengan nilai k = 10.</w:t>
      </w:r>
    </w:p>
    <w:p w:rsidR="00A94DED" w:rsidRPr="00C14F01" w:rsidRDefault="00D81263" w:rsidP="00441A88">
      <w:pPr>
        <w:spacing w:before="0"/>
      </w:pPr>
      <w:r w:rsidRPr="00C14F01">
        <w:t>Adapun langkah-langkah yang dilakukan adalah sebagai berikut</w:t>
      </w:r>
      <w:r w:rsidR="00A94DED" w:rsidRPr="00C14F01">
        <w:t>.</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D81263" w:rsidRPr="00C14F01" w:rsidTr="00C834A5">
        <w:tc>
          <w:tcPr>
            <w:tcW w:w="1559" w:type="dxa"/>
          </w:tcPr>
          <w:p w:rsidR="00A94DED" w:rsidRPr="00C14F01" w:rsidRDefault="00A94DED" w:rsidP="00C834A5">
            <w:pPr>
              <w:spacing w:before="0"/>
            </w:pPr>
            <w:r w:rsidRPr="00C14F01">
              <w:t>Input</w:t>
            </w:r>
          </w:p>
        </w:tc>
        <w:tc>
          <w:tcPr>
            <w:tcW w:w="284" w:type="dxa"/>
          </w:tcPr>
          <w:p w:rsidR="00A94DED" w:rsidRPr="00C14F01" w:rsidRDefault="00A94DED" w:rsidP="00C834A5">
            <w:pPr>
              <w:spacing w:before="0"/>
            </w:pPr>
            <w:r w:rsidRPr="00C14F01">
              <w:t>:</w:t>
            </w:r>
            <w:r w:rsidR="00D81263" w:rsidRPr="00C14F01">
              <w:t xml:space="preserve">  </w:t>
            </w:r>
          </w:p>
        </w:tc>
        <w:tc>
          <w:tcPr>
            <w:tcW w:w="5812" w:type="dxa"/>
          </w:tcPr>
          <w:p w:rsidR="00A94DED" w:rsidRPr="00C14F01" w:rsidRDefault="00921028" w:rsidP="00A94DED">
            <w:pPr>
              <w:spacing w:before="0"/>
            </w:pPr>
            <w:r w:rsidRPr="00C14F01">
              <w:t>Kernel dan parameter terbaik dan nilai k=2 sampai 10</w:t>
            </w:r>
            <w:r w:rsidR="00F35ADA" w:rsidRPr="00C14F01">
              <w:t>.</w:t>
            </w:r>
          </w:p>
        </w:tc>
      </w:tr>
      <w:tr w:rsidR="00D81263" w:rsidRPr="00C14F01" w:rsidTr="00C834A5">
        <w:tc>
          <w:tcPr>
            <w:tcW w:w="1559" w:type="dxa"/>
          </w:tcPr>
          <w:p w:rsidR="00A94DED" w:rsidRPr="00C14F01" w:rsidRDefault="00A94DED" w:rsidP="00C834A5">
            <w:pPr>
              <w:spacing w:before="0"/>
            </w:pPr>
            <w:r w:rsidRPr="00C14F01">
              <w:t>Output</w:t>
            </w:r>
          </w:p>
        </w:tc>
        <w:tc>
          <w:tcPr>
            <w:tcW w:w="284" w:type="dxa"/>
          </w:tcPr>
          <w:p w:rsidR="00A94DED" w:rsidRPr="00C14F01" w:rsidRDefault="00D76C4B" w:rsidP="00C834A5">
            <w:pPr>
              <w:spacing w:before="0"/>
            </w:pPr>
            <w:r w:rsidRPr="00C14F01">
              <w:t>:</w:t>
            </w:r>
          </w:p>
        </w:tc>
        <w:tc>
          <w:tcPr>
            <w:tcW w:w="5812" w:type="dxa"/>
          </w:tcPr>
          <w:p w:rsidR="00A94DED" w:rsidRPr="00C14F01" w:rsidRDefault="00D76C4B" w:rsidP="00C834A5">
            <w:pPr>
              <w:spacing w:before="0"/>
            </w:pPr>
            <w:r w:rsidRPr="00C14F01">
              <w:t>Evaluasi model menggunakan RMSE</w:t>
            </w:r>
            <w:r w:rsidR="00F35ADA" w:rsidRPr="00C14F01">
              <w:t>.</w:t>
            </w:r>
          </w:p>
        </w:tc>
      </w:tr>
      <w:tr w:rsidR="00D76C4B" w:rsidRPr="00C14F01" w:rsidTr="00C834A5">
        <w:tc>
          <w:tcPr>
            <w:tcW w:w="1559" w:type="dxa"/>
          </w:tcPr>
          <w:p w:rsidR="00A94DED" w:rsidRPr="00C14F01" w:rsidRDefault="00A94DED" w:rsidP="00C834A5">
            <w:pPr>
              <w:spacing w:before="0"/>
            </w:pPr>
            <w:r w:rsidRPr="00C14F01">
              <w:t>Library</w:t>
            </w:r>
          </w:p>
        </w:tc>
        <w:tc>
          <w:tcPr>
            <w:tcW w:w="284" w:type="dxa"/>
          </w:tcPr>
          <w:p w:rsidR="00A94DED" w:rsidRPr="00C14F01" w:rsidRDefault="00A94DED" w:rsidP="00C834A5">
            <w:pPr>
              <w:spacing w:before="0"/>
            </w:pPr>
            <w:r w:rsidRPr="00C14F01">
              <w:t>:</w:t>
            </w:r>
          </w:p>
        </w:tc>
        <w:tc>
          <w:tcPr>
            <w:tcW w:w="5812" w:type="dxa"/>
          </w:tcPr>
          <w:p w:rsidR="009A7DA6" w:rsidRPr="00C14F01" w:rsidRDefault="009A7DA6" w:rsidP="009A7DA6">
            <w:pPr>
              <w:pStyle w:val="ListParagraph"/>
              <w:numPr>
                <w:ilvl w:val="0"/>
                <w:numId w:val="33"/>
              </w:numPr>
              <w:spacing w:before="0"/>
            </w:pPr>
            <w:r w:rsidRPr="00C14F01">
              <w:t xml:space="preserve">Pandas digunakan untuk membuat dataset dan membuat </w:t>
            </w:r>
            <w:r w:rsidRPr="00C14F01">
              <w:rPr>
                <w:i/>
              </w:rPr>
              <w:t>dataframe</w:t>
            </w:r>
            <w:r w:rsidR="00F35ADA" w:rsidRPr="00C14F01">
              <w:t>.</w:t>
            </w:r>
          </w:p>
          <w:p w:rsidR="009A7DA6" w:rsidRPr="00C14F01" w:rsidRDefault="009A7DA6" w:rsidP="009A7DA6">
            <w:pPr>
              <w:pStyle w:val="ListParagraph"/>
              <w:numPr>
                <w:ilvl w:val="0"/>
                <w:numId w:val="33"/>
              </w:numPr>
              <w:spacing w:before="0"/>
            </w:pPr>
            <w:r w:rsidRPr="00C14F01">
              <w:t>Stats digunakan untuk membantu menghitung statistik deskriptif.</w:t>
            </w:r>
          </w:p>
          <w:p w:rsidR="009A7DA6" w:rsidRPr="00C14F01" w:rsidRDefault="009A7DA6" w:rsidP="009A7DA6">
            <w:pPr>
              <w:pStyle w:val="ListParagraph"/>
              <w:numPr>
                <w:ilvl w:val="0"/>
                <w:numId w:val="33"/>
              </w:numPr>
              <w:spacing w:before="0"/>
            </w:pPr>
            <w:r w:rsidRPr="00C14F01">
              <w:t xml:space="preserve">Numpy digunakan untuk melakukan komputasi </w:t>
            </w:r>
            <w:r w:rsidRPr="00C14F01">
              <w:lastRenderedPageBreak/>
              <w:t>ilmiah atau scientific computing</w:t>
            </w:r>
          </w:p>
          <w:p w:rsidR="009A7DA6" w:rsidRPr="00C14F01" w:rsidRDefault="009A7DA6" w:rsidP="009A7DA6">
            <w:pPr>
              <w:pStyle w:val="ListParagraph"/>
              <w:numPr>
                <w:ilvl w:val="0"/>
                <w:numId w:val="33"/>
              </w:numPr>
              <w:spacing w:before="0"/>
            </w:pPr>
            <w:r w:rsidRPr="00C14F01">
              <w:t>Label Encoder digunakan untuk melakukan encoding terhadap dataset</w:t>
            </w:r>
          </w:p>
          <w:p w:rsidR="009A7DA6" w:rsidRPr="00C14F01" w:rsidRDefault="009A7DA6" w:rsidP="009A7DA6">
            <w:pPr>
              <w:pStyle w:val="ListParagraph"/>
              <w:numPr>
                <w:ilvl w:val="0"/>
                <w:numId w:val="33"/>
              </w:numPr>
              <w:spacing w:before="0"/>
            </w:pPr>
            <w:r w:rsidRPr="00C14F01">
              <w:t>K-Fold digunakan untuk melakukan pembagian data ke dalam bentuk data latih dan data uji</w:t>
            </w:r>
          </w:p>
          <w:p w:rsidR="00A94DED" w:rsidRPr="00C14F01" w:rsidRDefault="00D76C4B" w:rsidP="009A7DA6">
            <w:pPr>
              <w:pStyle w:val="ListParagraph"/>
              <w:numPr>
                <w:ilvl w:val="0"/>
                <w:numId w:val="33"/>
              </w:numPr>
              <w:spacing w:before="0"/>
            </w:pPr>
            <w:r w:rsidRPr="00C14F01">
              <w:t>SVR</w:t>
            </w:r>
            <w:r w:rsidR="00A94DED" w:rsidRPr="00C14F01">
              <w:t xml:space="preserve"> digunakan untuk </w:t>
            </w:r>
            <w:r w:rsidRPr="00C14F01">
              <w:t xml:space="preserve">implementasi algoritma </w:t>
            </w:r>
            <w:r w:rsidR="009A7DA6" w:rsidRPr="00C14F01">
              <w:t>suppor</w:t>
            </w:r>
            <w:r w:rsidR="00AE093B" w:rsidRPr="00C14F01">
              <w:t>t</w:t>
            </w:r>
            <w:r w:rsidR="009A7DA6" w:rsidRPr="00C14F01">
              <w:t xml:space="preserve"> vector regression.</w:t>
            </w:r>
          </w:p>
          <w:p w:rsidR="00D76C4B" w:rsidRPr="00C14F01" w:rsidRDefault="00372FD9" w:rsidP="009A7DA6">
            <w:pPr>
              <w:pStyle w:val="ListParagraph"/>
              <w:numPr>
                <w:ilvl w:val="0"/>
                <w:numId w:val="33"/>
              </w:numPr>
              <w:spacing w:before="0"/>
              <w:rPr>
                <w:i/>
              </w:rPr>
            </w:pPr>
            <w:r w:rsidRPr="00C14F01">
              <w:t>m</w:t>
            </w:r>
            <w:r w:rsidR="00D76C4B" w:rsidRPr="00C14F01">
              <w:t>ean_squared_error digunakan untuk menemukan evaluasi model menggunakan RMSE</w:t>
            </w:r>
          </w:p>
        </w:tc>
      </w:tr>
      <w:tr w:rsidR="00372FD9" w:rsidRPr="00C14F01" w:rsidTr="00C834A5">
        <w:tc>
          <w:tcPr>
            <w:tcW w:w="1559" w:type="dxa"/>
          </w:tcPr>
          <w:p w:rsidR="00A94DED" w:rsidRPr="00C14F01" w:rsidRDefault="00A94DED" w:rsidP="00C834A5">
            <w:pPr>
              <w:spacing w:before="0"/>
            </w:pPr>
            <w:r w:rsidRPr="00C14F01">
              <w:lastRenderedPageBreak/>
              <w:t>Tahapan</w:t>
            </w:r>
          </w:p>
        </w:tc>
        <w:tc>
          <w:tcPr>
            <w:tcW w:w="284" w:type="dxa"/>
          </w:tcPr>
          <w:p w:rsidR="00A94DED" w:rsidRPr="00C14F01" w:rsidRDefault="00A94DED" w:rsidP="00C834A5">
            <w:pPr>
              <w:spacing w:before="0"/>
            </w:pPr>
            <w:r w:rsidRPr="00C14F01">
              <w:t>:</w:t>
            </w:r>
          </w:p>
        </w:tc>
        <w:tc>
          <w:tcPr>
            <w:tcW w:w="5812" w:type="dxa"/>
          </w:tcPr>
          <w:p w:rsidR="009A7DA6" w:rsidRPr="00C14F01" w:rsidRDefault="00A94DED" w:rsidP="00372FD9">
            <w:pPr>
              <w:pStyle w:val="ListParagraph"/>
              <w:spacing w:before="0"/>
              <w:ind w:left="34"/>
              <w:jc w:val="left"/>
            </w:pPr>
            <w:r w:rsidRPr="00C14F01">
              <w:t>1.</w:t>
            </w:r>
            <w:r w:rsidR="009A7DA6" w:rsidRPr="00C14F01">
              <w:t>Melakukan import dataset dan library yang akan digunakan.</w:t>
            </w:r>
          </w:p>
          <w:p w:rsidR="009A7DA6" w:rsidRPr="00C14F01" w:rsidRDefault="009A7DA6" w:rsidP="00372FD9">
            <w:pPr>
              <w:pStyle w:val="ListParagraph"/>
              <w:spacing w:before="0"/>
              <w:ind w:left="34"/>
              <w:jc w:val="left"/>
            </w:pPr>
            <w:r w:rsidRPr="00C14F01">
              <w:t xml:space="preserve">2. Menentukan variabel </w:t>
            </w:r>
            <w:r w:rsidRPr="00C14F01">
              <w:rPr>
                <w:i/>
              </w:rPr>
              <w:t>input</w:t>
            </w:r>
            <w:r w:rsidRPr="00C14F01">
              <w:t xml:space="preserve"> dan </w:t>
            </w:r>
            <w:r w:rsidRPr="00C14F01">
              <w:rPr>
                <w:i/>
              </w:rPr>
              <w:t>output</w:t>
            </w:r>
          </w:p>
          <w:p w:rsidR="009A7DA6" w:rsidRPr="00C14F01" w:rsidRDefault="009A7DA6" w:rsidP="00372FD9">
            <w:pPr>
              <w:pStyle w:val="ListParagraph"/>
              <w:spacing w:before="0"/>
              <w:ind w:left="34"/>
              <w:jc w:val="left"/>
            </w:pPr>
            <w:r w:rsidRPr="00C14F01">
              <w:t xml:space="preserve">3. </w:t>
            </w:r>
            <w:r w:rsidR="000B3545" w:rsidRPr="00C14F01">
              <w:t xml:space="preserve">Melakukan </w:t>
            </w:r>
            <w:r w:rsidR="0093425D" w:rsidRPr="00C14F01">
              <w:rPr>
                <w:i/>
              </w:rPr>
              <w:t>preprocessing</w:t>
            </w:r>
            <w:r w:rsidR="000B3545" w:rsidRPr="00C14F01">
              <w:t xml:space="preserve"> dataset</w:t>
            </w:r>
          </w:p>
          <w:p w:rsidR="00532A8B" w:rsidRPr="00C14F01" w:rsidRDefault="009A7DA6" w:rsidP="00372FD9">
            <w:pPr>
              <w:pStyle w:val="ListParagraph"/>
              <w:spacing w:before="0"/>
              <w:ind w:left="34"/>
              <w:jc w:val="left"/>
            </w:pPr>
            <w:r w:rsidRPr="00C14F01">
              <w:t xml:space="preserve">4. Melakukan inisialisasi nilai kernel dan </w:t>
            </w:r>
            <w:r w:rsidRPr="00C14F01">
              <w:rPr>
                <w:i/>
              </w:rPr>
              <w:t>parameter</w:t>
            </w:r>
            <w:r w:rsidRPr="00C14F01">
              <w:t xml:space="preserve"> </w:t>
            </w:r>
            <w:r w:rsidR="00532A8B" w:rsidRPr="00C14F01">
              <w:t xml:space="preserve">dan dicari nilai terbaik dari masing – masing kernel dan </w:t>
            </w:r>
            <w:r w:rsidR="00532A8B" w:rsidRPr="00C14F01">
              <w:rPr>
                <w:i/>
              </w:rPr>
              <w:t>parameter</w:t>
            </w:r>
            <w:r w:rsidR="00532A8B" w:rsidRPr="00C14F01">
              <w:t xml:space="preserve"> tersebut.</w:t>
            </w:r>
          </w:p>
          <w:p w:rsidR="00532A8B" w:rsidRPr="00C14F01" w:rsidRDefault="00532A8B" w:rsidP="00372FD9">
            <w:pPr>
              <w:pStyle w:val="ListParagraph"/>
              <w:spacing w:before="0"/>
              <w:ind w:left="34"/>
              <w:jc w:val="left"/>
            </w:pPr>
            <w:r w:rsidRPr="00C14F01">
              <w:t xml:space="preserve">5. Melakukan inisialisasi nilai k untuk penggunaan </w:t>
            </w:r>
            <w:r w:rsidRPr="00C14F01">
              <w:rPr>
                <w:i/>
              </w:rPr>
              <w:t>K-Fold</w:t>
            </w:r>
            <w:r w:rsidRPr="00C14F01">
              <w:t>.</w:t>
            </w:r>
          </w:p>
          <w:p w:rsidR="00532A8B" w:rsidRPr="00C14F01" w:rsidRDefault="00532A8B" w:rsidP="00372FD9">
            <w:pPr>
              <w:pStyle w:val="ListParagraph"/>
              <w:spacing w:before="0"/>
              <w:ind w:left="34"/>
              <w:jc w:val="left"/>
            </w:pPr>
            <w:r w:rsidRPr="00C14F01">
              <w:t xml:space="preserve">6. Melakukan pemodelan menggunakan algoritma SVR menggunakan nilai kernel dan </w:t>
            </w:r>
            <w:r w:rsidRPr="00C14F01">
              <w:rPr>
                <w:i/>
              </w:rPr>
              <w:t>parameter</w:t>
            </w:r>
            <w:r w:rsidRPr="00C14F01">
              <w:t xml:space="preserve"> terbaik</w:t>
            </w:r>
            <w:r w:rsidR="00F35ADA" w:rsidRPr="00C14F01">
              <w:t>.</w:t>
            </w:r>
          </w:p>
          <w:p w:rsidR="00532A8B" w:rsidRPr="00C14F01" w:rsidRDefault="00532A8B" w:rsidP="00372FD9">
            <w:pPr>
              <w:pStyle w:val="ListParagraph"/>
              <w:spacing w:before="0"/>
              <w:ind w:left="34"/>
              <w:jc w:val="left"/>
            </w:pPr>
            <w:r w:rsidRPr="00C14F01">
              <w:t>7. Melakukan evaluasi model yang telah dibagun menggunakan RMSE</w:t>
            </w:r>
            <w:r w:rsidR="00F35ADA" w:rsidRPr="00C14F01">
              <w:t>.</w:t>
            </w:r>
          </w:p>
          <w:p w:rsidR="00A94DED" w:rsidRPr="00C14F01" w:rsidRDefault="00532A8B" w:rsidP="00532A8B">
            <w:pPr>
              <w:pStyle w:val="ListParagraph"/>
              <w:spacing w:before="0"/>
              <w:ind w:left="34"/>
              <w:jc w:val="left"/>
            </w:pPr>
            <w:r w:rsidRPr="00C14F01">
              <w:t>8. Melakukan prediksi jumlah pendaftar</w:t>
            </w:r>
            <w:r w:rsidR="00F35ADA" w:rsidRPr="00C14F01">
              <w:t>.</w:t>
            </w:r>
          </w:p>
        </w:tc>
      </w:tr>
    </w:tbl>
    <w:p w:rsidR="00A94DED" w:rsidRPr="00C14F01" w:rsidRDefault="00921028" w:rsidP="00A1682A">
      <w:r w:rsidRPr="00C14F01">
        <w:t>Berdasarkan nilai RMSE yang didapatkan pada setiap nilai k, nilai RMSE yang paling kecil yang akan digunakan untuk melakukan pemodelan algoritma dan digunakan untuk melakukan prediksi jumlah pendaftar</w:t>
      </w:r>
    </w:p>
    <w:p w:rsidR="006D1F77" w:rsidRPr="00C14F01" w:rsidRDefault="006D1F77" w:rsidP="006D1F77">
      <w:pPr>
        <w:pStyle w:val="Heading2"/>
        <w:numPr>
          <w:ilvl w:val="0"/>
          <w:numId w:val="0"/>
        </w:numPr>
        <w:spacing w:before="240" w:after="0"/>
      </w:pPr>
      <w:bookmarkStart w:id="162" w:name="_heading=h.oosjs5ntz07m" w:colFirst="0" w:colLast="0"/>
      <w:bookmarkStart w:id="163" w:name="_5.5__Implementasi"/>
      <w:bookmarkStart w:id="164" w:name="_Toc140173500"/>
      <w:bookmarkEnd w:id="162"/>
      <w:bookmarkEnd w:id="163"/>
      <w:r w:rsidRPr="00C14F01">
        <w:lastRenderedPageBreak/>
        <w:t>5.5  Implementasi Algoritma Artificial Neural Network</w:t>
      </w:r>
      <w:bookmarkEnd w:id="164"/>
    </w:p>
    <w:p w:rsidR="00A77747" w:rsidRPr="00C14F01" w:rsidRDefault="00C14F11" w:rsidP="00C834A5">
      <w:pPr>
        <w:spacing w:before="0"/>
      </w:pPr>
      <w:r w:rsidRPr="00C14F01">
        <w:t xml:space="preserve">Pada </w:t>
      </w:r>
      <w:r w:rsidR="00C834A5" w:rsidRPr="00C14F01">
        <w:t xml:space="preserve">implementasi algoritma </w:t>
      </w:r>
      <w:r w:rsidR="00A1682A" w:rsidRPr="00C14F01">
        <w:rPr>
          <w:i/>
        </w:rPr>
        <w:t>artificial neural network</w:t>
      </w:r>
      <w:r w:rsidR="00A1682A" w:rsidRPr="00C14F01">
        <w:t xml:space="preserve"> </w:t>
      </w:r>
      <w:r w:rsidR="003330A9" w:rsidRPr="00C14F01">
        <w:t xml:space="preserve">data yang digunakan adalah data yang telah menyelesaikan tahapan </w:t>
      </w:r>
      <w:r w:rsidR="0093425D" w:rsidRPr="00C14F01">
        <w:rPr>
          <w:i/>
        </w:rPr>
        <w:t>preprocessing</w:t>
      </w:r>
      <w:r w:rsidR="000B3545" w:rsidRPr="00C14F01">
        <w:t>.</w:t>
      </w:r>
      <w:r w:rsidR="003330A9" w:rsidRPr="00C14F01">
        <w:t xml:space="preserve"> </w:t>
      </w:r>
      <w:r w:rsidR="00764E59" w:rsidRPr="00C14F01">
        <w:t xml:space="preserve">Sebelum dilakukan implementasi algoritma, peneliti melakukan pencarian </w:t>
      </w:r>
      <w:r w:rsidR="00CC10B5" w:rsidRPr="00C14F01">
        <w:rPr>
          <w:i/>
        </w:rPr>
        <w:t>hy</w:t>
      </w:r>
      <w:r w:rsidR="00764E59" w:rsidRPr="00C14F01">
        <w:rPr>
          <w:i/>
        </w:rPr>
        <w:t>parameter</w:t>
      </w:r>
      <w:r w:rsidR="00764E59" w:rsidRPr="00C14F01">
        <w:t xml:space="preserve"> sama seperti yang dilakukan algoritma </w:t>
      </w:r>
      <w:r w:rsidR="00764E59" w:rsidRPr="00C14F01">
        <w:rPr>
          <w:i/>
        </w:rPr>
        <w:t>support vector regression</w:t>
      </w:r>
      <w:r w:rsidR="00764E59" w:rsidRPr="00C14F01">
        <w:t xml:space="preserve"> yang dijelaskan pada </w:t>
      </w:r>
      <w:hyperlink w:anchor="_5.4__Implementasi" w:history="1">
        <w:r w:rsidR="00764E59" w:rsidRPr="00C14F01">
          <w:rPr>
            <w:rStyle w:val="Hyperlink"/>
            <w:b/>
            <w:color w:val="auto"/>
            <w:u w:val="none"/>
          </w:rPr>
          <w:t>subbab 5.4</w:t>
        </w:r>
      </w:hyperlink>
      <w:r w:rsidR="00764E59" w:rsidRPr="00C14F01">
        <w:t xml:space="preserve"> yaitu dengan menggunakan teknik </w:t>
      </w:r>
      <w:r w:rsidR="00764E59" w:rsidRPr="00C14F01">
        <w:rPr>
          <w:i/>
        </w:rPr>
        <w:t>gridsearch</w:t>
      </w:r>
      <w:r w:rsidR="00764E59" w:rsidRPr="00C14F01">
        <w:t xml:space="preserve">. </w:t>
      </w:r>
      <w:r w:rsidR="001B28BE" w:rsidRPr="00C14F01">
        <w:t xml:space="preserve">Agar </w:t>
      </w:r>
      <w:r w:rsidR="001B28BE" w:rsidRPr="00C14F01">
        <w:rPr>
          <w:i/>
        </w:rPr>
        <w:t>gridsearch</w:t>
      </w:r>
      <w:r w:rsidR="001B28BE" w:rsidRPr="00C14F01">
        <w:t xml:space="preserve"> dapat mempelajari nilai </w:t>
      </w:r>
      <w:r w:rsidR="0088760C" w:rsidRPr="00C14F01">
        <w:rPr>
          <w:i/>
        </w:rPr>
        <w:t>hyperparameter</w:t>
      </w:r>
      <w:r w:rsidR="001B28BE" w:rsidRPr="00C14F01">
        <w:t xml:space="preserve"> pada model yang akan digunakan, maka perlu dilakukan pembentukan model terlebih dahulu. Pembentukan model harus disesuaikan dengan bentuk model yang akan dilakukan pada saat training data. </w:t>
      </w:r>
      <w:r w:rsidR="0074455E" w:rsidRPr="00C14F01">
        <w:t>Setelah model dibentuk maka dilakukan</w:t>
      </w:r>
      <w:r w:rsidR="002167B6" w:rsidRPr="00C14F01">
        <w:t xml:space="preserve"> </w:t>
      </w:r>
      <w:r w:rsidR="0074455E" w:rsidRPr="00C14F01">
        <w:t xml:space="preserve">inisialisasi nilai </w:t>
      </w:r>
      <w:r w:rsidR="0088760C" w:rsidRPr="00C14F01">
        <w:rPr>
          <w:i/>
        </w:rPr>
        <w:t>hyperparameter</w:t>
      </w:r>
      <w:r w:rsidR="00824AC2" w:rsidRPr="00C14F01">
        <w:t xml:space="preserve"> </w:t>
      </w:r>
      <w:r w:rsidR="002167B6" w:rsidRPr="00C14F01">
        <w:t xml:space="preserve">seperti </w:t>
      </w:r>
      <w:r w:rsidR="00824AC2" w:rsidRPr="00C14F01">
        <w:t xml:space="preserve">pada </w:t>
      </w:r>
      <w:r w:rsidR="00824AC2" w:rsidRPr="00C14F01">
        <w:rPr>
          <w:b/>
        </w:rPr>
        <w:t>Tabel 4.1</w:t>
      </w:r>
      <w:r w:rsidR="002167B6" w:rsidRPr="00C14F01">
        <w:rPr>
          <w:b/>
        </w:rPr>
        <w:t>.</w:t>
      </w:r>
      <w:r w:rsidR="00824AC2" w:rsidRPr="00C14F01">
        <w:t xml:space="preserve"> </w:t>
      </w:r>
    </w:p>
    <w:p w:rsidR="00CC10B5" w:rsidRPr="00C14F01" w:rsidRDefault="00A77747" w:rsidP="00601782">
      <w:r w:rsidRPr="00C14F01">
        <w:t xml:space="preserve">Setelah dilakukan inisialisasi </w:t>
      </w:r>
      <w:r w:rsidR="0088760C" w:rsidRPr="00C14F01">
        <w:rPr>
          <w:i/>
        </w:rPr>
        <w:t>hyperparameter</w:t>
      </w:r>
      <w:r w:rsidRPr="00C14F01">
        <w:rPr>
          <w:i/>
        </w:rPr>
        <w:t xml:space="preserve"> </w:t>
      </w:r>
      <w:r w:rsidR="0074455E" w:rsidRPr="00C14F01">
        <w:t>selanjutnya akan dideklarasikan</w:t>
      </w:r>
      <w:r w:rsidRPr="00C14F01">
        <w:t xml:space="preserve"> fungsi </w:t>
      </w:r>
      <w:r w:rsidRPr="00C14F01">
        <w:rPr>
          <w:i/>
        </w:rPr>
        <w:t>gridsearch</w:t>
      </w:r>
      <w:r w:rsidRPr="00C14F01">
        <w:t xml:space="preserve"> untuk menjalankan setiap nilai </w:t>
      </w:r>
      <w:r w:rsidR="0088760C" w:rsidRPr="00C14F01">
        <w:rPr>
          <w:i/>
        </w:rPr>
        <w:t>hyperparameter</w:t>
      </w:r>
      <w:r w:rsidRPr="00C14F01">
        <w:t xml:space="preserve"> ke dalam model dan untuk menghasilkan </w:t>
      </w:r>
      <w:r w:rsidR="0088760C" w:rsidRPr="00C14F01">
        <w:rPr>
          <w:i/>
        </w:rPr>
        <w:t>hyperparameter</w:t>
      </w:r>
      <w:r w:rsidRPr="00C14F01">
        <w:rPr>
          <w:i/>
        </w:rPr>
        <w:t xml:space="preserve"> </w:t>
      </w:r>
      <w:r w:rsidRPr="00C14F01">
        <w:t>terbaik. Implementasi teknik ini digambarkan pada langkah berikut :</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A77747" w:rsidRPr="00C14F01" w:rsidTr="008A3701">
        <w:tc>
          <w:tcPr>
            <w:tcW w:w="1559" w:type="dxa"/>
          </w:tcPr>
          <w:p w:rsidR="00A77747" w:rsidRPr="00C14F01" w:rsidRDefault="00A77747" w:rsidP="008A3701">
            <w:pPr>
              <w:spacing w:before="0"/>
              <w:rPr>
                <w:i/>
              </w:rPr>
            </w:pPr>
            <w:r w:rsidRPr="00C14F01">
              <w:rPr>
                <w:i/>
              </w:rPr>
              <w:t>Input</w:t>
            </w:r>
          </w:p>
        </w:tc>
        <w:tc>
          <w:tcPr>
            <w:tcW w:w="284" w:type="dxa"/>
          </w:tcPr>
          <w:p w:rsidR="00A77747" w:rsidRPr="00C14F01" w:rsidRDefault="00A77747" w:rsidP="008A3701">
            <w:pPr>
              <w:spacing w:before="0"/>
            </w:pPr>
            <w:r w:rsidRPr="00C14F01">
              <w:t>:</w:t>
            </w:r>
          </w:p>
        </w:tc>
        <w:tc>
          <w:tcPr>
            <w:tcW w:w="5812" w:type="dxa"/>
          </w:tcPr>
          <w:p w:rsidR="00A77747" w:rsidRPr="00C14F01" w:rsidRDefault="00A77747" w:rsidP="000B3545">
            <w:pPr>
              <w:spacing w:before="0"/>
            </w:pPr>
            <w:r w:rsidRPr="00C14F01">
              <w:t xml:space="preserve">Data yang telah </w:t>
            </w:r>
            <w:r w:rsidR="000B3545" w:rsidRPr="00C14F01">
              <w:t xml:space="preserve">melalui </w:t>
            </w:r>
            <w:r w:rsidR="0093425D" w:rsidRPr="00C14F01">
              <w:rPr>
                <w:i/>
              </w:rPr>
              <w:t>preprocessing</w:t>
            </w:r>
            <w:r w:rsidR="00A1682A" w:rsidRPr="00C14F01">
              <w:t>.</w:t>
            </w:r>
          </w:p>
        </w:tc>
      </w:tr>
      <w:tr w:rsidR="00A77747" w:rsidRPr="00C14F01" w:rsidTr="008A3701">
        <w:tc>
          <w:tcPr>
            <w:tcW w:w="1559" w:type="dxa"/>
          </w:tcPr>
          <w:p w:rsidR="00A77747" w:rsidRPr="00C14F01" w:rsidRDefault="00A77747" w:rsidP="008A3701">
            <w:pPr>
              <w:spacing w:before="0"/>
              <w:rPr>
                <w:i/>
              </w:rPr>
            </w:pPr>
            <w:r w:rsidRPr="00C14F01">
              <w:rPr>
                <w:i/>
              </w:rPr>
              <w:t>Output</w:t>
            </w:r>
          </w:p>
        </w:tc>
        <w:tc>
          <w:tcPr>
            <w:tcW w:w="284" w:type="dxa"/>
          </w:tcPr>
          <w:p w:rsidR="00A77747" w:rsidRPr="00C14F01" w:rsidRDefault="00A77747" w:rsidP="008A3701">
            <w:pPr>
              <w:spacing w:before="0"/>
            </w:pPr>
            <w:r w:rsidRPr="00C14F01">
              <w:t>:</w:t>
            </w:r>
          </w:p>
        </w:tc>
        <w:tc>
          <w:tcPr>
            <w:tcW w:w="5812" w:type="dxa"/>
          </w:tcPr>
          <w:p w:rsidR="00A77747" w:rsidRPr="00C14F01" w:rsidRDefault="00A77747" w:rsidP="008A3701">
            <w:pPr>
              <w:spacing w:before="0"/>
            </w:pPr>
            <w:r w:rsidRPr="00C14F01">
              <w:t xml:space="preserve">Nilai </w:t>
            </w:r>
            <w:r w:rsidR="0088760C" w:rsidRPr="00C14F01">
              <w:rPr>
                <w:i/>
              </w:rPr>
              <w:t>hyperparameter</w:t>
            </w:r>
            <w:r w:rsidRPr="00C14F01">
              <w:rPr>
                <w:i/>
              </w:rPr>
              <w:t xml:space="preserve"> </w:t>
            </w:r>
            <w:r w:rsidRPr="00C14F01">
              <w:t xml:space="preserve">terbaik yang dihasilkan oleh teknik </w:t>
            </w:r>
            <w:r w:rsidRPr="00C14F01">
              <w:rPr>
                <w:i/>
              </w:rPr>
              <w:t>gridsearch</w:t>
            </w:r>
            <w:r w:rsidRPr="00C14F01">
              <w:t>.</w:t>
            </w:r>
          </w:p>
        </w:tc>
      </w:tr>
      <w:tr w:rsidR="00A77747" w:rsidRPr="00C14F01" w:rsidTr="008A3701">
        <w:tc>
          <w:tcPr>
            <w:tcW w:w="1559" w:type="dxa"/>
          </w:tcPr>
          <w:p w:rsidR="00A77747" w:rsidRPr="00C14F01" w:rsidRDefault="00A77747" w:rsidP="008A3701">
            <w:pPr>
              <w:spacing w:before="0"/>
              <w:rPr>
                <w:i/>
              </w:rPr>
            </w:pPr>
            <w:r w:rsidRPr="00C14F01">
              <w:rPr>
                <w:i/>
              </w:rPr>
              <w:t>Library</w:t>
            </w:r>
          </w:p>
        </w:tc>
        <w:tc>
          <w:tcPr>
            <w:tcW w:w="284" w:type="dxa"/>
          </w:tcPr>
          <w:p w:rsidR="00A77747" w:rsidRPr="00C14F01" w:rsidRDefault="00A77747" w:rsidP="008A3701">
            <w:pPr>
              <w:spacing w:before="0"/>
            </w:pPr>
            <w:r w:rsidRPr="00C14F01">
              <w:t>:</w:t>
            </w:r>
          </w:p>
        </w:tc>
        <w:tc>
          <w:tcPr>
            <w:tcW w:w="5812" w:type="dxa"/>
          </w:tcPr>
          <w:p w:rsidR="00E70611" w:rsidRPr="00C14F01" w:rsidRDefault="00A77747" w:rsidP="00E70611">
            <w:pPr>
              <w:pStyle w:val="ListParagraph"/>
              <w:numPr>
                <w:ilvl w:val="0"/>
                <w:numId w:val="34"/>
              </w:numPr>
              <w:spacing w:before="0"/>
              <w:ind w:left="459"/>
              <w:rPr>
                <w:i/>
              </w:rPr>
            </w:pPr>
            <w:r w:rsidRPr="00C14F01">
              <w:t>Pandas digunakan untuk memuat dataset dan membuat dataframe.</w:t>
            </w:r>
          </w:p>
          <w:p w:rsidR="002167B6" w:rsidRPr="00C14F01" w:rsidRDefault="00E70611" w:rsidP="002167B6">
            <w:pPr>
              <w:pStyle w:val="ListParagraph"/>
              <w:numPr>
                <w:ilvl w:val="0"/>
                <w:numId w:val="34"/>
              </w:numPr>
              <w:spacing w:before="0"/>
              <w:ind w:left="459"/>
              <w:rPr>
                <w:i/>
              </w:rPr>
            </w:pPr>
            <w:r w:rsidRPr="00C14F01">
              <w:t>Tensorflow d</w:t>
            </w:r>
            <w:r w:rsidR="002167B6" w:rsidRPr="00C14F01">
              <w:t xml:space="preserve">igunakan untuk membantu dalam proses pelatihan </w:t>
            </w:r>
            <w:r w:rsidR="002167B6" w:rsidRPr="00C14F01">
              <w:rPr>
                <w:i/>
              </w:rPr>
              <w:t>neural network</w:t>
            </w:r>
            <w:r w:rsidR="002167B6" w:rsidRPr="00C14F01">
              <w:t>.</w:t>
            </w:r>
          </w:p>
          <w:p w:rsidR="002167B6" w:rsidRPr="00C14F01" w:rsidRDefault="002167B6" w:rsidP="002167B6">
            <w:pPr>
              <w:pStyle w:val="ListParagraph"/>
              <w:numPr>
                <w:ilvl w:val="0"/>
                <w:numId w:val="34"/>
              </w:numPr>
              <w:spacing w:before="0"/>
              <w:ind w:left="459"/>
              <w:rPr>
                <w:i/>
              </w:rPr>
            </w:pPr>
            <w:r w:rsidRPr="00C14F01">
              <w:t>GridSearch digunakan untuk mencari nilai parameter terbaik yang menghasilkan performa model yang optimal.</w:t>
            </w:r>
          </w:p>
          <w:p w:rsidR="002167B6" w:rsidRPr="00C14F01" w:rsidRDefault="002167B6" w:rsidP="001B28BE">
            <w:pPr>
              <w:pStyle w:val="ListParagraph"/>
              <w:numPr>
                <w:ilvl w:val="0"/>
                <w:numId w:val="34"/>
              </w:numPr>
              <w:spacing w:before="0"/>
              <w:ind w:left="459"/>
              <w:rPr>
                <w:i/>
              </w:rPr>
            </w:pPr>
            <w:r w:rsidRPr="00C14F01">
              <w:t>Keras</w:t>
            </w:r>
            <w:r w:rsidR="002A79D7" w:rsidRPr="00C14F01">
              <w:t xml:space="preserve"> digunakan</w:t>
            </w:r>
            <w:r w:rsidRPr="00C14F01">
              <w:t xml:space="preserve"> untuk membuat bentuk pemode</w:t>
            </w:r>
            <w:r w:rsidR="00AE093B" w:rsidRPr="00C14F01">
              <w:t>l</w:t>
            </w:r>
            <w:r w:rsidRPr="00C14F01">
              <w:t xml:space="preserve">an </w:t>
            </w:r>
            <w:r w:rsidRPr="00C14F01">
              <w:rPr>
                <w:i/>
              </w:rPr>
              <w:t>deep learning</w:t>
            </w:r>
            <w:r w:rsidRPr="00C14F01">
              <w:t>.</w:t>
            </w:r>
          </w:p>
        </w:tc>
      </w:tr>
      <w:tr w:rsidR="00A77747" w:rsidRPr="00C14F01" w:rsidTr="008A3701">
        <w:tc>
          <w:tcPr>
            <w:tcW w:w="1559" w:type="dxa"/>
          </w:tcPr>
          <w:p w:rsidR="00A77747" w:rsidRPr="00C14F01" w:rsidRDefault="00A77747" w:rsidP="008A3701">
            <w:pPr>
              <w:spacing w:before="0"/>
            </w:pPr>
            <w:r w:rsidRPr="00C14F01">
              <w:t>Tahapan</w:t>
            </w:r>
          </w:p>
        </w:tc>
        <w:tc>
          <w:tcPr>
            <w:tcW w:w="284" w:type="dxa"/>
          </w:tcPr>
          <w:p w:rsidR="00A77747" w:rsidRPr="00C14F01" w:rsidRDefault="00A77747" w:rsidP="008A3701">
            <w:pPr>
              <w:spacing w:before="0"/>
            </w:pPr>
            <w:r w:rsidRPr="00C14F01">
              <w:t>:</w:t>
            </w:r>
          </w:p>
        </w:tc>
        <w:tc>
          <w:tcPr>
            <w:tcW w:w="5812" w:type="dxa"/>
          </w:tcPr>
          <w:p w:rsidR="00083D42" w:rsidRPr="00C14F01" w:rsidRDefault="00083D42" w:rsidP="00083D42">
            <w:pPr>
              <w:pStyle w:val="ListParagraph"/>
              <w:spacing w:before="0"/>
              <w:ind w:left="34"/>
              <w:jc w:val="left"/>
            </w:pPr>
            <w:r w:rsidRPr="00C14F01">
              <w:t xml:space="preserve">1.Lakukan </w:t>
            </w:r>
            <w:r w:rsidRPr="00C14F01">
              <w:rPr>
                <w:i/>
              </w:rPr>
              <w:t>import</w:t>
            </w:r>
            <w:r w:rsidRPr="00C14F01">
              <w:t xml:space="preserve"> dataset dan </w:t>
            </w:r>
            <w:r w:rsidRPr="00C14F01">
              <w:rPr>
                <w:i/>
              </w:rPr>
              <w:t>library</w:t>
            </w:r>
            <w:r w:rsidRPr="00C14F01">
              <w:t xml:space="preserve"> yang akan </w:t>
            </w:r>
            <w:r w:rsidRPr="00C14F01">
              <w:lastRenderedPageBreak/>
              <w:t xml:space="preserve">digunakan. </w:t>
            </w:r>
            <w:r w:rsidRPr="00C14F01">
              <w:br/>
              <w:t>2.Menentukan variabel</w:t>
            </w:r>
            <w:r w:rsidRPr="00C14F01">
              <w:rPr>
                <w:i/>
              </w:rPr>
              <w:t xml:space="preserve"> input</w:t>
            </w:r>
            <w:r w:rsidRPr="00C14F01">
              <w:t xml:space="preserve"> dan </w:t>
            </w:r>
            <w:r w:rsidRPr="00C14F01">
              <w:rPr>
                <w:i/>
              </w:rPr>
              <w:t>output</w:t>
            </w:r>
            <w:r w:rsidRPr="00C14F01">
              <w:t xml:space="preserve">. </w:t>
            </w:r>
            <w:r w:rsidRPr="00C14F01">
              <w:br/>
              <w:t>3.</w:t>
            </w:r>
            <w:r w:rsidR="000B3545" w:rsidRPr="00C14F01">
              <w:t xml:space="preserve"> Melakukan </w:t>
            </w:r>
            <w:r w:rsidR="0093425D" w:rsidRPr="00C14F01">
              <w:rPr>
                <w:i/>
              </w:rPr>
              <w:t>preprocessing</w:t>
            </w:r>
            <w:r w:rsidR="000B3545" w:rsidRPr="00C14F01">
              <w:t xml:space="preserve"> dataset</w:t>
            </w:r>
          </w:p>
          <w:p w:rsidR="00083D42" w:rsidRPr="00C14F01" w:rsidRDefault="00083D42" w:rsidP="00083D42">
            <w:pPr>
              <w:pStyle w:val="ListParagraph"/>
              <w:spacing w:before="0"/>
              <w:ind w:left="34"/>
              <w:jc w:val="left"/>
            </w:pPr>
            <w:r w:rsidRPr="00C14F01">
              <w:t>4.Buat struktur model ANN yang digunakan.</w:t>
            </w:r>
          </w:p>
          <w:p w:rsidR="00083D42" w:rsidRPr="00C14F01" w:rsidRDefault="00083D42" w:rsidP="00083D42">
            <w:pPr>
              <w:pStyle w:val="ListParagraph"/>
              <w:spacing w:before="0"/>
              <w:ind w:left="34"/>
              <w:jc w:val="left"/>
            </w:pPr>
            <w:r w:rsidRPr="00C14F01">
              <w:t xml:space="preserve">5.Inisialisasi nilai-nilai </w:t>
            </w:r>
            <w:r w:rsidR="0088760C" w:rsidRPr="00C14F01">
              <w:rPr>
                <w:i/>
              </w:rPr>
              <w:t>hyperparameter</w:t>
            </w:r>
            <w:r w:rsidRPr="00C14F01">
              <w:t xml:space="preserve"> yang akan digunakan.</w:t>
            </w:r>
          </w:p>
          <w:p w:rsidR="00083D42" w:rsidRPr="00C14F01" w:rsidRDefault="00083D42" w:rsidP="00083D42">
            <w:pPr>
              <w:pStyle w:val="ListParagraph"/>
              <w:spacing w:before="0"/>
              <w:ind w:left="34"/>
              <w:jc w:val="left"/>
            </w:pPr>
            <w:r w:rsidRPr="00C14F01">
              <w:t xml:space="preserve">6. Inisialisasi objek </w:t>
            </w:r>
            <w:r w:rsidR="00A1682A" w:rsidRPr="00C14F01">
              <w:rPr>
                <w:i/>
              </w:rPr>
              <w:t>gridsearch</w:t>
            </w:r>
            <w:r w:rsidRPr="00C14F01">
              <w:t xml:space="preserve"> dengan memasukkan </w:t>
            </w:r>
            <w:r w:rsidRPr="00C14F01">
              <w:rPr>
                <w:i/>
              </w:rPr>
              <w:t>hyparameter</w:t>
            </w:r>
            <w:r w:rsidRPr="00C14F01">
              <w:t xml:space="preserve"> yang akan dijalankan. </w:t>
            </w:r>
          </w:p>
          <w:p w:rsidR="00083D42" w:rsidRPr="00C14F01" w:rsidRDefault="00083D42" w:rsidP="00083D42">
            <w:pPr>
              <w:pStyle w:val="ListParagraph"/>
              <w:spacing w:before="0"/>
              <w:ind w:left="34"/>
              <w:jc w:val="left"/>
            </w:pPr>
            <w:r w:rsidRPr="00C14F01">
              <w:t xml:space="preserve">7. Menjalankan fungsi objek </w:t>
            </w:r>
            <w:r w:rsidRPr="00C14F01">
              <w:rPr>
                <w:i/>
              </w:rPr>
              <w:t>gridsearch</w:t>
            </w:r>
            <w:r w:rsidRPr="00C14F01">
              <w:t xml:space="preserve"> </w:t>
            </w:r>
          </w:p>
          <w:p w:rsidR="0082339C" w:rsidRPr="00C14F01" w:rsidRDefault="00083D42" w:rsidP="00552CFA">
            <w:pPr>
              <w:pStyle w:val="ListParagraph"/>
              <w:spacing w:before="0"/>
              <w:ind w:left="34"/>
              <w:jc w:val="left"/>
            </w:pPr>
            <w:r w:rsidRPr="00C14F01">
              <w:t xml:space="preserve">8. Menampilkan </w:t>
            </w:r>
            <w:r w:rsidRPr="00C14F01">
              <w:rPr>
                <w:i/>
              </w:rPr>
              <w:t>output</w:t>
            </w:r>
            <w:r w:rsidRPr="00C14F01">
              <w:t xml:space="preserve"> </w:t>
            </w:r>
            <w:r w:rsidRPr="00C14F01">
              <w:rPr>
                <w:i/>
              </w:rPr>
              <w:t>best_params</w:t>
            </w:r>
            <w:r w:rsidRPr="00C14F01">
              <w:t xml:space="preserve"> sebagai nilai </w:t>
            </w:r>
            <w:r w:rsidR="0088760C" w:rsidRPr="00C14F01">
              <w:rPr>
                <w:i/>
              </w:rPr>
              <w:t>hyperparameter</w:t>
            </w:r>
            <w:r w:rsidR="00552CFA" w:rsidRPr="00C14F01">
              <w:t xml:space="preserve"> yang lebih optimal.</w:t>
            </w:r>
          </w:p>
        </w:tc>
      </w:tr>
    </w:tbl>
    <w:p w:rsidR="00083D42" w:rsidRPr="00C14F01" w:rsidRDefault="00083D42" w:rsidP="00C834A5">
      <w:pPr>
        <w:spacing w:before="0"/>
      </w:pPr>
    </w:p>
    <w:p w:rsidR="002A79D7" w:rsidRPr="00C14F01" w:rsidRDefault="0074455E" w:rsidP="00C834A5">
      <w:pPr>
        <w:spacing w:before="0"/>
      </w:pPr>
      <w:r w:rsidRPr="00C14F01">
        <w:t xml:space="preserve">Nilai-nilai </w:t>
      </w:r>
      <w:r w:rsidR="0088760C" w:rsidRPr="00C14F01">
        <w:rPr>
          <w:i/>
        </w:rPr>
        <w:t>hyperparameter</w:t>
      </w:r>
      <w:r w:rsidRPr="00C14F01">
        <w:t xml:space="preserve"> yang telah diterima sebagai nilai yang paling optimal, maka selanjutnya nilai-nilai tersebut akan digunakan di dalam model algoritma </w:t>
      </w:r>
      <w:r w:rsidR="00A1682A" w:rsidRPr="00C14F01">
        <w:rPr>
          <w:i/>
        </w:rPr>
        <w:t>artificial neural network</w:t>
      </w:r>
      <w:r w:rsidR="00A1682A" w:rsidRPr="00C14F01">
        <w:t xml:space="preserve"> </w:t>
      </w:r>
      <w:r w:rsidRPr="00C14F01">
        <w:t xml:space="preserve">yang akan dilatih. Berikut adalah implementasi dari pemodelan </w:t>
      </w:r>
      <w:r w:rsidR="00A1682A" w:rsidRPr="00C14F01">
        <w:rPr>
          <w:i/>
        </w:rPr>
        <w:t>artificial neural network</w:t>
      </w:r>
      <w:r w:rsidRPr="00C14F01">
        <w:t>.</w:t>
      </w:r>
    </w:p>
    <w:p w:rsidR="000B633A" w:rsidRPr="00C14F01" w:rsidRDefault="000B633A" w:rsidP="00C834A5">
      <w:pPr>
        <w:spacing w:before="0"/>
      </w:pP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2A79D7" w:rsidRPr="00C14F01" w:rsidTr="00083D42">
        <w:trPr>
          <w:trHeight w:val="550"/>
        </w:trPr>
        <w:tc>
          <w:tcPr>
            <w:tcW w:w="1559" w:type="dxa"/>
          </w:tcPr>
          <w:p w:rsidR="002A79D7" w:rsidRPr="00C14F01" w:rsidRDefault="002A79D7" w:rsidP="008D114E">
            <w:pPr>
              <w:spacing w:before="0"/>
            </w:pPr>
            <w:r w:rsidRPr="00C14F01">
              <w:t>Input</w:t>
            </w:r>
          </w:p>
        </w:tc>
        <w:tc>
          <w:tcPr>
            <w:tcW w:w="284" w:type="dxa"/>
          </w:tcPr>
          <w:p w:rsidR="002A79D7" w:rsidRPr="00C14F01" w:rsidRDefault="002A79D7" w:rsidP="008D114E">
            <w:pPr>
              <w:spacing w:before="0"/>
            </w:pPr>
            <w:r w:rsidRPr="00C14F01">
              <w:t>:</w:t>
            </w:r>
          </w:p>
        </w:tc>
        <w:tc>
          <w:tcPr>
            <w:tcW w:w="5812" w:type="dxa"/>
          </w:tcPr>
          <w:p w:rsidR="002A79D7" w:rsidRPr="00C14F01" w:rsidRDefault="002A79D7" w:rsidP="000B3545">
            <w:pPr>
              <w:spacing w:before="0"/>
            </w:pPr>
            <w:r w:rsidRPr="00C14F01">
              <w:t xml:space="preserve">Data yang telah </w:t>
            </w:r>
            <w:r w:rsidR="000B3545" w:rsidRPr="00C14F01">
              <w:t xml:space="preserve">melalui proses </w:t>
            </w:r>
            <w:r w:rsidR="0093425D" w:rsidRPr="00C14F01">
              <w:rPr>
                <w:i/>
              </w:rPr>
              <w:t>preprocessing</w:t>
            </w:r>
            <w:r w:rsidR="00A1682A" w:rsidRPr="00C14F01">
              <w:rPr>
                <w:i/>
              </w:rPr>
              <w:t>.</w:t>
            </w:r>
          </w:p>
        </w:tc>
      </w:tr>
      <w:tr w:rsidR="002A79D7" w:rsidRPr="00C14F01" w:rsidTr="00083D42">
        <w:trPr>
          <w:trHeight w:val="568"/>
        </w:trPr>
        <w:tc>
          <w:tcPr>
            <w:tcW w:w="1559" w:type="dxa"/>
          </w:tcPr>
          <w:p w:rsidR="002A79D7" w:rsidRPr="00C14F01" w:rsidRDefault="002A79D7" w:rsidP="008D114E">
            <w:pPr>
              <w:spacing w:before="0"/>
            </w:pPr>
            <w:r w:rsidRPr="00C14F01">
              <w:t>Output</w:t>
            </w:r>
          </w:p>
        </w:tc>
        <w:tc>
          <w:tcPr>
            <w:tcW w:w="284" w:type="dxa"/>
          </w:tcPr>
          <w:p w:rsidR="002A79D7" w:rsidRPr="00C14F01" w:rsidRDefault="002A79D7" w:rsidP="008D114E">
            <w:pPr>
              <w:spacing w:before="0"/>
            </w:pPr>
            <w:r w:rsidRPr="00C14F01">
              <w:t>:</w:t>
            </w:r>
          </w:p>
        </w:tc>
        <w:tc>
          <w:tcPr>
            <w:tcW w:w="5812" w:type="dxa"/>
          </w:tcPr>
          <w:p w:rsidR="002A79D7" w:rsidRPr="00C14F01" w:rsidRDefault="002A79D7" w:rsidP="00A1682A">
            <w:pPr>
              <w:spacing w:before="0"/>
            </w:pPr>
            <w:r w:rsidRPr="00C14F01">
              <w:t>Nilai ha</w:t>
            </w:r>
            <w:r w:rsidR="00A1682A" w:rsidRPr="00C14F01">
              <w:t>sil evaluasi model seperti RMSE.</w:t>
            </w:r>
          </w:p>
        </w:tc>
      </w:tr>
      <w:tr w:rsidR="002A79D7" w:rsidRPr="00C14F01" w:rsidTr="00083D42">
        <w:trPr>
          <w:trHeight w:val="4837"/>
        </w:trPr>
        <w:tc>
          <w:tcPr>
            <w:tcW w:w="1559" w:type="dxa"/>
          </w:tcPr>
          <w:p w:rsidR="002A79D7" w:rsidRPr="00C14F01" w:rsidRDefault="002A79D7" w:rsidP="008D114E">
            <w:pPr>
              <w:spacing w:before="0"/>
            </w:pPr>
            <w:r w:rsidRPr="00C14F01">
              <w:lastRenderedPageBreak/>
              <w:t>Library</w:t>
            </w:r>
          </w:p>
        </w:tc>
        <w:tc>
          <w:tcPr>
            <w:tcW w:w="284" w:type="dxa"/>
          </w:tcPr>
          <w:p w:rsidR="002A79D7" w:rsidRPr="00C14F01" w:rsidRDefault="002A79D7" w:rsidP="008D114E">
            <w:pPr>
              <w:spacing w:before="0"/>
            </w:pPr>
            <w:r w:rsidRPr="00C14F01">
              <w:t>:</w:t>
            </w:r>
          </w:p>
        </w:tc>
        <w:tc>
          <w:tcPr>
            <w:tcW w:w="5812" w:type="dxa"/>
          </w:tcPr>
          <w:p w:rsidR="002A79D7" w:rsidRPr="00C14F01" w:rsidRDefault="002A79D7" w:rsidP="008D114E">
            <w:pPr>
              <w:pStyle w:val="ListParagraph"/>
              <w:numPr>
                <w:ilvl w:val="0"/>
                <w:numId w:val="34"/>
              </w:numPr>
              <w:spacing w:before="0"/>
              <w:ind w:left="459"/>
              <w:rPr>
                <w:i/>
              </w:rPr>
            </w:pPr>
            <w:r w:rsidRPr="00C14F01">
              <w:t xml:space="preserve">Pandas digunakan untuk memuat dataset dan membuat </w:t>
            </w:r>
            <w:r w:rsidRPr="00C14F01">
              <w:rPr>
                <w:i/>
              </w:rPr>
              <w:t>dataframe</w:t>
            </w:r>
            <w:r w:rsidRPr="00C14F01">
              <w:t>.</w:t>
            </w:r>
          </w:p>
          <w:p w:rsidR="002A79D7" w:rsidRPr="00C14F01" w:rsidRDefault="002A79D7" w:rsidP="008D114E">
            <w:pPr>
              <w:pStyle w:val="ListParagraph"/>
              <w:numPr>
                <w:ilvl w:val="0"/>
                <w:numId w:val="34"/>
              </w:numPr>
              <w:spacing w:before="0"/>
              <w:ind w:left="459"/>
              <w:rPr>
                <w:i/>
              </w:rPr>
            </w:pPr>
            <w:r w:rsidRPr="00C14F01">
              <w:t xml:space="preserve">Tensorflow digunakan untuk membantu dalam proses pelatihan </w:t>
            </w:r>
            <w:r w:rsidRPr="00C14F01">
              <w:rPr>
                <w:i/>
              </w:rPr>
              <w:t>neural network</w:t>
            </w:r>
            <w:r w:rsidRPr="00C14F01">
              <w:t>.</w:t>
            </w:r>
          </w:p>
          <w:p w:rsidR="002A79D7" w:rsidRPr="00C14F01" w:rsidRDefault="002A79D7" w:rsidP="002A79D7">
            <w:pPr>
              <w:pStyle w:val="ListParagraph"/>
              <w:numPr>
                <w:ilvl w:val="0"/>
                <w:numId w:val="34"/>
              </w:numPr>
              <w:spacing w:before="0"/>
              <w:ind w:left="459"/>
              <w:rPr>
                <w:i/>
              </w:rPr>
            </w:pPr>
            <w:r w:rsidRPr="00C14F01">
              <w:t>K-Fold digunakan untuk melakukan pembagian data ke dalam bentuk data latih dan data uji.</w:t>
            </w:r>
          </w:p>
          <w:p w:rsidR="002A79D7" w:rsidRPr="00C14F01" w:rsidRDefault="002A79D7" w:rsidP="002A79D7">
            <w:pPr>
              <w:pStyle w:val="ListParagraph"/>
              <w:numPr>
                <w:ilvl w:val="0"/>
                <w:numId w:val="34"/>
              </w:numPr>
              <w:spacing w:before="0"/>
              <w:ind w:left="459"/>
              <w:rPr>
                <w:i/>
              </w:rPr>
            </w:pPr>
            <w:r w:rsidRPr="00C14F01">
              <w:t>Keras digunakan untuk membuat bentuk pemode</w:t>
            </w:r>
            <w:r w:rsidR="00AE093B" w:rsidRPr="00C14F01">
              <w:t>l</w:t>
            </w:r>
            <w:r w:rsidRPr="00C14F01">
              <w:t xml:space="preserve">an </w:t>
            </w:r>
            <w:r w:rsidRPr="00C14F01">
              <w:rPr>
                <w:i/>
              </w:rPr>
              <w:t>deep learning</w:t>
            </w:r>
            <w:r w:rsidRPr="00C14F01">
              <w:t>.</w:t>
            </w:r>
          </w:p>
          <w:p w:rsidR="002A79D7" w:rsidRPr="00C14F01" w:rsidRDefault="002A79D7" w:rsidP="002A79D7">
            <w:pPr>
              <w:pStyle w:val="ListParagraph"/>
              <w:numPr>
                <w:ilvl w:val="0"/>
                <w:numId w:val="34"/>
              </w:numPr>
              <w:spacing w:before="0"/>
              <w:ind w:left="459"/>
              <w:rPr>
                <w:i/>
              </w:rPr>
            </w:pPr>
            <w:r w:rsidRPr="00C14F01">
              <w:t xml:space="preserve">Numpy digunakan untuk melakukan komputasi ilmiah atau </w:t>
            </w:r>
            <w:r w:rsidRPr="00C14F01">
              <w:rPr>
                <w:i/>
              </w:rPr>
              <w:t>scientific computing</w:t>
            </w:r>
            <w:r w:rsidR="005B3411" w:rsidRPr="00C14F01">
              <w:t>.</w:t>
            </w:r>
          </w:p>
          <w:p w:rsidR="005B3411" w:rsidRPr="00C14F01" w:rsidRDefault="005B3411" w:rsidP="002A79D7">
            <w:pPr>
              <w:pStyle w:val="ListParagraph"/>
              <w:numPr>
                <w:ilvl w:val="0"/>
                <w:numId w:val="34"/>
              </w:numPr>
              <w:spacing w:before="0"/>
              <w:ind w:left="459"/>
              <w:rPr>
                <w:i/>
              </w:rPr>
            </w:pPr>
            <w:r w:rsidRPr="00C14F01">
              <w:t>Matplotlib digunakan untuk visualisasi data.</w:t>
            </w:r>
          </w:p>
        </w:tc>
      </w:tr>
      <w:tr w:rsidR="002A79D7" w:rsidRPr="00C14F01" w:rsidTr="008D114E">
        <w:tc>
          <w:tcPr>
            <w:tcW w:w="1559" w:type="dxa"/>
          </w:tcPr>
          <w:p w:rsidR="002A79D7" w:rsidRPr="00C14F01" w:rsidRDefault="002A79D7" w:rsidP="008D114E">
            <w:pPr>
              <w:spacing w:before="0"/>
            </w:pPr>
            <w:r w:rsidRPr="00C14F01">
              <w:t>Tahapan</w:t>
            </w:r>
          </w:p>
        </w:tc>
        <w:tc>
          <w:tcPr>
            <w:tcW w:w="284" w:type="dxa"/>
          </w:tcPr>
          <w:p w:rsidR="002A79D7" w:rsidRPr="00C14F01" w:rsidRDefault="002A79D7" w:rsidP="008D114E">
            <w:pPr>
              <w:spacing w:before="0"/>
            </w:pPr>
            <w:r w:rsidRPr="00C14F01">
              <w:t>:</w:t>
            </w:r>
          </w:p>
        </w:tc>
        <w:tc>
          <w:tcPr>
            <w:tcW w:w="5812" w:type="dxa"/>
          </w:tcPr>
          <w:p w:rsidR="00083D42" w:rsidRPr="00C14F01" w:rsidRDefault="00083D42" w:rsidP="00083D42">
            <w:pPr>
              <w:pStyle w:val="ListParagraph"/>
              <w:spacing w:before="0"/>
              <w:ind w:left="34"/>
              <w:jc w:val="left"/>
            </w:pPr>
            <w:r w:rsidRPr="00C14F01">
              <w:t xml:space="preserve">1.Lakukan </w:t>
            </w:r>
            <w:r w:rsidRPr="00C14F01">
              <w:rPr>
                <w:i/>
              </w:rPr>
              <w:t>import</w:t>
            </w:r>
            <w:r w:rsidRPr="00C14F01">
              <w:t xml:space="preserve"> dataset dan library yang akan digunakan. </w:t>
            </w:r>
            <w:r w:rsidRPr="00C14F01">
              <w:br/>
              <w:t xml:space="preserve">2.Menentukan variabel </w:t>
            </w:r>
            <w:r w:rsidRPr="00C14F01">
              <w:rPr>
                <w:i/>
              </w:rPr>
              <w:t>input</w:t>
            </w:r>
            <w:r w:rsidRPr="00C14F01">
              <w:t xml:space="preserve"> dan </w:t>
            </w:r>
            <w:r w:rsidRPr="00C14F01">
              <w:rPr>
                <w:i/>
              </w:rPr>
              <w:t>output</w:t>
            </w:r>
            <w:r w:rsidRPr="00C14F01">
              <w:t xml:space="preserve">. </w:t>
            </w:r>
            <w:r w:rsidRPr="00C14F01">
              <w:br/>
              <w:t>3.</w:t>
            </w:r>
            <w:r w:rsidR="000B3545" w:rsidRPr="00C14F01">
              <w:t xml:space="preserve"> Melakukan </w:t>
            </w:r>
            <w:r w:rsidR="0093425D" w:rsidRPr="00C14F01">
              <w:rPr>
                <w:i/>
              </w:rPr>
              <w:t>preprocessing</w:t>
            </w:r>
            <w:r w:rsidR="000B3545" w:rsidRPr="00C14F01">
              <w:t xml:space="preserve"> dataset</w:t>
            </w:r>
          </w:p>
          <w:p w:rsidR="00083D42" w:rsidRPr="00C14F01" w:rsidRDefault="00083D42" w:rsidP="00083D42">
            <w:pPr>
              <w:pStyle w:val="ListParagraph"/>
              <w:spacing w:before="0"/>
              <w:ind w:left="34"/>
              <w:jc w:val="left"/>
            </w:pPr>
            <w:r w:rsidRPr="00C14F01">
              <w:t xml:space="preserve">4.Menginisialisasikan nilai </w:t>
            </w:r>
            <w:r w:rsidR="0088760C" w:rsidRPr="00C14F01">
              <w:rPr>
                <w:i/>
              </w:rPr>
              <w:t>hyperparameter</w:t>
            </w:r>
            <w:r w:rsidRPr="00C14F01">
              <w:t xml:space="preserve"> yang akan dicari nilai terbaiknya.</w:t>
            </w:r>
          </w:p>
          <w:p w:rsidR="00083D42" w:rsidRPr="00C14F01" w:rsidRDefault="00083D42" w:rsidP="00083D42">
            <w:pPr>
              <w:pStyle w:val="ListParagraph"/>
              <w:spacing w:before="0"/>
              <w:ind w:left="34"/>
              <w:jc w:val="left"/>
            </w:pPr>
            <w:r w:rsidRPr="00C14F01">
              <w:t xml:space="preserve">5.Menginisialisasikan nilai </w:t>
            </w:r>
            <w:r w:rsidRPr="00C14F01">
              <w:rPr>
                <w:i/>
              </w:rPr>
              <w:t>k</w:t>
            </w:r>
            <w:r w:rsidRPr="00C14F01">
              <w:t xml:space="preserve"> untuk penggunaan </w:t>
            </w:r>
            <w:r w:rsidRPr="00C14F01">
              <w:rPr>
                <w:i/>
              </w:rPr>
              <w:t>K-Fold</w:t>
            </w:r>
            <w:r w:rsidRPr="00C14F01">
              <w:t>.</w:t>
            </w:r>
          </w:p>
          <w:p w:rsidR="00083D42" w:rsidRPr="00C14F01" w:rsidRDefault="00083D42" w:rsidP="00083D42">
            <w:pPr>
              <w:pStyle w:val="ListParagraph"/>
              <w:spacing w:before="0"/>
              <w:ind w:left="34"/>
              <w:jc w:val="left"/>
            </w:pPr>
            <w:r w:rsidRPr="00C14F01">
              <w:t>6.M</w:t>
            </w:r>
            <w:r w:rsidR="00F327FF" w:rsidRPr="00C14F01">
              <w:t>elakukan train data sebanyak nilai iterasi (</w:t>
            </w:r>
            <w:r w:rsidR="00F327FF" w:rsidRPr="00C14F01">
              <w:rPr>
                <w:i/>
              </w:rPr>
              <w:t>epoch</w:t>
            </w:r>
            <w:r w:rsidR="00F327FF" w:rsidRPr="00C14F01">
              <w:t>) kali</w:t>
            </w:r>
            <w:r w:rsidRPr="00C14F01">
              <w:t xml:space="preserve"> dengan membagi variabel X dan y ke dalam </w:t>
            </w:r>
            <w:r w:rsidRPr="00C14F01">
              <w:rPr>
                <w:i/>
              </w:rPr>
              <w:t>X_train, X_test, y_train, y_test</w:t>
            </w:r>
            <w:r w:rsidR="00F327FF" w:rsidRPr="00C14F01">
              <w:t xml:space="preserve"> sebanyak </w:t>
            </w:r>
            <w:r w:rsidR="00F327FF" w:rsidRPr="00C14F01">
              <w:rPr>
                <w:i/>
              </w:rPr>
              <w:t xml:space="preserve">k </w:t>
            </w:r>
            <w:r w:rsidR="00F327FF" w:rsidRPr="00C14F01">
              <w:t>bagian</w:t>
            </w:r>
            <w:r w:rsidRPr="00C14F01">
              <w:t xml:space="preserve">. Pada saat train juga dilakukan pembentukan model ANN dan pemanggilan </w:t>
            </w:r>
            <w:r w:rsidR="0088760C" w:rsidRPr="00C14F01">
              <w:rPr>
                <w:i/>
              </w:rPr>
              <w:t>hyperparameter</w:t>
            </w:r>
            <w:r w:rsidRPr="00C14F01">
              <w:t xml:space="preserve"> yang akan digunakan. Setelah dilakukan pembentukan model, selanjutnya model yang dijalankan , kemudian model kita latih, dan kita lakukan evaluasi model.</w:t>
            </w:r>
          </w:p>
          <w:p w:rsidR="00083D42" w:rsidRPr="00C14F01" w:rsidRDefault="00966948" w:rsidP="00083D42">
            <w:pPr>
              <w:pStyle w:val="ListParagraph"/>
              <w:spacing w:before="0"/>
              <w:ind w:left="34"/>
              <w:jc w:val="left"/>
            </w:pPr>
            <w:r w:rsidRPr="00C14F01">
              <w:t>7. Menampilkan RMSE</w:t>
            </w:r>
            <w:r w:rsidR="00083D42" w:rsidRPr="00C14F01">
              <w:t xml:space="preserve"> data latih dan data uji </w:t>
            </w:r>
          </w:p>
          <w:p w:rsidR="00083D42" w:rsidRPr="00C14F01" w:rsidRDefault="00083D42" w:rsidP="00083D42">
            <w:pPr>
              <w:pStyle w:val="ListParagraph"/>
              <w:spacing w:before="0"/>
              <w:ind w:left="34"/>
              <w:jc w:val="left"/>
            </w:pPr>
            <w:r w:rsidRPr="00C14F01">
              <w:t xml:space="preserve">8. Menampilkan </w:t>
            </w:r>
            <w:r w:rsidR="00966948" w:rsidRPr="00C14F01">
              <w:t xml:space="preserve">nilai RMSE </w:t>
            </w:r>
            <w:r w:rsidRPr="00C14F01">
              <w:t xml:space="preserve">dari </w:t>
            </w:r>
            <w:r w:rsidR="00966948" w:rsidRPr="00C14F01">
              <w:t xml:space="preserve">hasil pembentukan </w:t>
            </w:r>
            <w:r w:rsidRPr="00C14F01">
              <w:lastRenderedPageBreak/>
              <w:t>model</w:t>
            </w:r>
          </w:p>
          <w:p w:rsidR="002A79D7" w:rsidRPr="00C14F01" w:rsidRDefault="00083D42" w:rsidP="00966948">
            <w:pPr>
              <w:pStyle w:val="ListParagraph"/>
              <w:spacing w:before="0"/>
              <w:ind w:left="34"/>
              <w:jc w:val="left"/>
            </w:pPr>
            <w:r w:rsidRPr="00C14F01">
              <w:t xml:space="preserve">9. Menampilkan visualisasi </w:t>
            </w:r>
            <w:r w:rsidR="00966948" w:rsidRPr="00C14F01">
              <w:t xml:space="preserve">dari nilai RMSE </w:t>
            </w:r>
            <w:r w:rsidRPr="00C14F01">
              <w:t>model.</w:t>
            </w:r>
          </w:p>
        </w:tc>
      </w:tr>
    </w:tbl>
    <w:p w:rsidR="00552591" w:rsidRPr="00C14F01" w:rsidRDefault="00455A66" w:rsidP="00552591">
      <w:r w:rsidRPr="00C14F01">
        <w:lastRenderedPageBreak/>
        <w:t>Pada pembentukan model algoritma, peneliti membent</w:t>
      </w:r>
      <w:r w:rsidR="00A1682A" w:rsidRPr="00C14F01">
        <w:t>uk model dengan 1 input layer, 1</w:t>
      </w:r>
      <w:r w:rsidRPr="00C14F01">
        <w:t xml:space="preserve"> </w:t>
      </w:r>
      <w:r w:rsidR="0088760C" w:rsidRPr="00C14F01">
        <w:rPr>
          <w:i/>
        </w:rPr>
        <w:t>hidden layer</w:t>
      </w:r>
      <w:r w:rsidRPr="00C14F01">
        <w:t>, dan 1 output layer sehingga ban</w:t>
      </w:r>
      <w:r w:rsidR="00A1682A" w:rsidRPr="00C14F01">
        <w:t>yak layer yang dibentuk adalah 3</w:t>
      </w:r>
      <w:r w:rsidRPr="00C14F01">
        <w:t xml:space="preserve"> layer. Setiap layer memiliki jumlah neuron yang berbeda-bed</w:t>
      </w:r>
      <w:r w:rsidR="00696E70" w:rsidRPr="00C14F01">
        <w:t xml:space="preserve">a seperti yang dijelaskan pada </w:t>
      </w:r>
      <w:hyperlink w:anchor="_4.4.2_Rancangan_Implementasi" w:history="1">
        <w:r w:rsidR="00966948" w:rsidRPr="00C14F01">
          <w:rPr>
            <w:rStyle w:val="Hyperlink"/>
            <w:b/>
            <w:color w:val="auto"/>
            <w:u w:val="none"/>
          </w:rPr>
          <w:t>subbab 4.4.2</w:t>
        </w:r>
      </w:hyperlink>
      <w:r w:rsidR="00696E70" w:rsidRPr="00C14F01">
        <w:t xml:space="preserve"> </w:t>
      </w:r>
      <w:r w:rsidRPr="00C14F01">
        <w:t xml:space="preserve">. Nilai bias dan bobot pada setiap layer akan diinisialisasikan secara otomatis dengan menggunakan fungsi </w:t>
      </w:r>
      <w:r w:rsidRPr="00C14F01">
        <w:rPr>
          <w:i/>
        </w:rPr>
        <w:t>kernel_initializer=uniform</w:t>
      </w:r>
      <w:r w:rsidR="00C971BA" w:rsidRPr="00C14F01">
        <w:t xml:space="preserve"> seperti yang dapat dilihat pada</w:t>
      </w:r>
      <w:r w:rsidR="00C14F01" w:rsidRPr="00C14F01">
        <w:t xml:space="preserve"> </w:t>
      </w:r>
      <w:hyperlink w:anchor="_A.4.__Pemodelan" w:history="1">
        <w:r w:rsidR="00C14F01" w:rsidRPr="00C14F01">
          <w:rPr>
            <w:rStyle w:val="Hyperlink"/>
            <w:b/>
            <w:color w:val="auto"/>
            <w:u w:val="none"/>
          </w:rPr>
          <w:t>A.4.  Pemodelan Algoritma ANN</w:t>
        </w:r>
      </w:hyperlink>
      <w:r w:rsidR="00C971BA" w:rsidRPr="00C14F01">
        <w:t xml:space="preserve"> . Untuk nilai aktivasi yang digunakan pada layer juga berbeda dan disesuaikan dengan fungsi aktivasi yang lebih optimal sesuai dengan hasil pada </w:t>
      </w:r>
      <w:r w:rsidR="00C971BA" w:rsidRPr="00C14F01">
        <w:rPr>
          <w:i/>
        </w:rPr>
        <w:t>gridsearch</w:t>
      </w:r>
      <w:r w:rsidR="00C971BA" w:rsidRPr="00C14F01">
        <w:t>. Setelah dilakukan pembentukan model</w:t>
      </w:r>
      <w:r w:rsidR="00083D42" w:rsidRPr="00C14F01">
        <w:t xml:space="preserve">, dilakukan konfigurasi proses pelatihan model. Pelatihan model ini melibatkan </w:t>
      </w:r>
      <w:r w:rsidR="00083D42" w:rsidRPr="00C14F01">
        <w:rPr>
          <w:i/>
        </w:rPr>
        <w:t>loss function</w:t>
      </w:r>
      <w:r w:rsidR="00A1682A" w:rsidRPr="00C14F01">
        <w:t>, optimasi, dan metrik</w:t>
      </w:r>
      <w:r w:rsidR="00083D42" w:rsidRPr="00C14F01">
        <w:t xml:space="preserve"> evaluasi yang digunakan. </w:t>
      </w:r>
      <w:r w:rsidR="00083D42" w:rsidRPr="00C14F01">
        <w:rPr>
          <w:i/>
        </w:rPr>
        <w:t>Loss function</w:t>
      </w:r>
      <w:r w:rsidR="00083D42" w:rsidRPr="00C14F01">
        <w:t xml:space="preserve"> ini digunakan untuk melihat perbedaan antara nilai prediksi dan nilai sebenarnya. Optimasi digunakan untuk mengatur mengoptimalkan parameter model selama pelati</w:t>
      </w:r>
      <w:r w:rsidR="00157A0E" w:rsidRPr="00C14F01">
        <w:t>h</w:t>
      </w:r>
      <w:r w:rsidR="00083D42" w:rsidRPr="00C14F01">
        <w:t xml:space="preserve">an. Pengoptimalan yang dimaksud adalah perbaikan nilai bobot saat melakukan pelatihan dengan menggunakan nilai laju pembelajaran yang digunakan. </w:t>
      </w:r>
      <w:r w:rsidR="00A1682A" w:rsidRPr="00C14F01">
        <w:t>Metrik</w:t>
      </w:r>
      <w:r w:rsidR="00F327FF" w:rsidRPr="00C14F01">
        <w:t xml:space="preserve"> evaluasi digunakan untuk memantau kinerja model selama pelatihan model. Setelah model dikonfigurasi, model siap untuk dilatih dengan menggunakan perintah </w:t>
      </w:r>
      <w:r w:rsidR="00F327FF" w:rsidRPr="00C14F01">
        <w:rPr>
          <w:i/>
        </w:rPr>
        <w:t>model.fit()</w:t>
      </w:r>
      <w:r w:rsidR="00F327FF" w:rsidRPr="00C14F01">
        <w:t xml:space="preserve">. Dalam proses ini, model akan dilatih sesuai dengan nilai </w:t>
      </w:r>
      <w:r w:rsidR="00F327FF" w:rsidRPr="00C14F01">
        <w:rPr>
          <w:i/>
        </w:rPr>
        <w:t>epoch</w:t>
      </w:r>
      <w:r w:rsidR="00F327FF" w:rsidRPr="00C14F01">
        <w:t xml:space="preserve"> yang telah diinisialisasikan. Proses pelatihan akan dilakukan selama nilai iterasi </w:t>
      </w:r>
      <w:r w:rsidR="00F327FF" w:rsidRPr="00C14F01">
        <w:rPr>
          <w:i/>
        </w:rPr>
        <w:t>epoch</w:t>
      </w:r>
      <w:r w:rsidR="00F327FF" w:rsidRPr="00C14F01">
        <w:t xml:space="preserve"> belum terpenuhi. Tahapan terakhir dari proses pelatihan adalah evaluasi model. Pada tahapan ini model yang telah dilatih akan dilakukan evaluasi, dimana dar</w:t>
      </w:r>
      <w:r w:rsidR="00157A0E" w:rsidRPr="00C14F01">
        <w:t>i hasil evaluasi akan menghasilkan nilai RMSE ketika proses pelatihan, RMSE ketika proses validasi, dan nilai RMSE dari metric evaluasi model yang dilakukan</w:t>
      </w:r>
      <w:r w:rsidR="002D479F" w:rsidRPr="00C14F01">
        <w:t xml:space="preserve">. Pada pelaksanaan implementasi algoritma, peneliti melakukan percobaan untuk mencari nilai </w:t>
      </w:r>
      <w:r w:rsidR="002D479F" w:rsidRPr="00C14F01">
        <w:rPr>
          <w:i/>
        </w:rPr>
        <w:t>k</w:t>
      </w:r>
      <w:r w:rsidR="002D479F" w:rsidRPr="00C14F01">
        <w:t xml:space="preserve"> dan nilai </w:t>
      </w:r>
      <w:r w:rsidR="002D479F" w:rsidRPr="00C14F01">
        <w:rPr>
          <w:i/>
        </w:rPr>
        <w:t xml:space="preserve">epoch </w:t>
      </w:r>
      <w:r w:rsidR="002D479F" w:rsidRPr="00C14F01">
        <w:t xml:space="preserve">terbaik. Dalam percobaan ini nilai-nilai </w:t>
      </w:r>
      <w:r w:rsidR="002D479F" w:rsidRPr="00C14F01">
        <w:rPr>
          <w:i/>
        </w:rPr>
        <w:t>epoch</w:t>
      </w:r>
      <w:r w:rsidR="002D479F" w:rsidRPr="00C14F01">
        <w:t xml:space="preserve"> akan digunakan pada setiap nilai </w:t>
      </w:r>
      <w:r w:rsidR="002D479F" w:rsidRPr="00C14F01">
        <w:rPr>
          <w:i/>
        </w:rPr>
        <w:t>k</w:t>
      </w:r>
      <w:r w:rsidR="002D479F" w:rsidRPr="00C14F01">
        <w:t xml:space="preserve">, sehingga dengan itu peneliti dapat melihat bagaimana nilai RMSE pada setiap </w:t>
      </w:r>
      <w:r w:rsidR="002D479F" w:rsidRPr="00C14F01">
        <w:rPr>
          <w:i/>
        </w:rPr>
        <w:t>epoch</w:t>
      </w:r>
      <w:r w:rsidR="002D479F" w:rsidRPr="00C14F01">
        <w:t xml:space="preserve"> dengan pembagian </w:t>
      </w:r>
      <w:r w:rsidR="002D479F" w:rsidRPr="00C14F01">
        <w:rPr>
          <w:i/>
        </w:rPr>
        <w:t xml:space="preserve"> k </w:t>
      </w:r>
      <w:r w:rsidR="002D479F" w:rsidRPr="00C14F01">
        <w:t>data.</w:t>
      </w:r>
      <w:r w:rsidR="00552591" w:rsidRPr="00C14F01">
        <w:t xml:space="preserve"> Selain </w:t>
      </w:r>
      <w:r w:rsidR="00552591" w:rsidRPr="00C14F01">
        <w:lastRenderedPageBreak/>
        <w:t xml:space="preserve">melihat nilai RMSE, peneliti juga melihat hasil pelatihan apakah hasil pelatihan mengalami </w:t>
      </w:r>
      <w:r w:rsidR="00552591" w:rsidRPr="00C14F01">
        <w:rPr>
          <w:i/>
        </w:rPr>
        <w:t>overfitting</w:t>
      </w:r>
      <w:r w:rsidR="00552591" w:rsidRPr="00C14F01">
        <w:t xml:space="preserve">, </w:t>
      </w:r>
      <w:r w:rsidR="00552591" w:rsidRPr="00C14F01">
        <w:rPr>
          <w:i/>
        </w:rPr>
        <w:t>underfitting</w:t>
      </w:r>
      <w:r w:rsidR="00552591" w:rsidRPr="00C14F01">
        <w:t xml:space="preserve">, atau </w:t>
      </w:r>
      <w:r w:rsidR="00552591" w:rsidRPr="00C14F01">
        <w:rPr>
          <w:i/>
        </w:rPr>
        <w:t>good fit</w:t>
      </w:r>
      <w:r w:rsidR="00552591" w:rsidRPr="00C14F01">
        <w:t xml:space="preserve">. Pada hasil yang diperoleh hanya akan menerima hasil pelatihan yang </w:t>
      </w:r>
      <w:r w:rsidR="00552591" w:rsidRPr="00C14F01">
        <w:rPr>
          <w:i/>
        </w:rPr>
        <w:t>good fit</w:t>
      </w:r>
      <w:r w:rsidR="00552591" w:rsidRPr="00C14F01">
        <w:t xml:space="preserve"> dan memiliki nilai RMSE terendah.</w:t>
      </w:r>
      <w:r w:rsidR="00F269D2" w:rsidRPr="00C14F01">
        <w:t xml:space="preserve"> Dalam implementasi algoritma ANN ada beberapa percobaan yang dilakukan. Percobaan ini akan dijelaskan pada subbab berikut.</w:t>
      </w:r>
    </w:p>
    <w:p w:rsidR="00F269D2" w:rsidRPr="00C14F01" w:rsidRDefault="00F269D2" w:rsidP="00C14F01">
      <w:pPr>
        <w:pStyle w:val="Heading3"/>
        <w:numPr>
          <w:ilvl w:val="0"/>
          <w:numId w:val="0"/>
        </w:numPr>
        <w:spacing w:after="0"/>
      </w:pPr>
      <w:bookmarkStart w:id="165" w:name="_5.5.1_Percobaan_Early"/>
      <w:bookmarkStart w:id="166" w:name="_Toc140173501"/>
      <w:bookmarkEnd w:id="165"/>
      <w:r w:rsidRPr="00C14F01">
        <w:t>5.5.1 Pe</w:t>
      </w:r>
      <w:r w:rsidR="00E728CF" w:rsidRPr="00C14F01">
        <w:t xml:space="preserve">ncarian </w:t>
      </w:r>
      <w:r w:rsidR="00586074" w:rsidRPr="00C14F01">
        <w:t>Nilai Epoch</w:t>
      </w:r>
      <w:bookmarkEnd w:id="166"/>
    </w:p>
    <w:p w:rsidR="00146450" w:rsidRPr="00C14F01" w:rsidRDefault="00586074" w:rsidP="00146450">
      <w:pPr>
        <w:spacing w:before="0"/>
      </w:pPr>
      <w:r w:rsidRPr="00C14F01">
        <w:t xml:space="preserve">Untuk melakukan pencarian nilai epoch yang akan digunakan dalam pemodelan, peneliti menggunakan teknik </w:t>
      </w:r>
      <w:r w:rsidRPr="00C14F01">
        <w:rPr>
          <w:i/>
        </w:rPr>
        <w:t>early stopping</w:t>
      </w:r>
      <w:r w:rsidRPr="00C14F01">
        <w:t>.P</w:t>
      </w:r>
      <w:r w:rsidR="00A70995" w:rsidRPr="00C14F01">
        <w:t>erc</w:t>
      </w:r>
      <w:r w:rsidRPr="00C14F01">
        <w:t xml:space="preserve">obaan ini </w:t>
      </w:r>
      <w:r w:rsidR="00A70995" w:rsidRPr="00C14F01">
        <w:t>dilakukan peneliti untuk melihat nilai epoch yang optimal digunakan pada model yang tela</w:t>
      </w:r>
      <w:r w:rsidRPr="00C14F01">
        <w:t>h dirancang</w:t>
      </w:r>
      <w:r w:rsidR="00A70995" w:rsidRPr="00C14F01">
        <w:t xml:space="preserve">. Pada percobaan ini pertama kali dilakukan inisialisasi nilai epoch yang dipilih secara acak. Nilai epoch yang digunakan dalam percobaan ini adalah 50, 100, 250, 500, dan 1000. </w:t>
      </w:r>
      <w:r w:rsidR="00696E70" w:rsidRPr="00C14F01">
        <w:t xml:space="preserve">Pada bagian implementasi, teknik </w:t>
      </w:r>
      <w:r w:rsidR="00696E70" w:rsidRPr="00C14F01">
        <w:rPr>
          <w:i/>
        </w:rPr>
        <w:t>early stopping</w:t>
      </w:r>
      <w:r w:rsidR="00696E70" w:rsidRPr="00C14F01">
        <w:t xml:space="preserve"> digunakan dengan penambahan fungsi </w:t>
      </w:r>
      <w:r w:rsidR="00696E70" w:rsidRPr="00C14F01">
        <w:rPr>
          <w:i/>
        </w:rPr>
        <w:t>early_stop</w:t>
      </w:r>
      <w:r w:rsidR="00696E70" w:rsidRPr="00C14F01">
        <w:t xml:space="preserve"> yang diambil dari library </w:t>
      </w:r>
      <w:r w:rsidR="00696E70" w:rsidRPr="00C14F01">
        <w:rPr>
          <w:i/>
        </w:rPr>
        <w:t>Keras</w:t>
      </w:r>
      <w:r w:rsidR="00552CFA" w:rsidRPr="00C14F01">
        <w:t>.</w:t>
      </w:r>
    </w:p>
    <w:p w:rsidR="00831EB4" w:rsidRPr="00C14F01" w:rsidRDefault="00831EB4" w:rsidP="00146450">
      <w:pPr>
        <w:spacing w:before="0"/>
      </w:pPr>
      <w:r w:rsidRPr="00C14F01">
        <w:t>Seperti yang sudah dijelaskan pada</w:t>
      </w:r>
      <w:r w:rsidR="00E875E5" w:rsidRPr="00C14F01">
        <w:t xml:space="preserve"> </w:t>
      </w:r>
      <w:hyperlink w:anchor="_2.12_Early_Stopping" w:history="1">
        <w:r w:rsidR="00E875E5" w:rsidRPr="00C14F01">
          <w:rPr>
            <w:rStyle w:val="Hyperlink"/>
            <w:b/>
            <w:color w:val="auto"/>
            <w:u w:val="none"/>
          </w:rPr>
          <w:t>subbab 2.12</w:t>
        </w:r>
      </w:hyperlink>
      <w:r w:rsidR="00EB059F" w:rsidRPr="00C14F01">
        <w:t xml:space="preserve">, bahwa proses pelatihan akan berhenti ketika sudah mulai akan terjadi </w:t>
      </w:r>
      <w:r w:rsidR="00EB059F" w:rsidRPr="00C14F01">
        <w:rPr>
          <w:i/>
        </w:rPr>
        <w:t>overfitting</w:t>
      </w:r>
      <w:r w:rsidR="00EB059F" w:rsidRPr="00C14F01">
        <w:t xml:space="preserve">, sehingga dari hasil percobaan ini akan dihasilkan nilai-nilai epoch yang optimal pada nilai </w:t>
      </w:r>
      <w:r w:rsidR="00EB059F" w:rsidRPr="00C14F01">
        <w:rPr>
          <w:i/>
        </w:rPr>
        <w:t>k</w:t>
      </w:r>
      <w:r w:rsidR="00EB059F" w:rsidRPr="00C14F01">
        <w:t xml:space="preserve"> dan nilai </w:t>
      </w:r>
      <w:r w:rsidR="00EB059F" w:rsidRPr="00C14F01">
        <w:rPr>
          <w:i/>
        </w:rPr>
        <w:t>epoch</w:t>
      </w:r>
      <w:r w:rsidR="00EB059F" w:rsidRPr="00C14F01">
        <w:t xml:space="preserve"> tertentu. Berdasarkan </w:t>
      </w:r>
      <w:r w:rsidR="004C3575" w:rsidRPr="00C14F01">
        <w:t>data hasil percobaan pada lampiran</w:t>
      </w:r>
      <w:r w:rsidR="00864B37" w:rsidRPr="00C14F01">
        <w:t xml:space="preserve"> </w:t>
      </w:r>
      <w:hyperlink w:anchor="_B.1._Hasil_Implementasi" w:history="1">
        <w:r w:rsidR="00C14F01" w:rsidRPr="00C14F01">
          <w:rPr>
            <w:rStyle w:val="Hyperlink"/>
            <w:b/>
            <w:color w:val="auto"/>
            <w:u w:val="none"/>
          </w:rPr>
          <w:t>B.1. Hasil Implementasi Early Stopping</w:t>
        </w:r>
      </w:hyperlink>
      <w:r w:rsidR="00C14F01" w:rsidRPr="00C14F01">
        <w:t xml:space="preserve"> </w:t>
      </w:r>
      <w:r w:rsidR="00864B37" w:rsidRPr="00C14F01">
        <w:t xml:space="preserve">yang merupakan </w:t>
      </w:r>
      <w:r w:rsidR="00EB059F" w:rsidRPr="00C14F01">
        <w:t xml:space="preserve">hasil implementasi yang dilakukan, nilai </w:t>
      </w:r>
      <w:r w:rsidR="00EB059F" w:rsidRPr="00C14F01">
        <w:rPr>
          <w:i/>
        </w:rPr>
        <w:t xml:space="preserve">epoch </w:t>
      </w:r>
      <w:r w:rsidR="00EB059F" w:rsidRPr="00C14F01">
        <w:t xml:space="preserve">optimal berada di antara nilai 25 sampai dengan 100. Berlandaskan dari </w:t>
      </w:r>
      <w:r w:rsidR="00EB059F" w:rsidRPr="00C14F01">
        <w:rPr>
          <w:i/>
        </w:rPr>
        <w:t>range</w:t>
      </w:r>
      <w:r w:rsidR="00EB059F" w:rsidRPr="00C14F01">
        <w:t xml:space="preserve"> nilai </w:t>
      </w:r>
      <w:r w:rsidR="00EB059F" w:rsidRPr="00C14F01">
        <w:rPr>
          <w:i/>
        </w:rPr>
        <w:t xml:space="preserve">epoch </w:t>
      </w:r>
      <w:r w:rsidR="00EB059F" w:rsidRPr="00C14F01">
        <w:t xml:space="preserve">tersebut maka peneliti melakukan percobaan kedua dengan membuat epoch baru dalam dalam rentang nilai tersebut dan nilai </w:t>
      </w:r>
      <w:r w:rsidR="00EB059F" w:rsidRPr="00C14F01">
        <w:rPr>
          <w:i/>
        </w:rPr>
        <w:t xml:space="preserve">epoch </w:t>
      </w:r>
      <w:r w:rsidR="00EB059F" w:rsidRPr="00C14F01">
        <w:t xml:space="preserve"> yang ditentukan </w:t>
      </w:r>
      <w:r w:rsidR="000B40A6" w:rsidRPr="00C14F01">
        <w:t xml:space="preserve">memiliki nilai range yang sama. Penentuan nilai </w:t>
      </w:r>
      <w:r w:rsidR="000B40A6" w:rsidRPr="00C14F01">
        <w:rPr>
          <w:i/>
        </w:rPr>
        <w:t>epoch</w:t>
      </w:r>
      <w:r w:rsidR="000B40A6" w:rsidRPr="00C14F01">
        <w:t xml:space="preserve"> dengan range yang sama memiliki tujuan untuk melihat perbedaan hasil evaluasi model dengan jarak perbedaan nilai </w:t>
      </w:r>
      <w:r w:rsidR="000B40A6" w:rsidRPr="00C14F01">
        <w:rPr>
          <w:i/>
        </w:rPr>
        <w:t>epoch</w:t>
      </w:r>
      <w:r w:rsidR="000B40A6" w:rsidRPr="00C14F01">
        <w:t xml:space="preserve"> yang sama.</w:t>
      </w:r>
    </w:p>
    <w:p w:rsidR="00552591" w:rsidRPr="00C14F01" w:rsidRDefault="00146450" w:rsidP="00966948">
      <w:pPr>
        <w:pStyle w:val="Heading3"/>
        <w:numPr>
          <w:ilvl w:val="0"/>
          <w:numId w:val="0"/>
        </w:numPr>
        <w:spacing w:after="0"/>
      </w:pPr>
      <w:bookmarkStart w:id="167" w:name="_Toc140173502"/>
      <w:r w:rsidRPr="00C14F01">
        <w:t xml:space="preserve">5.5.2 Percobaan Variasi Nilai </w:t>
      </w:r>
      <w:r w:rsidR="004C3575" w:rsidRPr="00C14F01">
        <w:t>Epoch</w:t>
      </w:r>
      <w:bookmarkEnd w:id="167"/>
    </w:p>
    <w:p w:rsidR="00552591" w:rsidRPr="00C14F01" w:rsidRDefault="004C3575" w:rsidP="004C3575">
      <w:pPr>
        <w:spacing w:before="0"/>
      </w:pPr>
      <w:r w:rsidRPr="00C14F01">
        <w:t xml:space="preserve">Seperti yang telah dijelaskan pada </w:t>
      </w:r>
      <w:hyperlink w:anchor="_5.5.1_Percobaan_Early" w:history="1">
        <w:r w:rsidR="00966948" w:rsidRPr="00C14F01">
          <w:rPr>
            <w:rStyle w:val="Hyperlink"/>
            <w:b/>
            <w:color w:val="auto"/>
            <w:u w:val="none"/>
          </w:rPr>
          <w:t>subbab 5.5.1</w:t>
        </w:r>
      </w:hyperlink>
      <w:r w:rsidRPr="00C14F01">
        <w:t xml:space="preserve"> di atas, bahwa akan dilakukan percobaan kedua untuk melihat nilai </w:t>
      </w:r>
      <w:r w:rsidRPr="00C14F01">
        <w:rPr>
          <w:i/>
        </w:rPr>
        <w:t>epoch</w:t>
      </w:r>
      <w:r w:rsidRPr="00C14F01">
        <w:t xml:space="preserve"> terbaik dari antara nilai variasi nilai</w:t>
      </w:r>
      <w:r w:rsidRPr="00C14F01">
        <w:rPr>
          <w:i/>
        </w:rPr>
        <w:t xml:space="preserve"> epoch</w:t>
      </w:r>
      <w:r w:rsidRPr="00C14F01">
        <w:t xml:space="preserve"> lain yang diambil dari rentang nilai </w:t>
      </w:r>
      <w:r w:rsidR="00406D8E" w:rsidRPr="00C14F01">
        <w:t>1</w:t>
      </w:r>
      <w:r w:rsidR="008B122A" w:rsidRPr="00C14F01">
        <w:t xml:space="preserve">5 sampai 100. </w:t>
      </w:r>
      <w:r w:rsidR="00406D8E" w:rsidRPr="00C14F01">
        <w:t xml:space="preserve">Untuk menjaga adanya </w:t>
      </w:r>
      <w:r w:rsidR="00406D8E" w:rsidRPr="00C14F01">
        <w:lastRenderedPageBreak/>
        <w:t xml:space="preserve">kemungkinan nilai RMSE terbaik di luar epoch hasil </w:t>
      </w:r>
      <w:r w:rsidR="00406D8E" w:rsidRPr="00C14F01">
        <w:rPr>
          <w:i/>
        </w:rPr>
        <w:t xml:space="preserve">early stopping, </w:t>
      </w:r>
      <w:r w:rsidR="00406D8E" w:rsidRPr="00C14F01">
        <w:t>nilai epoch ditambah hingga</w:t>
      </w:r>
      <w:r w:rsidR="002C16D6" w:rsidRPr="00C14F01">
        <w:t xml:space="preserve"> rentang</w:t>
      </w:r>
      <w:r w:rsidR="00406D8E" w:rsidRPr="00C14F01">
        <w:t xml:space="preserve"> 120 sehingga n</w:t>
      </w:r>
      <w:r w:rsidR="008B122A" w:rsidRPr="00C14F01">
        <w:t xml:space="preserve">ilai </w:t>
      </w:r>
      <w:r w:rsidR="008B122A" w:rsidRPr="00C14F01">
        <w:rPr>
          <w:i/>
        </w:rPr>
        <w:t>epoch</w:t>
      </w:r>
      <w:r w:rsidR="008B122A" w:rsidRPr="00C14F01">
        <w:t xml:space="preserve"> yang d</w:t>
      </w:r>
      <w:r w:rsidR="00406D8E" w:rsidRPr="00C14F01">
        <w:t>iuji</w:t>
      </w:r>
      <w:r w:rsidR="002C16D6" w:rsidRPr="00C14F01">
        <w:t xml:space="preserve"> adalh 15, 30, 45, 60, 75, 90, 105, 120</w:t>
      </w:r>
      <w:r w:rsidR="008B122A" w:rsidRPr="00C14F01">
        <w:t>.</w:t>
      </w:r>
      <w:r w:rsidR="00406D8E" w:rsidRPr="00C14F01">
        <w:t xml:space="preserve"> Dengan nilai d</w:t>
      </w:r>
      <w:r w:rsidR="008B122A" w:rsidRPr="00C14F01">
        <w:t xml:space="preserve">ari nilai-nilai </w:t>
      </w:r>
      <w:r w:rsidR="008B122A" w:rsidRPr="00C14F01">
        <w:rPr>
          <w:i/>
        </w:rPr>
        <w:t>epoch</w:t>
      </w:r>
      <w:r w:rsidR="008B122A" w:rsidRPr="00C14F01">
        <w:t xml:space="preserve"> tersebut maka akan dicari nilai </w:t>
      </w:r>
      <w:r w:rsidR="008B122A" w:rsidRPr="00C14F01">
        <w:rPr>
          <w:i/>
        </w:rPr>
        <w:t>epoch</w:t>
      </w:r>
      <w:r w:rsidR="008B122A" w:rsidRPr="00C14F01">
        <w:t xml:space="preserve"> yang menghasilkan nilai RMSE yang terbaik, dan nilai </w:t>
      </w:r>
      <w:r w:rsidR="008B122A" w:rsidRPr="00C14F01">
        <w:rPr>
          <w:i/>
        </w:rPr>
        <w:t xml:space="preserve">epoch </w:t>
      </w:r>
      <w:r w:rsidR="008B122A" w:rsidRPr="00C14F01">
        <w:t xml:space="preserve">yang menghasilkan RMSE terbaik akan digunakan sebagai nilai </w:t>
      </w:r>
      <w:r w:rsidR="008B122A" w:rsidRPr="00C14F01">
        <w:rPr>
          <w:i/>
        </w:rPr>
        <w:t xml:space="preserve">epoch </w:t>
      </w:r>
      <w:r w:rsidR="008B122A" w:rsidRPr="00C14F01">
        <w:t xml:space="preserve">pada model yang akan digunakan di dalam simulator. Variasi nilai </w:t>
      </w:r>
      <w:r w:rsidR="008B122A" w:rsidRPr="00C14F01">
        <w:rPr>
          <w:i/>
        </w:rPr>
        <w:t>epoch</w:t>
      </w:r>
      <w:r w:rsidR="008B122A" w:rsidRPr="00C14F01">
        <w:t xml:space="preserve"> ini akan dikombinasi dengan nilai </w:t>
      </w:r>
      <w:r w:rsidR="008B122A" w:rsidRPr="00C14F01">
        <w:rPr>
          <w:i/>
        </w:rPr>
        <w:t>k</w:t>
      </w:r>
      <w:r w:rsidR="00FA17FC" w:rsidRPr="00C14F01">
        <w:t xml:space="preserve">. </w:t>
      </w:r>
    </w:p>
    <w:p w:rsidR="004C4E31" w:rsidRPr="00C14F01" w:rsidRDefault="004C4E31" w:rsidP="005F18E4">
      <w:pPr>
        <w:pStyle w:val="Heading2"/>
        <w:numPr>
          <w:ilvl w:val="1"/>
          <w:numId w:val="39"/>
        </w:numPr>
        <w:spacing w:before="240" w:after="0"/>
      </w:pPr>
      <w:bookmarkStart w:id="168" w:name="_Toc140173503"/>
      <w:r w:rsidRPr="00C14F01">
        <w:t>Uji Validasi Algoritma</w:t>
      </w:r>
      <w:bookmarkEnd w:id="168"/>
      <w:r w:rsidRPr="00C14F01">
        <w:t xml:space="preserve"> </w:t>
      </w:r>
    </w:p>
    <w:p w:rsidR="00A87F61" w:rsidRPr="00C14F01" w:rsidRDefault="002C16D6" w:rsidP="00C14F01">
      <w:pPr>
        <w:spacing w:before="0"/>
      </w:pPr>
      <w:r w:rsidRPr="00C14F01">
        <w:t xml:space="preserve">Setelah melakukan percobaan pemodelan dengan algoritma </w:t>
      </w:r>
      <w:r w:rsidR="00A1682A" w:rsidRPr="00C14F01">
        <w:rPr>
          <w:i/>
        </w:rPr>
        <w:t>support vector regression</w:t>
      </w:r>
      <w:r w:rsidR="00A1682A" w:rsidRPr="00C14F01">
        <w:t xml:space="preserve"> </w:t>
      </w:r>
      <w:r w:rsidRPr="00C14F01">
        <w:t xml:space="preserve">dan </w:t>
      </w:r>
      <w:r w:rsidR="00A1682A" w:rsidRPr="00C14F01">
        <w:rPr>
          <w:i/>
        </w:rPr>
        <w:t>artificial neural network</w:t>
      </w:r>
      <w:r w:rsidRPr="00C14F01">
        <w:t>, dilakukan uji validasi hasil pembentukan model. Pada uji v</w:t>
      </w:r>
      <w:r w:rsidR="008353C1" w:rsidRPr="00C14F01">
        <w:t xml:space="preserve">alidasi, dataset yang dilakukan </w:t>
      </w:r>
      <w:r w:rsidR="008353C1" w:rsidRPr="00C14F01">
        <w:rPr>
          <w:i/>
        </w:rPr>
        <w:t>training</w:t>
      </w:r>
      <w:r w:rsidR="008353C1" w:rsidRPr="00C14F01">
        <w:t xml:space="preserve"> adalah dataset dengan jumlah pendaftar dari tahun 2016-2021, kemudian data jumlah pendaftar tahun 2022 dipisahkan dengan maksud memvalidasi hasil pembentukan model dalam melakukan prediksi jumlah pendaftar tahun 2022. </w:t>
      </w:r>
      <w:r w:rsidR="00700D27" w:rsidRPr="00C14F01">
        <w:t xml:space="preserve">Adapun hasil yang didapatkan ketika menggunakan evaluasi model </w:t>
      </w:r>
      <w:r w:rsidR="009E28EA" w:rsidRPr="00C14F01">
        <w:t xml:space="preserve">Root Mean Squared Error (RMSE) dan </w:t>
      </w:r>
      <w:r w:rsidR="00700D27" w:rsidRPr="00C14F01">
        <w:t>Mean Square Persentage Error (MAPE)</w:t>
      </w:r>
      <w:r w:rsidR="009E28EA" w:rsidRPr="00C14F01">
        <w:t xml:space="preserve"> yang kemudian dikelompokkan berdasarkan kriteria nilai MAPE pada </w:t>
      </w:r>
      <w:r w:rsidR="009E28EA" w:rsidRPr="00C14F01">
        <w:rPr>
          <w:b/>
        </w:rPr>
        <w:t>tabel 2.1.</w:t>
      </w:r>
      <w:r w:rsidR="009E28EA" w:rsidRPr="00C14F01">
        <w:t xml:space="preserve"> </w:t>
      </w:r>
      <w:r w:rsidR="008353C1" w:rsidRPr="00C14F01">
        <w:t>Model yang digunakan untuk melakukan prediksi adalah model dengan nilai performansi terbaik dari kedua algoritma.</w:t>
      </w:r>
    </w:p>
    <w:p w:rsidR="005D6711" w:rsidRPr="00C14F01" w:rsidRDefault="005D6711" w:rsidP="005F18E4">
      <w:pPr>
        <w:sectPr w:rsidR="005D6711" w:rsidRPr="00C14F01" w:rsidSect="005D6711">
          <w:footerReference w:type="first" r:id="rId42"/>
          <w:pgSz w:w="11909" w:h="16834"/>
          <w:pgMar w:top="1700" w:right="1700" w:bottom="2267" w:left="2296" w:header="851" w:footer="1418" w:gutter="0"/>
          <w:cols w:space="720"/>
          <w:titlePg/>
          <w:docGrid w:linePitch="326"/>
        </w:sectPr>
      </w:pPr>
    </w:p>
    <w:p w:rsidR="00E2718F" w:rsidRPr="00C14F01" w:rsidRDefault="00552591" w:rsidP="00F91CCF">
      <w:pPr>
        <w:pStyle w:val="Heading1"/>
        <w:numPr>
          <w:ilvl w:val="0"/>
          <w:numId w:val="0"/>
        </w:numPr>
      </w:pPr>
      <w:bookmarkStart w:id="169" w:name="_Toc140173504"/>
      <w:r w:rsidRPr="00C14F01">
        <w:lastRenderedPageBreak/>
        <w:t>BAB 6</w:t>
      </w:r>
      <w:r w:rsidRPr="00C14F01">
        <w:br/>
      </w:r>
      <w:r w:rsidR="00C14F11" w:rsidRPr="00C14F01">
        <w:t>HASIL DAN PEMBAHASAN</w:t>
      </w:r>
      <w:bookmarkEnd w:id="169"/>
    </w:p>
    <w:p w:rsidR="00E2718F" w:rsidRPr="00C14F01" w:rsidRDefault="00C14F11">
      <w:r w:rsidRPr="00C14F01">
        <w:t>Pada bab ini akan dilakukan penjelasan mengenai hasil implementasi yang telah dilakukan.</w:t>
      </w:r>
    </w:p>
    <w:p w:rsidR="006A0D14" w:rsidRPr="00C14F01" w:rsidRDefault="00C14F11" w:rsidP="00C14F01">
      <w:pPr>
        <w:pStyle w:val="Heading2"/>
        <w:numPr>
          <w:ilvl w:val="0"/>
          <w:numId w:val="0"/>
        </w:numPr>
        <w:spacing w:before="240" w:after="0"/>
      </w:pPr>
      <w:bookmarkStart w:id="170" w:name="_heading=h.ainxm3pd2ntm" w:colFirst="0" w:colLast="0"/>
      <w:bookmarkStart w:id="171" w:name="_6.1.__Hasil"/>
      <w:bookmarkStart w:id="172" w:name="_Toc140173505"/>
      <w:bookmarkEnd w:id="170"/>
      <w:bookmarkEnd w:id="171"/>
      <w:r w:rsidRPr="00C14F01">
        <w:t xml:space="preserve">6.1. </w:t>
      </w:r>
      <w:r w:rsidR="006A0D14" w:rsidRPr="00C14F01">
        <w:t>Pembahasan Studi Kasus</w:t>
      </w:r>
      <w:bookmarkEnd w:id="172"/>
    </w:p>
    <w:p w:rsidR="00577BEC" w:rsidRPr="00C14F01" w:rsidRDefault="00577BEC" w:rsidP="00C14F01">
      <w:pPr>
        <w:spacing w:before="0"/>
      </w:pPr>
      <w:r w:rsidRPr="00C14F01">
        <w:t>Pada penelitian ini, studi kasus yang diteliti adalah mengenai jumla</w:t>
      </w:r>
      <w:r w:rsidR="00F61945" w:rsidRPr="00C14F01">
        <w:t>h pendaftar calon mahasiswa dar</w:t>
      </w:r>
      <w:r w:rsidRPr="00C14F01">
        <w:t xml:space="preserve">i beberapa asal sekolah. Jumlah asal sekolah yang akan diprediksi dalam penelitian ini adalah 179 sekolah. Data yang digunakan terdiri dari </w:t>
      </w:r>
      <w:r w:rsidR="00F61945" w:rsidRPr="00C14F01">
        <w:t>fitur</w:t>
      </w:r>
      <w:r w:rsidRPr="00C14F01">
        <w:t xml:space="preserve"> jumlah pendaftar tahun 2016 hingga tahun 2022. Tujuannya adalah agar model machine learning dapat mempelajari pola nilai jumlah pendaftar dan melakukan prediksi berdasarkan pola tersebut setiap tahun. Dalam melakukan prediksi, model hanya akan mempelajari pola nilai jumlah pendaftar dari sekolah yang dipilih, misalnya SMA Bintang Timur Balige. Model akan menggunakan pola nilai jumlah pendaftar dari SMA Bintang Timur Balige antara tahun 2016 hingga 2022.</w:t>
      </w:r>
    </w:p>
    <w:p w:rsidR="00577BEC" w:rsidRPr="00C14F01" w:rsidRDefault="00577BEC" w:rsidP="00577BEC">
      <w:r w:rsidRPr="00C14F01">
        <w:t>Untuk memvalidasi model yang telah dibuat, peneliti melakukan prediksi jumlah pendaftar untuk tahun 2022. Dalam proses validasi, model akan menggunakan data jumlah penda</w:t>
      </w:r>
      <w:r w:rsidR="00F61945" w:rsidRPr="00C14F01">
        <w:t>ftar dari tahun 2016 hingga 2021</w:t>
      </w:r>
      <w:r w:rsidRPr="00C14F01">
        <w:t>. Kemudian, h</w:t>
      </w:r>
      <w:r w:rsidR="000511DF" w:rsidRPr="00C14F01">
        <w:t>asil prediksi akan digunakan unt</w:t>
      </w:r>
      <w:r w:rsidRPr="00C14F01">
        <w:t xml:space="preserve">uk mengevaluasi kesalahan prediksi model terhadap target yang diharapkan. Kesalahan prediksi tersebut dinilai menggunakan nilai RMSE, yang mengukur selisih antara nilai target dan nilai prediksi. </w:t>
      </w:r>
    </w:p>
    <w:p w:rsidR="00E2718F" w:rsidRPr="00C14F01" w:rsidRDefault="006A0D14" w:rsidP="00601782">
      <w:pPr>
        <w:pStyle w:val="Heading2"/>
        <w:numPr>
          <w:ilvl w:val="0"/>
          <w:numId w:val="0"/>
        </w:numPr>
        <w:spacing w:before="240" w:after="0"/>
      </w:pPr>
      <w:bookmarkStart w:id="173" w:name="_Toc140173506"/>
      <w:r w:rsidRPr="00C14F01">
        <w:t xml:space="preserve">6.2  </w:t>
      </w:r>
      <w:r w:rsidR="00E24E72" w:rsidRPr="00C14F01">
        <w:t xml:space="preserve">Hasil dan </w:t>
      </w:r>
      <w:r w:rsidR="00C14F11" w:rsidRPr="00C14F01">
        <w:t xml:space="preserve">Pembahasan </w:t>
      </w:r>
      <w:r w:rsidR="0093425D" w:rsidRPr="00C14F01">
        <w:rPr>
          <w:i/>
        </w:rPr>
        <w:t>Preprocessing</w:t>
      </w:r>
      <w:r w:rsidR="00C14F11" w:rsidRPr="00C14F01">
        <w:t xml:space="preserve"> Data</w:t>
      </w:r>
      <w:r w:rsidR="00E24E72" w:rsidRPr="00C14F01">
        <w:t>set</w:t>
      </w:r>
      <w:bookmarkEnd w:id="173"/>
    </w:p>
    <w:p w:rsidR="00E2718F" w:rsidRPr="00C14F01" w:rsidRDefault="00E24E72" w:rsidP="004B00F7">
      <w:pPr>
        <w:spacing w:before="0"/>
      </w:pPr>
      <w:r w:rsidRPr="00C14F01">
        <w:t xml:space="preserve">Pada sub-bab ini akan menjelaskan </w:t>
      </w:r>
      <w:r w:rsidR="004C5C46" w:rsidRPr="00C14F01">
        <w:t xml:space="preserve">hasil </w:t>
      </w:r>
      <w:r w:rsidR="0093425D" w:rsidRPr="00C14F01">
        <w:rPr>
          <w:i/>
        </w:rPr>
        <w:t>preprocessing</w:t>
      </w:r>
      <w:r w:rsidRPr="00C14F01">
        <w:t xml:space="preserve"> yang didapatkan. Adapun tahapan </w:t>
      </w:r>
      <w:r w:rsidR="0093425D" w:rsidRPr="00C14F01">
        <w:rPr>
          <w:i/>
        </w:rPr>
        <w:t>preprocessing</w:t>
      </w:r>
      <w:r w:rsidRPr="00C14F01">
        <w:t xml:space="preserve"> yang dilakukan yaitu dengan menggunakan </w:t>
      </w:r>
      <w:r w:rsidRPr="00C14F01">
        <w:rPr>
          <w:i/>
        </w:rPr>
        <w:t>Label Encoder</w:t>
      </w:r>
      <w:r w:rsidRPr="00C14F01">
        <w:t xml:space="preserve"> dan mendapatkan hasil sebagai berikut:</w:t>
      </w:r>
    </w:p>
    <w:p w:rsidR="004C3882" w:rsidRPr="00C14F01" w:rsidRDefault="004C3882" w:rsidP="004C3882">
      <w:pPr>
        <w:pStyle w:val="Caption"/>
        <w:keepNext/>
        <w:spacing w:after="240"/>
        <w:rPr>
          <w:sz w:val="20"/>
        </w:rPr>
      </w:pPr>
      <w:bookmarkStart w:id="174" w:name="_heading=h.ikegfknyhv8s" w:colFirst="0" w:colLast="0"/>
      <w:bookmarkStart w:id="175" w:name="_Toc140173575"/>
      <w:bookmarkEnd w:id="174"/>
      <w:r w:rsidRPr="00C14F01">
        <w:rPr>
          <w:sz w:val="20"/>
        </w:rPr>
        <w:lastRenderedPageBreak/>
        <w:t xml:space="preserve">Tabel 6. </w:t>
      </w:r>
      <w:r w:rsidRPr="00C14F01">
        <w:rPr>
          <w:sz w:val="20"/>
        </w:rPr>
        <w:fldChar w:fldCharType="begin"/>
      </w:r>
      <w:r w:rsidRPr="00C14F01">
        <w:rPr>
          <w:sz w:val="20"/>
        </w:rPr>
        <w:instrText xml:space="preserve"> SEQ Tabel_6. \* ARABIC </w:instrText>
      </w:r>
      <w:r w:rsidRPr="00C14F01">
        <w:rPr>
          <w:sz w:val="20"/>
        </w:rPr>
        <w:fldChar w:fldCharType="separate"/>
      </w:r>
      <w:r w:rsidR="00D47D6B">
        <w:rPr>
          <w:noProof/>
          <w:sz w:val="20"/>
        </w:rPr>
        <w:t>1</w:t>
      </w:r>
      <w:r w:rsidRPr="00C14F01">
        <w:rPr>
          <w:sz w:val="20"/>
        </w:rPr>
        <w:fldChar w:fldCharType="end"/>
      </w:r>
      <w:r w:rsidRPr="00C14F01">
        <w:rPr>
          <w:sz w:val="20"/>
        </w:rPr>
        <w:t xml:space="preserve"> Dataset</w:t>
      </w:r>
      <w:r w:rsidR="00AF6B32" w:rsidRPr="00C14F01">
        <w:rPr>
          <w:sz w:val="20"/>
        </w:rPr>
        <w:t xml:space="preserve"> yang sudah dilakukan pre-proce</w:t>
      </w:r>
      <w:r w:rsidRPr="00C14F01">
        <w:rPr>
          <w:sz w:val="20"/>
        </w:rPr>
        <w:t>ssing</w:t>
      </w:r>
      <w:bookmarkEnd w:id="175"/>
    </w:p>
    <w:p w:rsidR="001B34EE" w:rsidRPr="00C14F01" w:rsidRDefault="00462B7F" w:rsidP="004C3882">
      <w:pPr>
        <w:keepNext/>
        <w:spacing w:before="0"/>
        <w:jc w:val="center"/>
      </w:pPr>
      <w:r w:rsidRPr="00C14F01">
        <w:rPr>
          <w:noProof/>
          <w:lang w:val="en-US"/>
        </w:rPr>
        <w:drawing>
          <wp:inline distT="0" distB="0" distL="0" distR="0" wp14:anchorId="42FEA20F" wp14:editId="3D9BF217">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043170" cy="3475800"/>
                    </a:xfrm>
                    <a:prstGeom prst="rect">
                      <a:avLst/>
                    </a:prstGeom>
                  </pic:spPr>
                </pic:pic>
              </a:graphicData>
            </a:graphic>
          </wp:inline>
        </w:drawing>
      </w:r>
    </w:p>
    <w:p w:rsidR="00E2718F" w:rsidRPr="00C14F01" w:rsidRDefault="00E24E72" w:rsidP="00E24E72">
      <w:r w:rsidRPr="00C14F01">
        <w:t xml:space="preserve">Berdasarkan hasil </w:t>
      </w:r>
      <w:r w:rsidR="0093425D" w:rsidRPr="00C14F01">
        <w:rPr>
          <w:i/>
        </w:rPr>
        <w:t>preprocessing</w:t>
      </w:r>
      <w:r w:rsidRPr="00C14F01">
        <w:t xml:space="preserve"> dataset yang didapatkan yang merujuk pada </w:t>
      </w:r>
      <w:r w:rsidR="004C3882" w:rsidRPr="00C14F01">
        <w:rPr>
          <w:b/>
        </w:rPr>
        <w:t xml:space="preserve">Tabel </w:t>
      </w:r>
      <w:r w:rsidRPr="00C14F01">
        <w:rPr>
          <w:b/>
        </w:rPr>
        <w:t xml:space="preserve">6.1, </w:t>
      </w:r>
      <w:r w:rsidRPr="00C14F01">
        <w:t xml:space="preserve">variabel </w:t>
      </w:r>
      <w:r w:rsidR="00A1682A" w:rsidRPr="00C14F01">
        <w:rPr>
          <w:i/>
        </w:rPr>
        <w:t>Nama Sekolah</w:t>
      </w:r>
      <w:r w:rsidR="00A1682A" w:rsidRPr="00C14F01">
        <w:t xml:space="preserve"> </w:t>
      </w:r>
      <w:r w:rsidRPr="00C14F01">
        <w:t xml:space="preserve">yang sebelumnya bertipe kategorikal tidak dapat dimasukkan kedalam pemodelan, kemudian melalui hal itu diperlukan tindakan konversi untuk mengubah tipe dari variabel </w:t>
      </w:r>
      <w:r w:rsidR="00A1682A" w:rsidRPr="00C14F01">
        <w:rPr>
          <w:i/>
        </w:rPr>
        <w:t>Nama Sekolah</w:t>
      </w:r>
      <w:r w:rsidR="00A1682A" w:rsidRPr="00C14F01">
        <w:t xml:space="preserve"> </w:t>
      </w:r>
      <w:r w:rsidRPr="00C14F01">
        <w:t xml:space="preserve">agar berbentuk numerik. Teknik yang dilakukan yaitu </w:t>
      </w:r>
      <w:r w:rsidR="00A1682A" w:rsidRPr="00C14F01">
        <w:rPr>
          <w:i/>
        </w:rPr>
        <w:t>encoding</w:t>
      </w:r>
      <w:r w:rsidRPr="00C14F01">
        <w:t xml:space="preserve">. Adapun </w:t>
      </w:r>
      <w:r w:rsidRPr="00C14F01">
        <w:rPr>
          <w:i/>
        </w:rPr>
        <w:t xml:space="preserve">encoding </w:t>
      </w:r>
      <w:r w:rsidRPr="00C14F01">
        <w:t xml:space="preserve">yang digunakan yaitu </w:t>
      </w:r>
      <w:r w:rsidRPr="00C14F01">
        <w:rPr>
          <w:i/>
        </w:rPr>
        <w:t>L</w:t>
      </w:r>
      <w:r w:rsidR="00256769" w:rsidRPr="00C14F01">
        <w:rPr>
          <w:i/>
        </w:rPr>
        <w:t>abel Encoder</w:t>
      </w:r>
      <w:r w:rsidR="00256769" w:rsidRPr="00C14F01">
        <w:t xml:space="preserve"> yang mana didapatk</w:t>
      </w:r>
      <w:r w:rsidRPr="00C14F01">
        <w:t>a</w:t>
      </w:r>
      <w:r w:rsidR="00256769" w:rsidRPr="00C14F01">
        <w:t>n</w:t>
      </w:r>
      <w:r w:rsidRPr="00C14F01">
        <w:t xml:space="preserve"> kolom atau variabel baru dengan nama </w:t>
      </w:r>
      <w:r w:rsidR="00A1682A" w:rsidRPr="00C14F01">
        <w:rPr>
          <w:i/>
        </w:rPr>
        <w:t>nama_sekolah_encoded</w:t>
      </w:r>
      <w:r w:rsidRPr="00C14F01">
        <w:rPr>
          <w:i/>
        </w:rPr>
        <w:t>.</w:t>
      </w:r>
      <w:bookmarkStart w:id="176" w:name="_heading=h.wfwchc9z84vi" w:colFirst="0" w:colLast="0"/>
      <w:bookmarkEnd w:id="176"/>
      <w:r w:rsidR="00CC709C" w:rsidRPr="00C14F01">
        <w:t xml:space="preserve"> </w:t>
      </w:r>
      <w:r w:rsidR="000B3545" w:rsidRPr="00C14F01">
        <w:t>D</w:t>
      </w:r>
      <w:r w:rsidR="003066E1" w:rsidRPr="00C14F01">
        <w:t>an kemudian hasil nya digunakan untuk melakukan pemodelan.</w:t>
      </w:r>
    </w:p>
    <w:p w:rsidR="00E2718F" w:rsidRPr="00C14F01" w:rsidRDefault="00C14F11" w:rsidP="00601782">
      <w:pPr>
        <w:pStyle w:val="Heading2"/>
        <w:numPr>
          <w:ilvl w:val="0"/>
          <w:numId w:val="0"/>
        </w:numPr>
        <w:spacing w:before="240" w:after="0"/>
      </w:pPr>
      <w:bookmarkStart w:id="177" w:name="_heading=h.e1wacr1sf8vy" w:colFirst="0" w:colLast="0"/>
      <w:bookmarkStart w:id="178" w:name="_Toc140173507"/>
      <w:bookmarkEnd w:id="177"/>
      <w:r w:rsidRPr="00C14F01">
        <w:t xml:space="preserve">6.2.  </w:t>
      </w:r>
      <w:r w:rsidR="00552591" w:rsidRPr="00C14F01">
        <w:t xml:space="preserve">Hasil dan </w:t>
      </w:r>
      <w:r w:rsidRPr="00C14F01">
        <w:t>Pembahasan Algoritma</w:t>
      </w:r>
      <w:r w:rsidR="00552591" w:rsidRPr="00C14F01">
        <w:t xml:space="preserve"> Support Vector Regression</w:t>
      </w:r>
      <w:bookmarkEnd w:id="178"/>
    </w:p>
    <w:p w:rsidR="00D8217A" w:rsidRPr="00C14F01" w:rsidRDefault="00D8217A" w:rsidP="00A1682A">
      <w:pPr>
        <w:spacing w:before="0"/>
      </w:pPr>
      <w:bookmarkStart w:id="179" w:name="_heading=h.dj0owhn9o96f" w:colFirst="0" w:colLast="0"/>
      <w:bookmarkEnd w:id="179"/>
      <w:r w:rsidRPr="00C14F01">
        <w:t xml:space="preserve">Setelah membangun model prediksi jumlah pendaftar dengan menggunakan algoritma </w:t>
      </w:r>
      <w:r w:rsidR="00A22FEE" w:rsidRPr="00C14F01">
        <w:rPr>
          <w:i/>
        </w:rPr>
        <w:t>support vector regression</w:t>
      </w:r>
      <w:r w:rsidRPr="00C14F01">
        <w:t>, maka didapatkan hasil sebagai berikut:</w:t>
      </w:r>
    </w:p>
    <w:p w:rsidR="00190464" w:rsidRPr="00C14F01" w:rsidRDefault="00190464" w:rsidP="00A1682A">
      <w:pPr>
        <w:spacing w:before="0"/>
      </w:pPr>
    </w:p>
    <w:p w:rsidR="00190464" w:rsidRPr="00C14F01" w:rsidRDefault="00190464" w:rsidP="00A1682A">
      <w:pPr>
        <w:spacing w:before="0"/>
      </w:pPr>
    </w:p>
    <w:p w:rsidR="007532AB" w:rsidRPr="00C14F01" w:rsidRDefault="007532AB" w:rsidP="007532AB">
      <w:pPr>
        <w:pStyle w:val="Caption"/>
        <w:keepNext/>
        <w:rPr>
          <w:sz w:val="20"/>
          <w:szCs w:val="20"/>
        </w:rPr>
      </w:pPr>
      <w:bookmarkStart w:id="180" w:name="_Toc138688926"/>
      <w:bookmarkStart w:id="181" w:name="_Toc140173576"/>
      <w:r w:rsidRPr="00C14F01">
        <w:rPr>
          <w:sz w:val="20"/>
          <w:szCs w:val="20"/>
        </w:rPr>
        <w:lastRenderedPageBreak/>
        <w:t xml:space="preserve">Tabel 6. </w:t>
      </w:r>
      <w:r w:rsidR="00861940" w:rsidRPr="00C14F01">
        <w:rPr>
          <w:sz w:val="20"/>
          <w:szCs w:val="20"/>
        </w:rPr>
        <w:fldChar w:fldCharType="begin"/>
      </w:r>
      <w:r w:rsidR="00861940" w:rsidRPr="00C14F01">
        <w:rPr>
          <w:sz w:val="20"/>
          <w:szCs w:val="20"/>
        </w:rPr>
        <w:instrText xml:space="preserve"> SEQ Tabel_6. \* ARABIC </w:instrText>
      </w:r>
      <w:r w:rsidR="00861940" w:rsidRPr="00C14F01">
        <w:rPr>
          <w:sz w:val="20"/>
          <w:szCs w:val="20"/>
        </w:rPr>
        <w:fldChar w:fldCharType="separate"/>
      </w:r>
      <w:r w:rsidR="00D47D6B">
        <w:rPr>
          <w:noProof/>
          <w:sz w:val="20"/>
          <w:szCs w:val="20"/>
        </w:rPr>
        <w:t>2</w:t>
      </w:r>
      <w:r w:rsidR="00861940" w:rsidRPr="00C14F01">
        <w:rPr>
          <w:sz w:val="20"/>
          <w:szCs w:val="20"/>
        </w:rPr>
        <w:fldChar w:fldCharType="end"/>
      </w:r>
      <w:r w:rsidRPr="00C14F01">
        <w:rPr>
          <w:sz w:val="20"/>
          <w:szCs w:val="20"/>
        </w:rPr>
        <w:t xml:space="preserve"> Kernel dan Parameter Terbaik</w:t>
      </w:r>
      <w:bookmarkEnd w:id="180"/>
      <w:bookmarkEnd w:id="181"/>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C14F01" w:rsidTr="00C91857">
        <w:trPr>
          <w:jc w:val="center"/>
        </w:trPr>
        <w:tc>
          <w:tcPr>
            <w:tcW w:w="1323"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kernel</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 xml:space="preserve">gamma </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cost</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Epsilon</w:t>
            </w:r>
          </w:p>
        </w:tc>
      </w:tr>
      <w:tr w:rsidR="00C91857" w:rsidRPr="00C14F01" w:rsidTr="00C91857">
        <w:trPr>
          <w:jc w:val="center"/>
        </w:trPr>
        <w:tc>
          <w:tcPr>
            <w:tcW w:w="1323" w:type="dxa"/>
            <w:shd w:val="clear" w:color="auto" w:fill="auto"/>
            <w:tcMar>
              <w:top w:w="100" w:type="dxa"/>
              <w:left w:w="100" w:type="dxa"/>
              <w:bottom w:w="100" w:type="dxa"/>
              <w:right w:w="100" w:type="dxa"/>
            </w:tcMar>
          </w:tcPr>
          <w:p w:rsidR="00C91857" w:rsidRPr="00C14F01" w:rsidRDefault="003273E8" w:rsidP="000B3545">
            <w:pPr>
              <w:widowControl w:val="0"/>
              <w:pBdr>
                <w:top w:val="nil"/>
                <w:left w:val="nil"/>
                <w:bottom w:val="nil"/>
                <w:right w:val="nil"/>
                <w:between w:val="nil"/>
              </w:pBdr>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pBdr>
                <w:top w:val="nil"/>
                <w:left w:val="nil"/>
                <w:bottom w:val="nil"/>
                <w:right w:val="nil"/>
                <w:between w:val="nil"/>
              </w:pBdr>
              <w:spacing w:before="0" w:line="240" w:lineRule="auto"/>
              <w:jc w:val="left"/>
            </w:pPr>
            <w:r w:rsidRPr="00C14F01">
              <w:t>0,</w:t>
            </w:r>
            <w:r w:rsidR="0091491A" w:rsidRPr="00C14F01">
              <w:t>0</w:t>
            </w:r>
            <w:r w:rsidRPr="00C14F01">
              <w:t>01</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pBdr>
                <w:top w:val="nil"/>
                <w:left w:val="nil"/>
                <w:bottom w:val="nil"/>
                <w:right w:val="nil"/>
                <w:between w:val="nil"/>
              </w:pBdr>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C91857" w:rsidRPr="00C14F01" w:rsidRDefault="00C91857" w:rsidP="00C13BCD">
            <w:pPr>
              <w:keepNext/>
              <w:widowControl w:val="0"/>
              <w:pBdr>
                <w:top w:val="nil"/>
                <w:left w:val="nil"/>
                <w:bottom w:val="nil"/>
                <w:right w:val="nil"/>
                <w:between w:val="nil"/>
              </w:pBdr>
              <w:spacing w:before="0" w:line="240" w:lineRule="auto"/>
              <w:jc w:val="left"/>
            </w:pPr>
            <w:r w:rsidRPr="00C14F01">
              <w:t>0,01</w:t>
            </w:r>
          </w:p>
        </w:tc>
      </w:tr>
    </w:tbl>
    <w:p w:rsidR="00D8217A" w:rsidRPr="00C14F01" w:rsidRDefault="004D66C4" w:rsidP="00D8217A">
      <w:r w:rsidRPr="00C14F01">
        <w:t xml:space="preserve">Setelah proses </w:t>
      </w:r>
      <w:r w:rsidR="0093425D" w:rsidRPr="00C14F01">
        <w:rPr>
          <w:i/>
        </w:rPr>
        <w:t>preprocessing</w:t>
      </w:r>
      <w:r w:rsidRPr="00C14F01">
        <w:t xml:space="preserve"> dataset dilakukan seperti pada </w:t>
      </w:r>
      <w:r w:rsidR="00966948" w:rsidRPr="00C14F01">
        <w:t xml:space="preserve">Gambar </w:t>
      </w:r>
      <w:r w:rsidRPr="00C14F01">
        <w:t>6.1</w:t>
      </w:r>
      <w:r w:rsidR="00D8217A" w:rsidRPr="00C14F01">
        <w:t>, kemudian dilakukan pemodelan menggunakan dataset yang sudah siap pakai, dan hal pertama yang dilakukan yaitu menemukan kernel dan paramete</w:t>
      </w:r>
      <w:r w:rsidR="000511DF" w:rsidRPr="00C14F01">
        <w:t>r terbaik berdasarkan inisialisas</w:t>
      </w:r>
      <w:r w:rsidR="00D8217A" w:rsidRPr="00C14F01">
        <w:t>i kernel dan parameter yang diberikan pada</w:t>
      </w:r>
      <w:r w:rsidR="00966948" w:rsidRPr="00C14F01">
        <w:t xml:space="preserve"> </w:t>
      </w:r>
      <w:hyperlink w:anchor="_4.3.1_Rancangan_Implementasi" w:history="1">
        <w:r w:rsidR="00A22FEE" w:rsidRPr="00C14F01">
          <w:rPr>
            <w:rStyle w:val="Hyperlink"/>
            <w:color w:val="auto"/>
            <w:u w:val="none"/>
          </w:rPr>
          <w:t>subbab 4.3.1</w:t>
        </w:r>
      </w:hyperlink>
      <w:r w:rsidR="00966948" w:rsidRPr="00C14F01">
        <w:t xml:space="preserve">. </w:t>
      </w:r>
      <w:r w:rsidR="00A32C97" w:rsidRPr="00C14F01">
        <w:t xml:space="preserve">Setelah melakukan pemilihan kernel dan parameter terbaik menggunakan </w:t>
      </w:r>
      <w:r w:rsidR="00A22FEE" w:rsidRPr="00C14F01">
        <w:rPr>
          <w:i/>
        </w:rPr>
        <w:t>grid</w:t>
      </w:r>
      <w:r w:rsidR="00A32C97" w:rsidRPr="00C14F01">
        <w:rPr>
          <w:i/>
        </w:rPr>
        <w:t>search</w:t>
      </w:r>
      <w:r w:rsidR="00A32C97" w:rsidRPr="00C14F01">
        <w:t xml:space="preserve">, </w:t>
      </w:r>
      <w:r w:rsidR="00A22FEE" w:rsidRPr="00C14F01">
        <w:rPr>
          <w:i/>
        </w:rPr>
        <w:t>grid</w:t>
      </w:r>
      <w:r w:rsidR="00A32C97" w:rsidRPr="00C14F01">
        <w:rPr>
          <w:i/>
        </w:rPr>
        <w:t>search</w:t>
      </w:r>
      <w:r w:rsidR="00A32C97" w:rsidRPr="00C14F01">
        <w:t xml:space="preserve"> akan bekerja dengan cara melakukan kombinasi terhadap nilai kernel dan </w:t>
      </w:r>
      <w:r w:rsidR="00A32C97" w:rsidRPr="00C14F01">
        <w:rPr>
          <w:i/>
        </w:rPr>
        <w:t>parameter</w:t>
      </w:r>
      <w:r w:rsidR="00A32C97" w:rsidRPr="00C14F01">
        <w:t xml:space="preserve"> yang telah diinisialisasikan untuk mendapatkan nilai </w:t>
      </w:r>
      <w:r w:rsidR="00A32C97" w:rsidRPr="00C14F01">
        <w:rPr>
          <w:i/>
        </w:rPr>
        <w:t>error</w:t>
      </w:r>
      <w:r w:rsidR="00A32C97" w:rsidRPr="00C14F01">
        <w:t xml:space="preserve"> yang paling rendah</w:t>
      </w:r>
      <w:r w:rsidR="00D8217A" w:rsidRPr="00C14F01">
        <w:t>.</w:t>
      </w:r>
      <w:r w:rsidR="00A32C97" w:rsidRPr="00C14F01">
        <w:t xml:space="preserve"> Melalui cara kerja tersebut, </w:t>
      </w:r>
      <w:r w:rsidR="00D8217A" w:rsidRPr="00C14F01">
        <w:t xml:space="preserve">didapatkan hasil bahwa kernel terbaik yaitu </w:t>
      </w:r>
      <w:r w:rsidR="00D8217A" w:rsidRPr="00C14F01">
        <w:rPr>
          <w:i/>
        </w:rPr>
        <w:t xml:space="preserve">kernel </w:t>
      </w:r>
      <w:r w:rsidR="003273E8" w:rsidRPr="00C14F01">
        <w:rPr>
          <w:i/>
        </w:rPr>
        <w:t>RBF</w:t>
      </w:r>
      <w:r w:rsidR="00D8217A" w:rsidRPr="00C14F01">
        <w:t xml:space="preserve">, hasil ini menunjukkan </w:t>
      </w:r>
      <w:r w:rsidR="003273E8" w:rsidRPr="00C14F01">
        <w:t>bahwa dataset jumlah pendaftar yang dimiliki memiliki bentuk non-linier dan ini sesuai dengan fungsi dari kernel Radial Basis Function (RBF) bahwa kernel ini baik dalam melakukan pencarian hyperplane pada dataset non-linier</w:t>
      </w:r>
      <w:r w:rsidR="00D8217A" w:rsidRPr="00C14F01">
        <w:t xml:space="preserve">. Kemudian setelah mendapatkan nilai dari kernel yang terbaik, dilanjutkan dengan mencari nilai terbaik dari setiap </w:t>
      </w:r>
      <w:r w:rsidR="00D8217A" w:rsidRPr="00C14F01">
        <w:rPr>
          <w:i/>
        </w:rPr>
        <w:t>parameter</w:t>
      </w:r>
      <w:r w:rsidR="00D8217A" w:rsidRPr="00C14F01">
        <w:t xml:space="preserve"> yaitu parameter gamma dengan nilai 0,</w:t>
      </w:r>
      <w:r w:rsidR="003E12F5" w:rsidRPr="00C14F01">
        <w:t>0</w:t>
      </w:r>
      <w:r w:rsidR="00D8217A" w:rsidRPr="00C14F01">
        <w:t xml:space="preserve">01, parameter </w:t>
      </w:r>
      <w:r w:rsidR="00D8217A" w:rsidRPr="00C14F01">
        <w:rPr>
          <w:i/>
        </w:rPr>
        <w:t>cost</w:t>
      </w:r>
      <w:r w:rsidR="00D8217A" w:rsidRPr="00C14F01">
        <w:t xml:space="preserve"> dengan nilai 100, </w:t>
      </w:r>
      <w:r w:rsidR="00D8217A" w:rsidRPr="00C14F01">
        <w:rPr>
          <w:i/>
        </w:rPr>
        <w:t>parameter</w:t>
      </w:r>
      <w:r w:rsidR="00D8217A" w:rsidRPr="00C14F01">
        <w:t xml:space="preserve"> </w:t>
      </w:r>
      <w:r w:rsidR="00D8217A" w:rsidRPr="00C14F01">
        <w:rPr>
          <w:i/>
        </w:rPr>
        <w:t>epsilon</w:t>
      </w:r>
      <w:r w:rsidR="00D8217A" w:rsidRPr="00C14F01">
        <w:t xml:space="preserve"> dengan nilai 0,01. Untuk </w:t>
      </w:r>
      <w:r w:rsidR="00D8217A" w:rsidRPr="00C14F01">
        <w:rPr>
          <w:i/>
        </w:rPr>
        <w:t>parame</w:t>
      </w:r>
      <w:r w:rsidR="002A0438" w:rsidRPr="00C14F01">
        <w:rPr>
          <w:i/>
        </w:rPr>
        <w:t>ter gamma</w:t>
      </w:r>
      <w:r w:rsidR="002A0438" w:rsidRPr="00C14F01">
        <w:t xml:space="preserve"> menghasilkan nilai 0,</w:t>
      </w:r>
      <w:r w:rsidR="00B667AD" w:rsidRPr="00C14F01">
        <w:t>00</w:t>
      </w:r>
      <w:r w:rsidR="00D8217A" w:rsidRPr="00C14F01">
        <w:t xml:space="preserve">1 </w:t>
      </w:r>
      <w:r w:rsidRPr="00C14F01">
        <w:t>menunjukkan</w:t>
      </w:r>
      <w:r w:rsidR="00D8217A" w:rsidRPr="00C14F01">
        <w:t xml:space="preserve"> bahwa </w:t>
      </w:r>
      <w:r w:rsidR="002A0438" w:rsidRPr="00C14F01">
        <w:t xml:space="preserve">radius kesamaan yang besar yang menghasilkan lebih banyak titik yang dikelompokkan bersama, namun dikarenakan kernel terbaik yang didapatkan adalah </w:t>
      </w:r>
      <w:r w:rsidR="002A0438" w:rsidRPr="00C14F01">
        <w:rPr>
          <w:i/>
        </w:rPr>
        <w:t>kernel liner</w:t>
      </w:r>
      <w:r w:rsidR="002A0438" w:rsidRPr="00C14F01">
        <w:t xml:space="preserve">, maka untuk </w:t>
      </w:r>
      <w:r w:rsidR="002A0438" w:rsidRPr="00C14F01">
        <w:rPr>
          <w:i/>
        </w:rPr>
        <w:t>parameter gamma</w:t>
      </w:r>
      <w:r w:rsidR="002A0438" w:rsidRPr="00C14F01">
        <w:t xml:space="preserve"> tidak terlalu berpengaruh terhadap nilai error dan juga hasil prediksi</w:t>
      </w:r>
      <w:r w:rsidR="00D8217A" w:rsidRPr="00C14F01">
        <w:t xml:space="preserve">. Kemudian </w:t>
      </w:r>
      <w:r w:rsidR="00D8217A" w:rsidRPr="00C14F01">
        <w:rPr>
          <w:i/>
        </w:rPr>
        <w:t>parameter cost</w:t>
      </w:r>
      <w:r w:rsidR="00D8217A" w:rsidRPr="00C14F01">
        <w:t xml:space="preserve"> sendiri menghasilkan nilai 100 </w:t>
      </w:r>
      <w:r w:rsidRPr="00C14F01">
        <w:t>menunjukkan</w:t>
      </w:r>
      <w:r w:rsidR="00D8217A" w:rsidRPr="00C14F01">
        <w:t xml:space="preserve"> bahwa </w:t>
      </w:r>
      <w:r w:rsidR="002A0438" w:rsidRPr="00C14F01">
        <w:t xml:space="preserve">model </w:t>
      </w:r>
      <w:r w:rsidR="00322CF4" w:rsidRPr="00C14F01">
        <w:t xml:space="preserve">memiliki deviasi yang kecil dari </w:t>
      </w:r>
      <w:r w:rsidR="00A22FEE" w:rsidRPr="00C14F01">
        <w:rPr>
          <w:i/>
        </w:rPr>
        <w:t>para</w:t>
      </w:r>
      <w:r w:rsidR="00322CF4" w:rsidRPr="00C14F01">
        <w:rPr>
          <w:i/>
        </w:rPr>
        <w:t>meter epsilon</w:t>
      </w:r>
      <w:r w:rsidR="00322CF4" w:rsidRPr="00C14F01">
        <w:t xml:space="preserve"> yang masih dapat ditoleransi</w:t>
      </w:r>
      <w:r w:rsidR="00D8217A" w:rsidRPr="00C14F01">
        <w:t xml:space="preserve">. Dan untuk </w:t>
      </w:r>
      <w:r w:rsidR="00D8217A" w:rsidRPr="00C14F01">
        <w:rPr>
          <w:i/>
        </w:rPr>
        <w:t xml:space="preserve">parameter epsilon </w:t>
      </w:r>
      <w:r w:rsidR="00D8217A" w:rsidRPr="00C14F01">
        <w:t>menghasilkan nilai terbaik pada nilai 0,01 mengindikasikan bahwa toleransi kesalahan yang lebih rendah ataupun ketat memberikan hasil yang lebih baik dalam hal performa berdasarkan metrik evaluasi yang digunakan</w:t>
      </w:r>
      <w:r w:rsidR="006F5175" w:rsidRPr="00C14F01">
        <w:t>.</w:t>
      </w:r>
    </w:p>
    <w:p w:rsidR="008D114E" w:rsidRPr="00C14F01" w:rsidRDefault="00D8217A" w:rsidP="008D114E">
      <w:r w:rsidRPr="00C14F01">
        <w:lastRenderedPageBreak/>
        <w:t xml:space="preserve">Setelah mendapatkan nilai terbaik dari setiap </w:t>
      </w:r>
      <w:r w:rsidRPr="00C14F01">
        <w:rPr>
          <w:i/>
        </w:rPr>
        <w:t>kernel</w:t>
      </w:r>
      <w:r w:rsidRPr="00C14F01">
        <w:t xml:space="preserve"> dan </w:t>
      </w:r>
      <w:r w:rsidRPr="00C14F01">
        <w:rPr>
          <w:i/>
        </w:rPr>
        <w:t>parameter</w:t>
      </w:r>
      <w:r w:rsidRPr="00C14F01">
        <w:t xml:space="preserve">, setiap nilai tersebut digunakan dalam pemodelan dan dilakukan evaluasi model dengan menggunakan evaluasi model </w:t>
      </w:r>
      <w:r w:rsidRPr="00C14F01">
        <w:rPr>
          <w:i/>
        </w:rPr>
        <w:t>Root Mean Squared Error</w:t>
      </w:r>
      <w:r w:rsidRPr="00C14F01">
        <w:t xml:space="preserve">, dengan menggunakan kombinasi pada rentang nilai k pada </w:t>
      </w:r>
      <w:r w:rsidRPr="00C14F01">
        <w:rPr>
          <w:i/>
        </w:rPr>
        <w:t xml:space="preserve">k-fold cross validation </w:t>
      </w:r>
      <w:r w:rsidRPr="00C14F01">
        <w:t>mulai dari rentang nilai 2 sampai dengan 10,</w:t>
      </w:r>
      <w:r w:rsidR="00AE07BB" w:rsidRPr="00C14F01">
        <w:t xml:space="preserve"> setelah dilakukan analisis, didapatkan kesimpulan bahwa nilai k pada </w:t>
      </w:r>
      <w:r w:rsidR="00AE07BB" w:rsidRPr="00C14F01">
        <w:rPr>
          <w:i/>
        </w:rPr>
        <w:t>k-fold cross validation</w:t>
      </w:r>
      <w:r w:rsidR="00AE07BB" w:rsidRPr="00C14F01">
        <w:t xml:space="preserve"> berpengaruh pada nilai </w:t>
      </w:r>
      <w:r w:rsidR="00AE07BB" w:rsidRPr="00C14F01">
        <w:rPr>
          <w:i/>
        </w:rPr>
        <w:t>error</w:t>
      </w:r>
      <w:r w:rsidR="00AE07BB" w:rsidRPr="00C14F01">
        <w:t xml:space="preserve"> model, kemudian</w:t>
      </w:r>
      <w:r w:rsidRPr="00C14F01">
        <w:t xml:space="preserve"> didapatkan ni</w:t>
      </w:r>
      <w:r w:rsidR="00871235" w:rsidRPr="00C14F01">
        <w:t>lai RMSE terendah pada nilai k=7</w:t>
      </w:r>
      <w:r w:rsidRPr="00C14F01">
        <w:t>, dengan nilai</w:t>
      </w:r>
      <w:r w:rsidR="00871235" w:rsidRPr="00C14F01">
        <w:t xml:space="preserve"> 7.2893</w:t>
      </w:r>
      <w:r w:rsidRPr="00C14F01">
        <w:t xml:space="preserve">. </w:t>
      </w:r>
      <w:r w:rsidR="00C91857" w:rsidRPr="00C14F01">
        <w:t>Adapun hasil yang didapatkan adalah sebagai berikut:</w:t>
      </w:r>
    </w:p>
    <w:p w:rsidR="007532AB" w:rsidRPr="00C14F01" w:rsidRDefault="007532AB" w:rsidP="007532AB">
      <w:pPr>
        <w:pStyle w:val="Caption"/>
        <w:keepNext/>
        <w:rPr>
          <w:sz w:val="20"/>
          <w:szCs w:val="20"/>
        </w:rPr>
      </w:pPr>
      <w:bookmarkStart w:id="182" w:name="_Toc138688927"/>
      <w:bookmarkStart w:id="183" w:name="_Toc140173577"/>
      <w:r w:rsidRPr="00C14F01">
        <w:rPr>
          <w:sz w:val="20"/>
          <w:szCs w:val="20"/>
        </w:rPr>
        <w:t xml:space="preserve">Tabel 6. </w:t>
      </w:r>
      <w:r w:rsidR="00861940" w:rsidRPr="00C14F01">
        <w:rPr>
          <w:sz w:val="20"/>
          <w:szCs w:val="20"/>
        </w:rPr>
        <w:fldChar w:fldCharType="begin"/>
      </w:r>
      <w:r w:rsidR="00861940" w:rsidRPr="00C14F01">
        <w:rPr>
          <w:sz w:val="20"/>
          <w:szCs w:val="20"/>
        </w:rPr>
        <w:instrText xml:space="preserve"> SEQ Tabel_6. \* ARABIC </w:instrText>
      </w:r>
      <w:r w:rsidR="00861940" w:rsidRPr="00C14F01">
        <w:rPr>
          <w:sz w:val="20"/>
          <w:szCs w:val="20"/>
        </w:rPr>
        <w:fldChar w:fldCharType="separate"/>
      </w:r>
      <w:r w:rsidR="00D47D6B">
        <w:rPr>
          <w:noProof/>
          <w:sz w:val="20"/>
          <w:szCs w:val="20"/>
        </w:rPr>
        <w:t>3</w:t>
      </w:r>
      <w:r w:rsidR="00861940" w:rsidRPr="00C14F01">
        <w:rPr>
          <w:sz w:val="20"/>
          <w:szCs w:val="20"/>
        </w:rPr>
        <w:fldChar w:fldCharType="end"/>
      </w:r>
      <w:r w:rsidRPr="00C14F01">
        <w:rPr>
          <w:sz w:val="20"/>
          <w:szCs w:val="20"/>
        </w:rPr>
        <w:t xml:space="preserve"> Evaluasi RMSE menggunakan nilai k</w:t>
      </w:r>
      <w:bookmarkEnd w:id="182"/>
      <w:bookmarkEnd w:id="183"/>
    </w:p>
    <w:tbl>
      <w:tblPr>
        <w:tblStyle w:val="affffffff6"/>
        <w:tblW w:w="59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78"/>
        <w:gridCol w:w="1080"/>
        <w:gridCol w:w="1080"/>
        <w:gridCol w:w="1080"/>
        <w:gridCol w:w="1080"/>
        <w:gridCol w:w="1080"/>
      </w:tblGrid>
      <w:tr w:rsidR="00C91857" w:rsidRPr="00C14F01" w:rsidTr="00601782">
        <w:trPr>
          <w:jc w:val="center"/>
        </w:trPr>
        <w:tc>
          <w:tcPr>
            <w:tcW w:w="578"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k</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kernel</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 xml:space="preserve">gamma </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Cost</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Epsilon</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RMSE</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2</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pBdr>
                <w:top w:val="nil"/>
                <w:left w:val="nil"/>
                <w:bottom w:val="nil"/>
                <w:right w:val="nil"/>
                <w:between w:val="nil"/>
              </w:pBdr>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3273E8" w:rsidP="008E6C52">
            <w:pPr>
              <w:spacing w:before="0"/>
              <w:jc w:val="left"/>
              <w:rPr>
                <w:szCs w:val="24"/>
              </w:rPr>
            </w:pPr>
            <w:r w:rsidRPr="00C14F01">
              <w:rPr>
                <w:color w:val="212121"/>
                <w:szCs w:val="24"/>
                <w:shd w:val="clear" w:color="auto" w:fill="FFFFFF"/>
              </w:rPr>
              <w:t>8.87419</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3</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8.51308</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4</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8.15710</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5</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82429</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6</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81281</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7</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3273E8" w:rsidP="008E6C52">
            <w:pPr>
              <w:spacing w:before="0"/>
              <w:jc w:val="left"/>
              <w:rPr>
                <w:szCs w:val="24"/>
              </w:rPr>
            </w:pPr>
            <w:r w:rsidRPr="00C14F01">
              <w:rPr>
                <w:color w:val="212121"/>
                <w:szCs w:val="24"/>
                <w:shd w:val="clear" w:color="auto" w:fill="FFFFFF"/>
              </w:rPr>
              <w:t>7.28936</w:t>
            </w:r>
          </w:p>
        </w:tc>
      </w:tr>
      <w:tr w:rsidR="008E6C52" w:rsidRPr="00C14F01" w:rsidTr="00601782">
        <w:trPr>
          <w:trHeight w:val="470"/>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8</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37291</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9</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65842</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10</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33568</w:t>
            </w:r>
          </w:p>
        </w:tc>
      </w:tr>
    </w:tbl>
    <w:p w:rsidR="00552591" w:rsidRPr="00C14F01" w:rsidRDefault="00552591" w:rsidP="00970B63">
      <w:pPr>
        <w:pStyle w:val="Heading2"/>
        <w:numPr>
          <w:ilvl w:val="0"/>
          <w:numId w:val="0"/>
        </w:numPr>
        <w:spacing w:before="240" w:after="0"/>
      </w:pPr>
      <w:bookmarkStart w:id="184" w:name="_heading=h.bp8uqcp7aust" w:colFirst="0" w:colLast="0"/>
      <w:bookmarkStart w:id="185" w:name="_Toc140173508"/>
      <w:bookmarkEnd w:id="184"/>
      <w:r w:rsidRPr="00C14F01">
        <w:t>6.3.  Hasil dan Pembahasan Algoritma Artificial Neural Network</w:t>
      </w:r>
      <w:bookmarkEnd w:id="185"/>
    </w:p>
    <w:p w:rsidR="00C92B2B" w:rsidRPr="00C14F01" w:rsidRDefault="00B105DF" w:rsidP="006F5175">
      <w:pPr>
        <w:spacing w:before="0"/>
      </w:pPr>
      <w:r w:rsidRPr="00C14F01">
        <w:t xml:space="preserve">Pada subbab ini akan membahas tentang hasil yang diperoleh setelah melakukan percobaan. </w:t>
      </w:r>
      <w:r w:rsidR="00231219" w:rsidRPr="00C14F01">
        <w:t xml:space="preserve">Setelah melakukan percobaan mulai dari tahapan pencarian nilai </w:t>
      </w:r>
      <w:r w:rsidR="0088760C" w:rsidRPr="00C14F01">
        <w:rPr>
          <w:i/>
        </w:rPr>
        <w:t>hyperparameter</w:t>
      </w:r>
      <w:r w:rsidR="00231219" w:rsidRPr="00C14F01">
        <w:t xml:space="preserve"> dengan menggunakan </w:t>
      </w:r>
      <w:r w:rsidR="00970B63" w:rsidRPr="00C14F01">
        <w:rPr>
          <w:i/>
        </w:rPr>
        <w:t>grids</w:t>
      </w:r>
      <w:r w:rsidR="00E161BC" w:rsidRPr="00C14F01">
        <w:rPr>
          <w:i/>
        </w:rPr>
        <w:t>earch</w:t>
      </w:r>
      <w:r w:rsidR="00231219" w:rsidRPr="00C14F01">
        <w:t xml:space="preserve"> hingga </w:t>
      </w:r>
      <w:r w:rsidR="00C63F5A" w:rsidRPr="00C14F01">
        <w:t xml:space="preserve">melakukan pemodelan algoritma. Berdasarkan percobaan yang dilakukan untuk mencari nilai </w:t>
      </w:r>
      <w:r w:rsidR="0088760C" w:rsidRPr="00C14F01">
        <w:rPr>
          <w:i/>
        </w:rPr>
        <w:lastRenderedPageBreak/>
        <w:t>hyperparameter</w:t>
      </w:r>
      <w:r w:rsidR="00C63F5A" w:rsidRPr="00C14F01">
        <w:t xml:space="preserve"> yang optimal digunakan, diperoleh nilai-nilai </w:t>
      </w:r>
      <w:r w:rsidR="0088760C" w:rsidRPr="00C14F01">
        <w:rPr>
          <w:i/>
        </w:rPr>
        <w:t>hyperparameter</w:t>
      </w:r>
      <w:r w:rsidR="00C63F5A" w:rsidRPr="00C14F01">
        <w:t xml:space="preserve"> seperti berikut : </w:t>
      </w:r>
    </w:p>
    <w:p w:rsidR="00C63F5A" w:rsidRPr="00C14F01" w:rsidRDefault="00C63F5A" w:rsidP="002D4686">
      <w:pPr>
        <w:pStyle w:val="ListParagraph"/>
        <w:numPr>
          <w:ilvl w:val="6"/>
          <w:numId w:val="14"/>
        </w:numPr>
        <w:spacing w:before="0"/>
        <w:ind w:left="360"/>
      </w:pPr>
      <w:r w:rsidRPr="00C14F01">
        <w:t xml:space="preserve">Jumlah neuron pada </w:t>
      </w:r>
      <w:r w:rsidR="0088760C" w:rsidRPr="00C14F01">
        <w:rPr>
          <w:i/>
        </w:rPr>
        <w:t>hidden layer</w:t>
      </w:r>
      <w:r w:rsidRPr="00C14F01">
        <w:t xml:space="preserve"> yang digunakan adalah 12 neuron.</w:t>
      </w:r>
    </w:p>
    <w:p w:rsidR="00C63F5A" w:rsidRPr="00C14F01" w:rsidRDefault="00C63F5A" w:rsidP="002D4686">
      <w:pPr>
        <w:pStyle w:val="ListParagraph"/>
        <w:numPr>
          <w:ilvl w:val="6"/>
          <w:numId w:val="14"/>
        </w:numPr>
        <w:spacing w:before="0"/>
        <w:ind w:left="360"/>
      </w:pPr>
      <w:r w:rsidRPr="00C14F01">
        <w:t xml:space="preserve">Fungsi aktivasi yang digunakan pada </w:t>
      </w:r>
      <w:r w:rsidR="0088760C" w:rsidRPr="00C14F01">
        <w:rPr>
          <w:i/>
        </w:rPr>
        <w:t>hidden layer</w:t>
      </w:r>
      <w:r w:rsidR="006F5175" w:rsidRPr="00C14F01">
        <w:rPr>
          <w:i/>
        </w:rPr>
        <w:t xml:space="preserve"> </w:t>
      </w:r>
      <w:r w:rsidR="006F5175" w:rsidRPr="00C14F01">
        <w:t>adalah ReLU</w:t>
      </w:r>
      <w:r w:rsidRPr="00C14F01">
        <w:t>.</w:t>
      </w:r>
    </w:p>
    <w:p w:rsidR="00C04C86" w:rsidRPr="00C14F01" w:rsidRDefault="00C63F5A" w:rsidP="002D4686">
      <w:pPr>
        <w:pStyle w:val="ListParagraph"/>
        <w:numPr>
          <w:ilvl w:val="6"/>
          <w:numId w:val="14"/>
        </w:numPr>
        <w:spacing w:before="0"/>
        <w:ind w:left="360"/>
      </w:pPr>
      <w:r w:rsidRPr="00C14F01">
        <w:t xml:space="preserve">Nilai </w:t>
      </w:r>
      <w:r w:rsidRPr="00C14F01">
        <w:rPr>
          <w:i/>
        </w:rPr>
        <w:t>learning rate</w:t>
      </w:r>
      <w:r w:rsidRPr="00C14F01">
        <w:t xml:space="preserve"> yang dig</w:t>
      </w:r>
      <w:r w:rsidR="00871235" w:rsidRPr="00C14F01">
        <w:t>unakan adalah 0.</w:t>
      </w:r>
      <w:r w:rsidRPr="00C14F01">
        <w:t>0</w:t>
      </w:r>
      <w:r w:rsidR="00E731CB" w:rsidRPr="00C14F01">
        <w:t>1.</w:t>
      </w:r>
    </w:p>
    <w:p w:rsidR="00251DDF" w:rsidRPr="00C14F01" w:rsidRDefault="003E61D5" w:rsidP="002D4686">
      <w:r w:rsidRPr="00C14F01">
        <w:t xml:space="preserve">Nilai-nilai </w:t>
      </w:r>
      <w:r w:rsidR="0088760C" w:rsidRPr="00C14F01">
        <w:rPr>
          <w:i/>
        </w:rPr>
        <w:t>hyperparameter</w:t>
      </w:r>
      <w:r w:rsidRPr="00C14F01">
        <w:t xml:space="preserve"> yang telah diperoleh tidak akan mempengaruhi nilai-nilai data yang diproses. Nilai-nilai ini hanya berperan dalam mengatur bagaimana model belajar agar dapat bekerja secara optimal. Penggunaan nilai </w:t>
      </w:r>
      <w:r w:rsidR="0088760C" w:rsidRPr="00C14F01">
        <w:rPr>
          <w:i/>
        </w:rPr>
        <w:t>hyperparameter</w:t>
      </w:r>
      <w:r w:rsidRPr="00C14F01">
        <w:t xml:space="preserve"> pada model memiliki dampak yang cukup berpengaruh pada kinerja model yang sedang dikembangkan. Untuk menilai kinerja model digunakan metrik RMSE untuk melihat ukuran kinerja model</w:t>
      </w:r>
      <w:r w:rsidR="0012390D" w:rsidRPr="00C14F01">
        <w:t xml:space="preserve">. Pemilihan metrik RMSE digunakan sebagai tolak ukur kinerja model dikarenakan </w:t>
      </w:r>
      <w:r w:rsidR="001015ED" w:rsidRPr="00C14F01">
        <w:t>tujuan model yang dibuat adalah melakukan prediksi nilai-nilai di masa depan (</w:t>
      </w:r>
      <w:r w:rsidR="001015ED" w:rsidRPr="00C14F01">
        <w:rPr>
          <w:i/>
        </w:rPr>
        <w:t>continues target</w:t>
      </w:r>
      <w:r w:rsidR="001015ED" w:rsidRPr="00C14F01">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C14F01" w:rsidRDefault="00811D8B" w:rsidP="002D4686">
      <w:r w:rsidRPr="00C14F01">
        <w:t xml:space="preserve">Setelah memperoleh nilai </w:t>
      </w:r>
      <w:r w:rsidR="0088760C" w:rsidRPr="00C14F01">
        <w:rPr>
          <w:i/>
        </w:rPr>
        <w:t>hyperparameter</w:t>
      </w:r>
      <w:r w:rsidRPr="00C14F01">
        <w:t xml:space="preserve"> seperti di atas, nilai-nilai tersebut selanjutnya digunakan ke dalam model algoritma untuk dilakukan pembentukan model. Seperti yang telah disampaikan pada </w:t>
      </w:r>
      <w:hyperlink w:anchor="_5.5__Implementasi" w:history="1">
        <w:r w:rsidR="00970B63" w:rsidRPr="00C14F01">
          <w:rPr>
            <w:rStyle w:val="Hyperlink"/>
            <w:color w:val="auto"/>
            <w:u w:val="none"/>
          </w:rPr>
          <w:t>subbab 5.5</w:t>
        </w:r>
      </w:hyperlink>
      <w:r w:rsidRPr="00C14F01">
        <w:t xml:space="preserve"> bahwa pada saat melakukan pemodelan dilakukan percobaan juga terkait nilai </w:t>
      </w:r>
      <w:r w:rsidRPr="00C14F01">
        <w:rPr>
          <w:i/>
        </w:rPr>
        <w:t>k</w:t>
      </w:r>
      <w:r w:rsidRPr="00C14F01">
        <w:t xml:space="preserve"> dan nilai </w:t>
      </w:r>
      <w:r w:rsidRPr="00C14F01">
        <w:rPr>
          <w:i/>
        </w:rPr>
        <w:t>epoch</w:t>
      </w:r>
      <w:r w:rsidRPr="00C14F01">
        <w:t xml:space="preserve"> yang menghasilkan nilai RMSE terbaik. </w:t>
      </w:r>
      <w:r w:rsidR="009167FA" w:rsidRPr="00C14F01">
        <w:t xml:space="preserve">Dari hasil percobaan yang telah dilakukan, </w:t>
      </w:r>
      <w:r w:rsidR="000C74C9" w:rsidRPr="00C14F01">
        <w:t xml:space="preserve">diperoleh nilai </w:t>
      </w:r>
      <w:r w:rsidR="000C74C9" w:rsidRPr="00C14F01">
        <w:rPr>
          <w:i/>
        </w:rPr>
        <w:t xml:space="preserve">k </w:t>
      </w:r>
      <w:r w:rsidR="000C74C9" w:rsidRPr="00C14F01">
        <w:t xml:space="preserve"> dan nilai </w:t>
      </w:r>
      <w:r w:rsidR="000C74C9" w:rsidRPr="00C14F01">
        <w:rPr>
          <w:i/>
        </w:rPr>
        <w:t>epoch</w:t>
      </w:r>
      <w:r w:rsidR="000C74C9" w:rsidRPr="00C14F01">
        <w:t xml:space="preserve"> terbaik adalah </w:t>
      </w:r>
      <w:r w:rsidR="000C74C9" w:rsidRPr="00C14F01">
        <w:rPr>
          <w:i/>
        </w:rPr>
        <w:t>k</w:t>
      </w:r>
      <w:r w:rsidR="008353C1" w:rsidRPr="00C14F01">
        <w:t xml:space="preserve"> = 4</w:t>
      </w:r>
      <w:r w:rsidR="000C74C9" w:rsidRPr="00C14F01">
        <w:t xml:space="preserve"> dan </w:t>
      </w:r>
      <w:r w:rsidR="000C74C9" w:rsidRPr="00C14F01">
        <w:rPr>
          <w:i/>
        </w:rPr>
        <w:t>epoch</w:t>
      </w:r>
      <w:r w:rsidR="000C74C9" w:rsidRPr="00C14F01">
        <w:t xml:space="preserve"> =</w:t>
      </w:r>
      <w:r w:rsidRPr="00C14F01">
        <w:t xml:space="preserve"> </w:t>
      </w:r>
      <w:r w:rsidR="008353C1" w:rsidRPr="00C14F01">
        <w:t>105</w:t>
      </w:r>
      <w:r w:rsidR="000C74C9" w:rsidRPr="00C14F01">
        <w:t xml:space="preserve"> dengan nilai RMSE yang dihasilkan adalah 0.0</w:t>
      </w:r>
      <w:r w:rsidR="008353C1" w:rsidRPr="00C14F01">
        <w:t>4929599755078</w:t>
      </w:r>
      <w:r w:rsidR="000C74C9" w:rsidRPr="00C14F01">
        <w:t xml:space="preserve">. </w:t>
      </w:r>
      <w:r w:rsidR="00AA54BB" w:rsidRPr="00C14F01">
        <w:t xml:space="preserve">Berdasarkan hasil percobaan yang dilakukan bahwa kombinasi nilai </w:t>
      </w:r>
      <w:r w:rsidR="00AA54BB" w:rsidRPr="00C14F01">
        <w:softHyphen/>
      </w:r>
      <w:r w:rsidR="00AA54BB" w:rsidRPr="00C14F01">
        <w:rPr>
          <w:i/>
        </w:rPr>
        <w:t>k</w:t>
      </w:r>
      <w:r w:rsidR="00AA54BB" w:rsidRPr="00C14F01">
        <w:t xml:space="preserve"> dan nilai </w:t>
      </w:r>
      <w:r w:rsidR="00AA54BB" w:rsidRPr="00C14F01">
        <w:rPr>
          <w:i/>
        </w:rPr>
        <w:t>epoch</w:t>
      </w:r>
      <w:r w:rsidR="00AA54BB" w:rsidRPr="00C14F01">
        <w:t xml:space="preserve"> juga dapat mempengaruhi kinerja model yang dibangun. Oleh karena itu, selain nilai </w:t>
      </w:r>
      <w:r w:rsidR="00AA54BB" w:rsidRPr="00C14F01">
        <w:rPr>
          <w:i/>
        </w:rPr>
        <w:t>learning rate</w:t>
      </w:r>
      <w:r w:rsidR="00AA54BB" w:rsidRPr="00C14F01">
        <w:t xml:space="preserve">, fungsi aktivasi, dan jumlah neuron, pemilihan nilai </w:t>
      </w:r>
      <w:r w:rsidR="00AA54BB" w:rsidRPr="00C14F01">
        <w:rPr>
          <w:i/>
        </w:rPr>
        <w:t>k</w:t>
      </w:r>
      <w:r w:rsidR="00AA54BB" w:rsidRPr="00C14F01">
        <w:t xml:space="preserve"> dan nilai </w:t>
      </w:r>
      <w:r w:rsidR="00AA54BB" w:rsidRPr="00C14F01">
        <w:rPr>
          <w:i/>
        </w:rPr>
        <w:t>epoch</w:t>
      </w:r>
      <w:r w:rsidR="00AA54BB" w:rsidRPr="00C14F01">
        <w:t xml:space="preserve"> juga perlu diperhatikan untuk menghasilkan kinerja model yang lebih baik. </w:t>
      </w:r>
    </w:p>
    <w:p w:rsidR="004851CE" w:rsidRPr="00C14F01" w:rsidRDefault="00552591" w:rsidP="004851CE">
      <w:pPr>
        <w:pStyle w:val="Heading2"/>
        <w:numPr>
          <w:ilvl w:val="0"/>
          <w:numId w:val="0"/>
        </w:numPr>
        <w:spacing w:before="240" w:after="0"/>
      </w:pPr>
      <w:bookmarkStart w:id="186" w:name="_heading=h.okrz0p70tt2q" w:colFirst="0" w:colLast="0"/>
      <w:bookmarkStart w:id="187" w:name="_Toc140173509"/>
      <w:bookmarkEnd w:id="186"/>
      <w:r w:rsidRPr="00C14F01">
        <w:lastRenderedPageBreak/>
        <w:t>6.4</w:t>
      </w:r>
      <w:r w:rsidR="005D0647" w:rsidRPr="00C14F01">
        <w:t xml:space="preserve">. </w:t>
      </w:r>
      <w:r w:rsidR="004851CE" w:rsidRPr="00C14F01">
        <w:t xml:space="preserve"> </w:t>
      </w:r>
      <w:r w:rsidR="005D0647" w:rsidRPr="00C14F01">
        <w:t xml:space="preserve">Pembahasan </w:t>
      </w:r>
      <w:r w:rsidR="00C14F11" w:rsidRPr="00C14F01">
        <w:t>Evaluasi Model</w:t>
      </w:r>
      <w:bookmarkEnd w:id="187"/>
    </w:p>
    <w:p w:rsidR="004851CE" w:rsidRPr="00C14F01" w:rsidRDefault="004851CE" w:rsidP="004851CE">
      <w:pPr>
        <w:spacing w:before="0"/>
      </w:pPr>
      <w:r w:rsidRPr="00C14F01">
        <w:t>Berdasarkan hasil percobaan dan evaluasi model yang telah diperoleh dari kedua algoritma maka</w:t>
      </w:r>
      <w:r w:rsidR="00600449" w:rsidRPr="00C14F01">
        <w:t xml:space="preserve"> didapatkan bahwa bentuk pemodelan terbaik dihasilkan pada algoritma </w:t>
      </w:r>
      <w:r w:rsidR="00600449" w:rsidRPr="00C14F01">
        <w:rPr>
          <w:i/>
        </w:rPr>
        <w:t xml:space="preserve">artificial neural network </w:t>
      </w:r>
      <w:r w:rsidR="00600449" w:rsidRPr="00C14F01">
        <w:t xml:space="preserve"> dengan nilai RMSE yang diperoleh adalah </w:t>
      </w:r>
      <w:r w:rsidR="008353C1" w:rsidRPr="00C14F01">
        <w:t>0.04929599755078</w:t>
      </w:r>
      <w:r w:rsidR="00600449" w:rsidRPr="00C14F01">
        <w:t>. Berdasarkan hasil evalua</w:t>
      </w:r>
      <w:r w:rsidR="00414474" w:rsidRPr="00C14F01">
        <w:t xml:space="preserve">si model tersebut ditunjukkan </w:t>
      </w:r>
      <w:r w:rsidR="00600449" w:rsidRPr="00C14F01">
        <w:t xml:space="preserve">bahwa kinerja model ANN lebih baik dibandingkan dengan model SVR dalam melakukan prediksi.  </w:t>
      </w:r>
      <w:r w:rsidR="00F0162E" w:rsidRPr="00C14F01">
        <w:t>H</w:t>
      </w:r>
      <w:r w:rsidR="00030E5B" w:rsidRPr="00C14F01">
        <w:t>asil ini 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Pr="00C14F01" w:rsidRDefault="005D0647" w:rsidP="00EA13E5">
      <w:pPr>
        <w:pStyle w:val="Heading2"/>
        <w:numPr>
          <w:ilvl w:val="0"/>
          <w:numId w:val="0"/>
        </w:numPr>
        <w:spacing w:before="240" w:after="0"/>
      </w:pPr>
      <w:bookmarkStart w:id="188" w:name="_Toc140173510"/>
      <w:r w:rsidRPr="00C14F01">
        <w:t xml:space="preserve">6.5. </w:t>
      </w:r>
      <w:r w:rsidR="00627231" w:rsidRPr="00C14F01">
        <w:t>Hasil dan Pembahasan Uji Validasi</w:t>
      </w:r>
      <w:bookmarkEnd w:id="188"/>
    </w:p>
    <w:p w:rsidR="00627231" w:rsidRPr="00C14F01" w:rsidRDefault="00627231" w:rsidP="00A22FEE">
      <w:pPr>
        <w:spacing w:before="0"/>
      </w:pPr>
      <w:r w:rsidRPr="00C14F01">
        <w:t>Berdasarkan hasil percobaan uji</w:t>
      </w:r>
      <w:r w:rsidR="000674E6" w:rsidRPr="00C14F01">
        <w:t xml:space="preserve"> validasi yang dilakukan pada 10</w:t>
      </w:r>
      <w:r w:rsidRPr="00C14F01">
        <w:t xml:space="preserve"> sekolah didapatkan hasil sebagai berikut:</w:t>
      </w:r>
    </w:p>
    <w:p w:rsidR="000D530C" w:rsidRPr="00C14F01" w:rsidRDefault="000D530C" w:rsidP="002D4686">
      <w:pPr>
        <w:pStyle w:val="Caption"/>
        <w:keepNext/>
        <w:spacing w:before="0"/>
        <w:rPr>
          <w:sz w:val="20"/>
          <w:szCs w:val="20"/>
        </w:rPr>
      </w:pPr>
      <w:bookmarkStart w:id="189" w:name="_Toc140173578"/>
      <w:r w:rsidRPr="00C14F01">
        <w:rPr>
          <w:sz w:val="20"/>
          <w:szCs w:val="20"/>
        </w:rPr>
        <w:t xml:space="preserve">Tabel 6. </w:t>
      </w:r>
      <w:r w:rsidR="00861940" w:rsidRPr="00C14F01">
        <w:rPr>
          <w:sz w:val="20"/>
          <w:szCs w:val="20"/>
        </w:rPr>
        <w:fldChar w:fldCharType="begin"/>
      </w:r>
      <w:r w:rsidR="00861940" w:rsidRPr="00C14F01">
        <w:rPr>
          <w:sz w:val="20"/>
          <w:szCs w:val="20"/>
        </w:rPr>
        <w:instrText xml:space="preserve"> SEQ Tabel_6. \* ARABIC </w:instrText>
      </w:r>
      <w:r w:rsidR="00861940" w:rsidRPr="00C14F01">
        <w:rPr>
          <w:sz w:val="20"/>
          <w:szCs w:val="20"/>
        </w:rPr>
        <w:fldChar w:fldCharType="separate"/>
      </w:r>
      <w:r w:rsidR="00D47D6B">
        <w:rPr>
          <w:noProof/>
          <w:sz w:val="20"/>
          <w:szCs w:val="20"/>
        </w:rPr>
        <w:t>4</w:t>
      </w:r>
      <w:r w:rsidR="00861940" w:rsidRPr="00C14F01">
        <w:rPr>
          <w:sz w:val="20"/>
          <w:szCs w:val="20"/>
        </w:rPr>
        <w:fldChar w:fldCharType="end"/>
      </w:r>
      <w:r w:rsidRPr="00C14F01">
        <w:rPr>
          <w:sz w:val="20"/>
          <w:szCs w:val="20"/>
        </w:rPr>
        <w:t xml:space="preserve"> Hasil Uji Validasi</w:t>
      </w:r>
      <w:r w:rsidR="00030E5B" w:rsidRPr="00C14F01">
        <w:rPr>
          <w:sz w:val="20"/>
          <w:szCs w:val="20"/>
        </w:rPr>
        <w:t xml:space="preserve"> dengan model SVR</w:t>
      </w:r>
      <w:bookmarkEnd w:id="189"/>
    </w:p>
    <w:tbl>
      <w:tblPr>
        <w:tblStyle w:val="affffffff6"/>
        <w:tblW w:w="615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998"/>
        <w:gridCol w:w="1080"/>
        <w:gridCol w:w="1080"/>
      </w:tblGrid>
      <w:tr w:rsidR="00627231" w:rsidRPr="00C14F01" w:rsidTr="002D4686">
        <w:trPr>
          <w:trHeight w:val="20"/>
          <w:jc w:val="center"/>
        </w:trPr>
        <w:tc>
          <w:tcPr>
            <w:tcW w:w="3998" w:type="dxa"/>
            <w:shd w:val="clear" w:color="auto" w:fill="auto"/>
            <w:tcMar>
              <w:top w:w="100" w:type="dxa"/>
              <w:left w:w="100" w:type="dxa"/>
              <w:bottom w:w="100" w:type="dxa"/>
              <w:right w:w="100" w:type="dxa"/>
            </w:tcMar>
          </w:tcPr>
          <w:p w:rsidR="00627231" w:rsidRPr="00C14F01" w:rsidRDefault="00627231" w:rsidP="00871235">
            <w:pPr>
              <w:widowControl w:val="0"/>
              <w:spacing w:before="0" w:line="276" w:lineRule="auto"/>
              <w:jc w:val="center"/>
              <w:rPr>
                <w:b/>
                <w:szCs w:val="24"/>
              </w:rPr>
            </w:pPr>
            <w:r w:rsidRPr="00C14F01">
              <w:rPr>
                <w:b/>
                <w:szCs w:val="24"/>
              </w:rPr>
              <w:t>Nama Sekolah</w:t>
            </w:r>
          </w:p>
        </w:tc>
        <w:tc>
          <w:tcPr>
            <w:tcW w:w="1080" w:type="dxa"/>
            <w:shd w:val="clear" w:color="auto" w:fill="auto"/>
            <w:tcMar>
              <w:top w:w="100" w:type="dxa"/>
              <w:left w:w="100" w:type="dxa"/>
              <w:bottom w:w="100" w:type="dxa"/>
              <w:right w:w="100" w:type="dxa"/>
            </w:tcMar>
          </w:tcPr>
          <w:p w:rsidR="00627231" w:rsidRPr="00C14F01" w:rsidRDefault="00627231" w:rsidP="00871235">
            <w:pPr>
              <w:widowControl w:val="0"/>
              <w:spacing w:before="0" w:line="276" w:lineRule="auto"/>
              <w:jc w:val="center"/>
              <w:rPr>
                <w:b/>
                <w:szCs w:val="24"/>
              </w:rPr>
            </w:pPr>
            <w:r w:rsidRPr="00C14F01">
              <w:rPr>
                <w:b/>
                <w:szCs w:val="24"/>
              </w:rPr>
              <w:t>Aktual</w:t>
            </w:r>
          </w:p>
        </w:tc>
        <w:tc>
          <w:tcPr>
            <w:tcW w:w="1080" w:type="dxa"/>
            <w:shd w:val="clear" w:color="auto" w:fill="auto"/>
            <w:tcMar>
              <w:top w:w="100" w:type="dxa"/>
              <w:left w:w="100" w:type="dxa"/>
              <w:bottom w:w="100" w:type="dxa"/>
              <w:right w:w="100" w:type="dxa"/>
            </w:tcMar>
          </w:tcPr>
          <w:p w:rsidR="00627231" w:rsidRPr="00C14F01" w:rsidRDefault="00627231" w:rsidP="00871235">
            <w:pPr>
              <w:widowControl w:val="0"/>
              <w:spacing w:before="0" w:line="276" w:lineRule="auto"/>
              <w:jc w:val="center"/>
              <w:rPr>
                <w:b/>
                <w:szCs w:val="24"/>
              </w:rPr>
            </w:pPr>
            <w:r w:rsidRPr="00C14F01">
              <w:rPr>
                <w:b/>
                <w:szCs w:val="24"/>
              </w:rPr>
              <w:t>Prediksi</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Abdi Sejati Perdagang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2</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Advent Pematang Siantar</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0</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Asisi Pematang Siantar</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3</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intang Timur Balige</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53</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intang Timur Pematang Siantar</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2</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5</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rigjen Katamso 1 Med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0</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udi Mulia Pematang Siantar</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0</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udi Murni 1 Med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3</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4</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udi Murni 2 Med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Cahaya Med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0</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2</w:t>
            </w:r>
          </w:p>
        </w:tc>
      </w:tr>
    </w:tbl>
    <w:p w:rsidR="00C14F01" w:rsidRPr="00C14F01" w:rsidRDefault="00C14F01" w:rsidP="008E6C52">
      <w:pPr>
        <w:pStyle w:val="Caption"/>
        <w:keepNext/>
        <w:rPr>
          <w:sz w:val="20"/>
        </w:rPr>
      </w:pPr>
      <w:bookmarkStart w:id="190" w:name="_Toc140173579"/>
    </w:p>
    <w:p w:rsidR="00861940" w:rsidRPr="00C14F01" w:rsidRDefault="00861940" w:rsidP="00C14F01">
      <w:pPr>
        <w:pStyle w:val="Caption"/>
        <w:keepNext/>
        <w:spacing w:before="0"/>
        <w:rPr>
          <w:sz w:val="20"/>
        </w:rPr>
      </w:pPr>
      <w:r w:rsidRPr="00C14F01">
        <w:rPr>
          <w:sz w:val="20"/>
        </w:rPr>
        <w:t xml:space="preserve">Tabel 6. </w:t>
      </w:r>
      <w:r w:rsidRPr="00C14F01">
        <w:rPr>
          <w:sz w:val="20"/>
        </w:rPr>
        <w:fldChar w:fldCharType="begin"/>
      </w:r>
      <w:r w:rsidRPr="00C14F01">
        <w:rPr>
          <w:sz w:val="20"/>
        </w:rPr>
        <w:instrText xml:space="preserve"> SEQ Tabel_6. \* ARABIC </w:instrText>
      </w:r>
      <w:r w:rsidRPr="00C14F01">
        <w:rPr>
          <w:sz w:val="20"/>
        </w:rPr>
        <w:fldChar w:fldCharType="separate"/>
      </w:r>
      <w:r w:rsidR="00D47D6B">
        <w:rPr>
          <w:noProof/>
          <w:sz w:val="20"/>
        </w:rPr>
        <w:t>5</w:t>
      </w:r>
      <w:r w:rsidRPr="00C14F01">
        <w:rPr>
          <w:sz w:val="20"/>
        </w:rPr>
        <w:fldChar w:fldCharType="end"/>
      </w:r>
      <w:r w:rsidRPr="00C14F01">
        <w:rPr>
          <w:sz w:val="20"/>
        </w:rPr>
        <w:t xml:space="preserve"> Hasil Uji Validasi dengan Model ANN</w:t>
      </w:r>
      <w:bookmarkEnd w:id="19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8"/>
        <w:gridCol w:w="1080"/>
        <w:gridCol w:w="1080"/>
      </w:tblGrid>
      <w:tr w:rsidR="00861940" w:rsidRPr="00C14F01" w:rsidTr="002D4686">
        <w:trPr>
          <w:jc w:val="center"/>
        </w:trPr>
        <w:tc>
          <w:tcPr>
            <w:tcW w:w="3998" w:type="dxa"/>
          </w:tcPr>
          <w:p w:rsidR="00861940" w:rsidRPr="00C14F01" w:rsidRDefault="00861940" w:rsidP="000674E6">
            <w:pPr>
              <w:rPr>
                <w:b/>
              </w:rPr>
            </w:pPr>
            <w:r w:rsidRPr="00C14F01">
              <w:rPr>
                <w:b/>
              </w:rPr>
              <w:t>Nama Sekolah</w:t>
            </w:r>
          </w:p>
        </w:tc>
        <w:tc>
          <w:tcPr>
            <w:tcW w:w="1080" w:type="dxa"/>
          </w:tcPr>
          <w:p w:rsidR="00861940" w:rsidRPr="00C14F01" w:rsidRDefault="00861940" w:rsidP="000674E6">
            <w:pPr>
              <w:rPr>
                <w:b/>
              </w:rPr>
            </w:pPr>
            <w:r w:rsidRPr="00C14F01">
              <w:rPr>
                <w:b/>
              </w:rPr>
              <w:t>Target</w:t>
            </w:r>
          </w:p>
        </w:tc>
        <w:tc>
          <w:tcPr>
            <w:tcW w:w="1080" w:type="dxa"/>
          </w:tcPr>
          <w:p w:rsidR="00861940" w:rsidRPr="00C14F01" w:rsidRDefault="00861940" w:rsidP="000674E6">
            <w:pPr>
              <w:rPr>
                <w:b/>
              </w:rPr>
            </w:pPr>
            <w:r w:rsidRPr="00C14F01">
              <w:rPr>
                <w:b/>
              </w:rPr>
              <w:t>Prediksi</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Abdi Sejati Perdagang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2</w:t>
            </w:r>
          </w:p>
        </w:tc>
        <w:tc>
          <w:tcPr>
            <w:tcW w:w="1080" w:type="dxa"/>
            <w:vAlign w:val="bottom"/>
          </w:tcPr>
          <w:p w:rsidR="000674E6" w:rsidRPr="00C14F01" w:rsidRDefault="000674E6" w:rsidP="002D4686">
            <w:pPr>
              <w:spacing w:before="0"/>
              <w:jc w:val="center"/>
              <w:rPr>
                <w:color w:val="000000"/>
                <w:szCs w:val="24"/>
                <w:lang w:val="en-US"/>
              </w:rPr>
            </w:pPr>
            <w:r w:rsidRPr="00C14F01">
              <w:rPr>
                <w:color w:val="000000"/>
                <w:szCs w:val="24"/>
                <w:lang w:val="en-US"/>
              </w:rPr>
              <w:t>0</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Advent Pematang Siantar</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0</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0</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Asisi Pematang Siantar</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3</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1</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intang Timur Balige</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53</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47</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intang Timur Pematang Siantar</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2</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8</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rigjen Katamso 1 Med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0</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0</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udi Mulia Pematang Siantar</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10</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29</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udi Murni 1 Med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3</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11</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udi Murni 2 Med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1</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3</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Cahaya Med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0</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1</w:t>
            </w:r>
          </w:p>
        </w:tc>
      </w:tr>
    </w:tbl>
    <w:p w:rsidR="00B0177D" w:rsidRDefault="00B0177D" w:rsidP="00B0177D">
      <w:bookmarkStart w:id="191" w:name="_Toc140173511"/>
      <w:r>
        <w:t>Berdasarkan hasil uji validasi yang telah dilakukan pada kedua model, diperoleh hasil sebagai berikut :</w:t>
      </w:r>
    </w:p>
    <w:p w:rsidR="00B0177D" w:rsidRDefault="00B0177D" w:rsidP="00F00E9D">
      <w:pPr>
        <w:pStyle w:val="ListParagraph"/>
        <w:numPr>
          <w:ilvl w:val="3"/>
          <w:numId w:val="22"/>
        </w:numPr>
        <w:spacing w:before="0"/>
        <w:ind w:left="360"/>
      </w:pPr>
      <w:r>
        <w:t xml:space="preserve">Model </w:t>
      </w:r>
      <w:r w:rsidRPr="00F00E9D">
        <w:rPr>
          <w:i/>
        </w:rPr>
        <w:t>support vector regression</w:t>
      </w:r>
      <w:r w:rsidR="00F00E9D">
        <w:rPr>
          <w:i/>
        </w:rPr>
        <w:t xml:space="preserve"> </w:t>
      </w:r>
      <w:r w:rsidR="00F00E9D">
        <w:t>(SVR)</w:t>
      </w:r>
      <w:r>
        <w:t xml:space="preserve"> menghasilkan nilai RMSE sebesar 7.541 dan MAPE 34.34%</w:t>
      </w:r>
      <w:r w:rsidR="00F00E9D">
        <w:t>. Hasil ini menunjukkan bahwa model SVR memiliki kesalahan prediksi dengan selisih rata-rata sebesar 7.541 dan kesalahan presentasi rata-rata sebesar 34.34%.</w:t>
      </w:r>
    </w:p>
    <w:p w:rsidR="00F00E9D" w:rsidRDefault="00F00E9D" w:rsidP="00F00E9D">
      <w:pPr>
        <w:pStyle w:val="ListParagraph"/>
        <w:numPr>
          <w:ilvl w:val="3"/>
          <w:numId w:val="22"/>
        </w:numPr>
        <w:spacing w:before="0"/>
        <w:ind w:left="360"/>
      </w:pPr>
      <w:r>
        <w:t xml:space="preserve">Model </w:t>
      </w:r>
      <w:r>
        <w:rPr>
          <w:i/>
        </w:rPr>
        <w:t>artificial neural network</w:t>
      </w:r>
      <w:r>
        <w:t xml:space="preserve"> (ANN) menghasilkan nilai RMSE sebesar 4.802821 dan MAPE sebesar 59.20%. Nilai RMSE yang lebih rendah pada model ANN menunjukkan adanya kesalahan prediksi dengan selisih rata-rata sebesar 4.802821. Namun, nilai MAPE yang tinggi sebesar 59.20% menunjukkan bahwa kesalahan persentase rata-rata dalam prediksi model ANN lebih besar dibandingkan dengan model SVR.</w:t>
      </w:r>
    </w:p>
    <w:p w:rsidR="008E62E7" w:rsidRDefault="00F00E9D" w:rsidP="00F00E9D">
      <w:pPr>
        <w:spacing w:before="0"/>
      </w:pPr>
      <w:r>
        <w:t>Berdasarkan nilai RMSE yang dihasilkan dapat disimpulkan bahwa kedua model belum bisa dapat digunakan secara efektif untuk memprediksi jumlah pendaftar calon mahasiswa baru. Hal ini disebabkan oleh selis</w:t>
      </w:r>
      <w:r w:rsidR="008E62E7">
        <w:t>ih kesalahan antara hasil predi</w:t>
      </w:r>
      <w:r>
        <w:t>ksi dan nilai target</w:t>
      </w:r>
      <w:r w:rsidR="008E62E7">
        <w:t xml:space="preserve"> yang masih sangat besar.</w:t>
      </w:r>
    </w:p>
    <w:p w:rsidR="008E62E7" w:rsidRDefault="008E62E7" w:rsidP="00F00E9D">
      <w:pPr>
        <w:spacing w:before="0"/>
      </w:pPr>
      <w:r>
        <w:lastRenderedPageBreak/>
        <w:t>Selanjutnya berdasarkan nilai MAPE yang dihasilkan model yang menggunakan algoritma ANN dikategorikan sebagai model yang buruk. Hal ini disebabkan oleh nilai MAPE yang tinggi sebesar 59.20%, menunjukkan bahwa model ANN memiliki tingkat kesalahan rediksi yang signifikan.</w:t>
      </w:r>
    </w:p>
    <w:p w:rsidR="005D0647" w:rsidRPr="00C14F01" w:rsidRDefault="00627231" w:rsidP="00EA13E5">
      <w:pPr>
        <w:pStyle w:val="Heading2"/>
        <w:numPr>
          <w:ilvl w:val="0"/>
          <w:numId w:val="0"/>
        </w:numPr>
        <w:spacing w:before="240" w:after="0"/>
      </w:pPr>
      <w:r w:rsidRPr="00C14F01">
        <w:t xml:space="preserve">6.6. </w:t>
      </w:r>
      <w:r w:rsidR="004851CE" w:rsidRPr="00C14F01">
        <w:t xml:space="preserve">Hasil </w:t>
      </w:r>
      <w:r w:rsidR="008E6C52" w:rsidRPr="00C14F01">
        <w:t>Implementasi Simulator</w:t>
      </w:r>
      <w:bookmarkEnd w:id="191"/>
    </w:p>
    <w:p w:rsidR="007B5038" w:rsidRPr="00C14F01" w:rsidRDefault="003B2461" w:rsidP="00EA13E5">
      <w:pPr>
        <w:spacing w:before="0"/>
      </w:pPr>
      <w:bookmarkStart w:id="192" w:name="_heading=h.s06fvowul9ps" w:colFirst="0" w:colLast="0"/>
      <w:bookmarkEnd w:id="192"/>
      <w:r w:rsidRPr="00C14F01">
        <w:t>Hasil dari pembangunan aplikasi yang telah dibangun sesuai dengan design prototype yang telah dibuat, aplikasi sudah dapat berjalan dengan baik dan sudah dap</w:t>
      </w:r>
      <w:r w:rsidR="00704B59" w:rsidRPr="00C14F01">
        <w:t>at menghasilkan hasil prediksi.</w:t>
      </w:r>
      <w:r w:rsidR="00A22FEE" w:rsidRPr="00C14F01">
        <w:t xml:space="preserve"> Hasil implementasi dilampirkan pada </w:t>
      </w:r>
      <w:hyperlink w:anchor="_Lampiran_C_Hasil" w:history="1">
        <w:r w:rsidR="00A22FEE" w:rsidRPr="00C14F01">
          <w:rPr>
            <w:rStyle w:val="Hyperlink"/>
            <w:b/>
            <w:color w:val="auto"/>
            <w:u w:val="none"/>
          </w:rPr>
          <w:t>Lampiran C Hasil Implementasi</w:t>
        </w:r>
      </w:hyperlink>
      <w:r w:rsidR="00152815" w:rsidRPr="00C14F01">
        <w:t>.</w:t>
      </w:r>
    </w:p>
    <w:p w:rsidR="00152815" w:rsidRPr="00C14F01" w:rsidRDefault="00152815" w:rsidP="00EA13E5">
      <w:pPr>
        <w:spacing w:before="0"/>
        <w:sectPr w:rsidR="00152815" w:rsidRPr="00C14F01" w:rsidSect="005D6711">
          <w:footerReference w:type="default" r:id="rId44"/>
          <w:footerReference w:type="first" r:id="rId45"/>
          <w:pgSz w:w="11909" w:h="16834"/>
          <w:pgMar w:top="1700" w:right="1700" w:bottom="2267" w:left="2296" w:header="851" w:footer="1418" w:gutter="0"/>
          <w:cols w:space="720"/>
          <w:titlePg/>
          <w:docGrid w:linePitch="326"/>
        </w:sectPr>
      </w:pPr>
    </w:p>
    <w:p w:rsidR="002D4686" w:rsidRPr="00C14F01" w:rsidRDefault="002D4686" w:rsidP="002D4686">
      <w:pPr>
        <w:pStyle w:val="Heading1"/>
        <w:numPr>
          <w:ilvl w:val="0"/>
          <w:numId w:val="0"/>
        </w:numPr>
      </w:pPr>
      <w:bookmarkStart w:id="193" w:name="_Toc140173512"/>
      <w:r w:rsidRPr="00C14F01">
        <w:lastRenderedPageBreak/>
        <w:t>BAB 7</w:t>
      </w:r>
      <w:r w:rsidRPr="00C14F01">
        <w:br/>
        <w:t>KESIMPULAN DAN SARAN</w:t>
      </w:r>
      <w:bookmarkEnd w:id="193"/>
    </w:p>
    <w:p w:rsidR="002D4686" w:rsidRPr="00C14F01" w:rsidRDefault="002D4686" w:rsidP="002D4686">
      <w:pPr>
        <w:pStyle w:val="Heading2"/>
        <w:numPr>
          <w:ilvl w:val="0"/>
          <w:numId w:val="0"/>
        </w:numPr>
        <w:spacing w:after="0"/>
      </w:pPr>
      <w:bookmarkStart w:id="194" w:name="_heading=h.rrn0y2cgl13c" w:colFirst="0" w:colLast="0"/>
      <w:bookmarkStart w:id="195" w:name="_7.1._Kesimpulan"/>
      <w:bookmarkStart w:id="196" w:name="_Toc140173513"/>
      <w:bookmarkEnd w:id="194"/>
      <w:bookmarkEnd w:id="195"/>
      <w:r w:rsidRPr="00C14F01">
        <w:t>7.1. Kesimpulan</w:t>
      </w:r>
      <w:bookmarkEnd w:id="196"/>
    </w:p>
    <w:p w:rsidR="002D4686" w:rsidRPr="00C14F01" w:rsidRDefault="002D4686" w:rsidP="002D4686">
      <w:pPr>
        <w:spacing w:before="0"/>
      </w:pPr>
      <w:r w:rsidRPr="00C14F01">
        <w:t>Berdasarkan hasil penelitian dan implementasi dapat diberi kesimpulan sebagai berikut:</w:t>
      </w:r>
    </w:p>
    <w:p w:rsidR="002D4686" w:rsidRPr="00C14F01" w:rsidRDefault="002D4686" w:rsidP="002D4686">
      <w:pPr>
        <w:pStyle w:val="ListParagraph"/>
        <w:numPr>
          <w:ilvl w:val="0"/>
          <w:numId w:val="38"/>
        </w:numPr>
        <w:spacing w:before="0"/>
        <w:ind w:left="426"/>
      </w:pPr>
      <w:r w:rsidRPr="00C14F01">
        <w:t xml:space="preserve">Untuk melakukan pengolahan data mentah ke dalam bentuk dataset yang akan diolah ke dalam model, dimulai dari bentuk dataset yang ingin diolah baik dalam bentuk dataset time series ataupun dataset tabular. Selain itu juga perlu diperhatikan tahapan </w:t>
      </w:r>
      <w:r w:rsidRPr="00C14F01">
        <w:rPr>
          <w:i/>
        </w:rPr>
        <w:t>preprocessing</w:t>
      </w:r>
      <w:r w:rsidRPr="00C14F01">
        <w:t xml:space="preserve"> yang perlu dilakukan untuk menyiapkan dataset.</w:t>
      </w:r>
    </w:p>
    <w:p w:rsidR="002D4686" w:rsidRPr="00C14F01" w:rsidRDefault="002D4686" w:rsidP="002D4686">
      <w:pPr>
        <w:pStyle w:val="ListParagraph"/>
        <w:numPr>
          <w:ilvl w:val="0"/>
          <w:numId w:val="38"/>
        </w:numPr>
        <w:spacing w:before="0"/>
        <w:ind w:left="426"/>
      </w:pPr>
      <w:r w:rsidRPr="00C14F01">
        <w:t xml:space="preserve">Untuk melakukan pemodelan algoritma </w:t>
      </w:r>
      <w:r w:rsidRPr="00C14F01">
        <w:rPr>
          <w:i/>
        </w:rPr>
        <w:t>artificial neural network</w:t>
      </w:r>
      <w:r w:rsidRPr="00C14F01">
        <w:t xml:space="preserve"> dan </w:t>
      </w:r>
      <w:r w:rsidRPr="00C14F01">
        <w:rPr>
          <w:i/>
        </w:rPr>
        <w:t>support vector regression</w:t>
      </w:r>
      <w:r w:rsidRPr="00C14F01">
        <w:t xml:space="preserve"> yang optimal, perlu dilakukan pencarian nilai </w:t>
      </w:r>
      <w:r w:rsidRPr="00C14F01">
        <w:rPr>
          <w:i/>
        </w:rPr>
        <w:t>hyperparameter</w:t>
      </w:r>
      <w:r w:rsidRPr="00C14F01">
        <w:t xml:space="preserve"> yang dapat membantu kinerja model agar bekerja dengan baik. Dengan menghasilkan bentuk pemodelan yang optimal, maka kemungkinan kesalahan prediksi akan semakin kecil. </w:t>
      </w:r>
    </w:p>
    <w:p w:rsidR="002D4686" w:rsidRPr="00C14F01" w:rsidRDefault="002D4686" w:rsidP="002D4686">
      <w:pPr>
        <w:pStyle w:val="ListParagraph"/>
        <w:numPr>
          <w:ilvl w:val="0"/>
          <w:numId w:val="38"/>
        </w:numPr>
        <w:spacing w:before="0"/>
        <w:ind w:left="426"/>
      </w:pPr>
      <w:r w:rsidRPr="00C14F01">
        <w:t xml:space="preserve">Berdasarkan hasil percobaan yang telah dilakukan pada kedua model algoritma yaitu algoritma </w:t>
      </w:r>
      <w:r w:rsidRPr="00C14F01">
        <w:rPr>
          <w:i/>
        </w:rPr>
        <w:t>artificial neural network</w:t>
      </w:r>
      <w:r w:rsidRPr="00C14F01">
        <w:t xml:space="preserve"> dan </w:t>
      </w:r>
      <w:r w:rsidRPr="00C14F01">
        <w:rPr>
          <w:i/>
        </w:rPr>
        <w:t>support vector regression</w:t>
      </w:r>
      <w:r w:rsidRPr="00C14F01">
        <w:t xml:space="preserve">, model yang memiliki nilai RMSE terbaik dengan nilai terendah model terbaik ditunjukkan pada model algoritma </w:t>
      </w:r>
      <w:r w:rsidRPr="00C14F01">
        <w:rPr>
          <w:i/>
        </w:rPr>
        <w:t>artificial neural network</w:t>
      </w:r>
      <w:r w:rsidRPr="00C14F01">
        <w:t xml:space="preserve"> dengan nilai RMSE = 0.04929599755078. </w:t>
      </w:r>
    </w:p>
    <w:p w:rsidR="002D4686" w:rsidRPr="00C14F01" w:rsidRDefault="002D4686" w:rsidP="002D4686">
      <w:pPr>
        <w:pStyle w:val="ListParagraph"/>
        <w:numPr>
          <w:ilvl w:val="0"/>
          <w:numId w:val="38"/>
        </w:numPr>
        <w:spacing w:before="0"/>
        <w:ind w:left="426"/>
      </w:pPr>
      <w:r w:rsidRPr="00C14F01">
        <w:t xml:space="preserve">Berdasarkan dari hasil uji validasi model yang telah dibuat, </w:t>
      </w:r>
      <w:r w:rsidR="0044687B" w:rsidRPr="00C14F01">
        <w:t xml:space="preserve">terdapat </w:t>
      </w:r>
      <w:r w:rsidR="000944D3">
        <w:t>s</w:t>
      </w:r>
      <w:bookmarkStart w:id="197" w:name="_GoBack"/>
      <w:bookmarkEnd w:id="197"/>
      <w:r w:rsidR="0044687B" w:rsidRPr="00C14F01">
        <w:t xml:space="preserve">diperoleh kedua model algoritma. Berdasarkan nilai RMSE, nilai kesalahan dalam prediksi yang diperoleh oleh model </w:t>
      </w:r>
      <w:r w:rsidR="0044687B" w:rsidRPr="00C14F01">
        <w:rPr>
          <w:i/>
        </w:rPr>
        <w:t>artificial neural network</w:t>
      </w:r>
      <w:r w:rsidR="0044687B" w:rsidRPr="00C14F01">
        <w:t xml:space="preserve"> lebih kecil dibandingkan dengan nilai </w:t>
      </w:r>
      <w:r w:rsidR="00E00326" w:rsidRPr="00C14F01">
        <w:t xml:space="preserve">RMSE dari model </w:t>
      </w:r>
      <w:r w:rsidR="00E00326" w:rsidRPr="00C14F01">
        <w:rPr>
          <w:i/>
        </w:rPr>
        <w:t>support vector regression.</w:t>
      </w:r>
      <w:r w:rsidR="00E00326" w:rsidRPr="00C14F01">
        <w:t xml:space="preserve"> Namun berdasarkan nilai MAPE untuk uji kelayakan dalam memprediksi, model yang layak digunakan untuk memprediksi adalah model algoritma </w:t>
      </w:r>
      <w:r w:rsidR="00E00326" w:rsidRPr="00C14F01">
        <w:rPr>
          <w:i/>
        </w:rPr>
        <w:t>support vector regression</w:t>
      </w:r>
      <w:r w:rsidR="00E00326" w:rsidRPr="00C14F01">
        <w:t xml:space="preserve"> karena nilai MAPE yang dihasilkan model berada pada kategori layak.</w:t>
      </w:r>
    </w:p>
    <w:p w:rsidR="002D4686" w:rsidRPr="00C14F01" w:rsidRDefault="00E00326" w:rsidP="00E00326">
      <w:pPr>
        <w:pStyle w:val="ListParagraph"/>
        <w:numPr>
          <w:ilvl w:val="0"/>
          <w:numId w:val="38"/>
        </w:numPr>
        <w:spacing w:before="0"/>
        <w:ind w:left="426"/>
      </w:pPr>
      <w:r w:rsidRPr="00C14F01">
        <w:t xml:space="preserve">Meskipun nilai RMSE yang dihasilkan model </w:t>
      </w:r>
      <w:r w:rsidRPr="00C14F01">
        <w:rPr>
          <w:i/>
        </w:rPr>
        <w:t>support vector regression</w:t>
      </w:r>
      <w:r w:rsidRPr="00C14F01">
        <w:t xml:space="preserve"> lebih besar dibandingkan nilai RMSE model </w:t>
      </w:r>
      <w:r w:rsidRPr="00C14F01">
        <w:rPr>
          <w:i/>
        </w:rPr>
        <w:t>artificial neural network</w:t>
      </w:r>
      <w:r w:rsidRPr="00C14F01">
        <w:t xml:space="preserve">, model </w:t>
      </w:r>
      <w:r w:rsidRPr="00C14F01">
        <w:lastRenderedPageBreak/>
        <w:t>tersebut dianggap lebih baik dalam melakukan prediksi jumlah pendaftar calon mahasiswa baru berdasarkan nilai MAPE yang lebih rendah.</w:t>
      </w:r>
    </w:p>
    <w:p w:rsidR="002D4686" w:rsidRPr="00C14F01" w:rsidRDefault="002D4686" w:rsidP="002D4686">
      <w:pPr>
        <w:pStyle w:val="Heading2"/>
        <w:numPr>
          <w:ilvl w:val="0"/>
          <w:numId w:val="0"/>
        </w:numPr>
        <w:spacing w:before="240" w:after="0"/>
      </w:pPr>
      <w:bookmarkStart w:id="198" w:name="_heading=h.ki6mpcjisa66" w:colFirst="0" w:colLast="0"/>
      <w:bookmarkStart w:id="199" w:name="_Toc140173514"/>
      <w:bookmarkEnd w:id="198"/>
      <w:r w:rsidRPr="00C14F01">
        <w:t>7.2. Saran</w:t>
      </w:r>
      <w:bookmarkEnd w:id="199"/>
    </w:p>
    <w:p w:rsidR="002D4686" w:rsidRPr="00C14F01" w:rsidRDefault="002D4686" w:rsidP="002D4686">
      <w:pPr>
        <w:spacing w:before="0"/>
      </w:pPr>
      <w:r w:rsidRPr="00C14F01">
        <w:t>Berdasarkan hasil penelitian yang telah dilakukan ada beberapa saran yang perlu dilakukan pada penelitian selanjutnya:</w:t>
      </w:r>
    </w:p>
    <w:p w:rsidR="002D4686" w:rsidRPr="00C14F01" w:rsidRDefault="002D4686" w:rsidP="002D4686">
      <w:pPr>
        <w:pStyle w:val="ListParagraph"/>
        <w:numPr>
          <w:ilvl w:val="3"/>
          <w:numId w:val="22"/>
        </w:numPr>
        <w:spacing w:before="0"/>
        <w:ind w:left="426"/>
      </w:pPr>
      <w:r w:rsidRPr="00C14F01">
        <w:t>Pada penelitian selanjutnya dapat dilakukan pemodelan pada dataset yang memiliki jumlah data yang lebih banyak untuk membantu proses pembelajaran pola nilai untuk melakukan prediksi.</w:t>
      </w:r>
    </w:p>
    <w:p w:rsidR="00E00326" w:rsidRPr="00C14F01" w:rsidRDefault="00E00326" w:rsidP="002D4686">
      <w:pPr>
        <w:pStyle w:val="ListParagraph"/>
        <w:numPr>
          <w:ilvl w:val="3"/>
          <w:numId w:val="22"/>
        </w:numPr>
        <w:spacing w:before="0"/>
        <w:ind w:left="426"/>
      </w:pPr>
      <w:r w:rsidRPr="00C14F01">
        <w:t>Perlu dilakukan perbaikan model dan  pengembangan model lebih lanjut untuk meningkatkan ketepatan prediksi kedua model.</w:t>
      </w:r>
    </w:p>
    <w:p w:rsidR="00E00326" w:rsidRPr="00C14F01" w:rsidRDefault="00E00326" w:rsidP="002D4686">
      <w:pPr>
        <w:pStyle w:val="ListParagraph"/>
        <w:numPr>
          <w:ilvl w:val="3"/>
          <w:numId w:val="22"/>
        </w:numPr>
        <w:spacing w:before="0"/>
        <w:ind w:left="426"/>
      </w:pPr>
      <w:r w:rsidRPr="00C14F01">
        <w:t xml:space="preserve">Perlu dilakukan analisis lebih lanjut mengenai penyebab perbedaan hasil yang diperoleh berdasarkan nilai RMSE dan nilai MAPE kedua model. </w:t>
      </w:r>
    </w:p>
    <w:p w:rsidR="002D4686" w:rsidRPr="00C14F01" w:rsidRDefault="002D4686" w:rsidP="002D4686">
      <w:pPr>
        <w:pStyle w:val="ListParagraph"/>
        <w:numPr>
          <w:ilvl w:val="3"/>
          <w:numId w:val="22"/>
        </w:numPr>
        <w:spacing w:before="0"/>
        <w:ind w:left="426"/>
      </w:pPr>
      <w:r w:rsidRPr="00C14F01">
        <w:t>Pada penelitian selanjutnya dapat dilakukan pengembangan pada dataset untuk dapat melakukan prediksi jumlah pendaftar sekolah tertentu berdasarkan jalur masuk yang tersedia di Institut Teknologi Del</w:t>
      </w:r>
      <w:r w:rsidR="00E00326" w:rsidRPr="00C14F01">
        <w:t>.</w:t>
      </w:r>
    </w:p>
    <w:p w:rsidR="002D4686" w:rsidRPr="00C14F01" w:rsidRDefault="002D4686" w:rsidP="002D4686"/>
    <w:p w:rsidR="002D4686" w:rsidRPr="00C14F01" w:rsidRDefault="002D4686" w:rsidP="002D4686"/>
    <w:p w:rsidR="002D4686" w:rsidRPr="00C14F01" w:rsidRDefault="002D4686" w:rsidP="002D4686"/>
    <w:p w:rsidR="002D4686" w:rsidRPr="00C14F01" w:rsidRDefault="002D4686" w:rsidP="002D4686"/>
    <w:p w:rsidR="002D4686" w:rsidRPr="00C14F01" w:rsidRDefault="002D4686" w:rsidP="002D4686"/>
    <w:p w:rsidR="002D4686" w:rsidRPr="00C14F01" w:rsidRDefault="002D4686" w:rsidP="002D4686"/>
    <w:p w:rsidR="002D4686" w:rsidRPr="00C14F01" w:rsidRDefault="002D4686" w:rsidP="002D4686"/>
    <w:p w:rsidR="00E00326" w:rsidRPr="00C14F01" w:rsidRDefault="00E00326" w:rsidP="002D4686"/>
    <w:p w:rsidR="002D4686" w:rsidRPr="00C14F01" w:rsidRDefault="002D4686" w:rsidP="002D4686">
      <w:pPr>
        <w:pStyle w:val="Heading1"/>
        <w:numPr>
          <w:ilvl w:val="0"/>
          <w:numId w:val="0"/>
        </w:numPr>
      </w:pPr>
      <w:bookmarkStart w:id="200" w:name="_Toc140173515"/>
      <w:r w:rsidRPr="00C14F01">
        <w:t>DAFTAR REFERENSI</w:t>
      </w:r>
      <w:bookmarkEnd w:id="200"/>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sz w:val="22"/>
        </w:rPr>
        <w:fldChar w:fldCharType="begin" w:fldLock="1"/>
      </w:r>
      <w:r w:rsidRPr="00C14F01">
        <w:rPr>
          <w:sz w:val="22"/>
        </w:rPr>
        <w:instrText xml:space="preserve">ADDIN Mendeley Bibliography CSL_BIBLIOGRAPHY </w:instrText>
      </w:r>
      <w:r w:rsidRPr="00C14F01">
        <w:rPr>
          <w:sz w:val="22"/>
        </w:rPr>
        <w:fldChar w:fldCharType="separate"/>
      </w:r>
      <w:r w:rsidRPr="00C14F01">
        <w:rPr>
          <w:noProof/>
          <w:sz w:val="22"/>
          <w:szCs w:val="24"/>
        </w:rPr>
        <w:t xml:space="preserve">Abdel-Sattar, M., Aboukarima, A. M., &amp; Alnahdi, B. M. (2021). Application of artificial </w:t>
      </w:r>
      <w:r w:rsidRPr="00C14F01">
        <w:rPr>
          <w:noProof/>
          <w:sz w:val="22"/>
          <w:szCs w:val="24"/>
        </w:rPr>
        <w:lastRenderedPageBreak/>
        <w:t xml:space="preserve">neural network and support vector regression in predicting mass of ber fruits (Ziziphus mauritiana Lamk.) based on fruit axial dimensions. </w:t>
      </w:r>
      <w:r w:rsidRPr="00C14F01">
        <w:rPr>
          <w:i/>
          <w:iCs/>
          <w:noProof/>
          <w:sz w:val="22"/>
          <w:szCs w:val="24"/>
        </w:rPr>
        <w:t>PLoS ONE</w:t>
      </w:r>
      <w:r w:rsidRPr="00C14F01">
        <w:rPr>
          <w:noProof/>
          <w:sz w:val="22"/>
          <w:szCs w:val="24"/>
        </w:rPr>
        <w:t xml:space="preserve">, </w:t>
      </w:r>
      <w:r w:rsidRPr="00C14F01">
        <w:rPr>
          <w:i/>
          <w:iCs/>
          <w:noProof/>
          <w:sz w:val="22"/>
          <w:szCs w:val="24"/>
        </w:rPr>
        <w:t>16</w:t>
      </w:r>
      <w:r w:rsidRPr="00C14F01">
        <w:rPr>
          <w:noProof/>
          <w:sz w:val="22"/>
          <w:szCs w:val="24"/>
        </w:rPr>
        <w:t>(1 January), 1–15. https://doi.org/10.1371/journal.pone.0245228</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Andreas, F., Mikhael, &amp; Enri, U. (2022). </w:t>
      </w:r>
      <w:r w:rsidRPr="00C14F01">
        <w:rPr>
          <w:i/>
          <w:iCs/>
          <w:noProof/>
          <w:sz w:val="22"/>
          <w:szCs w:val="24"/>
        </w:rPr>
        <w:t>Perbandingan Algoritma Backpropagation Neural Network dan Long Short-Term Memory dalam Prediksi Harga Bitcoin</w:t>
      </w:r>
      <w:r w:rsidRPr="00C14F01">
        <w:rPr>
          <w:noProof/>
          <w:sz w:val="22"/>
          <w:szCs w:val="24"/>
        </w:rPr>
        <w:t xml:space="preserve">. </w:t>
      </w:r>
      <w:r w:rsidRPr="00C14F01">
        <w:rPr>
          <w:i/>
          <w:iCs/>
          <w:noProof/>
          <w:sz w:val="22"/>
          <w:szCs w:val="24"/>
        </w:rPr>
        <w:t>8</w:t>
      </w:r>
      <w:r w:rsidRPr="00C14F01">
        <w:rPr>
          <w:noProof/>
          <w:sz w:val="22"/>
          <w:szCs w:val="24"/>
        </w:rPr>
        <w:t>(12), 547–558.</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Andriyani, W. (2021). </w:t>
      </w:r>
      <w:r w:rsidRPr="00C14F01">
        <w:rPr>
          <w:i/>
          <w:iCs/>
          <w:noProof/>
          <w:sz w:val="22"/>
          <w:szCs w:val="24"/>
        </w:rPr>
        <w:t>Apa perbedaan Root Mean Square Error (RMSE) dan Standard Deviation? Bagaimana cara penggunaannya?</w:t>
      </w:r>
      <w:r w:rsidRPr="00C14F01">
        <w:rPr>
          <w:noProof/>
          <w:sz w:val="22"/>
          <w:szCs w:val="24"/>
        </w:rPr>
        <w:t xml:space="preserve"> Quora. https://id.quora.com/Apa-perbedaan-Root-Mean-Square-Error-RMSE-dan-Standard-Deviation-Bagaimana-cara-penggunaannya#:~:text=RMSE digunakan untuk mengukur tingkat,nilai Profit berdasarkan nilai Sales.</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Barus, T. E., &amp; Simamora, N. S. P. (2020). Analisis Persebaran Pendaftar di Institut Teknologi Del Berdasarkan Asal Wilayah. </w:t>
      </w:r>
      <w:r w:rsidRPr="00C14F01">
        <w:rPr>
          <w:i/>
          <w:iCs/>
          <w:noProof/>
          <w:sz w:val="22"/>
          <w:szCs w:val="24"/>
        </w:rPr>
        <w:t>Prosiding Industrial Research …</w:t>
      </w:r>
      <w:r w:rsidRPr="00C14F01">
        <w:rPr>
          <w:noProof/>
          <w:sz w:val="22"/>
          <w:szCs w:val="24"/>
        </w:rPr>
        <w:t>, 26–27. https://jurnal.polban.ac.id/proceeding/article/view/2193</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i/>
          <w:iCs/>
          <w:noProof/>
          <w:sz w:val="22"/>
          <w:szCs w:val="24"/>
        </w:rPr>
        <w:t>Early Stopping</w:t>
      </w:r>
      <w:r w:rsidRPr="00C14F01">
        <w:rPr>
          <w:noProof/>
          <w:sz w:val="22"/>
          <w:szCs w:val="24"/>
        </w:rPr>
        <w:t>. (2020). DeepLearning4J. https://deeplearning4j.konduit.ai/v/en-1.0.0-beta7/getting-started/tutorials/early-stopping</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Ghazali, M., &amp; Purnamasari, R. (2021). Pencarian Kernel Terbaik Support Vector Regression Pada Kasus Data Kemiskinan Di Indonesia Dengan User Interface (Gui) Matlab. </w:t>
      </w:r>
      <w:r w:rsidRPr="00C14F01">
        <w:rPr>
          <w:i/>
          <w:iCs/>
          <w:noProof/>
          <w:sz w:val="22"/>
          <w:szCs w:val="24"/>
        </w:rPr>
        <w:t>Statistika</w:t>
      </w:r>
      <w:r w:rsidRPr="00C14F01">
        <w:rPr>
          <w:noProof/>
          <w:sz w:val="22"/>
          <w:szCs w:val="24"/>
        </w:rPr>
        <w:t xml:space="preserve">, </w:t>
      </w:r>
      <w:r w:rsidRPr="00C14F01">
        <w:rPr>
          <w:i/>
          <w:iCs/>
          <w:noProof/>
          <w:sz w:val="22"/>
          <w:szCs w:val="24"/>
        </w:rPr>
        <w:t>9</w:t>
      </w:r>
      <w:r w:rsidRPr="00C14F01">
        <w:rPr>
          <w:noProof/>
          <w:sz w:val="22"/>
          <w:szCs w:val="24"/>
        </w:rPr>
        <w:t>(1), 1–8.</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Gunawan, M. I., Sugiarto, D., &amp; Mardianto, I. (2020). Peningkatan Kinerja Akurasi Prediksi Penyakit Diabetes Mellitus Menggunakan Metode Grid Seacrh pada Algoritma Logistic Regression. </w:t>
      </w:r>
      <w:r w:rsidRPr="00C14F01">
        <w:rPr>
          <w:i/>
          <w:iCs/>
          <w:noProof/>
          <w:sz w:val="22"/>
          <w:szCs w:val="24"/>
        </w:rPr>
        <w:t>Jurnal Edukasi Dan Penelitian Informatika (JEPIN)</w:t>
      </w:r>
      <w:r w:rsidRPr="00C14F01">
        <w:rPr>
          <w:noProof/>
          <w:sz w:val="22"/>
          <w:szCs w:val="24"/>
        </w:rPr>
        <w:t xml:space="preserve">, </w:t>
      </w:r>
      <w:r w:rsidRPr="00C14F01">
        <w:rPr>
          <w:i/>
          <w:iCs/>
          <w:noProof/>
          <w:sz w:val="22"/>
          <w:szCs w:val="24"/>
        </w:rPr>
        <w:t>6</w:t>
      </w:r>
      <w:r w:rsidRPr="00C14F01">
        <w:rPr>
          <w:noProof/>
          <w:sz w:val="22"/>
          <w:szCs w:val="24"/>
        </w:rPr>
        <w:t>(3), 280. https://doi.org/10.26418/jp.v6i3.40718</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Handayani, A., Jamal, A., &amp; Septiandri, A. A. (2017). </w:t>
      </w:r>
      <w:r w:rsidRPr="00C14F01">
        <w:rPr>
          <w:i/>
          <w:iCs/>
          <w:noProof/>
          <w:sz w:val="22"/>
          <w:szCs w:val="24"/>
        </w:rPr>
        <w:t>350-565-1-Sm</w:t>
      </w:r>
      <w:r w:rsidRPr="00C14F01">
        <w:rPr>
          <w:noProof/>
          <w:sz w:val="22"/>
          <w:szCs w:val="24"/>
        </w:rPr>
        <w:t xml:space="preserve">. </w:t>
      </w:r>
      <w:r w:rsidRPr="00C14F01">
        <w:rPr>
          <w:i/>
          <w:iCs/>
          <w:noProof/>
          <w:sz w:val="22"/>
          <w:szCs w:val="24"/>
        </w:rPr>
        <w:t>6</w:t>
      </w:r>
      <w:r w:rsidRPr="00C14F01">
        <w:rPr>
          <w:noProof/>
          <w:sz w:val="22"/>
          <w:szCs w:val="24"/>
        </w:rPr>
        <w:t>(4), 394–403.</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Ishukatiyar. (2023). </w:t>
      </w:r>
      <w:r w:rsidRPr="00C14F01">
        <w:rPr>
          <w:i/>
          <w:iCs/>
          <w:noProof/>
          <w:sz w:val="22"/>
          <w:szCs w:val="24"/>
        </w:rPr>
        <w:t>Backpropagation in Data Mining</w:t>
      </w:r>
      <w:r w:rsidRPr="00C14F01">
        <w:rPr>
          <w:noProof/>
          <w:sz w:val="22"/>
          <w:szCs w:val="24"/>
        </w:rPr>
        <w:t>. GeeksForGeeks. https://www.geeksforgeeks.org/backpropagation-in-data-mining</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Itdel. (2022). </w:t>
      </w:r>
      <w:r w:rsidRPr="00C14F01">
        <w:rPr>
          <w:i/>
          <w:iCs/>
          <w:noProof/>
          <w:sz w:val="22"/>
          <w:szCs w:val="24"/>
        </w:rPr>
        <w:t>Pendaftaran Mahasiswa Baru IT Del</w:t>
      </w:r>
      <w:r w:rsidRPr="00C14F01">
        <w:rPr>
          <w:noProof/>
          <w:sz w:val="22"/>
          <w:szCs w:val="24"/>
        </w:rPr>
        <w:t>. http://spmb.del.ac.id/</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lastRenderedPageBreak/>
        <w:t xml:space="preserve">Khoirudin, K., Nurdiyah, D., &amp; Wakhidah, N. (2019). Prediksi Penerimaan Mahasiswa Baru Dengan Multi Layer Perceptron. </w:t>
      </w:r>
      <w:r w:rsidRPr="00C14F01">
        <w:rPr>
          <w:i/>
          <w:iCs/>
          <w:noProof/>
          <w:sz w:val="22"/>
          <w:szCs w:val="24"/>
        </w:rPr>
        <w:t>Jurnal Pengembangan Rekayasa Dan Teknologi</w:t>
      </w:r>
      <w:r w:rsidRPr="00C14F01">
        <w:rPr>
          <w:noProof/>
          <w:sz w:val="22"/>
          <w:szCs w:val="24"/>
        </w:rPr>
        <w:t xml:space="preserve">, </w:t>
      </w:r>
      <w:r w:rsidRPr="00C14F01">
        <w:rPr>
          <w:i/>
          <w:iCs/>
          <w:noProof/>
          <w:sz w:val="22"/>
          <w:szCs w:val="24"/>
        </w:rPr>
        <w:t>14</w:t>
      </w:r>
      <w:r w:rsidRPr="00C14F01">
        <w:rPr>
          <w:noProof/>
          <w:sz w:val="22"/>
          <w:szCs w:val="24"/>
        </w:rPr>
        <w:t>(1), 1. https://doi.org/10.26623/jprt.v14i1.1212</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Lembong, R. I. (2022). Machine Learning Menggunakan Perbandingan Dua Algoritma Antara Support Vector Regression Dan Decision Tree Untuk Memprediksi Harga Saham Agro. In </w:t>
      </w:r>
      <w:r w:rsidRPr="00C14F01">
        <w:rPr>
          <w:i/>
          <w:iCs/>
          <w:noProof/>
          <w:sz w:val="22"/>
          <w:szCs w:val="24"/>
        </w:rPr>
        <w:t>upj.ac.id</w:t>
      </w:r>
      <w:r w:rsidRPr="00C14F01">
        <w:rPr>
          <w:noProof/>
          <w:sz w:val="22"/>
          <w:szCs w:val="24"/>
        </w:rPr>
        <w:t xml:space="preserve"> (Vol. 33, Issue 1).</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machinelearning. (2023). </w:t>
      </w:r>
      <w:r w:rsidRPr="00C14F01">
        <w:rPr>
          <w:i/>
          <w:iCs/>
          <w:noProof/>
          <w:sz w:val="22"/>
          <w:szCs w:val="24"/>
        </w:rPr>
        <w:t>Data Pre-Processing untuk Analisa Kelayakan Kredit Menggunakan Machine Learning</w:t>
      </w:r>
      <w:r w:rsidRPr="00C14F01">
        <w:rPr>
          <w:noProof/>
          <w:sz w:val="22"/>
          <w:szCs w:val="24"/>
        </w:rPr>
        <w:t>. PT Marlon Amadeus Teknologi. https://www.marlonamadeus.co.id/index.php/2023/01/13/data-pre-processing-untuk-analisa-kelayakan-kredit-menggunakan-machine-learning/</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Mahanta, J. (2017). </w:t>
      </w:r>
      <w:r w:rsidRPr="00C14F01">
        <w:rPr>
          <w:i/>
          <w:iCs/>
          <w:noProof/>
          <w:sz w:val="22"/>
          <w:szCs w:val="24"/>
        </w:rPr>
        <w:t>Introduction to Neural Networks, Advantages and Application</w:t>
      </w:r>
      <w:r w:rsidRPr="00C14F01">
        <w:rPr>
          <w:noProof/>
          <w:sz w:val="22"/>
          <w:szCs w:val="24"/>
        </w:rPr>
        <w:t>. Towarddatascience. https://towardsdatascience.com/introduction-to-neural-networks-advantages-and-applications-96851bd1a207</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Mahyunis, R. V. (2022). Penerapan Artificial Neural Network (ANN) Menggunakan Algoritma Backpropagation dengan Membandingkan Empat Fungsi Aktivitas dalam Memprediksi Harga Emas. </w:t>
      </w:r>
      <w:r w:rsidRPr="00C14F01">
        <w:rPr>
          <w:i/>
          <w:iCs/>
          <w:noProof/>
          <w:sz w:val="22"/>
          <w:szCs w:val="24"/>
        </w:rPr>
        <w:t>Braz Dent J.</w:t>
      </w:r>
      <w:r w:rsidRPr="00C14F01">
        <w:rPr>
          <w:noProof/>
          <w:sz w:val="22"/>
          <w:szCs w:val="24"/>
        </w:rPr>
        <w:t xml:space="preserve">, </w:t>
      </w:r>
      <w:r w:rsidRPr="00C14F01">
        <w:rPr>
          <w:i/>
          <w:iCs/>
          <w:noProof/>
          <w:sz w:val="22"/>
          <w:szCs w:val="24"/>
        </w:rPr>
        <w:t>33</w:t>
      </w:r>
      <w:r w:rsidRPr="00C14F01">
        <w:rPr>
          <w:noProof/>
          <w:sz w:val="22"/>
          <w:szCs w:val="24"/>
        </w:rPr>
        <w:t>(1), 1–12.</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Maryana, T., Kusrini, K., &amp; Fatta, H. Al. (2019). Analisis Perbandingan Predisksi Obat Dengan Menggunakan Metode Abc Analisys Dan Svr Pada Aplikasi “Morbis.” </w:t>
      </w:r>
      <w:r w:rsidRPr="00C14F01">
        <w:rPr>
          <w:i/>
          <w:iCs/>
          <w:noProof/>
          <w:sz w:val="22"/>
          <w:szCs w:val="24"/>
        </w:rPr>
        <w:t>Jurnal Teknologi Informasi</w:t>
      </w:r>
      <w:r w:rsidRPr="00C14F01">
        <w:rPr>
          <w:noProof/>
          <w:sz w:val="22"/>
          <w:szCs w:val="24"/>
        </w:rPr>
        <w:t xml:space="preserve">, </w:t>
      </w:r>
      <w:r w:rsidRPr="00C14F01">
        <w:rPr>
          <w:i/>
          <w:iCs/>
          <w:noProof/>
          <w:sz w:val="22"/>
          <w:szCs w:val="24"/>
        </w:rPr>
        <w:t>3</w:t>
      </w:r>
      <w:r w:rsidRPr="00C14F01">
        <w:rPr>
          <w:noProof/>
          <w:sz w:val="22"/>
          <w:szCs w:val="24"/>
        </w:rPr>
        <w:t>(2), 174. https://doi.org/10.36294/jurti.v3i2.1016</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Muhadzdzab, H., Asfi, M., &amp; Putri, T. E. (2020). Sistem Prediksi untuk Menentukan Jumlah Pendaftaran Mahasiswa Baru pada Unversitas Catur Insan Cendekia Menggunakan Metode Least Square. </w:t>
      </w:r>
      <w:r w:rsidRPr="00C14F01">
        <w:rPr>
          <w:i/>
          <w:iCs/>
          <w:noProof/>
          <w:sz w:val="22"/>
          <w:szCs w:val="24"/>
        </w:rPr>
        <w:t>Jurnal Informatika Universitas Pamulang</w:t>
      </w:r>
      <w:r w:rsidRPr="00C14F01">
        <w:rPr>
          <w:noProof/>
          <w:sz w:val="22"/>
          <w:szCs w:val="24"/>
        </w:rPr>
        <w:t xml:space="preserve">, </w:t>
      </w:r>
      <w:r w:rsidRPr="00C14F01">
        <w:rPr>
          <w:i/>
          <w:iCs/>
          <w:noProof/>
          <w:sz w:val="22"/>
          <w:szCs w:val="24"/>
        </w:rPr>
        <w:t>5</w:t>
      </w:r>
      <w:r w:rsidRPr="00C14F01">
        <w:rPr>
          <w:noProof/>
          <w:sz w:val="22"/>
          <w:szCs w:val="24"/>
        </w:rPr>
        <w:t>(3), 350. https://doi.org/10.32493/informatika.v5i3.6598</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Mustafeez, A. Z. (2023). </w:t>
      </w:r>
      <w:r w:rsidRPr="00C14F01">
        <w:rPr>
          <w:i/>
          <w:iCs/>
          <w:noProof/>
          <w:sz w:val="22"/>
          <w:szCs w:val="24"/>
        </w:rPr>
        <w:t>What is Early Stopping</w:t>
      </w:r>
      <w:r w:rsidRPr="00C14F01">
        <w:rPr>
          <w:noProof/>
          <w:sz w:val="22"/>
          <w:szCs w:val="24"/>
        </w:rPr>
        <w:t>. Educative.Io. https://www.educative.io/answers/what-is-early-stopping</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Nafi’iyah, N. (2016). Perbandingan Regresi Linear , Backpropagation Dan Fuzzy Mamdani Dalam Prediksi Harga Emas. </w:t>
      </w:r>
      <w:r w:rsidRPr="00C14F01">
        <w:rPr>
          <w:i/>
          <w:iCs/>
          <w:noProof/>
          <w:sz w:val="22"/>
          <w:szCs w:val="24"/>
        </w:rPr>
        <w:t>Seminar Nasional Inovasi Dan Aplikasi Teknologi Di Industri</w:t>
      </w:r>
      <w:r w:rsidRPr="00C14F01">
        <w:rPr>
          <w:noProof/>
          <w:sz w:val="22"/>
          <w:szCs w:val="24"/>
        </w:rPr>
        <w:t>, 291–296.</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lastRenderedPageBreak/>
        <w:t xml:space="preserve">Primartha, R. (2018). </w:t>
      </w:r>
      <w:r w:rsidRPr="00C14F01">
        <w:rPr>
          <w:i/>
          <w:iCs/>
          <w:noProof/>
          <w:sz w:val="22"/>
          <w:szCs w:val="24"/>
        </w:rPr>
        <w:t>Belajar Machine Learning Teori dan Praktik</w:t>
      </w:r>
      <w:r w:rsidRPr="00C14F01">
        <w:rPr>
          <w:noProof/>
          <w:sz w:val="22"/>
          <w:szCs w:val="24"/>
        </w:rPr>
        <w:t>.</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Rais, Z. (2022). Analisis Support Vector Regression (Svr) Dengan Kernel Radial Basis Function (Rbf) Untuk Memprediksi Laju Inflasi Di Indonesia. </w:t>
      </w:r>
      <w:r w:rsidRPr="00C14F01">
        <w:rPr>
          <w:i/>
          <w:iCs/>
          <w:noProof/>
          <w:sz w:val="22"/>
          <w:szCs w:val="24"/>
        </w:rPr>
        <w:t>VARIANSI: Journal of Statistics and Its Application on Teaching and Research</w:t>
      </w:r>
      <w:r w:rsidRPr="00C14F01">
        <w:rPr>
          <w:noProof/>
          <w:sz w:val="22"/>
          <w:szCs w:val="24"/>
        </w:rPr>
        <w:t xml:space="preserve">, </w:t>
      </w:r>
      <w:r w:rsidRPr="00C14F01">
        <w:rPr>
          <w:i/>
          <w:iCs/>
          <w:noProof/>
          <w:sz w:val="22"/>
          <w:szCs w:val="24"/>
        </w:rPr>
        <w:t>4</w:t>
      </w:r>
      <w:r w:rsidRPr="00C14F01">
        <w:rPr>
          <w:noProof/>
          <w:sz w:val="22"/>
          <w:szCs w:val="24"/>
        </w:rPr>
        <w:t>(1), 30–38. https://doi.org/10.35580/variansiunm13</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Ridwan, D. I., Setianingsih, C., &amp; Murti, M. A. (2021). </w:t>
      </w:r>
      <w:r w:rsidRPr="00C14F01">
        <w:rPr>
          <w:i/>
          <w:iCs/>
          <w:noProof/>
          <w:sz w:val="22"/>
          <w:szCs w:val="24"/>
        </w:rPr>
        <w:t>Prediksi Penggunaan Energi Listrik Support Vector Regression Prediction of Electricity Using Support Vector Regression Method</w:t>
      </w:r>
      <w:r w:rsidRPr="00C14F01">
        <w:rPr>
          <w:noProof/>
          <w:sz w:val="22"/>
          <w:szCs w:val="24"/>
        </w:rPr>
        <w:t xml:space="preserve">. </w:t>
      </w:r>
      <w:r w:rsidRPr="00C14F01">
        <w:rPr>
          <w:i/>
          <w:iCs/>
          <w:noProof/>
          <w:sz w:val="22"/>
          <w:szCs w:val="24"/>
        </w:rPr>
        <w:t>8</w:t>
      </w:r>
      <w:r w:rsidRPr="00C14F01">
        <w:rPr>
          <w:noProof/>
          <w:sz w:val="22"/>
          <w:szCs w:val="24"/>
        </w:rPr>
        <w:t>(6), 12135–12144.</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Rizal, N. A. (2014). </w:t>
      </w:r>
      <w:r w:rsidRPr="00C14F01">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C14F01">
        <w:rPr>
          <w:noProof/>
          <w:sz w:val="22"/>
          <w:szCs w:val="24"/>
        </w:rPr>
        <w:t>.</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Rusdi, Z., Lubis, C., &amp; Tjandra, V. G. (2021). </w:t>
      </w:r>
      <w:r w:rsidRPr="00C14F01">
        <w:rPr>
          <w:i/>
          <w:iCs/>
          <w:noProof/>
          <w:sz w:val="22"/>
          <w:szCs w:val="24"/>
        </w:rPr>
        <w:t>Prediksi Kurs Mata Uang dengan Metode Long Short Term Memory Berbasis Attention</w:t>
      </w:r>
      <w:r w:rsidRPr="00C14F01">
        <w:rPr>
          <w:noProof/>
          <w:sz w:val="22"/>
          <w:szCs w:val="24"/>
        </w:rPr>
        <w:t>.</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Saadah, S., Z, F. Z., &amp; Z, H. H. (2021). Support Vector Regression (SVR) Dalam Memprediksi Harga Minyak Kelapa Sawit di Indonesia dan Nilai Tukar Mata Uang EUR/USD. </w:t>
      </w:r>
      <w:r w:rsidRPr="00C14F01">
        <w:rPr>
          <w:i/>
          <w:iCs/>
          <w:noProof/>
          <w:sz w:val="22"/>
          <w:szCs w:val="24"/>
        </w:rPr>
        <w:t>Journal of Computer Science and Informatics Engineering (J-Cosine)</w:t>
      </w:r>
      <w:r w:rsidRPr="00C14F01">
        <w:rPr>
          <w:noProof/>
          <w:sz w:val="22"/>
          <w:szCs w:val="24"/>
        </w:rPr>
        <w:t xml:space="preserve">, </w:t>
      </w:r>
      <w:r w:rsidRPr="00C14F01">
        <w:rPr>
          <w:i/>
          <w:iCs/>
          <w:noProof/>
          <w:sz w:val="22"/>
          <w:szCs w:val="24"/>
        </w:rPr>
        <w:t>5</w:t>
      </w:r>
      <w:r w:rsidRPr="00C14F01">
        <w:rPr>
          <w:noProof/>
          <w:sz w:val="22"/>
          <w:szCs w:val="24"/>
        </w:rPr>
        <w:t>(1), 85–92. https://doi.org/10.29303/jcosine.v5i1.403</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Santoso, H., &amp; Putri, R. A. (2023). </w:t>
      </w:r>
      <w:r w:rsidRPr="00C14F01">
        <w:rPr>
          <w:i/>
          <w:iCs/>
          <w:noProof/>
          <w:sz w:val="22"/>
          <w:szCs w:val="24"/>
        </w:rPr>
        <w:t>Deteksi Komentar Cyberbullying pada Media Sosial Instagram Menggunakan Algoritma Random Forest Cyberbullying Comment Detection on Instagram Social Media Using Random Forest Algorithm</w:t>
      </w:r>
      <w:r w:rsidRPr="00C14F01">
        <w:rPr>
          <w:noProof/>
          <w:sz w:val="22"/>
          <w:szCs w:val="24"/>
        </w:rPr>
        <w:t xml:space="preserve">. </w:t>
      </w:r>
      <w:r w:rsidRPr="00C14F01">
        <w:rPr>
          <w:i/>
          <w:iCs/>
          <w:noProof/>
          <w:sz w:val="22"/>
          <w:szCs w:val="24"/>
        </w:rPr>
        <w:t>13</w:t>
      </w:r>
      <w:r w:rsidRPr="00C14F01">
        <w:rPr>
          <w:noProof/>
          <w:sz w:val="22"/>
          <w:szCs w:val="24"/>
        </w:rPr>
        <w:t>(April), 62–72.</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Saputra, G. H., Wigena, A. H., &amp; Sartono, B. (2019). Penggunaan Support Vector Regression Dalam Pemodelan Indeks Saham Syariah Indonesia Dengan Algoritme Grid Search. </w:t>
      </w:r>
      <w:r w:rsidRPr="00C14F01">
        <w:rPr>
          <w:i/>
          <w:iCs/>
          <w:noProof/>
          <w:sz w:val="22"/>
          <w:szCs w:val="24"/>
        </w:rPr>
        <w:t>Indonesian Journal of Statistics and Its Applications</w:t>
      </w:r>
      <w:r w:rsidRPr="00C14F01">
        <w:rPr>
          <w:noProof/>
          <w:sz w:val="22"/>
          <w:szCs w:val="24"/>
        </w:rPr>
        <w:t xml:space="preserve">, </w:t>
      </w:r>
      <w:r w:rsidRPr="00C14F01">
        <w:rPr>
          <w:i/>
          <w:iCs/>
          <w:noProof/>
          <w:sz w:val="22"/>
          <w:szCs w:val="24"/>
        </w:rPr>
        <w:t>3</w:t>
      </w:r>
      <w:r w:rsidRPr="00C14F01">
        <w:rPr>
          <w:noProof/>
          <w:sz w:val="22"/>
          <w:szCs w:val="24"/>
        </w:rPr>
        <w:t>(2), 148–160. https://doi.org/10.29244/ijsa.v3i2.172</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Sepri, D., &amp; Fauzi, A. (2020). Prediksi Harga Cabai Merah Menggunakan Support Vector Regression. </w:t>
      </w:r>
      <w:r w:rsidRPr="00C14F01">
        <w:rPr>
          <w:i/>
          <w:iCs/>
          <w:noProof/>
          <w:sz w:val="22"/>
          <w:szCs w:val="24"/>
        </w:rPr>
        <w:t>Computer Based Information System Journal</w:t>
      </w:r>
      <w:r w:rsidRPr="00C14F01">
        <w:rPr>
          <w:noProof/>
          <w:sz w:val="22"/>
          <w:szCs w:val="24"/>
        </w:rPr>
        <w:t xml:space="preserve">, </w:t>
      </w:r>
      <w:r w:rsidRPr="00C14F01">
        <w:rPr>
          <w:i/>
          <w:iCs/>
          <w:noProof/>
          <w:sz w:val="22"/>
          <w:szCs w:val="24"/>
        </w:rPr>
        <w:t>8</w:t>
      </w:r>
      <w:r w:rsidRPr="00C14F01">
        <w:rPr>
          <w:noProof/>
          <w:sz w:val="22"/>
          <w:szCs w:val="24"/>
        </w:rPr>
        <w:t>(2), 1–5. https://doi.org/10.33884/cbis.v8i2.1921</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lastRenderedPageBreak/>
        <w:t xml:space="preserve">Setyoningrum, N. R., Rahimma, P. J., Teknologi, S. T., Tanjungpinang, I., &amp; Tanjungpinang, K. (2022). Implementasi Algoritma Regresi Linear Dalam Sistem Prediksi Pendaftar Mahasiswa Baru Sekolah Tinggi Teknologi Indonesia Tanjungpinang. </w:t>
      </w:r>
      <w:r w:rsidRPr="00C14F01">
        <w:rPr>
          <w:i/>
          <w:iCs/>
          <w:noProof/>
          <w:sz w:val="22"/>
          <w:szCs w:val="24"/>
        </w:rPr>
        <w:t>Prosiding Seminar Nasional Ilmu Sosial Dan Teknologi (SNISTEK)</w:t>
      </w:r>
      <w:r w:rsidRPr="00C14F01">
        <w:rPr>
          <w:noProof/>
          <w:sz w:val="22"/>
          <w:szCs w:val="24"/>
        </w:rPr>
        <w:t xml:space="preserve">, </w:t>
      </w:r>
      <w:r w:rsidRPr="00C14F01">
        <w:rPr>
          <w:i/>
          <w:iCs/>
          <w:noProof/>
          <w:sz w:val="22"/>
          <w:szCs w:val="24"/>
        </w:rPr>
        <w:t>4</w:t>
      </w:r>
      <w:r w:rsidRPr="00C14F01">
        <w:rPr>
          <w:noProof/>
          <w:sz w:val="22"/>
          <w:szCs w:val="24"/>
        </w:rPr>
        <w:t>, 13–18. https://ejournal.upbatam.ac.id/index.php/prosiding/article/view/5200</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Situmorang, Y. S. (2022). Analisis Pengaruh Holt Winter Exponential Smoothing sebagai Metode Optimasi Pemulusan Data Pada Model Peramalan Backpropagation Neural Network. </w:t>
      </w:r>
      <w:r w:rsidRPr="00C14F01">
        <w:rPr>
          <w:i/>
          <w:iCs/>
          <w:noProof/>
          <w:sz w:val="22"/>
          <w:szCs w:val="24"/>
        </w:rPr>
        <w:t>IT Del</w:t>
      </w:r>
      <w:r w:rsidRPr="00C14F01">
        <w:rPr>
          <w:noProof/>
          <w:sz w:val="22"/>
          <w:szCs w:val="24"/>
        </w:rPr>
        <w:t xml:space="preserve">, </w:t>
      </w:r>
      <w:r w:rsidRPr="00C14F01">
        <w:rPr>
          <w:i/>
          <w:iCs/>
          <w:noProof/>
          <w:sz w:val="22"/>
          <w:szCs w:val="24"/>
        </w:rPr>
        <w:t>1</w:t>
      </w:r>
      <w:r w:rsidRPr="00C14F01">
        <w:rPr>
          <w:noProof/>
          <w:sz w:val="22"/>
          <w:szCs w:val="24"/>
        </w:rPr>
        <w:t>.</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Somya, R. (2018). Perancangan Aplikasi Chatting Berbasis Web di PT. Pura Barutama Kudus menggunakan Socket.IO dan </w:t>
      </w:r>
      <w:r w:rsidR="00625947" w:rsidRPr="00C14F01">
        <w:rPr>
          <w:i/>
          <w:noProof/>
          <w:sz w:val="22"/>
          <w:szCs w:val="24"/>
        </w:rPr>
        <w:t>Framework</w:t>
      </w:r>
      <w:r w:rsidRPr="00C14F01">
        <w:rPr>
          <w:noProof/>
          <w:sz w:val="22"/>
          <w:szCs w:val="24"/>
        </w:rPr>
        <w:t xml:space="preserve"> Foundation. </w:t>
      </w:r>
      <w:r w:rsidRPr="00C14F01">
        <w:rPr>
          <w:i/>
          <w:iCs/>
          <w:noProof/>
          <w:sz w:val="22"/>
          <w:szCs w:val="24"/>
        </w:rPr>
        <w:t>Khazanah Informatika : Jurnal Ilmu Komputer Dan Informatika</w:t>
      </w:r>
      <w:r w:rsidRPr="00C14F01">
        <w:rPr>
          <w:noProof/>
          <w:sz w:val="22"/>
          <w:szCs w:val="24"/>
        </w:rPr>
        <w:t xml:space="preserve">, </w:t>
      </w:r>
      <w:r w:rsidRPr="00C14F01">
        <w:rPr>
          <w:i/>
          <w:iCs/>
          <w:noProof/>
          <w:sz w:val="22"/>
          <w:szCs w:val="24"/>
        </w:rPr>
        <w:t>4</w:t>
      </w:r>
      <w:r w:rsidRPr="00C14F01">
        <w:rPr>
          <w:noProof/>
          <w:sz w:val="22"/>
          <w:szCs w:val="24"/>
        </w:rPr>
        <w:t>(1), 8–15. https://doi.org/10.23917/khif.v4i1.5979</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Trivusi. (2022). </w:t>
      </w:r>
      <w:r w:rsidRPr="00C14F01">
        <w:rPr>
          <w:i/>
          <w:iCs/>
          <w:noProof/>
          <w:sz w:val="22"/>
          <w:szCs w:val="24"/>
        </w:rPr>
        <w:t>Pengertian dan Teknik Data Preprocessing dalam Data Mining</w:t>
      </w:r>
      <w:r w:rsidRPr="00C14F01">
        <w:rPr>
          <w:noProof/>
          <w:sz w:val="22"/>
          <w:szCs w:val="24"/>
        </w:rPr>
        <w:t>. Trivusi. https://www.trivusi.web.id/2022/09/data-preprocessing.html</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Wibowo, A. (2017). </w:t>
      </w:r>
      <w:r w:rsidRPr="00C14F01">
        <w:rPr>
          <w:i/>
          <w:iCs/>
          <w:noProof/>
          <w:sz w:val="22"/>
          <w:szCs w:val="24"/>
        </w:rPr>
        <w:t>10 Fold-Cross Validation</w:t>
      </w:r>
      <w:r w:rsidRPr="00C14F01">
        <w:rPr>
          <w:noProof/>
          <w:sz w:val="22"/>
          <w:szCs w:val="24"/>
        </w:rPr>
        <w:t>. Binus University. https://mti.binus.ac.id/2017/11/24/10-fold-cross-validation/</w:t>
      </w:r>
    </w:p>
    <w:p w:rsidR="002D4686" w:rsidRPr="00C14F01" w:rsidRDefault="002D4686" w:rsidP="002D4686">
      <w:pPr>
        <w:widowControl w:val="0"/>
        <w:autoSpaceDE w:val="0"/>
        <w:autoSpaceDN w:val="0"/>
        <w:adjustRightInd w:val="0"/>
        <w:spacing w:before="0" w:after="240"/>
        <w:ind w:left="480" w:hanging="480"/>
        <w:rPr>
          <w:noProof/>
          <w:sz w:val="22"/>
        </w:rPr>
      </w:pPr>
      <w:r w:rsidRPr="00C14F01">
        <w:rPr>
          <w:noProof/>
          <w:sz w:val="22"/>
          <w:szCs w:val="24"/>
        </w:rPr>
        <w:t xml:space="preserve">Yuniarti, D., &amp; Gunawan, B. (2021). </w:t>
      </w:r>
      <w:r w:rsidRPr="00C14F01">
        <w:rPr>
          <w:i/>
          <w:iCs/>
          <w:noProof/>
          <w:sz w:val="22"/>
          <w:szCs w:val="24"/>
        </w:rPr>
        <w:t>Penerapan Data Mining Untuk Memprediksi Jumlah Siswa Diktukpa (Pendidikan Pembentukan Perwira) TNI AL Dengan Metode Artificial Neural Network Dan Algoritma Backpropagation</w:t>
      </w:r>
      <w:r w:rsidRPr="00C14F01">
        <w:rPr>
          <w:noProof/>
          <w:sz w:val="22"/>
          <w:szCs w:val="24"/>
        </w:rPr>
        <w:t xml:space="preserve">. </w:t>
      </w:r>
      <w:r w:rsidRPr="00C14F01">
        <w:rPr>
          <w:i/>
          <w:iCs/>
          <w:noProof/>
          <w:sz w:val="22"/>
          <w:szCs w:val="24"/>
        </w:rPr>
        <w:t>5</w:t>
      </w:r>
      <w:r w:rsidRPr="00C14F01">
        <w:rPr>
          <w:noProof/>
          <w:sz w:val="22"/>
          <w:szCs w:val="24"/>
        </w:rPr>
        <w:t>(4), 938–954. https://doi.org/10.52362/jisamar.v5i4.574</w:t>
      </w:r>
    </w:p>
    <w:p w:rsidR="00190464" w:rsidRPr="00C14F01" w:rsidRDefault="002D4686" w:rsidP="002D4686">
      <w:pPr>
        <w:spacing w:before="0"/>
      </w:pPr>
      <w:r w:rsidRPr="00C14F01">
        <w:rPr>
          <w:sz w:val="22"/>
        </w:rPr>
        <w:fldChar w:fldCharType="end"/>
      </w:r>
    </w:p>
    <w:p w:rsidR="00190464" w:rsidRPr="00C14F01" w:rsidRDefault="00190464" w:rsidP="00EA13E5">
      <w:pPr>
        <w:spacing w:before="0"/>
      </w:pPr>
    </w:p>
    <w:p w:rsidR="00190464" w:rsidRPr="00C14F01" w:rsidRDefault="00190464" w:rsidP="00EA13E5">
      <w:pPr>
        <w:spacing w:before="0"/>
      </w:pPr>
    </w:p>
    <w:p w:rsidR="00190464" w:rsidRPr="00C14F01" w:rsidRDefault="00190464" w:rsidP="00EA13E5">
      <w:pPr>
        <w:spacing w:before="0"/>
      </w:pPr>
    </w:p>
    <w:p w:rsidR="00190464" w:rsidRPr="00C14F01" w:rsidRDefault="00190464" w:rsidP="00EA13E5">
      <w:pPr>
        <w:spacing w:before="0"/>
      </w:pPr>
    </w:p>
    <w:p w:rsidR="005D6711" w:rsidRPr="00C14F01" w:rsidRDefault="005D6711" w:rsidP="00EA13E5">
      <w:pPr>
        <w:spacing w:before="0"/>
        <w:sectPr w:rsidR="005D6711" w:rsidRPr="00C14F01" w:rsidSect="005D6711">
          <w:headerReference w:type="default" r:id="rId46"/>
          <w:footerReference w:type="first" r:id="rId47"/>
          <w:pgSz w:w="11909" w:h="16834"/>
          <w:pgMar w:top="1700" w:right="1700" w:bottom="2267" w:left="2296" w:header="851" w:footer="1418" w:gutter="0"/>
          <w:cols w:space="720"/>
          <w:titlePg/>
          <w:docGrid w:linePitch="326"/>
        </w:sectPr>
      </w:pPr>
    </w:p>
    <w:p w:rsidR="00E2718F" w:rsidRPr="00C14F01" w:rsidRDefault="00C14F11" w:rsidP="002D4686">
      <w:pPr>
        <w:pStyle w:val="Heading1"/>
        <w:numPr>
          <w:ilvl w:val="0"/>
          <w:numId w:val="0"/>
        </w:numPr>
        <w:ind w:left="360"/>
        <w:rPr>
          <w:sz w:val="22"/>
        </w:rPr>
      </w:pPr>
      <w:bookmarkStart w:id="201" w:name="_heading=h.tji6etghjrk2" w:colFirst="0" w:colLast="0"/>
      <w:bookmarkStart w:id="202" w:name="_heading=h.du6bkpjk0r31" w:colFirst="0" w:colLast="0"/>
      <w:bookmarkStart w:id="203" w:name="_Toc140173516"/>
      <w:bookmarkEnd w:id="201"/>
      <w:bookmarkEnd w:id="202"/>
      <w:r w:rsidRPr="00C14F01">
        <w:lastRenderedPageBreak/>
        <w:t>LAMPIRAN</w:t>
      </w:r>
      <w:bookmarkEnd w:id="203"/>
    </w:p>
    <w:p w:rsidR="00B32209" w:rsidRPr="00C14F01" w:rsidRDefault="00C14F11" w:rsidP="00052F09">
      <w:pPr>
        <w:pStyle w:val="Heading2"/>
        <w:numPr>
          <w:ilvl w:val="0"/>
          <w:numId w:val="0"/>
        </w:numPr>
      </w:pPr>
      <w:bookmarkStart w:id="204" w:name="_heading=h.ts73utqppk4e" w:colFirst="0" w:colLast="0"/>
      <w:bookmarkStart w:id="205" w:name="_Toc140173517"/>
      <w:bookmarkEnd w:id="204"/>
      <w:r w:rsidRPr="00C14F01">
        <w:t>Lampiran A Source Code</w:t>
      </w:r>
      <w:bookmarkEnd w:id="205"/>
    </w:p>
    <w:p w:rsidR="00E2718F" w:rsidRPr="00C14F01" w:rsidRDefault="00271B2D" w:rsidP="00052F09">
      <w:pPr>
        <w:pStyle w:val="Heading3"/>
        <w:numPr>
          <w:ilvl w:val="0"/>
          <w:numId w:val="0"/>
        </w:numPr>
        <w:spacing w:before="0" w:after="0"/>
      </w:pPr>
      <w:bookmarkStart w:id="206" w:name="_heading=h.xstvw6h1o2g8" w:colFirst="0" w:colLast="0"/>
      <w:bookmarkStart w:id="207" w:name="_Toc140173518"/>
      <w:bookmarkEnd w:id="206"/>
      <w:r w:rsidRPr="00C14F01">
        <w:t>A.</w:t>
      </w:r>
      <w:r w:rsidR="00C14F11" w:rsidRPr="00C14F01">
        <w:t>1. Encoding Data</w:t>
      </w:r>
      <w:bookmarkEnd w:id="207"/>
    </w:p>
    <w:tbl>
      <w:tblPr>
        <w:tblStyle w:val="affffffff8"/>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RPr="00C14F01" w:rsidTr="00B32209">
        <w:tc>
          <w:tcPr>
            <w:tcW w:w="7842" w:type="dxa"/>
            <w:shd w:val="clear" w:color="auto" w:fill="auto"/>
            <w:tcMar>
              <w:top w:w="100" w:type="dxa"/>
              <w:left w:w="100" w:type="dxa"/>
              <w:bottom w:w="100" w:type="dxa"/>
              <w:right w:w="100" w:type="dxa"/>
            </w:tcMar>
          </w:tcPr>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lakukan Import Library</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pandas</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numpy</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LabelEncoder</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matplotlib.pyplot</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 &lt;- data_breakdown.xlsx</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mbuat fungsi encoding</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encoder &lt;- LabelEncoder()</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lakukan ecoding pada variabel 'nama sekolah' dan menyimpan hasil encoding ke dalam variabel 'nama_sekolah_encoded'</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nama_sekolah_encoded'] &lt;- encoder.fit transform(data['Nama Sekolah'])</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gurutkan kolom agar lebih mudah menentukan variabel feature dan variabel target</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coloum_order &lt;- ['Nama Sekolah', 'nama_sekolah_encoded', 2016, 2017, 2018, 2019, 2020, 2021, 2022]</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import dataset hasil encoding</w:t>
            </w:r>
          </w:p>
          <w:p w:rsidR="00E2718F" w:rsidRPr="00C14F01" w:rsidRDefault="0011149F" w:rsidP="00B32209">
            <w:pPr>
              <w:widowControl w:val="0"/>
              <w:shd w:val="clear" w:color="auto" w:fill="FFFFFE"/>
              <w:spacing w:before="0"/>
              <w:jc w:val="left"/>
            </w:pPr>
            <w:r w:rsidRPr="00C14F01">
              <w:rPr>
                <w:rFonts w:ascii="Courier New" w:eastAsia="Courier New" w:hAnsi="Courier New" w:cs="Courier New"/>
                <w:sz w:val="21"/>
                <w:szCs w:val="21"/>
              </w:rPr>
              <w:t>data_prep.to_csv('data_prep.csv')</w:t>
            </w:r>
          </w:p>
        </w:tc>
      </w:tr>
    </w:tbl>
    <w:p w:rsidR="00E2718F" w:rsidRPr="00C14F01" w:rsidRDefault="00271B2D" w:rsidP="002D4686">
      <w:pPr>
        <w:pStyle w:val="Heading3"/>
        <w:numPr>
          <w:ilvl w:val="0"/>
          <w:numId w:val="0"/>
        </w:numPr>
        <w:spacing w:after="0"/>
        <w:ind w:right="-574"/>
      </w:pPr>
      <w:bookmarkStart w:id="208" w:name="_heading=h.oek0kubjdms8" w:colFirst="0" w:colLast="0"/>
      <w:bookmarkStart w:id="209" w:name="_heading=h.crzpxiv9u6cg" w:colFirst="0" w:colLast="0"/>
      <w:bookmarkStart w:id="210" w:name="_Source_Code_2."/>
      <w:bookmarkStart w:id="211" w:name="_Toc140173519"/>
      <w:bookmarkEnd w:id="208"/>
      <w:bookmarkEnd w:id="209"/>
      <w:bookmarkEnd w:id="210"/>
      <w:r w:rsidRPr="00C14F01">
        <w:t>A.</w:t>
      </w:r>
      <w:r w:rsidR="00C14F11" w:rsidRPr="00C14F01">
        <w:t xml:space="preserve">2. </w:t>
      </w:r>
      <w:r w:rsidR="00E161BC" w:rsidRPr="00C14F01">
        <w:rPr>
          <w:i/>
        </w:rPr>
        <w:t>Grid Search</w:t>
      </w:r>
      <w:r w:rsidR="00C14F11" w:rsidRPr="00C14F01">
        <w:t xml:space="preserve"> ANN</w:t>
      </w:r>
      <w:bookmarkEnd w:id="211"/>
    </w:p>
    <w:tbl>
      <w:tblPr>
        <w:tblStyle w:val="affffffff9"/>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RPr="00C14F01" w:rsidTr="00B32209">
        <w:tc>
          <w:tcPr>
            <w:tcW w:w="7820" w:type="dxa"/>
            <w:shd w:val="clear" w:color="auto" w:fill="auto"/>
            <w:tcMar>
              <w:top w:w="100" w:type="dxa"/>
              <w:left w:w="100" w:type="dxa"/>
              <w:bottom w:w="100" w:type="dxa"/>
              <w:right w:w="100" w:type="dxa"/>
            </w:tcMar>
          </w:tcPr>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Import Library yang akan digunakan dalam GridSearch</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pandas</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tensorflow</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Dense</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lastRenderedPageBreak/>
              <w:t>library Sequentia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GridSearch</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mean_squared_error</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KerasClassifier</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Penentuan Variabel Input dan variabel Output</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data &lt;- data.prep.csv</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X &lt;- data.iloc[:,1:].values</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y &lt;- data.iloc[:,-1].values</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Pembentukan model ANN</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create model(num_neuron_hidden_layer, activation, learning_rate){</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model &lt;- Sequentia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add(Dense(Z.shape[1], kernel_initializer &lt;-"uniform", input&lt;-X.shape[1]))</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add(Dense(num_neurons_hidden_layer, kernel_initializer&lt;-"uniform", activation))</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add(Dense(1)) #jumlah keluaran / output 1</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return mode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Inisialisasi beberapa nilai parameter</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param_grid &lt;- {</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num_neuron_hidden_layer : 12,16,24,32,64,128</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activation : relu, tanh, sigmoid</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laerning_rate : 0.01, 001</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Membungkus model ANN kedalam variabel mode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model &lt;-KerasClassifier(build &lt;- create mode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Menjalankan bentuk model dengan grid_search</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grid_search &lt;- GridSearch(model,param_grid)</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lastRenderedPageBreak/>
              <w:t>grid_search.fit(X,y)</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Mengeluarkan nilai parameter terbaik</w:t>
            </w:r>
          </w:p>
          <w:p w:rsidR="00E2718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2"/>
              </w:rPr>
            </w:pPr>
            <w:r w:rsidRPr="00C14F01">
              <w:rPr>
                <w:rFonts w:ascii="Courier New" w:hAnsi="Courier New" w:cs="Courier New"/>
                <w:sz w:val="21"/>
                <w:szCs w:val="21"/>
              </w:rPr>
              <w:t>grid_search.best_params_</w:t>
            </w:r>
          </w:p>
        </w:tc>
      </w:tr>
    </w:tbl>
    <w:p w:rsidR="00E2718F" w:rsidRPr="00C14F01" w:rsidRDefault="00271B2D" w:rsidP="00052F09">
      <w:pPr>
        <w:pStyle w:val="Heading3"/>
        <w:numPr>
          <w:ilvl w:val="0"/>
          <w:numId w:val="0"/>
        </w:numPr>
      </w:pPr>
      <w:bookmarkStart w:id="212" w:name="_heading=h.2x1nkgmwy4e7" w:colFirst="0" w:colLast="0"/>
      <w:bookmarkStart w:id="213" w:name="_Toc140173520"/>
      <w:bookmarkEnd w:id="212"/>
      <w:r w:rsidRPr="00C14F01">
        <w:lastRenderedPageBreak/>
        <w:t>A.</w:t>
      </w:r>
      <w:r w:rsidR="00C14F11" w:rsidRPr="00C14F01">
        <w:t xml:space="preserve">3.  </w:t>
      </w:r>
      <w:r w:rsidR="00E161BC" w:rsidRPr="00C14F01">
        <w:rPr>
          <w:i/>
        </w:rPr>
        <w:t>Grid Search</w:t>
      </w:r>
      <w:r w:rsidR="00C14F11" w:rsidRPr="00C14F01">
        <w:t xml:space="preserve"> SVR</w:t>
      </w:r>
      <w:bookmarkEnd w:id="213"/>
    </w:p>
    <w:tbl>
      <w:tblPr>
        <w:tblStyle w:val="affffffffa"/>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RPr="00C14F01" w:rsidTr="00052F09">
        <w:tc>
          <w:tcPr>
            <w:tcW w:w="7820" w:type="dxa"/>
            <w:shd w:val="clear" w:color="auto" w:fill="auto"/>
            <w:tcMar>
              <w:top w:w="100" w:type="dxa"/>
              <w:left w:w="100" w:type="dxa"/>
              <w:bottom w:w="100" w:type="dxa"/>
              <w:right w:w="100" w:type="dxa"/>
            </w:tcMar>
          </w:tcPr>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from google.colab import drive</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Mengimport modul GD pada Gcolab ke /content/drive</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rive.mount('/content/drive')</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import pandas as pd</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import numpy as np</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from sklearn.model_selection import train_test_split, GridSearchCV, KFold</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from sklearn.metrics import mean_squared_error, mean_absolute_error, </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Melakukan Load data</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 = pd.read_csv("/content/drive/My Drive/Tugas_Akhir/data-prep.csv")</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 Penentuan Variabel Input(X) dan Variabel Output(y)</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X &lt;-</w:t>
            </w:r>
            <w:r w:rsidR="00C14F11" w:rsidRPr="00C14F01">
              <w:rPr>
                <w:rFonts w:ascii="Courier New" w:eastAsia="Courier New" w:hAnsi="Courier New" w:cs="Courier New"/>
                <w:sz w:val="21"/>
                <w:szCs w:val="21"/>
              </w:rPr>
              <w:t xml:space="preserve"> data.iloc[:, 1:].values</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y &lt;-</w:t>
            </w:r>
            <w:r w:rsidR="00C14F11" w:rsidRPr="00C14F01">
              <w:rPr>
                <w:rFonts w:ascii="Courier New" w:eastAsia="Courier New" w:hAnsi="Courier New" w:cs="Courier New"/>
                <w:sz w:val="21"/>
                <w:szCs w:val="21"/>
              </w:rPr>
              <w:t xml:space="preserve"> data.iloc[:, -1].values.reshape(-1, 1)</w:t>
            </w:r>
          </w:p>
          <w:p w:rsidR="00E2718F" w:rsidRPr="00C14F01" w:rsidRDefault="00E2718F" w:rsidP="00B32209">
            <w:pPr>
              <w:widowControl w:val="0"/>
              <w:spacing w:before="0"/>
              <w:jc w:val="left"/>
              <w:rPr>
                <w:rFonts w:ascii="Courier New" w:eastAsia="Courier New" w:hAnsi="Courier New" w:cs="Courier New"/>
                <w:sz w:val="21"/>
                <w:szCs w:val="21"/>
              </w:rPr>
            </w:pP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 Inisialisasi Parameter</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parameters = {</w:t>
            </w:r>
          </w:p>
          <w:p w:rsidR="004061F0"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kernel &lt;- linear, rbf, sigmoid, polynomial</w:t>
            </w:r>
          </w:p>
          <w:p w:rsidR="004061F0"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cost &lt;- 0.1, 1, 10, 100</w:t>
            </w:r>
          </w:p>
          <w:p w:rsidR="004061F0"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epsilon &lt;- 0.01, 0.1, 1</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gamma &lt;- 0.001, 0.01. 1</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 Melakukan pemodelan menggunakan SVR</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model &lt;-</w:t>
            </w:r>
            <w:r w:rsidR="00C14F11" w:rsidRPr="00C14F01">
              <w:rPr>
                <w:rFonts w:ascii="Courier New" w:eastAsia="Courier New" w:hAnsi="Courier New" w:cs="Courier New"/>
                <w:sz w:val="21"/>
                <w:szCs w:val="21"/>
              </w:rPr>
              <w:t xml:space="preserve"> SVR()</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cv = KFold(n_splits=</w:t>
            </w:r>
            <w:r w:rsidR="00FB53DC" w:rsidRPr="00C14F01">
              <w:rPr>
                <w:rFonts w:ascii="Courier New" w:eastAsia="Courier New" w:hAnsi="Courier New" w:cs="Courier New"/>
                <w:sz w:val="21"/>
                <w:szCs w:val="21"/>
              </w:rPr>
              <w:t xml:space="preserve"> 2 to 10 </w:t>
            </w:r>
            <w:r w:rsidRPr="00C14F01">
              <w:rPr>
                <w:rFonts w:ascii="Courier New" w:eastAsia="Courier New" w:hAnsi="Courier New" w:cs="Courier New"/>
                <w:sz w:val="21"/>
                <w:szCs w:val="21"/>
              </w:rPr>
              <w:t>, shuffle=True, random_state=42)</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grid_search = GridSearchCV(model, parameters, cv=cv, </w:t>
            </w:r>
            <w:r w:rsidRPr="00C14F01">
              <w:rPr>
                <w:rFonts w:ascii="Courier New" w:eastAsia="Courier New" w:hAnsi="Courier New" w:cs="Courier New"/>
                <w:sz w:val="21"/>
                <w:szCs w:val="21"/>
              </w:rPr>
              <w:lastRenderedPageBreak/>
              <w:t>scoring="neg_root_mean_squared_error")</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grid_search.fit(X, y)</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Parameter terbaik &lt;- grid_search.best_params_</w:t>
            </w:r>
          </w:p>
        </w:tc>
      </w:tr>
    </w:tbl>
    <w:p w:rsidR="00E2718F" w:rsidRPr="00C14F01" w:rsidRDefault="00271B2D" w:rsidP="00052F09">
      <w:pPr>
        <w:pStyle w:val="Heading3"/>
        <w:numPr>
          <w:ilvl w:val="0"/>
          <w:numId w:val="0"/>
        </w:numPr>
        <w:spacing w:after="0"/>
      </w:pPr>
      <w:bookmarkStart w:id="214" w:name="_heading=h.mgi75v2i9uij" w:colFirst="0" w:colLast="0"/>
      <w:bookmarkStart w:id="215" w:name="_A.4.__Pemodelan"/>
      <w:bookmarkStart w:id="216" w:name="_Toc140173521"/>
      <w:bookmarkEnd w:id="214"/>
      <w:bookmarkEnd w:id="215"/>
      <w:r w:rsidRPr="00C14F01">
        <w:lastRenderedPageBreak/>
        <w:t>A.</w:t>
      </w:r>
      <w:r w:rsidR="00C14F11" w:rsidRPr="00C14F01">
        <w:t>4.  Pemodelan Algoritma ANN</w:t>
      </w:r>
      <w:bookmarkEnd w:id="216"/>
    </w:p>
    <w:tbl>
      <w:tblPr>
        <w:tblStyle w:val="affffffffb"/>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RPr="00C14F01" w:rsidTr="00052F09">
        <w:tc>
          <w:tcPr>
            <w:tcW w:w="7842" w:type="dxa"/>
            <w:shd w:val="clear" w:color="auto" w:fill="auto"/>
            <w:tcMar>
              <w:top w:w="100" w:type="dxa"/>
              <w:left w:w="100" w:type="dxa"/>
              <w:bottom w:w="100" w:type="dxa"/>
              <w:right w:w="100" w:type="dxa"/>
            </w:tcMar>
          </w:tcPr>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Import Library yang akan digunakan dalam pembentukan model ANN</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panda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numpy</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tensorflow</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Dense</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Sequential</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GridSearch</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mean_squared_error</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KerasRegressor</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matplotlib.pyplot</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model_from_json</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KFol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Penentuan Variabel Feature dan variabel Target</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 &lt;- data.prep.csv</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X &lt;- data.iloc[:,1:].value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y &lt;- data.iloc[:,-1].value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Checking outliers </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_check=data.drop(columns='Nama Sekolah')</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an = np.mean(data_check)</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std_dev = np.std(data_check)</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an &lt;- mean</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Standar deviasi &lt;- std_dev</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count z-score </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z_score &lt;- (data_check - mean) / std_dev</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print('Nilai z-score : ', z_score)</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identify outliers depends z-score value</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lastRenderedPageBreak/>
              <w:t>outliers &lt;- data_check[(z_score &lt; batas_bawah) | (z_score &gt; batas_ata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Jumlah outliers &lt;- len(outlier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PEMODELAN ANN</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definisikan nilai hyperparameter terbaik</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earning rate &lt;- 0.01</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num_epoch &lt;- 105</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batch_size &lt;- 16</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num_neuron_hidden_layer &lt;- 12</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num_neuron_output &lt;- 1</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definisikan nilai k-fol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n_folds = 4</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kf &lt;- KFold(n_splits=n_fold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mbuat variabel untuk menyimpan nilai RMSE pada setiap fol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rmse_scores = []</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for train_idx, test_idx in kf.split(X,y):</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t>X_train, X_test = X[train_idx], X[test_idx]</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t>y_train, y_test = y[train_idx], y[test_idx]</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mbentuk arsitektur ANN</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 &lt;- sequential()</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add(Dense(X.shape[1],kernel_initializer='uniform', input_dim=X.shape[1]))</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add(Dense(num_neurons_hidden_layer, kernel_initializer='uniform', activation='relu'))</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add(Dense(num_neurons_output, activation='linear' ))</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jalankan model yang dibentuk</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compile(loss='mean_squared_error', optimizer=tf.keras.optimizers.RMSprop(learning_rate), metrics=[tf.keras.metrics.RootMeanSquaredError()])</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lastRenderedPageBreak/>
              <w:tab/>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lakukan pelatihan model</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history = model.fit(X_train, y_train, epochs=num_epochs, batch_size=batch_size, validation_data=(X_test,y_test))</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lakukan evaluasi model pada bagian train dan pada bagian test</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train_pred &lt;- predict(X_train)</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train_rmse &lt;- rmse(y_train, train_pre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test_pred &lt;- predixt(X_test)</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test_rmse &lt;- rmse(y_test, test_pre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ghitung nilai RMSE data testing pada setiap fold</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rmse_scores.append(test_rmse)</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D51FC8"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output(mean(rmse_scores))</w:t>
            </w:r>
          </w:p>
          <w:p w:rsidR="00E2718F" w:rsidRPr="00C14F01" w:rsidRDefault="00EC645C" w:rsidP="00B32209">
            <w:pPr>
              <w:widowControl w:val="0"/>
              <w:shd w:val="clear" w:color="auto" w:fill="F7F7F7"/>
              <w:spacing w:before="0"/>
              <w:jc w:val="left"/>
              <w:rPr>
                <w:b/>
              </w:rPr>
            </w:pPr>
            <w:r w:rsidRPr="00C14F01">
              <w:rPr>
                <w:rFonts w:ascii="Courier New" w:eastAsia="Courier New" w:hAnsi="Courier New" w:cs="Courier New"/>
                <w:sz w:val="21"/>
                <w:szCs w:val="21"/>
              </w:rPr>
              <w:t>model.save('ann.h5')</w:t>
            </w:r>
          </w:p>
        </w:tc>
      </w:tr>
    </w:tbl>
    <w:p w:rsidR="00C14F01" w:rsidRPr="00C14F01" w:rsidRDefault="00C14F01" w:rsidP="00C14F01">
      <w:pPr>
        <w:pStyle w:val="Heading3"/>
        <w:numPr>
          <w:ilvl w:val="0"/>
          <w:numId w:val="0"/>
        </w:numPr>
        <w:spacing w:after="0"/>
      </w:pPr>
      <w:bookmarkStart w:id="217" w:name="_heading=h.gg8sdls4y7m" w:colFirst="0" w:colLast="0"/>
      <w:bookmarkStart w:id="218" w:name="_Source_Code_5."/>
      <w:bookmarkEnd w:id="217"/>
      <w:bookmarkEnd w:id="218"/>
      <w:r w:rsidRPr="00C14F01">
        <w:lastRenderedPageBreak/>
        <w:t>A.5.  Pemodelan Algoritma SVR</w:t>
      </w:r>
    </w:p>
    <w:tbl>
      <w:tblPr>
        <w:tblStyle w:val="affffffffc"/>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RPr="00C14F01" w:rsidTr="00052F09">
        <w:tc>
          <w:tcPr>
            <w:tcW w:w="7842" w:type="dxa"/>
            <w:shd w:val="clear" w:color="auto" w:fill="auto"/>
            <w:tcMar>
              <w:top w:w="100" w:type="dxa"/>
              <w:left w:w="100" w:type="dxa"/>
              <w:bottom w:w="100" w:type="dxa"/>
              <w:right w:w="100" w:type="dxa"/>
            </w:tcMar>
          </w:tcPr>
          <w:p w:rsidR="00E2718F"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w:t>
            </w:r>
            <w:r w:rsidR="007E7777" w:rsidRPr="00C14F01">
              <w:rPr>
                <w:rFonts w:ascii="Courier New" w:eastAsia="Courier New" w:hAnsi="Courier New" w:cs="Courier New"/>
                <w:sz w:val="21"/>
                <w:szCs w:val="21"/>
              </w:rPr>
              <w:t>ibrary(pandas)</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numpy)</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matplotlib)</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Load dataset</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 &lt;-</w:t>
            </w:r>
            <w:r w:rsidR="0016558B" w:rsidRPr="00C14F01">
              <w:rPr>
                <w:rFonts w:ascii="Courier New" w:eastAsia="Courier New" w:hAnsi="Courier New" w:cs="Courier New"/>
                <w:sz w:val="21"/>
                <w:szCs w:val="21"/>
              </w:rPr>
              <w:t xml:space="preserve"> r</w:t>
            </w:r>
            <w:r w:rsidR="00B15907" w:rsidRPr="00C14F01">
              <w:rPr>
                <w:rFonts w:ascii="Courier New" w:eastAsia="Courier New" w:hAnsi="Courier New" w:cs="Courier New"/>
                <w:sz w:val="21"/>
                <w:szCs w:val="21"/>
              </w:rPr>
              <w:t>e</w:t>
            </w:r>
            <w:r w:rsidR="0016558B" w:rsidRPr="00C14F01">
              <w:rPr>
                <w:rFonts w:ascii="Courier New" w:eastAsia="Courier New" w:hAnsi="Courier New" w:cs="Courier New"/>
                <w:sz w:val="21"/>
                <w:szCs w:val="21"/>
              </w:rPr>
              <w:t>ad_csv(”/content/drive/My Drive/Tugas_Akhir/data-final-ta.csv”)</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Checking outliers </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_check=data.drop(columns='Nama Sekolah')</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an = np.mean(data_check)</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std_dev = np.std(data_check)</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an &lt;- mean</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Standar deviasi &lt;- std_dev</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lastRenderedPageBreak/>
              <w:t xml:space="preserve"># count z-score </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z_score &lt;-</w:t>
            </w:r>
            <w:r w:rsidR="0016558B" w:rsidRPr="00C14F01">
              <w:rPr>
                <w:rFonts w:ascii="Courier New" w:eastAsia="Courier New" w:hAnsi="Courier New" w:cs="Courier New"/>
                <w:sz w:val="21"/>
                <w:szCs w:val="21"/>
              </w:rPr>
              <w:t xml:space="preserve"> (data_check - mean) / std_dev</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print('Nilai z-score : ', z_score)</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identify outliers depends z-score value</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outliers &lt;- data_check[(z_score &lt; batas_bawah) | (z_score &gt; batas_atas)]</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Jumlah outliers &lt;- len(outliers)</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svr implementation</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initialization parameter</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Kernel &lt;- linear, polynomial, sigmoid, poly</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C &lt;- 0.1, 1, 10, 100</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Epsilon &lt;- 0.01, 0.1, 1</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Gamma &lt;- 0.01, 0.1, 1</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K-Fold Implementation</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cv &lt;- KFold(n_splits= 2 to 10, shuffle=True, random_state=42)</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161BC" w:rsidRPr="00C14F01">
              <w:rPr>
                <w:rFonts w:ascii="Courier New" w:eastAsia="Courier New" w:hAnsi="Courier New" w:cs="Courier New"/>
                <w:i/>
                <w:sz w:val="21"/>
                <w:szCs w:val="21"/>
              </w:rPr>
              <w:t>Grid Search</w:t>
            </w:r>
            <w:r w:rsidRPr="00C14F01">
              <w:rPr>
                <w:rFonts w:ascii="Courier New" w:eastAsia="Courier New" w:hAnsi="Courier New" w:cs="Courier New"/>
                <w:sz w:val="21"/>
                <w:szCs w:val="21"/>
              </w:rPr>
              <w:t xml:space="preserve"> Implementation</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Implementasi GridSearch</w:t>
            </w:r>
          </w:p>
          <w:p w:rsidR="0016558B"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grid_search &lt;-</w:t>
            </w:r>
            <w:r w:rsidR="0016558B" w:rsidRPr="00C14F01">
              <w:rPr>
                <w:rFonts w:ascii="Courier New" w:eastAsia="Courier New" w:hAnsi="Courier New" w:cs="Courier New"/>
                <w:sz w:val="21"/>
                <w:szCs w:val="21"/>
              </w:rPr>
              <w:t xml:space="preserve"> GridSearchCV(model, parameters, cv=cv, scoring="neg_root_mean_squared_error")</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grid_search.fit(X, y)</w:t>
            </w:r>
          </w:p>
          <w:p w:rsidR="00D23B5C"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Best Score &lt;- grid_search.best_score</w:t>
            </w:r>
          </w:p>
          <w:p w:rsidR="00D23B5C"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Best parameter &lt;- grid_search.best_params</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model evaluation</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rmse_scores = []</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for train_index, test_index in cv.split(X, y):</w:t>
            </w:r>
          </w:p>
          <w:p w:rsidR="00EE1B33"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X_train, X_test &lt;-</w:t>
            </w:r>
            <w:r w:rsidR="00EE1B33" w:rsidRPr="00C14F01">
              <w:rPr>
                <w:rFonts w:ascii="Courier New" w:eastAsia="Courier New" w:hAnsi="Courier New" w:cs="Courier New"/>
                <w:sz w:val="21"/>
                <w:szCs w:val="21"/>
              </w:rPr>
              <w:t xml:space="preserve"> X[train_index], X[test_index]</w:t>
            </w:r>
          </w:p>
          <w:p w:rsidR="00EE1B33"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y_train, y_test &lt;-</w:t>
            </w:r>
            <w:r w:rsidR="00EE1B33" w:rsidRPr="00C14F01">
              <w:rPr>
                <w:rFonts w:ascii="Courier New" w:eastAsia="Courier New" w:hAnsi="Courier New" w:cs="Courier New"/>
                <w:sz w:val="21"/>
                <w:szCs w:val="21"/>
              </w:rPr>
              <w:t xml:space="preserve"> y[train_index], y[test_index]</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 Melakukan training model pada setiap fold</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best_model.fit(X_train, y_train)</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 Melakukan prediksi pada data testing</w:t>
            </w:r>
          </w:p>
          <w:p w:rsidR="00EE1B33"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y_pred &lt;-</w:t>
            </w:r>
            <w:r w:rsidR="00EE1B33" w:rsidRPr="00C14F01">
              <w:rPr>
                <w:rFonts w:ascii="Courier New" w:eastAsia="Courier New" w:hAnsi="Courier New" w:cs="Courier New"/>
                <w:sz w:val="21"/>
                <w:szCs w:val="21"/>
              </w:rPr>
              <w:t xml:space="preserve"> best_model.predict(X_test)</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lastRenderedPageBreak/>
              <w:t xml:space="preserve">    # Menghitung RMSE</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rmse </w:t>
            </w:r>
            <w:r w:rsidR="00D23B5C" w:rsidRPr="00C14F01">
              <w:rPr>
                <w:rFonts w:ascii="Courier New" w:eastAsia="Courier New" w:hAnsi="Courier New" w:cs="Courier New"/>
                <w:sz w:val="21"/>
                <w:szCs w:val="21"/>
              </w:rPr>
              <w:t>&lt;-</w:t>
            </w:r>
            <w:r w:rsidRPr="00C14F01">
              <w:rPr>
                <w:rFonts w:ascii="Courier New" w:eastAsia="Courier New" w:hAnsi="Courier New" w:cs="Courier New"/>
                <w:sz w:val="21"/>
                <w:szCs w:val="21"/>
              </w:rPr>
              <w:t xml:space="preserve"> np.sqrt(mean_squared_error(y_test, y_pred))</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rmse_scores.append(rmse)</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Menghitung rata-rata nilai RMSE</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vg_rmse = np.mean(rmse_scores)</w:t>
            </w:r>
          </w:p>
          <w:p w:rsidR="00D23B5C"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RMSE &lt;- avg_rmse</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predicting total registrans</w:t>
            </w:r>
          </w:p>
        </w:tc>
      </w:tr>
    </w:tbl>
    <w:p w:rsidR="009034E3" w:rsidRPr="00C14F01" w:rsidRDefault="009034E3" w:rsidP="009034E3">
      <w:bookmarkStart w:id="219" w:name="_heading=h.gndgqbih59gl" w:colFirst="0" w:colLast="0"/>
      <w:bookmarkStart w:id="220" w:name="_heading=h.g7rcd8e8v7p1" w:colFirst="0" w:colLast="0"/>
      <w:bookmarkEnd w:id="219"/>
      <w:bookmarkEnd w:id="220"/>
    </w:p>
    <w:p w:rsidR="009034E3" w:rsidRPr="00C14F01" w:rsidRDefault="009034E3">
      <w:r w:rsidRPr="00C14F01">
        <w:rPr>
          <w:b/>
          <w:szCs w:val="26"/>
        </w:rPr>
        <w:br w:type="page"/>
      </w:r>
    </w:p>
    <w:p w:rsidR="009034E3" w:rsidRPr="00C14F01" w:rsidRDefault="009034E3" w:rsidP="009034E3">
      <w:pPr>
        <w:pStyle w:val="Heading2"/>
        <w:numPr>
          <w:ilvl w:val="0"/>
          <w:numId w:val="0"/>
        </w:numPr>
      </w:pPr>
      <w:bookmarkStart w:id="221" w:name="_Toc140173522"/>
      <w:r w:rsidRPr="00C14F01">
        <w:lastRenderedPageBreak/>
        <w:t>Lampiran B Hasil Implementasi</w:t>
      </w:r>
      <w:bookmarkEnd w:id="221"/>
      <w:r w:rsidRPr="00C14F01">
        <w:t xml:space="preserve"> </w:t>
      </w:r>
    </w:p>
    <w:p w:rsidR="009034E3" w:rsidRPr="00C14F01" w:rsidRDefault="009034E3" w:rsidP="00DC1627">
      <w:pPr>
        <w:pStyle w:val="Heading3"/>
        <w:numPr>
          <w:ilvl w:val="0"/>
          <w:numId w:val="0"/>
        </w:numPr>
      </w:pPr>
      <w:bookmarkStart w:id="222" w:name="_heading=h.10d6ddcduipn" w:colFirst="0" w:colLast="0"/>
      <w:bookmarkStart w:id="223" w:name="_B.1._Hasil_Implementasi"/>
      <w:bookmarkStart w:id="224" w:name="_Toc140173523"/>
      <w:bookmarkEnd w:id="222"/>
      <w:bookmarkEnd w:id="223"/>
      <w:r w:rsidRPr="00C14F01">
        <w:t>B.1. Hasil Implementasi Early Stopping</w:t>
      </w:r>
      <w:bookmarkEnd w:id="224"/>
    </w:p>
    <w:tbl>
      <w:tblPr>
        <w:tblW w:w="72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5"/>
        <w:gridCol w:w="992"/>
        <w:gridCol w:w="5432"/>
      </w:tblGrid>
      <w:tr w:rsidR="009034E3" w:rsidRPr="00C14F01" w:rsidTr="00DC1627">
        <w:trPr>
          <w:jc w:val="center"/>
        </w:trPr>
        <w:tc>
          <w:tcPr>
            <w:tcW w:w="815" w:type="dxa"/>
            <w:shd w:val="clear" w:color="auto" w:fill="95B3D7"/>
          </w:tcPr>
          <w:p w:rsidR="009034E3" w:rsidRPr="00C14F01" w:rsidRDefault="009034E3" w:rsidP="00DC1627">
            <w:pPr>
              <w:jc w:val="center"/>
              <w:rPr>
                <w:b/>
              </w:rPr>
            </w:pPr>
            <w:r w:rsidRPr="00C14F01">
              <w:rPr>
                <w:b/>
              </w:rPr>
              <w:t>K</w:t>
            </w:r>
          </w:p>
        </w:tc>
        <w:tc>
          <w:tcPr>
            <w:tcW w:w="992" w:type="dxa"/>
            <w:shd w:val="clear" w:color="auto" w:fill="95B3D7"/>
          </w:tcPr>
          <w:p w:rsidR="009034E3" w:rsidRPr="00C14F01" w:rsidRDefault="009034E3" w:rsidP="00DC1627">
            <w:pPr>
              <w:jc w:val="center"/>
              <w:rPr>
                <w:b/>
              </w:rPr>
            </w:pPr>
            <w:r w:rsidRPr="00C14F01">
              <w:rPr>
                <w:b/>
              </w:rPr>
              <w:t>Epoch</w:t>
            </w:r>
          </w:p>
        </w:tc>
        <w:tc>
          <w:tcPr>
            <w:tcW w:w="5432" w:type="dxa"/>
            <w:shd w:val="clear" w:color="auto" w:fill="95B3D7"/>
          </w:tcPr>
          <w:p w:rsidR="009034E3" w:rsidRPr="00C14F01" w:rsidRDefault="009034E3" w:rsidP="00DC1627">
            <w:pPr>
              <w:jc w:val="center"/>
              <w:rPr>
                <w:b/>
              </w:rPr>
            </w:pPr>
            <w:r w:rsidRPr="00C14F01">
              <w:rPr>
                <w:b/>
              </w:rPr>
              <w:t>Grafik Loss</w:t>
            </w:r>
          </w:p>
        </w:tc>
      </w:tr>
      <w:tr w:rsidR="009034E3" w:rsidRPr="00C14F01" w:rsidTr="00DC1627">
        <w:trPr>
          <w:jc w:val="center"/>
        </w:trPr>
        <w:tc>
          <w:tcPr>
            <w:tcW w:w="815" w:type="dxa"/>
          </w:tcPr>
          <w:p w:rsidR="009034E3" w:rsidRPr="00C14F01" w:rsidRDefault="009034E3" w:rsidP="00DC1627">
            <w:pPr>
              <w:jc w:val="center"/>
            </w:pPr>
            <w:r w:rsidRPr="00C14F01">
              <w:t>2</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4A189DB0" wp14:editId="2D66476C">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47CED5F2" wp14:editId="64F28B57">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47D86E0F" wp14:editId="55030D0A">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71181F6F" wp14:editId="457AC741">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123AF20A" wp14:editId="7A6432E9">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lastRenderedPageBreak/>
              <w:t>3</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71020735" wp14:editId="75DB721D">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7EB5B818" wp14:editId="1C6470C6">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tabs>
                <w:tab w:val="left" w:pos="1236"/>
              </w:tabs>
            </w:pPr>
            <w:r w:rsidRPr="00C14F01">
              <w:rPr>
                <w:rFonts w:ascii="Arial" w:hAnsi="Arial" w:cs="Arial"/>
                <w:noProof/>
                <w:color w:val="000000"/>
                <w:sz w:val="22"/>
                <w:bdr w:val="none" w:sz="0" w:space="0" w:color="auto" w:frame="1"/>
                <w:lang w:val="en-US"/>
              </w:rPr>
              <w:drawing>
                <wp:inline distT="0" distB="0" distL="0" distR="0" wp14:anchorId="54471FBD" wp14:editId="47997E43">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1080"/>
              </w:tabs>
            </w:pPr>
            <w:r w:rsidRPr="00C14F01">
              <w:rPr>
                <w:rFonts w:ascii="Arial" w:hAnsi="Arial" w:cs="Arial"/>
                <w:noProof/>
                <w:color w:val="000000"/>
                <w:sz w:val="22"/>
                <w:bdr w:val="none" w:sz="0" w:space="0" w:color="auto" w:frame="1"/>
                <w:lang w:val="en-US"/>
              </w:rPr>
              <w:drawing>
                <wp:inline distT="0" distB="0" distL="0" distR="0" wp14:anchorId="668D99B1" wp14:editId="614E14D5">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0B82210C" wp14:editId="1A3A91E5">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4</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53FBAB13" wp14:editId="78DECA2C">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15FEE4C3" wp14:editId="6E9ABA2B">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tabs>
                <w:tab w:val="left" w:pos="1944"/>
              </w:tabs>
            </w:pPr>
            <w:r w:rsidRPr="00C14F01">
              <w:rPr>
                <w:rFonts w:ascii="Arial" w:hAnsi="Arial" w:cs="Arial"/>
                <w:noProof/>
                <w:color w:val="000000"/>
                <w:sz w:val="22"/>
                <w:bdr w:val="none" w:sz="0" w:space="0" w:color="auto" w:frame="1"/>
                <w:lang w:val="en-US"/>
              </w:rPr>
              <w:drawing>
                <wp:inline distT="0" distB="0" distL="0" distR="0" wp14:anchorId="40E4FFB4" wp14:editId="2C326E70">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636"/>
              </w:tabs>
            </w:pPr>
            <w:r w:rsidRPr="00C14F01">
              <w:rPr>
                <w:rFonts w:ascii="Arial" w:hAnsi="Arial" w:cs="Arial"/>
                <w:noProof/>
                <w:color w:val="000000"/>
                <w:sz w:val="22"/>
                <w:bdr w:val="none" w:sz="0" w:space="0" w:color="auto" w:frame="1"/>
                <w:lang w:val="en-US"/>
              </w:rPr>
              <w:drawing>
                <wp:inline distT="0" distB="0" distL="0" distR="0" wp14:anchorId="25C3948F" wp14:editId="5B26EB91">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tabs>
                <w:tab w:val="left" w:pos="1236"/>
              </w:tabs>
            </w:pPr>
            <w:r w:rsidRPr="00C14F01">
              <w:rPr>
                <w:rFonts w:ascii="Arial" w:hAnsi="Arial" w:cs="Arial"/>
                <w:noProof/>
                <w:color w:val="000000"/>
                <w:sz w:val="22"/>
                <w:bdr w:val="none" w:sz="0" w:space="0" w:color="auto" w:frame="1"/>
                <w:lang w:val="en-US"/>
              </w:rPr>
              <w:drawing>
                <wp:inline distT="0" distB="0" distL="0" distR="0" wp14:anchorId="7F280DA9" wp14:editId="3EA1137E">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5</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44758F6E" wp14:editId="6D0C53D0">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0CF83F23" wp14:editId="2A9ADCD6">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1216BD49" wp14:editId="0D684E33">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1728"/>
              </w:tabs>
            </w:pPr>
            <w:r w:rsidRPr="00C14F01">
              <w:rPr>
                <w:rFonts w:ascii="Arial" w:hAnsi="Arial" w:cs="Arial"/>
                <w:noProof/>
                <w:color w:val="000000"/>
                <w:sz w:val="22"/>
                <w:bdr w:val="none" w:sz="0" w:space="0" w:color="auto" w:frame="1"/>
                <w:lang w:val="en-US"/>
              </w:rPr>
              <w:drawing>
                <wp:inline distT="0" distB="0" distL="0" distR="0" wp14:anchorId="758CA23D" wp14:editId="2F38E257">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tabs>
                <w:tab w:val="left" w:pos="1020"/>
              </w:tabs>
            </w:pPr>
            <w:r w:rsidRPr="00C14F01">
              <w:rPr>
                <w:rFonts w:ascii="Arial" w:hAnsi="Arial" w:cs="Arial"/>
                <w:noProof/>
                <w:color w:val="000000"/>
                <w:sz w:val="22"/>
                <w:bdr w:val="none" w:sz="0" w:space="0" w:color="auto" w:frame="1"/>
                <w:lang w:val="en-US"/>
              </w:rPr>
              <w:drawing>
                <wp:inline distT="0" distB="0" distL="0" distR="0" wp14:anchorId="344FF7E7" wp14:editId="7AE619A7">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lastRenderedPageBreak/>
              <w:t>6</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tabs>
                <w:tab w:val="left" w:pos="432"/>
              </w:tabs>
            </w:pPr>
            <w:r w:rsidRPr="00C14F01">
              <w:rPr>
                <w:rFonts w:ascii="Arial" w:hAnsi="Arial" w:cs="Arial"/>
                <w:noProof/>
                <w:color w:val="000000"/>
                <w:sz w:val="22"/>
                <w:bdr w:val="none" w:sz="0" w:space="0" w:color="auto" w:frame="1"/>
                <w:lang w:val="en-US"/>
              </w:rPr>
              <w:drawing>
                <wp:inline distT="0" distB="0" distL="0" distR="0" wp14:anchorId="68731978" wp14:editId="22A50FE6">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315FB556" wp14:editId="3FBC625C">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39162D27" wp14:editId="22CF00D2">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444"/>
              </w:tabs>
            </w:pPr>
            <w:bookmarkStart w:id="225" w:name="_heading=h.gjdgxs" w:colFirst="0" w:colLast="0"/>
            <w:bookmarkEnd w:id="225"/>
            <w:r w:rsidRPr="00C14F01">
              <w:rPr>
                <w:rFonts w:ascii="Arial" w:hAnsi="Arial" w:cs="Arial"/>
                <w:noProof/>
                <w:color w:val="000000"/>
                <w:sz w:val="22"/>
                <w:bdr w:val="none" w:sz="0" w:space="0" w:color="auto" w:frame="1"/>
                <w:lang w:val="en-US"/>
              </w:rPr>
              <w:drawing>
                <wp:inline distT="0" distB="0" distL="0" distR="0" wp14:anchorId="7A5F2EFC" wp14:editId="309A6A51">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EED6724" wp14:editId="649A8F04">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7</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tabs>
                <w:tab w:val="left" w:pos="324"/>
              </w:tabs>
            </w:pPr>
            <w:r w:rsidRPr="00C14F01">
              <w:rPr>
                <w:rFonts w:ascii="Arial" w:hAnsi="Arial" w:cs="Arial"/>
                <w:noProof/>
                <w:color w:val="000000"/>
                <w:sz w:val="22"/>
                <w:bdr w:val="none" w:sz="0" w:space="0" w:color="auto" w:frame="1"/>
                <w:lang w:val="en-US"/>
              </w:rPr>
              <w:drawing>
                <wp:inline distT="0" distB="0" distL="0" distR="0" wp14:anchorId="186D7C79" wp14:editId="3B4CF6A3">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9034E3" w:rsidRPr="00C14F01" w:rsidTr="00DC1627">
        <w:trPr>
          <w:trHeight w:val="313"/>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left"/>
            </w:pPr>
            <w:r w:rsidRPr="00C14F01">
              <w:rPr>
                <w:rFonts w:ascii="Arial" w:hAnsi="Arial" w:cs="Arial"/>
                <w:noProof/>
                <w:color w:val="000000"/>
                <w:sz w:val="22"/>
                <w:bdr w:val="none" w:sz="0" w:space="0" w:color="auto" w:frame="1"/>
                <w:lang w:val="en-US"/>
              </w:rPr>
              <w:drawing>
                <wp:inline distT="0" distB="0" distL="0" distR="0" wp14:anchorId="129EAC66" wp14:editId="6C488F15">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tabs>
                <w:tab w:val="left" w:pos="756"/>
              </w:tabs>
            </w:pPr>
            <w:r w:rsidRPr="00C14F01">
              <w:rPr>
                <w:rFonts w:ascii="Arial" w:hAnsi="Arial" w:cs="Arial"/>
                <w:noProof/>
                <w:color w:val="000000"/>
                <w:sz w:val="22"/>
                <w:bdr w:val="none" w:sz="0" w:space="0" w:color="auto" w:frame="1"/>
                <w:lang w:val="en-US"/>
              </w:rPr>
              <w:drawing>
                <wp:inline distT="0" distB="0" distL="0" distR="0" wp14:anchorId="36A60427" wp14:editId="19FA18D2">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A970329" wp14:editId="7E6111AF">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6CF065F3" wp14:editId="5D841363">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8</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tabs>
                <w:tab w:val="left" w:pos="708"/>
              </w:tabs>
            </w:pPr>
            <w:r w:rsidRPr="00C14F01">
              <w:rPr>
                <w:rFonts w:ascii="Arial" w:hAnsi="Arial" w:cs="Arial"/>
                <w:noProof/>
                <w:color w:val="000000"/>
                <w:sz w:val="22"/>
                <w:bdr w:val="none" w:sz="0" w:space="0" w:color="auto" w:frame="1"/>
                <w:lang w:val="en-US"/>
              </w:rPr>
              <w:drawing>
                <wp:inline distT="0" distB="0" distL="0" distR="0" wp14:anchorId="2EE89D66" wp14:editId="2CEB2321">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53AF70FE" wp14:editId="0C8EAF78">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58EE5759" wp14:editId="4A99D97B">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0B392FF5" wp14:editId="2BF18F8A">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tabs>
                <w:tab w:val="left" w:pos="600"/>
              </w:tabs>
            </w:pPr>
            <w:r w:rsidRPr="00C14F01">
              <w:rPr>
                <w:rFonts w:ascii="Arial" w:hAnsi="Arial" w:cs="Arial"/>
                <w:noProof/>
                <w:color w:val="000000"/>
                <w:sz w:val="22"/>
                <w:bdr w:val="none" w:sz="0" w:space="0" w:color="auto" w:frame="1"/>
                <w:lang w:val="en-US"/>
              </w:rPr>
              <w:drawing>
                <wp:inline distT="0" distB="0" distL="0" distR="0" wp14:anchorId="6D1C6A2F" wp14:editId="76229118">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lastRenderedPageBreak/>
              <w:t>9</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tabs>
                <w:tab w:val="left" w:pos="528"/>
              </w:tabs>
            </w:pPr>
            <w:r w:rsidRPr="00C14F01">
              <w:rPr>
                <w:rFonts w:ascii="Arial" w:hAnsi="Arial" w:cs="Arial"/>
                <w:noProof/>
                <w:color w:val="000000"/>
                <w:sz w:val="22"/>
                <w:bdr w:val="none" w:sz="0" w:space="0" w:color="auto" w:frame="1"/>
                <w:lang w:val="en-US"/>
              </w:rPr>
              <w:drawing>
                <wp:inline distT="0" distB="0" distL="0" distR="0" wp14:anchorId="27254805" wp14:editId="5C48BCDC">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tabs>
                <w:tab w:val="left" w:pos="528"/>
              </w:tabs>
            </w:pPr>
            <w:r w:rsidRPr="00C14F01">
              <w:rPr>
                <w:rFonts w:ascii="Arial" w:hAnsi="Arial" w:cs="Arial"/>
                <w:noProof/>
                <w:color w:val="000000"/>
                <w:sz w:val="22"/>
                <w:bdr w:val="none" w:sz="0" w:space="0" w:color="auto" w:frame="1"/>
                <w:lang w:val="en-US"/>
              </w:rPr>
              <w:drawing>
                <wp:inline distT="0" distB="0" distL="0" distR="0" wp14:anchorId="6D8223FA" wp14:editId="34AB28C7">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54836FB" wp14:editId="5E72091C">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888"/>
              </w:tabs>
            </w:pPr>
            <w:r w:rsidRPr="00C14F01">
              <w:rPr>
                <w:rFonts w:ascii="Arial" w:hAnsi="Arial" w:cs="Arial"/>
                <w:noProof/>
                <w:color w:val="000000"/>
                <w:sz w:val="22"/>
                <w:bdr w:val="none" w:sz="0" w:space="0" w:color="auto" w:frame="1"/>
                <w:lang w:val="en-US"/>
              </w:rPr>
              <w:drawing>
                <wp:inline distT="0" distB="0" distL="0" distR="0" wp14:anchorId="57D44D6A" wp14:editId="06AAB7F9">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5E60847A" wp14:editId="37C71EED">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10</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jc w:val="left"/>
            </w:pPr>
            <w:r w:rsidRPr="00C14F01">
              <w:rPr>
                <w:rFonts w:ascii="Arial" w:hAnsi="Arial" w:cs="Arial"/>
                <w:noProof/>
                <w:color w:val="000000"/>
                <w:sz w:val="22"/>
                <w:bdr w:val="none" w:sz="0" w:space="0" w:color="auto" w:frame="1"/>
                <w:lang w:val="en-US"/>
              </w:rPr>
              <w:drawing>
                <wp:inline distT="0" distB="0" distL="0" distR="0" wp14:anchorId="6CFA456F" wp14:editId="58469D46">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80C5A47" wp14:editId="7CF01315">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118FCCC" wp14:editId="56A6F4CD">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192"/>
              </w:tabs>
            </w:pPr>
            <w:r w:rsidRPr="00C14F01">
              <w:rPr>
                <w:rFonts w:ascii="Arial" w:hAnsi="Arial" w:cs="Arial"/>
                <w:noProof/>
                <w:color w:val="000000"/>
                <w:sz w:val="22"/>
                <w:bdr w:val="none" w:sz="0" w:space="0" w:color="auto" w:frame="1"/>
                <w:lang w:val="en-US"/>
              </w:rPr>
              <w:drawing>
                <wp:inline distT="0" distB="0" distL="0" distR="0" wp14:anchorId="5E0A3C61" wp14:editId="49BB4242">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jc w:val="left"/>
            </w:pPr>
            <w:r w:rsidRPr="00C14F01">
              <w:rPr>
                <w:rFonts w:ascii="Arial" w:hAnsi="Arial" w:cs="Arial"/>
                <w:noProof/>
                <w:color w:val="000000"/>
                <w:sz w:val="22"/>
                <w:bdr w:val="none" w:sz="0" w:space="0" w:color="auto" w:frame="1"/>
                <w:lang w:val="en-US"/>
              </w:rPr>
              <w:drawing>
                <wp:inline distT="0" distB="0" distL="0" distR="0" wp14:anchorId="2FE9C2D5" wp14:editId="35E42B96">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9034E3" w:rsidRPr="00C14F01" w:rsidRDefault="009034E3" w:rsidP="009034E3">
      <w:pPr>
        <w:pStyle w:val="Heading3"/>
        <w:numPr>
          <w:ilvl w:val="0"/>
          <w:numId w:val="0"/>
        </w:numPr>
        <w:rPr>
          <w:rFonts w:ascii="Arial" w:eastAsia="Arial" w:hAnsi="Arial" w:cs="Arial"/>
          <w:sz w:val="22"/>
        </w:rPr>
      </w:pPr>
      <w:bookmarkStart w:id="226" w:name="_Toc140173524"/>
      <w:r w:rsidRPr="00C14F01">
        <w:t>B.2. Hasil Implementasi Artificial Neural Network</w:t>
      </w:r>
      <w:bookmarkEnd w:id="226"/>
    </w:p>
    <w:tbl>
      <w:tblPr>
        <w:tblW w:w="71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5"/>
        <w:gridCol w:w="992"/>
        <w:gridCol w:w="5416"/>
      </w:tblGrid>
      <w:tr w:rsidR="009034E3" w:rsidRPr="00C14F01" w:rsidTr="00DC1627">
        <w:trPr>
          <w:trHeight w:val="133"/>
          <w:jc w:val="center"/>
        </w:trPr>
        <w:tc>
          <w:tcPr>
            <w:tcW w:w="765" w:type="dxa"/>
            <w:shd w:val="clear" w:color="auto" w:fill="95B3D7"/>
            <w:vAlign w:val="center"/>
          </w:tcPr>
          <w:p w:rsidR="009034E3" w:rsidRPr="00C14F01" w:rsidRDefault="009034E3" w:rsidP="00DC1627">
            <w:pPr>
              <w:spacing w:before="0"/>
              <w:jc w:val="center"/>
              <w:rPr>
                <w:b/>
              </w:rPr>
            </w:pPr>
            <w:bookmarkStart w:id="227" w:name="_heading=h.25b0stm4fxd8" w:colFirst="0" w:colLast="0"/>
            <w:bookmarkEnd w:id="227"/>
            <w:r w:rsidRPr="00C14F01">
              <w:rPr>
                <w:b/>
              </w:rPr>
              <w:t>K</w:t>
            </w:r>
          </w:p>
        </w:tc>
        <w:tc>
          <w:tcPr>
            <w:tcW w:w="992" w:type="dxa"/>
            <w:shd w:val="clear" w:color="auto" w:fill="95B3D7"/>
            <w:vAlign w:val="center"/>
          </w:tcPr>
          <w:p w:rsidR="009034E3" w:rsidRPr="00C14F01" w:rsidRDefault="009034E3" w:rsidP="00DC1627">
            <w:pPr>
              <w:spacing w:before="0"/>
              <w:jc w:val="center"/>
              <w:rPr>
                <w:b/>
              </w:rPr>
            </w:pPr>
            <w:r w:rsidRPr="00C14F01">
              <w:rPr>
                <w:b/>
              </w:rPr>
              <w:t>Epoch</w:t>
            </w:r>
          </w:p>
        </w:tc>
        <w:tc>
          <w:tcPr>
            <w:tcW w:w="5416" w:type="dxa"/>
            <w:shd w:val="clear" w:color="auto" w:fill="95B3D7"/>
            <w:vAlign w:val="center"/>
          </w:tcPr>
          <w:p w:rsidR="009034E3" w:rsidRPr="00C14F01" w:rsidRDefault="009034E3" w:rsidP="00DC1627">
            <w:pPr>
              <w:spacing w:before="0"/>
              <w:jc w:val="center"/>
              <w:rPr>
                <w:b/>
              </w:rPr>
            </w:pPr>
            <w:r w:rsidRPr="00C14F01">
              <w:rPr>
                <w:b/>
              </w:rPr>
              <w:t>RMSE</w:t>
            </w:r>
          </w:p>
        </w:tc>
      </w:tr>
      <w:tr w:rsidR="009034E3" w:rsidRPr="00C14F01" w:rsidTr="00DC1627">
        <w:trPr>
          <w:trHeight w:val="133"/>
          <w:jc w:val="center"/>
        </w:trPr>
        <w:tc>
          <w:tcPr>
            <w:tcW w:w="765" w:type="dxa"/>
            <w:vAlign w:val="center"/>
          </w:tcPr>
          <w:p w:rsidR="009034E3" w:rsidRPr="00C14F01" w:rsidRDefault="009034E3" w:rsidP="00DC1627">
            <w:pPr>
              <w:jc w:val="center"/>
            </w:pPr>
            <w:r w:rsidRPr="00C14F01">
              <w:t>2</w:t>
            </w:r>
          </w:p>
        </w:tc>
        <w:tc>
          <w:tcPr>
            <w:tcW w:w="992" w:type="dxa"/>
            <w:vAlign w:val="center"/>
          </w:tcPr>
          <w:p w:rsidR="009034E3" w:rsidRPr="00C14F01" w:rsidRDefault="009034E3" w:rsidP="00DC1627">
            <w:pPr>
              <w:jc w:val="center"/>
            </w:pPr>
            <w:r w:rsidRPr="00C14F01">
              <w:t>15</w:t>
            </w:r>
          </w:p>
        </w:tc>
        <w:tc>
          <w:tcPr>
            <w:tcW w:w="5416" w:type="dxa"/>
            <w:vAlign w:val="center"/>
          </w:tcPr>
          <w:p w:rsidR="009034E3" w:rsidRPr="00C14F01" w:rsidRDefault="009034E3" w:rsidP="00DC1627">
            <w:pPr>
              <w:jc w:val="center"/>
            </w:pPr>
            <w:r w:rsidRPr="00C14F01">
              <w:rPr>
                <w:rFonts w:ascii="Courier New" w:hAnsi="Courier New" w:cs="Courier New"/>
                <w:color w:val="212121"/>
                <w:sz w:val="21"/>
                <w:szCs w:val="21"/>
                <w:shd w:val="clear" w:color="auto" w:fill="FFFFFF"/>
              </w:rPr>
              <w:t>5.07767511156825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3.30890596329693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3.112535199870871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32842896095413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341031040559770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889408145736486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14534571052920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486604785602238</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3</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4.34981669085129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85050901482351</w:t>
            </w:r>
          </w:p>
        </w:tc>
      </w:tr>
      <w:tr w:rsidR="009034E3" w:rsidRPr="00C14F01" w:rsidTr="00DC1627">
        <w:trPr>
          <w:trHeight w:val="307"/>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41912398413107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0331714737923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267734437281216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81695336519602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8258383592647051</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87499933354188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4</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128592160228251</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3.665269811571177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602501021701588</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6238574635755945</w:t>
            </w:r>
          </w:p>
        </w:tc>
      </w:tr>
      <w:tr w:rsidR="009034E3" w:rsidRPr="00C14F01" w:rsidTr="00DC1627">
        <w:trPr>
          <w:trHeight w:val="235"/>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77487316414755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603717332368012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4929599799755078</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5629967514472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5</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15784407988518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99135685210557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76018393782775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2665405260550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24327770260562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41675452387993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91657844546941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4618186483108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6</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887787268185885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82243885936311</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86324033581866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1972715486927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603831159419320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773723994213725</w:t>
            </w:r>
          </w:p>
        </w:tc>
      </w:tr>
      <w:tr w:rsidR="009034E3" w:rsidRPr="00C14F01" w:rsidTr="00DC1627">
        <w:trPr>
          <w:trHeight w:val="152"/>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11563237569215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3435526652309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7</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59764659794188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41499844568737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86949390739987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559847358081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34753860834474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221088554814881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5378556807915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8864962881279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8</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60984753165288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245154139453636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67022369744456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515872133845930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8971200214387018</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526255906063935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6698435537378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0100897214119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9</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251183798443948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65618307020617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29264351793175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53424314386406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883359236532001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1775227888899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587852996675587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10946109387556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10</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23977455870124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832524212953972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431391764764729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7489153447839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248336623026239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17289309415466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66211999896621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320914619043708</w:t>
            </w:r>
          </w:p>
        </w:tc>
      </w:tr>
    </w:tbl>
    <w:p w:rsidR="00DC1627" w:rsidRPr="00C14F01" w:rsidRDefault="00DC1627" w:rsidP="009034E3">
      <w:pPr>
        <w:pStyle w:val="Caption"/>
        <w:jc w:val="both"/>
      </w:pPr>
      <w:bookmarkStart w:id="228" w:name="_heading=h.y9c340vu0d8q" w:colFirst="0" w:colLast="0"/>
      <w:bookmarkEnd w:id="228"/>
    </w:p>
    <w:p w:rsidR="00DC1627" w:rsidRPr="00C14F01" w:rsidRDefault="00DC1627" w:rsidP="009034E3">
      <w:pPr>
        <w:pStyle w:val="Caption"/>
        <w:jc w:val="both"/>
      </w:pPr>
    </w:p>
    <w:p w:rsidR="009034E3" w:rsidRPr="00C14F01" w:rsidRDefault="009034E3" w:rsidP="009034E3">
      <w:pPr>
        <w:pStyle w:val="Caption"/>
        <w:jc w:val="both"/>
      </w:pPr>
      <w:r w:rsidRPr="00C14F01">
        <w:t>B.3. Hasil Implementasi Support Vector Regression</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lastRenderedPageBreak/>
              <w:t>k</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kernel</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 xml:space="preserve">gamma </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Cost</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Epsilon</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RMSE</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2</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color w:val="212121"/>
                <w:szCs w:val="24"/>
                <w:shd w:val="clear" w:color="auto" w:fill="FFFFFF"/>
              </w:rPr>
              <w:t>8.87419</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3</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8.51308</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4</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8.15710</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5</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82429</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6</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81281</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7</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color w:val="212121"/>
                <w:szCs w:val="24"/>
                <w:shd w:val="clear" w:color="auto" w:fill="FFFFFF"/>
              </w:rPr>
              <w:t>7.28936</w:t>
            </w:r>
          </w:p>
        </w:tc>
      </w:tr>
      <w:tr w:rsidR="009034E3" w:rsidRPr="00C14F01" w:rsidTr="00DC1627">
        <w:trPr>
          <w:trHeight w:val="470"/>
        </w:trPr>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8</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37291</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9</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65842</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10</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33568</w:t>
            </w:r>
          </w:p>
        </w:tc>
      </w:tr>
    </w:tbl>
    <w:p w:rsidR="009034E3" w:rsidRPr="00C14F01" w:rsidRDefault="009034E3" w:rsidP="009034E3">
      <w:pPr>
        <w:pStyle w:val="Caption"/>
        <w:jc w:val="both"/>
        <w:rPr>
          <w:b w:val="0"/>
          <w:bCs w:val="0"/>
          <w:szCs w:val="22"/>
        </w:rPr>
      </w:pPr>
      <w:bookmarkStart w:id="229" w:name="_heading=h.y009tij06puf" w:colFirst="0" w:colLast="0"/>
      <w:bookmarkStart w:id="230" w:name="_Lampiran_C_Hasil"/>
      <w:bookmarkStart w:id="231" w:name="_Lampiran_C_Rancangan"/>
      <w:bookmarkEnd w:id="229"/>
      <w:bookmarkEnd w:id="230"/>
      <w:bookmarkEnd w:id="231"/>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Heading2"/>
        <w:numPr>
          <w:ilvl w:val="0"/>
          <w:numId w:val="0"/>
        </w:numPr>
        <w:spacing w:after="0"/>
      </w:pPr>
      <w:bookmarkStart w:id="232" w:name="_Lampiran_C_Rancangan_1"/>
      <w:bookmarkStart w:id="233" w:name="_Toc140173525"/>
      <w:bookmarkEnd w:id="232"/>
      <w:r w:rsidRPr="00C14F01">
        <w:lastRenderedPageBreak/>
        <w:t>Lampiran C Rancangan Aplikasi Del Predict</w:t>
      </w:r>
      <w:bookmarkEnd w:id="233"/>
    </w:p>
    <w:p w:rsidR="009034E3" w:rsidRPr="00C14F01" w:rsidRDefault="009034E3" w:rsidP="009034E3">
      <w:pPr>
        <w:pStyle w:val="Heading3"/>
        <w:numPr>
          <w:ilvl w:val="0"/>
          <w:numId w:val="0"/>
        </w:numPr>
      </w:pPr>
      <w:bookmarkStart w:id="234" w:name="_Toc140173526"/>
      <w:r w:rsidRPr="00C14F01">
        <w:t>C.1 Use Case Diagram</w:t>
      </w:r>
      <w:bookmarkEnd w:id="234"/>
    </w:p>
    <w:p w:rsidR="009034E3" w:rsidRPr="00C14F01" w:rsidRDefault="009034E3" w:rsidP="009034E3">
      <w:pPr>
        <w:keepNext/>
        <w:spacing w:before="0"/>
        <w:jc w:val="center"/>
      </w:pPr>
      <w:r w:rsidRPr="00C14F01">
        <w:rPr>
          <w:noProof/>
          <w:lang w:val="en-US"/>
        </w:rPr>
        <w:drawing>
          <wp:inline distT="0" distB="0" distL="0" distR="0" wp14:anchorId="649FE8DE" wp14:editId="65B566C9">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3"/>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9034E3" w:rsidRPr="00C14F01" w:rsidRDefault="009034E3" w:rsidP="009034E3">
      <w:pPr>
        <w:pStyle w:val="Caption"/>
        <w:spacing w:before="0"/>
        <w:rPr>
          <w:sz w:val="16"/>
          <w:szCs w:val="20"/>
        </w:rPr>
      </w:pPr>
      <w:bookmarkStart w:id="235" w:name="_Toc140173542"/>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D47D6B">
        <w:rPr>
          <w:noProof/>
          <w:sz w:val="20"/>
        </w:rPr>
        <w:t>1</w:t>
      </w:r>
      <w:r w:rsidRPr="00C14F01">
        <w:rPr>
          <w:sz w:val="20"/>
        </w:rPr>
        <w:fldChar w:fldCharType="end"/>
      </w:r>
      <w:r w:rsidRPr="00C14F01">
        <w:rPr>
          <w:sz w:val="20"/>
        </w:rPr>
        <w:t xml:space="preserve"> Use Case Diagram Aplikasi</w:t>
      </w:r>
      <w:bookmarkEnd w:id="235"/>
    </w:p>
    <w:p w:rsidR="009034E3" w:rsidRPr="00C14F01" w:rsidRDefault="009034E3" w:rsidP="009034E3">
      <w:pPr>
        <w:rPr>
          <w:sz w:val="20"/>
          <w:szCs w:val="20"/>
        </w:rPr>
      </w:pPr>
      <w:r w:rsidRPr="00C14F01">
        <w:t xml:space="preserve">Pada </w:t>
      </w:r>
      <w:r w:rsidRPr="00C14F01">
        <w:rPr>
          <w:b/>
        </w:rPr>
        <w:t>Gambar C.1</w:t>
      </w:r>
      <w:r w:rsidRPr="00C14F01">
        <w:t xml:space="preserve"> merupakan gambaran fungsionalitas dari aplikasi web yang akan digunakan sebagai simulator sistem prediksi jumlah pendaftar calon mahasiswa baru. Tahapan yang terjadi pada </w:t>
      </w:r>
      <w:r w:rsidRPr="00C14F01">
        <w:rPr>
          <w:i/>
        </w:rPr>
        <w:t>use case diagram</w:t>
      </w:r>
      <w:r w:rsidRPr="00C14F01">
        <w:t xml:space="preserve"> di atas akan dijelaskan di dalam tabel berikut berikut ini.</w:t>
      </w:r>
    </w:p>
    <w:p w:rsidR="009034E3" w:rsidRPr="00C14F01" w:rsidRDefault="009034E3" w:rsidP="009034E3">
      <w:pPr>
        <w:pStyle w:val="Caption"/>
        <w:keepNext/>
        <w:rPr>
          <w:sz w:val="20"/>
        </w:rPr>
      </w:pPr>
      <w:bookmarkStart w:id="236" w:name="_Toc139619222"/>
      <w:bookmarkStart w:id="237" w:name="_Toc140173580"/>
      <w:r w:rsidRPr="00C14F01">
        <w:rPr>
          <w:sz w:val="20"/>
        </w:rPr>
        <w:t xml:space="preserve">Tabel C. </w:t>
      </w:r>
      <w:r w:rsidRPr="00C14F01">
        <w:rPr>
          <w:sz w:val="20"/>
        </w:rPr>
        <w:fldChar w:fldCharType="begin"/>
      </w:r>
      <w:r w:rsidRPr="00C14F01">
        <w:rPr>
          <w:sz w:val="20"/>
        </w:rPr>
        <w:instrText xml:space="preserve"> SEQ Tabel_C. \* ARABIC </w:instrText>
      </w:r>
      <w:r w:rsidRPr="00C14F01">
        <w:rPr>
          <w:sz w:val="20"/>
        </w:rPr>
        <w:fldChar w:fldCharType="separate"/>
      </w:r>
      <w:r w:rsidR="00D47D6B">
        <w:rPr>
          <w:noProof/>
          <w:sz w:val="20"/>
        </w:rPr>
        <w:t>1</w:t>
      </w:r>
      <w:r w:rsidRPr="00C14F01">
        <w:rPr>
          <w:sz w:val="20"/>
        </w:rPr>
        <w:fldChar w:fldCharType="end"/>
      </w:r>
      <w:r w:rsidRPr="00C14F01">
        <w:rPr>
          <w:sz w:val="20"/>
        </w:rPr>
        <w:t xml:space="preserve"> Deskripsi Use Case Diagram</w:t>
      </w:r>
      <w:bookmarkEnd w:id="236"/>
      <w:bookmarkEnd w:id="237"/>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068"/>
        <w:gridCol w:w="4761"/>
      </w:tblGrid>
      <w:tr w:rsidR="009034E3" w:rsidRPr="00C14F01" w:rsidTr="00DC1627">
        <w:tc>
          <w:tcPr>
            <w:tcW w:w="510" w:type="dxa"/>
          </w:tcPr>
          <w:p w:rsidR="009034E3" w:rsidRPr="00C14F01" w:rsidRDefault="009034E3" w:rsidP="00DC1627">
            <w:pPr>
              <w:spacing w:before="0"/>
              <w:rPr>
                <w:b/>
              </w:rPr>
            </w:pPr>
            <w:r w:rsidRPr="00C14F01">
              <w:rPr>
                <w:b/>
              </w:rPr>
              <w:t>No</w:t>
            </w:r>
          </w:p>
        </w:tc>
        <w:tc>
          <w:tcPr>
            <w:tcW w:w="2115" w:type="dxa"/>
          </w:tcPr>
          <w:p w:rsidR="009034E3" w:rsidRPr="00C14F01" w:rsidRDefault="009034E3" w:rsidP="00DC1627">
            <w:pPr>
              <w:spacing w:before="0"/>
              <w:rPr>
                <w:b/>
              </w:rPr>
            </w:pPr>
            <w:r w:rsidRPr="00C14F01">
              <w:rPr>
                <w:b/>
              </w:rPr>
              <w:t>Use Case</w:t>
            </w:r>
          </w:p>
        </w:tc>
        <w:tc>
          <w:tcPr>
            <w:tcW w:w="5030" w:type="dxa"/>
          </w:tcPr>
          <w:p w:rsidR="009034E3" w:rsidRPr="00C14F01" w:rsidRDefault="009034E3" w:rsidP="00DC1627">
            <w:pPr>
              <w:spacing w:before="0"/>
              <w:rPr>
                <w:b/>
              </w:rPr>
            </w:pPr>
            <w:r w:rsidRPr="00C14F01">
              <w:rPr>
                <w:b/>
              </w:rPr>
              <w:t>Deskripsi</w:t>
            </w:r>
          </w:p>
        </w:tc>
      </w:tr>
      <w:tr w:rsidR="009034E3" w:rsidRPr="00C14F01" w:rsidTr="00DC1627">
        <w:tc>
          <w:tcPr>
            <w:tcW w:w="510" w:type="dxa"/>
          </w:tcPr>
          <w:p w:rsidR="009034E3" w:rsidRPr="00C14F01" w:rsidRDefault="009034E3" w:rsidP="00DC1627">
            <w:pPr>
              <w:spacing w:before="0"/>
            </w:pPr>
            <w:r w:rsidRPr="00C14F01">
              <w:t>1</w:t>
            </w:r>
          </w:p>
        </w:tc>
        <w:tc>
          <w:tcPr>
            <w:tcW w:w="2115" w:type="dxa"/>
          </w:tcPr>
          <w:p w:rsidR="009034E3" w:rsidRPr="00C14F01" w:rsidRDefault="009034E3" w:rsidP="00DC1627">
            <w:pPr>
              <w:spacing w:before="0"/>
            </w:pPr>
            <w:r w:rsidRPr="00C14F01">
              <w:t>Prediksi ANN</w:t>
            </w:r>
          </w:p>
        </w:tc>
        <w:tc>
          <w:tcPr>
            <w:tcW w:w="5030" w:type="dxa"/>
          </w:tcPr>
          <w:p w:rsidR="009034E3" w:rsidRPr="00C14F01" w:rsidRDefault="009034E3" w:rsidP="00DC1627">
            <w:pPr>
              <w:spacing w:before="0"/>
            </w:pPr>
            <w:r w:rsidRPr="00C14F01">
              <w:rPr>
                <w:i/>
              </w:rPr>
              <w:t>Use case</w:t>
            </w:r>
            <w:r w:rsidRPr="00C14F01">
              <w:t xml:space="preserve"> ini menggambarkan bahwa aplikasi dapat melakukan prediksi dengan menggunakan algoritma ANN.</w:t>
            </w:r>
          </w:p>
        </w:tc>
      </w:tr>
      <w:tr w:rsidR="009034E3" w:rsidRPr="00C14F01" w:rsidTr="00DC1627">
        <w:tc>
          <w:tcPr>
            <w:tcW w:w="510" w:type="dxa"/>
          </w:tcPr>
          <w:p w:rsidR="009034E3" w:rsidRPr="00C14F01" w:rsidRDefault="009034E3" w:rsidP="00DC1627">
            <w:pPr>
              <w:spacing w:before="0"/>
            </w:pPr>
            <w:r w:rsidRPr="00C14F01">
              <w:t>2</w:t>
            </w:r>
          </w:p>
        </w:tc>
        <w:tc>
          <w:tcPr>
            <w:tcW w:w="2115" w:type="dxa"/>
          </w:tcPr>
          <w:p w:rsidR="009034E3" w:rsidRPr="00C14F01" w:rsidRDefault="009034E3" w:rsidP="00DC1627">
            <w:pPr>
              <w:spacing w:before="0"/>
            </w:pPr>
            <w:r w:rsidRPr="00C14F01">
              <w:t>Prediksi SVR</w:t>
            </w:r>
          </w:p>
        </w:tc>
        <w:tc>
          <w:tcPr>
            <w:tcW w:w="5030" w:type="dxa"/>
          </w:tcPr>
          <w:p w:rsidR="009034E3" w:rsidRPr="00C14F01" w:rsidRDefault="009034E3" w:rsidP="00DC1627">
            <w:pPr>
              <w:spacing w:before="0"/>
            </w:pPr>
            <w:r w:rsidRPr="00C14F01">
              <w:rPr>
                <w:i/>
              </w:rPr>
              <w:t xml:space="preserve">Use case </w:t>
            </w:r>
            <w:r w:rsidRPr="00C14F01">
              <w:t>ini menggambarkan bahwa aplikasi dapat melakukan prediksi dengan menggunakan algoritma SVR.</w:t>
            </w:r>
          </w:p>
        </w:tc>
      </w:tr>
      <w:tr w:rsidR="009034E3" w:rsidRPr="00C14F01" w:rsidTr="00DC1627">
        <w:tc>
          <w:tcPr>
            <w:tcW w:w="510" w:type="dxa"/>
          </w:tcPr>
          <w:p w:rsidR="009034E3" w:rsidRPr="00C14F01" w:rsidRDefault="009034E3" w:rsidP="00DC1627">
            <w:pPr>
              <w:spacing w:before="0"/>
            </w:pPr>
            <w:r w:rsidRPr="00C14F01">
              <w:t>3</w:t>
            </w:r>
          </w:p>
        </w:tc>
        <w:tc>
          <w:tcPr>
            <w:tcW w:w="2115" w:type="dxa"/>
          </w:tcPr>
          <w:p w:rsidR="009034E3" w:rsidRPr="00C14F01" w:rsidRDefault="009034E3" w:rsidP="00DC1627">
            <w:pPr>
              <w:spacing w:before="0"/>
            </w:pPr>
            <w:r w:rsidRPr="00C14F01">
              <w:t xml:space="preserve">Memilih nama </w:t>
            </w:r>
            <w:r w:rsidRPr="00C14F01">
              <w:lastRenderedPageBreak/>
              <w:t>sekolah</w:t>
            </w:r>
          </w:p>
        </w:tc>
        <w:tc>
          <w:tcPr>
            <w:tcW w:w="5030" w:type="dxa"/>
          </w:tcPr>
          <w:p w:rsidR="009034E3" w:rsidRPr="00C14F01" w:rsidRDefault="009034E3" w:rsidP="00DC1627">
            <w:pPr>
              <w:spacing w:before="0"/>
            </w:pPr>
            <w:r w:rsidRPr="00C14F01">
              <w:rPr>
                <w:i/>
              </w:rPr>
              <w:lastRenderedPageBreak/>
              <w:t>Use case</w:t>
            </w:r>
            <w:r w:rsidRPr="00C14F01">
              <w:t xml:space="preserve"> ini menggambarkan bahwa aplikasi </w:t>
            </w:r>
            <w:r w:rsidRPr="00C14F01">
              <w:lastRenderedPageBreak/>
              <w:t>melakukan pemilihan nama sekolah yang akan diprediksi.</w:t>
            </w:r>
          </w:p>
        </w:tc>
      </w:tr>
      <w:tr w:rsidR="009034E3" w:rsidRPr="00C14F01" w:rsidTr="00DC1627">
        <w:tc>
          <w:tcPr>
            <w:tcW w:w="510" w:type="dxa"/>
          </w:tcPr>
          <w:p w:rsidR="009034E3" w:rsidRPr="00C14F01" w:rsidRDefault="009034E3" w:rsidP="00DC1627">
            <w:pPr>
              <w:spacing w:before="0"/>
            </w:pPr>
            <w:r w:rsidRPr="00C14F01">
              <w:lastRenderedPageBreak/>
              <w:t>4</w:t>
            </w:r>
          </w:p>
        </w:tc>
        <w:tc>
          <w:tcPr>
            <w:tcW w:w="2115" w:type="dxa"/>
          </w:tcPr>
          <w:p w:rsidR="009034E3" w:rsidRPr="00C14F01" w:rsidRDefault="009034E3" w:rsidP="00DC1627">
            <w:pPr>
              <w:spacing w:before="0"/>
            </w:pPr>
            <w:r w:rsidRPr="00C14F01">
              <w:t xml:space="preserve">Klik button </w:t>
            </w:r>
            <w:r w:rsidRPr="00C14F01">
              <w:rPr>
                <w:b/>
              </w:rPr>
              <w:t>Lakukan Prediksi</w:t>
            </w:r>
          </w:p>
        </w:tc>
        <w:tc>
          <w:tcPr>
            <w:tcW w:w="5030" w:type="dxa"/>
          </w:tcPr>
          <w:p w:rsidR="009034E3" w:rsidRPr="00C14F01" w:rsidRDefault="009034E3" w:rsidP="00DC1627">
            <w:pPr>
              <w:spacing w:before="0"/>
            </w:pPr>
            <w:r w:rsidRPr="00C14F01">
              <w:rPr>
                <w:i/>
              </w:rPr>
              <w:t>Use case</w:t>
            </w:r>
            <w:r w:rsidRPr="00C14F01">
              <w:t xml:space="preserve"> ini menunjukkan bahwa setelah </w:t>
            </w:r>
            <w:r w:rsidRPr="00C14F01">
              <w:rPr>
                <w:i/>
              </w:rPr>
              <w:t xml:space="preserve">user </w:t>
            </w:r>
            <w:r w:rsidRPr="00C14F01">
              <w:t xml:space="preserve">memilih nama sekolah, </w:t>
            </w:r>
            <w:r w:rsidRPr="00C14F01">
              <w:rPr>
                <w:i/>
              </w:rPr>
              <w:t>user</w:t>
            </w:r>
            <w:r w:rsidRPr="00C14F01">
              <w:t xml:space="preserve"> mengklik button </w:t>
            </w:r>
            <w:r w:rsidRPr="00C14F01">
              <w:rPr>
                <w:i/>
              </w:rPr>
              <w:t>lakukan prediksi</w:t>
            </w:r>
            <w:r w:rsidRPr="00C14F01">
              <w:t xml:space="preserve"> untuk memulai proses prediksi.</w:t>
            </w:r>
          </w:p>
        </w:tc>
      </w:tr>
      <w:tr w:rsidR="009034E3" w:rsidRPr="00C14F01" w:rsidTr="00DC1627">
        <w:tc>
          <w:tcPr>
            <w:tcW w:w="510" w:type="dxa"/>
          </w:tcPr>
          <w:p w:rsidR="009034E3" w:rsidRPr="00C14F01" w:rsidRDefault="009034E3" w:rsidP="00DC1627">
            <w:pPr>
              <w:spacing w:before="0"/>
            </w:pPr>
            <w:r w:rsidRPr="00C14F01">
              <w:t>5</w:t>
            </w:r>
          </w:p>
        </w:tc>
        <w:tc>
          <w:tcPr>
            <w:tcW w:w="2115" w:type="dxa"/>
          </w:tcPr>
          <w:p w:rsidR="009034E3" w:rsidRPr="00C14F01" w:rsidRDefault="009034E3" w:rsidP="00DC1627">
            <w:pPr>
              <w:spacing w:before="0"/>
            </w:pPr>
            <w:r w:rsidRPr="00C14F01">
              <w:t>Menampilkan Hasil Prediksi</w:t>
            </w:r>
          </w:p>
        </w:tc>
        <w:tc>
          <w:tcPr>
            <w:tcW w:w="5030" w:type="dxa"/>
          </w:tcPr>
          <w:p w:rsidR="009034E3" w:rsidRPr="00C14F01" w:rsidRDefault="009034E3" w:rsidP="00DC1627">
            <w:pPr>
              <w:spacing w:before="0"/>
            </w:pPr>
            <w:r w:rsidRPr="00C14F01">
              <w:rPr>
                <w:i/>
              </w:rPr>
              <w:t>Use case</w:t>
            </w:r>
            <w:r w:rsidRPr="00C14F01">
              <w:t xml:space="preserve"> ini menggambarkan bawa aplikasi akan menampilkan hasil prediksi pada halaman fitur yang dipilih.</w:t>
            </w:r>
          </w:p>
        </w:tc>
      </w:tr>
    </w:tbl>
    <w:p w:rsidR="009034E3" w:rsidRPr="00C14F01" w:rsidRDefault="009034E3" w:rsidP="009034E3">
      <w:pPr>
        <w:pStyle w:val="Heading3"/>
        <w:numPr>
          <w:ilvl w:val="0"/>
          <w:numId w:val="0"/>
        </w:numPr>
        <w:spacing w:after="0"/>
      </w:pPr>
      <w:bookmarkStart w:id="238" w:name="_Toc140173527"/>
      <w:r w:rsidRPr="00C14F01">
        <w:t>C.2 Use Case Scenario</w:t>
      </w:r>
      <w:bookmarkEnd w:id="238"/>
    </w:p>
    <w:p w:rsidR="009034E3" w:rsidRPr="00C14F01" w:rsidRDefault="009034E3" w:rsidP="009034E3">
      <w:pPr>
        <w:spacing w:before="0"/>
      </w:pPr>
      <w:r w:rsidRPr="00C14F01">
        <w:t xml:space="preserve">Pada subab ini akan menjelaskan mengenai prosedur dari sistem yang akan dibangun. Berikut ini adalah </w:t>
      </w:r>
      <w:r w:rsidRPr="00C14F01">
        <w:rPr>
          <w:i/>
        </w:rPr>
        <w:t>use case scenario</w:t>
      </w:r>
      <w:r w:rsidRPr="00C14F01">
        <w:t xml:space="preserve"> dari aplikasi </w:t>
      </w:r>
      <w:r w:rsidRPr="00C14F01">
        <w:rPr>
          <w:i/>
        </w:rPr>
        <w:t>Del Predict</w:t>
      </w:r>
      <w:r w:rsidRPr="00C14F01">
        <w:t>.</w:t>
      </w:r>
    </w:p>
    <w:p w:rsidR="009034E3" w:rsidRPr="00C14F01" w:rsidRDefault="009034E3" w:rsidP="009034E3">
      <w:pPr>
        <w:pStyle w:val="Caption"/>
        <w:keepNext/>
        <w:rPr>
          <w:sz w:val="20"/>
        </w:rPr>
      </w:pPr>
      <w:bookmarkStart w:id="239" w:name="_Toc139619223"/>
      <w:bookmarkStart w:id="240" w:name="_Toc140173581"/>
      <w:r w:rsidRPr="00C14F01">
        <w:rPr>
          <w:sz w:val="20"/>
        </w:rPr>
        <w:t xml:space="preserve">Tabel C. </w:t>
      </w:r>
      <w:r w:rsidRPr="00C14F01">
        <w:rPr>
          <w:sz w:val="20"/>
        </w:rPr>
        <w:fldChar w:fldCharType="begin"/>
      </w:r>
      <w:r w:rsidRPr="00C14F01">
        <w:rPr>
          <w:sz w:val="20"/>
        </w:rPr>
        <w:instrText xml:space="preserve"> SEQ Tabel_C. \* ARABIC </w:instrText>
      </w:r>
      <w:r w:rsidRPr="00C14F01">
        <w:rPr>
          <w:sz w:val="20"/>
        </w:rPr>
        <w:fldChar w:fldCharType="separate"/>
      </w:r>
      <w:r w:rsidR="00D47D6B">
        <w:rPr>
          <w:noProof/>
          <w:sz w:val="20"/>
        </w:rPr>
        <w:t>2</w:t>
      </w:r>
      <w:r w:rsidRPr="00C14F01">
        <w:rPr>
          <w:sz w:val="20"/>
        </w:rPr>
        <w:fldChar w:fldCharType="end"/>
      </w:r>
      <w:r w:rsidRPr="00C14F01">
        <w:rPr>
          <w:sz w:val="20"/>
        </w:rPr>
        <w:t xml:space="preserve"> Use Case Scenario Prediksi ANN</w:t>
      </w:r>
      <w:bookmarkEnd w:id="239"/>
      <w:bookmarkEnd w:id="240"/>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8"/>
        <w:gridCol w:w="284"/>
        <w:gridCol w:w="4427"/>
      </w:tblGrid>
      <w:tr w:rsidR="009034E3" w:rsidRPr="00C14F01" w:rsidTr="00DC1627">
        <w:tc>
          <w:tcPr>
            <w:tcW w:w="2824" w:type="dxa"/>
          </w:tcPr>
          <w:p w:rsidR="009034E3" w:rsidRPr="00C14F01" w:rsidRDefault="009034E3" w:rsidP="00DC1627">
            <w:pPr>
              <w:spacing w:before="0"/>
              <w:rPr>
                <w:i/>
              </w:rPr>
            </w:pPr>
            <w:r w:rsidRPr="00C14F01">
              <w:rPr>
                <w:i/>
              </w:rPr>
              <w:t>Use Case</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Prediksi ANN</w:t>
            </w:r>
          </w:p>
        </w:tc>
      </w:tr>
      <w:tr w:rsidR="009034E3" w:rsidRPr="00C14F01" w:rsidTr="00DC1627">
        <w:tc>
          <w:tcPr>
            <w:tcW w:w="2824" w:type="dxa"/>
          </w:tcPr>
          <w:p w:rsidR="009034E3" w:rsidRPr="00C14F01" w:rsidRDefault="009034E3" w:rsidP="00DC1627">
            <w:pPr>
              <w:spacing w:before="0"/>
            </w:pPr>
            <w:r w:rsidRPr="00C14F01">
              <w:t>Deskripsi</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rPr>
                <w:i/>
              </w:rPr>
              <w:t xml:space="preserve">Use case </w:t>
            </w:r>
            <w:r w:rsidRPr="00C14F01">
              <w:t>ini menggambarkan bahwa aplikasi dapat melakukan prediksi ANN</w:t>
            </w:r>
          </w:p>
        </w:tc>
      </w:tr>
      <w:tr w:rsidR="009034E3" w:rsidRPr="00C14F01" w:rsidTr="00DC1627">
        <w:tc>
          <w:tcPr>
            <w:tcW w:w="2824" w:type="dxa"/>
          </w:tcPr>
          <w:p w:rsidR="009034E3" w:rsidRPr="00C14F01" w:rsidRDefault="009034E3" w:rsidP="00DC1627">
            <w:pPr>
              <w:spacing w:before="0"/>
            </w:pPr>
            <w:r w:rsidRPr="00C14F01">
              <w:t>Aktor</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rPr>
                <w:i/>
              </w:rPr>
            </w:pPr>
            <w:r w:rsidRPr="00C14F01">
              <w:rPr>
                <w:i/>
              </w:rPr>
              <w:t>User</w:t>
            </w:r>
          </w:p>
        </w:tc>
      </w:tr>
      <w:tr w:rsidR="009034E3" w:rsidRPr="00C14F01" w:rsidTr="00DC1627">
        <w:tc>
          <w:tcPr>
            <w:tcW w:w="2824" w:type="dxa"/>
          </w:tcPr>
          <w:p w:rsidR="009034E3" w:rsidRPr="00C14F01" w:rsidRDefault="009034E3" w:rsidP="00DC1627">
            <w:pPr>
              <w:spacing w:before="0"/>
            </w:pPr>
            <w:r w:rsidRPr="00C14F01">
              <w:t>Kondisi Awal</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 xml:space="preserve">Sistem menampilkan halaman home </w:t>
            </w:r>
            <w:r w:rsidRPr="00C14F01">
              <w:rPr>
                <w:i/>
              </w:rPr>
              <w:t>Del Predict</w:t>
            </w:r>
          </w:p>
        </w:tc>
      </w:tr>
      <w:tr w:rsidR="009034E3" w:rsidRPr="00C14F01" w:rsidTr="00DC1627">
        <w:tc>
          <w:tcPr>
            <w:tcW w:w="2824" w:type="dxa"/>
          </w:tcPr>
          <w:p w:rsidR="009034E3" w:rsidRPr="00C14F01" w:rsidRDefault="009034E3" w:rsidP="00DC1627">
            <w:pPr>
              <w:spacing w:before="0"/>
            </w:pPr>
            <w:r w:rsidRPr="00C14F01">
              <w:t>Kondisi Akhir</w:t>
            </w:r>
          </w:p>
        </w:tc>
        <w:tc>
          <w:tcPr>
            <w:tcW w:w="284" w:type="dxa"/>
          </w:tcPr>
          <w:p w:rsidR="009034E3" w:rsidRPr="00C14F01" w:rsidRDefault="009034E3" w:rsidP="00DC1627">
            <w:pPr>
              <w:spacing w:before="0"/>
            </w:pPr>
          </w:p>
        </w:tc>
        <w:tc>
          <w:tcPr>
            <w:tcW w:w="4771" w:type="dxa"/>
          </w:tcPr>
          <w:p w:rsidR="009034E3" w:rsidRPr="00C14F01" w:rsidRDefault="009034E3" w:rsidP="00DC1627">
            <w:pPr>
              <w:spacing w:before="0"/>
            </w:pPr>
            <w:r w:rsidRPr="00C14F01">
              <w:t>Sistem menampilkan hasil prediksi</w:t>
            </w:r>
          </w:p>
        </w:tc>
      </w:tr>
      <w:tr w:rsidR="009034E3" w:rsidRPr="00C14F01" w:rsidTr="00DC1627">
        <w:tc>
          <w:tcPr>
            <w:tcW w:w="7879" w:type="dxa"/>
            <w:gridSpan w:val="3"/>
          </w:tcPr>
          <w:p w:rsidR="009034E3" w:rsidRPr="00C14F01" w:rsidRDefault="009034E3" w:rsidP="00DC1627">
            <w:pPr>
              <w:spacing w:before="0"/>
            </w:pPr>
            <w:r w:rsidRPr="00C14F01">
              <w:t>Skenario</w:t>
            </w:r>
          </w:p>
        </w:tc>
      </w:tr>
      <w:tr w:rsidR="009034E3" w:rsidRPr="00C14F01" w:rsidTr="00DC1627">
        <w:tc>
          <w:tcPr>
            <w:tcW w:w="3108" w:type="dxa"/>
            <w:gridSpan w:val="2"/>
          </w:tcPr>
          <w:p w:rsidR="009034E3" w:rsidRPr="00C14F01" w:rsidRDefault="009034E3" w:rsidP="00DC1627">
            <w:pPr>
              <w:spacing w:before="0"/>
            </w:pPr>
            <w:r w:rsidRPr="00C14F01">
              <w:t>Aksi Aktor</w:t>
            </w:r>
          </w:p>
        </w:tc>
        <w:tc>
          <w:tcPr>
            <w:tcW w:w="4771" w:type="dxa"/>
          </w:tcPr>
          <w:p w:rsidR="009034E3" w:rsidRPr="00C14F01" w:rsidRDefault="009034E3" w:rsidP="00DC1627">
            <w:pPr>
              <w:spacing w:before="0"/>
            </w:pPr>
            <w:r w:rsidRPr="00C14F01">
              <w:t>Reaksi Sistem</w:t>
            </w:r>
          </w:p>
        </w:tc>
      </w:tr>
      <w:tr w:rsidR="009034E3" w:rsidRPr="00C14F01" w:rsidTr="00DC1627">
        <w:tc>
          <w:tcPr>
            <w:tcW w:w="3108" w:type="dxa"/>
            <w:gridSpan w:val="2"/>
          </w:tcPr>
          <w:p w:rsidR="009034E3" w:rsidRPr="00C14F01" w:rsidRDefault="009034E3" w:rsidP="00DC1627">
            <w:pPr>
              <w:spacing w:before="0"/>
            </w:pPr>
            <w:r w:rsidRPr="00C14F01">
              <w:t>1.</w:t>
            </w:r>
            <w:r w:rsidRPr="00C14F01">
              <w:rPr>
                <w:i/>
              </w:rPr>
              <w:t>User</w:t>
            </w:r>
            <w:r w:rsidRPr="00C14F01">
              <w:t xml:space="preserve"> memilih fitur </w:t>
            </w:r>
            <w:r w:rsidRPr="00C14F01">
              <w:rPr>
                <w:b/>
              </w:rPr>
              <w:t>ANN</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pPr>
          </w:p>
        </w:tc>
        <w:tc>
          <w:tcPr>
            <w:tcW w:w="4771" w:type="dxa"/>
          </w:tcPr>
          <w:p w:rsidR="009034E3" w:rsidRPr="00C14F01" w:rsidRDefault="009034E3" w:rsidP="00DC1627">
            <w:pPr>
              <w:spacing w:before="0"/>
            </w:pPr>
            <w:r w:rsidRPr="00C14F01">
              <w:t>2.Menampilkan halaman prediksi ANN</w:t>
            </w:r>
          </w:p>
        </w:tc>
      </w:tr>
      <w:tr w:rsidR="009034E3" w:rsidRPr="00C14F01" w:rsidTr="00DC1627">
        <w:tc>
          <w:tcPr>
            <w:tcW w:w="3108" w:type="dxa"/>
            <w:gridSpan w:val="2"/>
          </w:tcPr>
          <w:p w:rsidR="009034E3" w:rsidRPr="00C14F01" w:rsidRDefault="009034E3" w:rsidP="00DC1627">
            <w:pPr>
              <w:spacing w:before="0"/>
            </w:pPr>
            <w:r w:rsidRPr="00C14F01">
              <w:t>3. Memilih nama sekolah yang akan diprediksi</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rPr>
                <w:b/>
              </w:rPr>
            </w:pPr>
            <w:r w:rsidRPr="00C14F01">
              <w:t xml:space="preserve">4. Mengklik button </w:t>
            </w:r>
            <w:r w:rsidRPr="00C14F01">
              <w:rPr>
                <w:b/>
              </w:rPr>
              <w:t>Lakukan Prediksi</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pPr>
          </w:p>
        </w:tc>
        <w:tc>
          <w:tcPr>
            <w:tcW w:w="4771" w:type="dxa"/>
          </w:tcPr>
          <w:p w:rsidR="009034E3" w:rsidRPr="00C14F01" w:rsidRDefault="009034E3" w:rsidP="00DC1627">
            <w:pPr>
              <w:spacing w:before="0"/>
            </w:pPr>
            <w:r w:rsidRPr="00C14F01">
              <w:t>5.Menampilkan nilai hasil prediksi</w:t>
            </w:r>
          </w:p>
        </w:tc>
      </w:tr>
    </w:tbl>
    <w:p w:rsidR="009034E3" w:rsidRPr="00C14F01" w:rsidRDefault="009034E3" w:rsidP="009034E3">
      <w:pPr>
        <w:pStyle w:val="Caption"/>
        <w:keepNext/>
        <w:rPr>
          <w:sz w:val="20"/>
        </w:rPr>
      </w:pPr>
      <w:bookmarkStart w:id="241" w:name="_Toc139619224"/>
      <w:bookmarkStart w:id="242" w:name="_Toc140173582"/>
      <w:r w:rsidRPr="00C14F01">
        <w:rPr>
          <w:sz w:val="20"/>
        </w:rPr>
        <w:lastRenderedPageBreak/>
        <w:t xml:space="preserve">Tabel C. </w:t>
      </w:r>
      <w:r w:rsidRPr="00C14F01">
        <w:rPr>
          <w:sz w:val="20"/>
        </w:rPr>
        <w:fldChar w:fldCharType="begin"/>
      </w:r>
      <w:r w:rsidRPr="00C14F01">
        <w:rPr>
          <w:sz w:val="20"/>
        </w:rPr>
        <w:instrText xml:space="preserve"> SEQ Tabel_C. \* ARABIC </w:instrText>
      </w:r>
      <w:r w:rsidRPr="00C14F01">
        <w:rPr>
          <w:sz w:val="20"/>
        </w:rPr>
        <w:fldChar w:fldCharType="separate"/>
      </w:r>
      <w:r w:rsidR="00D47D6B">
        <w:rPr>
          <w:noProof/>
          <w:sz w:val="20"/>
        </w:rPr>
        <w:t>3</w:t>
      </w:r>
      <w:r w:rsidRPr="00C14F01">
        <w:rPr>
          <w:sz w:val="20"/>
        </w:rPr>
        <w:fldChar w:fldCharType="end"/>
      </w:r>
      <w:r w:rsidRPr="00C14F01">
        <w:rPr>
          <w:sz w:val="20"/>
        </w:rPr>
        <w:t xml:space="preserve"> Use Case Scenario Prediksi SVR</w:t>
      </w:r>
      <w:bookmarkEnd w:id="241"/>
      <w:bookmarkEnd w:id="242"/>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8"/>
        <w:gridCol w:w="284"/>
        <w:gridCol w:w="4427"/>
      </w:tblGrid>
      <w:tr w:rsidR="009034E3" w:rsidRPr="00C14F01" w:rsidTr="00DC1627">
        <w:tc>
          <w:tcPr>
            <w:tcW w:w="2824" w:type="dxa"/>
          </w:tcPr>
          <w:p w:rsidR="009034E3" w:rsidRPr="00C14F01" w:rsidRDefault="009034E3" w:rsidP="00DC1627">
            <w:pPr>
              <w:spacing w:before="0"/>
              <w:rPr>
                <w:i/>
              </w:rPr>
            </w:pPr>
            <w:r w:rsidRPr="00C14F01">
              <w:rPr>
                <w:i/>
              </w:rPr>
              <w:t>Use Case</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Prediksi SVR</w:t>
            </w:r>
          </w:p>
        </w:tc>
      </w:tr>
      <w:tr w:rsidR="009034E3" w:rsidRPr="00C14F01" w:rsidTr="00DC1627">
        <w:tc>
          <w:tcPr>
            <w:tcW w:w="2824" w:type="dxa"/>
          </w:tcPr>
          <w:p w:rsidR="009034E3" w:rsidRPr="00C14F01" w:rsidRDefault="009034E3" w:rsidP="00DC1627">
            <w:pPr>
              <w:spacing w:before="0"/>
            </w:pPr>
            <w:r w:rsidRPr="00C14F01">
              <w:t>Deskripsi</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rPr>
                <w:i/>
              </w:rPr>
              <w:t>Use case</w:t>
            </w:r>
            <w:r w:rsidRPr="00C14F01">
              <w:t xml:space="preserve"> ini menggambarkan bahwa aplikasi dapat melakukan prediksi SVR</w:t>
            </w:r>
          </w:p>
        </w:tc>
      </w:tr>
      <w:tr w:rsidR="009034E3" w:rsidRPr="00C14F01" w:rsidTr="00DC1627">
        <w:tc>
          <w:tcPr>
            <w:tcW w:w="2824" w:type="dxa"/>
          </w:tcPr>
          <w:p w:rsidR="009034E3" w:rsidRPr="00C14F01" w:rsidRDefault="009034E3" w:rsidP="00DC1627">
            <w:pPr>
              <w:spacing w:before="0"/>
            </w:pPr>
            <w:r w:rsidRPr="00C14F01">
              <w:t>Aktor</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rPr>
                <w:i/>
              </w:rPr>
            </w:pPr>
            <w:r w:rsidRPr="00C14F01">
              <w:rPr>
                <w:i/>
              </w:rPr>
              <w:t>User</w:t>
            </w:r>
          </w:p>
        </w:tc>
      </w:tr>
      <w:tr w:rsidR="009034E3" w:rsidRPr="00C14F01" w:rsidTr="00DC1627">
        <w:tc>
          <w:tcPr>
            <w:tcW w:w="2824" w:type="dxa"/>
          </w:tcPr>
          <w:p w:rsidR="009034E3" w:rsidRPr="00C14F01" w:rsidRDefault="009034E3" w:rsidP="00DC1627">
            <w:pPr>
              <w:spacing w:before="0"/>
            </w:pPr>
            <w:r w:rsidRPr="00C14F01">
              <w:t>Kondisi Awal</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 xml:space="preserve">Sistem menampilkan halaman home </w:t>
            </w:r>
            <w:r w:rsidRPr="00C14F01">
              <w:rPr>
                <w:i/>
              </w:rPr>
              <w:t>Del Predict</w:t>
            </w:r>
          </w:p>
        </w:tc>
      </w:tr>
      <w:tr w:rsidR="009034E3" w:rsidRPr="00C14F01" w:rsidTr="00DC1627">
        <w:tc>
          <w:tcPr>
            <w:tcW w:w="2824" w:type="dxa"/>
          </w:tcPr>
          <w:p w:rsidR="009034E3" w:rsidRPr="00C14F01" w:rsidRDefault="009034E3" w:rsidP="00DC1627">
            <w:pPr>
              <w:spacing w:before="0"/>
            </w:pPr>
            <w:r w:rsidRPr="00C14F01">
              <w:t>Kondisi Akhir</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Sistem menampilkan hasil prediksi</w:t>
            </w:r>
          </w:p>
        </w:tc>
      </w:tr>
      <w:tr w:rsidR="009034E3" w:rsidRPr="00C14F01" w:rsidTr="00DC1627">
        <w:tc>
          <w:tcPr>
            <w:tcW w:w="7879" w:type="dxa"/>
            <w:gridSpan w:val="3"/>
          </w:tcPr>
          <w:p w:rsidR="009034E3" w:rsidRPr="00C14F01" w:rsidRDefault="009034E3" w:rsidP="00DC1627">
            <w:pPr>
              <w:spacing w:before="0"/>
            </w:pPr>
            <w:r w:rsidRPr="00C14F01">
              <w:t>Skenario</w:t>
            </w:r>
          </w:p>
        </w:tc>
      </w:tr>
      <w:tr w:rsidR="009034E3" w:rsidRPr="00C14F01" w:rsidTr="00DC1627">
        <w:tc>
          <w:tcPr>
            <w:tcW w:w="3108" w:type="dxa"/>
            <w:gridSpan w:val="2"/>
          </w:tcPr>
          <w:p w:rsidR="009034E3" w:rsidRPr="00C14F01" w:rsidRDefault="009034E3" w:rsidP="00DC1627">
            <w:pPr>
              <w:spacing w:before="0"/>
            </w:pPr>
            <w:r w:rsidRPr="00C14F01">
              <w:t>Aksi Aktor</w:t>
            </w:r>
          </w:p>
        </w:tc>
        <w:tc>
          <w:tcPr>
            <w:tcW w:w="4771" w:type="dxa"/>
          </w:tcPr>
          <w:p w:rsidR="009034E3" w:rsidRPr="00C14F01" w:rsidRDefault="009034E3" w:rsidP="00DC1627">
            <w:pPr>
              <w:spacing w:before="0"/>
            </w:pPr>
            <w:r w:rsidRPr="00C14F01">
              <w:t>Reaksi Sistem</w:t>
            </w:r>
          </w:p>
        </w:tc>
      </w:tr>
      <w:tr w:rsidR="009034E3" w:rsidRPr="00C14F01" w:rsidTr="00DC1627">
        <w:tc>
          <w:tcPr>
            <w:tcW w:w="3108" w:type="dxa"/>
            <w:gridSpan w:val="2"/>
          </w:tcPr>
          <w:p w:rsidR="009034E3" w:rsidRPr="00C14F01" w:rsidRDefault="009034E3" w:rsidP="00DC1627">
            <w:pPr>
              <w:spacing w:before="0"/>
            </w:pPr>
            <w:r w:rsidRPr="00C14F01">
              <w:t>1.</w:t>
            </w:r>
            <w:r w:rsidRPr="00C14F01">
              <w:rPr>
                <w:i/>
              </w:rPr>
              <w:t>User</w:t>
            </w:r>
            <w:r w:rsidRPr="00C14F01">
              <w:t xml:space="preserve"> memilih fitur </w:t>
            </w:r>
            <w:r w:rsidRPr="00C14F01">
              <w:rPr>
                <w:b/>
              </w:rPr>
              <w:t>SVR</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pPr>
          </w:p>
        </w:tc>
        <w:tc>
          <w:tcPr>
            <w:tcW w:w="4771" w:type="dxa"/>
          </w:tcPr>
          <w:p w:rsidR="009034E3" w:rsidRPr="00C14F01" w:rsidRDefault="009034E3" w:rsidP="00DC1627">
            <w:pPr>
              <w:spacing w:before="0"/>
            </w:pPr>
            <w:r w:rsidRPr="00C14F01">
              <w:t>2.Menampilkan halaman prediksi SVR</w:t>
            </w:r>
          </w:p>
        </w:tc>
      </w:tr>
      <w:tr w:rsidR="009034E3" w:rsidRPr="00C14F01" w:rsidTr="00DC1627">
        <w:tc>
          <w:tcPr>
            <w:tcW w:w="3108" w:type="dxa"/>
            <w:gridSpan w:val="2"/>
          </w:tcPr>
          <w:p w:rsidR="009034E3" w:rsidRPr="00C14F01" w:rsidRDefault="009034E3" w:rsidP="00DC1627">
            <w:pPr>
              <w:spacing w:before="0"/>
            </w:pPr>
            <w:r w:rsidRPr="00C14F01">
              <w:t>3.Memilih nama sekolah yang akan diprediksi</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rPr>
                <w:b/>
              </w:rPr>
            </w:pPr>
            <w:r w:rsidRPr="00C14F01">
              <w:t xml:space="preserve">4. Mengklik button </w:t>
            </w:r>
            <w:r w:rsidRPr="00C14F01">
              <w:rPr>
                <w:b/>
              </w:rPr>
              <w:t>Lakukan Prediksi</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pPr>
          </w:p>
        </w:tc>
        <w:tc>
          <w:tcPr>
            <w:tcW w:w="4771" w:type="dxa"/>
          </w:tcPr>
          <w:p w:rsidR="009034E3" w:rsidRPr="00C14F01" w:rsidRDefault="009034E3" w:rsidP="00DC1627">
            <w:pPr>
              <w:spacing w:before="0"/>
            </w:pPr>
            <w:r w:rsidRPr="00C14F01">
              <w:t>5.Menampilkan nilai hasil prediksi</w:t>
            </w:r>
          </w:p>
        </w:tc>
      </w:tr>
    </w:tbl>
    <w:p w:rsidR="009034E3" w:rsidRPr="00C14F01" w:rsidRDefault="009034E3" w:rsidP="009034E3">
      <w:pPr>
        <w:pStyle w:val="Caption"/>
        <w:jc w:val="both"/>
      </w:pPr>
    </w:p>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DC1627">
      <w:pPr>
        <w:pStyle w:val="Heading3"/>
        <w:numPr>
          <w:ilvl w:val="0"/>
          <w:numId w:val="0"/>
        </w:numPr>
      </w:pPr>
      <w:bookmarkStart w:id="243" w:name="_Toc140173528"/>
      <w:r w:rsidRPr="00C14F01">
        <w:lastRenderedPageBreak/>
        <w:t>C.3 Design Aplikasi</w:t>
      </w:r>
      <w:bookmarkEnd w:id="243"/>
    </w:p>
    <w:p w:rsidR="009034E3" w:rsidRPr="00C14F01" w:rsidRDefault="009034E3" w:rsidP="009034E3">
      <w:pPr>
        <w:spacing w:before="0"/>
      </w:pPr>
      <w:r w:rsidRPr="00C14F01">
        <w:t xml:space="preserve">Berikut ini merupakan </w:t>
      </w:r>
      <w:r w:rsidRPr="00C14F01">
        <w:rPr>
          <w:i/>
        </w:rPr>
        <w:t>design</w:t>
      </w:r>
      <w:r w:rsidRPr="00C14F01">
        <w:t xml:space="preserve"> tampilan dari aplikasi yang akan dijadikan sebagai simulator dari pemodelan algoritma.</w:t>
      </w:r>
    </w:p>
    <w:p w:rsidR="009034E3" w:rsidRPr="00C14F01" w:rsidRDefault="009034E3" w:rsidP="009034E3">
      <w:pPr>
        <w:keepNext/>
        <w:jc w:val="center"/>
      </w:pPr>
      <w:r w:rsidRPr="00C14F01">
        <w:rPr>
          <w:noProof/>
          <w:lang w:val="en-US"/>
        </w:rPr>
        <w:drawing>
          <wp:inline distT="0" distB="0" distL="0" distR="0" wp14:anchorId="7B351A90" wp14:editId="3F48F595">
            <wp:extent cx="3726180" cy="33412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3747444" cy="3360288"/>
                    </a:xfrm>
                    <a:prstGeom prst="rect">
                      <a:avLst/>
                    </a:prstGeom>
                  </pic:spPr>
                </pic:pic>
              </a:graphicData>
            </a:graphic>
          </wp:inline>
        </w:drawing>
      </w:r>
    </w:p>
    <w:p w:rsidR="009034E3" w:rsidRPr="00C14F01" w:rsidRDefault="009034E3" w:rsidP="009034E3">
      <w:pPr>
        <w:pStyle w:val="Caption"/>
        <w:spacing w:before="0"/>
        <w:rPr>
          <w:sz w:val="20"/>
          <w:szCs w:val="20"/>
        </w:rPr>
      </w:pPr>
      <w:bookmarkStart w:id="244" w:name="_Toc140173543"/>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D47D6B">
        <w:rPr>
          <w:noProof/>
          <w:sz w:val="20"/>
        </w:rPr>
        <w:t>2</w:t>
      </w:r>
      <w:r w:rsidRPr="00C14F01">
        <w:rPr>
          <w:sz w:val="20"/>
        </w:rPr>
        <w:fldChar w:fldCharType="end"/>
      </w:r>
      <w:r w:rsidRPr="00C14F01">
        <w:rPr>
          <w:sz w:val="20"/>
        </w:rPr>
        <w:t xml:space="preserve"> Halaman Home</w:t>
      </w:r>
      <w:bookmarkEnd w:id="244"/>
    </w:p>
    <w:p w:rsidR="009034E3" w:rsidRPr="00C14F01" w:rsidRDefault="009034E3" w:rsidP="009034E3">
      <w:pPr>
        <w:keepNext/>
        <w:jc w:val="center"/>
      </w:pPr>
      <w:r w:rsidRPr="00C14F01">
        <w:rPr>
          <w:noProof/>
          <w:lang w:val="en-US"/>
        </w:rPr>
        <w:lastRenderedPageBreak/>
        <w:drawing>
          <wp:inline distT="0" distB="0" distL="0" distR="0" wp14:anchorId="6D0224ED" wp14:editId="064F8319">
            <wp:extent cx="3698426" cy="33451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3714826" cy="3360014"/>
                    </a:xfrm>
                    <a:prstGeom prst="rect">
                      <a:avLst/>
                    </a:prstGeom>
                  </pic:spPr>
                </pic:pic>
              </a:graphicData>
            </a:graphic>
          </wp:inline>
        </w:drawing>
      </w:r>
    </w:p>
    <w:p w:rsidR="009034E3" w:rsidRPr="00C14F01" w:rsidRDefault="009034E3" w:rsidP="009034E3">
      <w:pPr>
        <w:pStyle w:val="Caption"/>
        <w:spacing w:before="0"/>
        <w:rPr>
          <w:sz w:val="20"/>
          <w:szCs w:val="20"/>
        </w:rPr>
      </w:pPr>
      <w:bookmarkStart w:id="245" w:name="_Toc140173544"/>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D47D6B">
        <w:rPr>
          <w:noProof/>
          <w:sz w:val="20"/>
        </w:rPr>
        <w:t>3</w:t>
      </w:r>
      <w:r w:rsidRPr="00C14F01">
        <w:rPr>
          <w:sz w:val="20"/>
        </w:rPr>
        <w:fldChar w:fldCharType="end"/>
      </w:r>
      <w:r w:rsidRPr="00C14F01">
        <w:rPr>
          <w:sz w:val="20"/>
        </w:rPr>
        <w:t xml:space="preserve"> Halaman Prediksi SVR</w:t>
      </w:r>
      <w:bookmarkEnd w:id="245"/>
    </w:p>
    <w:p w:rsidR="009034E3" w:rsidRPr="00C14F01" w:rsidRDefault="009034E3" w:rsidP="009034E3">
      <w:pPr>
        <w:keepNext/>
        <w:jc w:val="center"/>
      </w:pPr>
      <w:r w:rsidRPr="00C14F01">
        <w:rPr>
          <w:noProof/>
          <w:lang w:val="en-US"/>
        </w:rPr>
        <w:drawing>
          <wp:inline distT="0" distB="0" distL="0" distR="0" wp14:anchorId="3365183F" wp14:editId="485FEB46">
            <wp:extent cx="3632080" cy="3253740"/>
            <wp:effectExtent l="0" t="0" r="698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3646238" cy="3266423"/>
                    </a:xfrm>
                    <a:prstGeom prst="rect">
                      <a:avLst/>
                    </a:prstGeom>
                  </pic:spPr>
                </pic:pic>
              </a:graphicData>
            </a:graphic>
          </wp:inline>
        </w:drawing>
      </w:r>
    </w:p>
    <w:p w:rsidR="009034E3" w:rsidRPr="00C14F01" w:rsidRDefault="009034E3" w:rsidP="009034E3">
      <w:pPr>
        <w:pStyle w:val="Caption"/>
        <w:spacing w:before="0"/>
        <w:rPr>
          <w:sz w:val="20"/>
          <w:szCs w:val="20"/>
        </w:rPr>
      </w:pPr>
      <w:bookmarkStart w:id="246" w:name="_Toc140173545"/>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D47D6B">
        <w:rPr>
          <w:noProof/>
          <w:sz w:val="20"/>
        </w:rPr>
        <w:t>4</w:t>
      </w:r>
      <w:r w:rsidRPr="00C14F01">
        <w:rPr>
          <w:sz w:val="20"/>
        </w:rPr>
        <w:fldChar w:fldCharType="end"/>
      </w:r>
      <w:r w:rsidRPr="00C14F01">
        <w:rPr>
          <w:sz w:val="20"/>
        </w:rPr>
        <w:t xml:space="preserve"> Halaman Hasil Prediksi SVR</w:t>
      </w:r>
      <w:bookmarkEnd w:id="246"/>
    </w:p>
    <w:p w:rsidR="009034E3" w:rsidRPr="00C14F01" w:rsidRDefault="009034E3" w:rsidP="009034E3">
      <w:pPr>
        <w:keepNext/>
        <w:jc w:val="center"/>
      </w:pPr>
      <w:r w:rsidRPr="00C14F01">
        <w:rPr>
          <w:noProof/>
          <w:lang w:val="en-US"/>
        </w:rPr>
        <w:lastRenderedPageBreak/>
        <w:drawing>
          <wp:inline distT="0" distB="0" distL="0" distR="0" wp14:anchorId="22D1B3B9" wp14:editId="61E88B22">
            <wp:extent cx="3525535" cy="318239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3534176" cy="3190197"/>
                    </a:xfrm>
                    <a:prstGeom prst="rect">
                      <a:avLst/>
                    </a:prstGeom>
                  </pic:spPr>
                </pic:pic>
              </a:graphicData>
            </a:graphic>
          </wp:inline>
        </w:drawing>
      </w:r>
    </w:p>
    <w:p w:rsidR="009034E3" w:rsidRPr="00C14F01" w:rsidRDefault="009034E3" w:rsidP="009034E3">
      <w:pPr>
        <w:pStyle w:val="Caption"/>
        <w:spacing w:before="0"/>
        <w:rPr>
          <w:sz w:val="20"/>
          <w:szCs w:val="20"/>
        </w:rPr>
      </w:pPr>
      <w:bookmarkStart w:id="247" w:name="_Toc140173546"/>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D47D6B">
        <w:rPr>
          <w:noProof/>
          <w:sz w:val="20"/>
        </w:rPr>
        <w:t>5</w:t>
      </w:r>
      <w:r w:rsidRPr="00C14F01">
        <w:rPr>
          <w:sz w:val="20"/>
        </w:rPr>
        <w:fldChar w:fldCharType="end"/>
      </w:r>
      <w:r w:rsidRPr="00C14F01">
        <w:rPr>
          <w:sz w:val="20"/>
        </w:rPr>
        <w:t xml:space="preserve"> Halaman Prediksi ANN</w:t>
      </w:r>
      <w:bookmarkEnd w:id="247"/>
    </w:p>
    <w:p w:rsidR="009034E3" w:rsidRPr="00C14F01" w:rsidRDefault="009034E3" w:rsidP="009034E3">
      <w:pPr>
        <w:keepNext/>
        <w:jc w:val="center"/>
      </w:pPr>
      <w:r w:rsidRPr="00C14F01">
        <w:rPr>
          <w:noProof/>
          <w:lang w:val="en-US"/>
        </w:rPr>
        <w:drawing>
          <wp:inline distT="0" distB="0" distL="0" distR="0" wp14:anchorId="312E89C5" wp14:editId="61680C0D">
            <wp:extent cx="3665220" cy="332924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a:stretch>
                      <a:fillRect/>
                    </a:stretch>
                  </pic:blipFill>
                  <pic:spPr>
                    <a:xfrm>
                      <a:off x="0" y="0"/>
                      <a:ext cx="3675836" cy="3338885"/>
                    </a:xfrm>
                    <a:prstGeom prst="rect">
                      <a:avLst/>
                    </a:prstGeom>
                  </pic:spPr>
                </pic:pic>
              </a:graphicData>
            </a:graphic>
          </wp:inline>
        </w:drawing>
      </w:r>
    </w:p>
    <w:p w:rsidR="009034E3" w:rsidRPr="00C14F01" w:rsidRDefault="009034E3" w:rsidP="009034E3">
      <w:pPr>
        <w:pStyle w:val="Caption"/>
        <w:spacing w:before="0"/>
        <w:rPr>
          <w:sz w:val="16"/>
          <w:szCs w:val="20"/>
        </w:rPr>
      </w:pPr>
      <w:bookmarkStart w:id="248" w:name="_Toc140173547"/>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D47D6B">
        <w:rPr>
          <w:noProof/>
          <w:sz w:val="20"/>
        </w:rPr>
        <w:t>6</w:t>
      </w:r>
      <w:r w:rsidRPr="00C14F01">
        <w:rPr>
          <w:sz w:val="20"/>
        </w:rPr>
        <w:fldChar w:fldCharType="end"/>
      </w:r>
      <w:r w:rsidRPr="00C14F01">
        <w:rPr>
          <w:sz w:val="20"/>
        </w:rPr>
        <w:t xml:space="preserve"> Halaman Hasil Prediksi ANN</w:t>
      </w:r>
      <w:bookmarkEnd w:id="248"/>
    </w:p>
    <w:p w:rsidR="009034E3" w:rsidRPr="00C14F01" w:rsidRDefault="009034E3" w:rsidP="009034E3"/>
    <w:p w:rsidR="009034E3" w:rsidRPr="00C14F01" w:rsidRDefault="009034E3" w:rsidP="009034E3">
      <w:pPr>
        <w:pStyle w:val="Caption"/>
        <w:jc w:val="both"/>
        <w:rPr>
          <w:b w:val="0"/>
          <w:bCs w:val="0"/>
          <w:szCs w:val="22"/>
        </w:rPr>
      </w:pPr>
    </w:p>
    <w:p w:rsidR="009034E3" w:rsidRPr="00C14F01" w:rsidRDefault="009034E3" w:rsidP="009034E3">
      <w:pPr>
        <w:pStyle w:val="Heading2"/>
        <w:numPr>
          <w:ilvl w:val="0"/>
          <w:numId w:val="0"/>
        </w:numPr>
      </w:pPr>
      <w:bookmarkStart w:id="249" w:name="_Toc140173529"/>
      <w:r w:rsidRPr="00C14F01">
        <w:lastRenderedPageBreak/>
        <w:t>Lampiran D Hasil Pembangunan Aplikasi Del Predict</w:t>
      </w:r>
      <w:bookmarkEnd w:id="249"/>
    </w:p>
    <w:p w:rsidR="009034E3" w:rsidRPr="00C14F01" w:rsidRDefault="009034E3" w:rsidP="009034E3">
      <w:pPr>
        <w:keepNext/>
      </w:pPr>
      <w:r w:rsidRPr="00C14F01">
        <w:rPr>
          <w:noProof/>
          <w:lang w:val="en-US"/>
        </w:rPr>
        <w:drawing>
          <wp:inline distT="0" distB="0" distL="0" distR="0" wp14:anchorId="6FA3457B" wp14:editId="65AD7C10">
            <wp:extent cx="5024755" cy="192468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024755" cy="1924685"/>
                    </a:xfrm>
                    <a:prstGeom prst="rect">
                      <a:avLst/>
                    </a:prstGeom>
                  </pic:spPr>
                </pic:pic>
              </a:graphicData>
            </a:graphic>
          </wp:inline>
        </w:drawing>
      </w:r>
    </w:p>
    <w:p w:rsidR="009034E3" w:rsidRPr="00C14F01" w:rsidRDefault="009034E3" w:rsidP="009034E3">
      <w:pPr>
        <w:pStyle w:val="Caption"/>
        <w:spacing w:before="0" w:after="240"/>
        <w:rPr>
          <w:sz w:val="20"/>
        </w:rPr>
      </w:pPr>
      <w:bookmarkStart w:id="250" w:name="_Toc140173548"/>
      <w:r w:rsidRPr="00C14F01">
        <w:rPr>
          <w:sz w:val="20"/>
        </w:rPr>
        <w:t xml:space="preserve">Gambar D. </w:t>
      </w:r>
      <w:r w:rsidRPr="00C14F01">
        <w:rPr>
          <w:sz w:val="20"/>
        </w:rPr>
        <w:fldChar w:fldCharType="begin"/>
      </w:r>
      <w:r w:rsidRPr="00C14F01">
        <w:rPr>
          <w:sz w:val="20"/>
        </w:rPr>
        <w:instrText xml:space="preserve"> SEQ Gambar_D. \* ARABIC </w:instrText>
      </w:r>
      <w:r w:rsidRPr="00C14F01">
        <w:rPr>
          <w:sz w:val="20"/>
        </w:rPr>
        <w:fldChar w:fldCharType="separate"/>
      </w:r>
      <w:r w:rsidR="00D47D6B">
        <w:rPr>
          <w:noProof/>
          <w:sz w:val="20"/>
        </w:rPr>
        <w:t>1</w:t>
      </w:r>
      <w:r w:rsidRPr="00C14F01">
        <w:rPr>
          <w:sz w:val="20"/>
        </w:rPr>
        <w:fldChar w:fldCharType="end"/>
      </w:r>
      <w:r w:rsidRPr="00C14F01">
        <w:rPr>
          <w:sz w:val="20"/>
        </w:rPr>
        <w:t xml:space="preserve"> Halaman Home</w:t>
      </w:r>
      <w:bookmarkEnd w:id="250"/>
    </w:p>
    <w:p w:rsidR="009034E3" w:rsidRPr="00C14F01" w:rsidRDefault="009034E3" w:rsidP="009034E3">
      <w:pPr>
        <w:keepNext/>
      </w:pPr>
      <w:r w:rsidRPr="00C14F01">
        <w:rPr>
          <w:noProof/>
          <w:lang w:val="en-US"/>
        </w:rPr>
        <w:drawing>
          <wp:inline distT="0" distB="0" distL="0" distR="0" wp14:anchorId="4B7D5FBB" wp14:editId="23CE74AF">
            <wp:extent cx="5024755" cy="14128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024755" cy="1412875"/>
                    </a:xfrm>
                    <a:prstGeom prst="rect">
                      <a:avLst/>
                    </a:prstGeom>
                  </pic:spPr>
                </pic:pic>
              </a:graphicData>
            </a:graphic>
          </wp:inline>
        </w:drawing>
      </w:r>
    </w:p>
    <w:p w:rsidR="009034E3" w:rsidRPr="00C14F01" w:rsidRDefault="009034E3" w:rsidP="009034E3">
      <w:pPr>
        <w:pStyle w:val="Caption"/>
        <w:spacing w:before="0" w:after="240"/>
        <w:rPr>
          <w:sz w:val="20"/>
        </w:rPr>
      </w:pPr>
      <w:bookmarkStart w:id="251" w:name="_Toc140173549"/>
      <w:r w:rsidRPr="00C14F01">
        <w:rPr>
          <w:sz w:val="20"/>
        </w:rPr>
        <w:t xml:space="preserve">Gambar D. </w:t>
      </w:r>
      <w:r w:rsidRPr="00C14F01">
        <w:rPr>
          <w:sz w:val="20"/>
        </w:rPr>
        <w:fldChar w:fldCharType="begin"/>
      </w:r>
      <w:r w:rsidRPr="00C14F01">
        <w:rPr>
          <w:sz w:val="20"/>
        </w:rPr>
        <w:instrText xml:space="preserve"> SEQ Gambar_D. \* ARABIC </w:instrText>
      </w:r>
      <w:r w:rsidRPr="00C14F01">
        <w:rPr>
          <w:sz w:val="20"/>
        </w:rPr>
        <w:fldChar w:fldCharType="separate"/>
      </w:r>
      <w:r w:rsidR="00D47D6B">
        <w:rPr>
          <w:noProof/>
          <w:sz w:val="20"/>
        </w:rPr>
        <w:t>2</w:t>
      </w:r>
      <w:r w:rsidRPr="00C14F01">
        <w:rPr>
          <w:sz w:val="20"/>
        </w:rPr>
        <w:fldChar w:fldCharType="end"/>
      </w:r>
      <w:r w:rsidRPr="00C14F01">
        <w:rPr>
          <w:sz w:val="20"/>
        </w:rPr>
        <w:t xml:space="preserve"> Halaman SVR</w:t>
      </w:r>
      <w:bookmarkEnd w:id="251"/>
    </w:p>
    <w:p w:rsidR="009034E3" w:rsidRPr="00C14F01" w:rsidRDefault="009034E3" w:rsidP="009034E3">
      <w:pPr>
        <w:keepNext/>
      </w:pPr>
      <w:r w:rsidRPr="00C14F01">
        <w:rPr>
          <w:noProof/>
          <w:lang w:val="en-US"/>
        </w:rPr>
        <w:drawing>
          <wp:inline distT="0" distB="0" distL="0" distR="0" wp14:anchorId="425F18B1" wp14:editId="55432434">
            <wp:extent cx="5024755" cy="125603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024755" cy="1256030"/>
                    </a:xfrm>
                    <a:prstGeom prst="rect">
                      <a:avLst/>
                    </a:prstGeom>
                  </pic:spPr>
                </pic:pic>
              </a:graphicData>
            </a:graphic>
          </wp:inline>
        </w:drawing>
      </w:r>
    </w:p>
    <w:p w:rsidR="009034E3" w:rsidRPr="00C14F01" w:rsidRDefault="009034E3" w:rsidP="009034E3">
      <w:pPr>
        <w:pStyle w:val="Caption"/>
        <w:spacing w:before="0"/>
        <w:rPr>
          <w:sz w:val="20"/>
        </w:rPr>
      </w:pPr>
      <w:bookmarkStart w:id="252" w:name="_Toc140173550"/>
      <w:r w:rsidRPr="00C14F01">
        <w:rPr>
          <w:sz w:val="20"/>
        </w:rPr>
        <w:t xml:space="preserve">Gambar D. </w:t>
      </w:r>
      <w:r w:rsidRPr="00C14F01">
        <w:rPr>
          <w:sz w:val="20"/>
        </w:rPr>
        <w:fldChar w:fldCharType="begin"/>
      </w:r>
      <w:r w:rsidRPr="00C14F01">
        <w:rPr>
          <w:sz w:val="20"/>
        </w:rPr>
        <w:instrText xml:space="preserve"> SEQ Gambar_D. \* ARABIC </w:instrText>
      </w:r>
      <w:r w:rsidRPr="00C14F01">
        <w:rPr>
          <w:sz w:val="20"/>
        </w:rPr>
        <w:fldChar w:fldCharType="separate"/>
      </w:r>
      <w:r w:rsidR="00D47D6B">
        <w:rPr>
          <w:noProof/>
          <w:sz w:val="20"/>
        </w:rPr>
        <w:t>3</w:t>
      </w:r>
      <w:r w:rsidRPr="00C14F01">
        <w:rPr>
          <w:sz w:val="20"/>
        </w:rPr>
        <w:fldChar w:fldCharType="end"/>
      </w:r>
      <w:r w:rsidRPr="00C14F01">
        <w:rPr>
          <w:sz w:val="20"/>
        </w:rPr>
        <w:t xml:space="preserve"> Halaman ANN</w:t>
      </w:r>
      <w:bookmarkEnd w:id="252"/>
    </w:p>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9034E3">
      <w:pPr>
        <w:pStyle w:val="Heading2"/>
        <w:numPr>
          <w:ilvl w:val="0"/>
          <w:numId w:val="0"/>
        </w:numPr>
      </w:pPr>
      <w:bookmarkStart w:id="253" w:name="_Toc140173530"/>
      <w:r w:rsidRPr="00C14F01">
        <w:lastRenderedPageBreak/>
        <w:t>Lampiran E  Hasil Uji Validasi</w:t>
      </w:r>
      <w:bookmarkEnd w:id="253"/>
      <w:r w:rsidRPr="00C14F01">
        <w:t xml:space="preserve"> </w:t>
      </w:r>
    </w:p>
    <w:p w:rsidR="009034E3" w:rsidRPr="00C14F01" w:rsidRDefault="009034E3" w:rsidP="009034E3">
      <w:pPr>
        <w:pStyle w:val="Heading3"/>
        <w:numPr>
          <w:ilvl w:val="0"/>
          <w:numId w:val="0"/>
        </w:numPr>
      </w:pPr>
      <w:bookmarkStart w:id="254" w:name="_Toc140173531"/>
      <w:r w:rsidRPr="00C14F01">
        <w:t>E.1. Hasil Uji Validasi Algoritma Support Vector Regression</w:t>
      </w:r>
      <w:bookmarkEnd w:id="254"/>
    </w:p>
    <w:tbl>
      <w:tblPr>
        <w:tblW w:w="62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4"/>
        <w:gridCol w:w="942"/>
        <w:gridCol w:w="1070"/>
      </w:tblGrid>
      <w:tr w:rsidR="009034E3" w:rsidRPr="00C14F01" w:rsidTr="004961B5">
        <w:trPr>
          <w:trHeight w:val="315"/>
          <w:jc w:val="center"/>
        </w:trPr>
        <w:tc>
          <w:tcPr>
            <w:tcW w:w="4244" w:type="dxa"/>
            <w:noWrap/>
            <w:vAlign w:val="center"/>
            <w:hideMark/>
          </w:tcPr>
          <w:p w:rsidR="009034E3" w:rsidRPr="00C14F01" w:rsidRDefault="009034E3" w:rsidP="004961B5">
            <w:pPr>
              <w:spacing w:before="0"/>
              <w:jc w:val="center"/>
              <w:rPr>
                <w:b/>
                <w:color w:val="000000"/>
                <w:szCs w:val="24"/>
                <w:lang w:val="en-US"/>
              </w:rPr>
            </w:pPr>
            <w:r w:rsidRPr="00C14F01">
              <w:rPr>
                <w:b/>
                <w:color w:val="000000"/>
                <w:szCs w:val="24"/>
                <w:lang w:val="en-US"/>
              </w:rPr>
              <w:t>Nama Sekolah</w:t>
            </w:r>
          </w:p>
        </w:tc>
        <w:tc>
          <w:tcPr>
            <w:tcW w:w="942" w:type="dxa"/>
            <w:noWrap/>
            <w:vAlign w:val="center"/>
            <w:hideMark/>
          </w:tcPr>
          <w:p w:rsidR="009034E3" w:rsidRPr="00C14F01" w:rsidRDefault="009034E3" w:rsidP="004961B5">
            <w:pPr>
              <w:spacing w:before="0"/>
              <w:jc w:val="center"/>
              <w:rPr>
                <w:b/>
                <w:color w:val="000000"/>
                <w:szCs w:val="24"/>
                <w:lang w:val="en-US"/>
              </w:rPr>
            </w:pPr>
            <w:r w:rsidRPr="00C14F01">
              <w:rPr>
                <w:b/>
                <w:color w:val="000000"/>
                <w:szCs w:val="24"/>
                <w:lang w:val="en-US"/>
              </w:rPr>
              <w:t>Target</w:t>
            </w:r>
          </w:p>
        </w:tc>
        <w:tc>
          <w:tcPr>
            <w:tcW w:w="1038" w:type="dxa"/>
            <w:noWrap/>
            <w:vAlign w:val="center"/>
            <w:hideMark/>
          </w:tcPr>
          <w:p w:rsidR="009034E3" w:rsidRPr="00C14F01" w:rsidRDefault="009034E3" w:rsidP="004961B5">
            <w:pPr>
              <w:spacing w:before="0"/>
              <w:jc w:val="center"/>
              <w:rPr>
                <w:b/>
                <w:color w:val="000000"/>
                <w:szCs w:val="24"/>
                <w:lang w:val="en-US"/>
              </w:rPr>
            </w:pPr>
            <w:r w:rsidRPr="00C14F01">
              <w:rPr>
                <w:b/>
                <w:color w:val="000000"/>
                <w:szCs w:val="24"/>
                <w:lang w:val="en-US"/>
              </w:rPr>
              <w:t>Prediksi</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ABDI SEJATI PERDAGANG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ADVENT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ASISI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INTANG TIMUR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INTANG TIMUR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RIGJEN KATAMSO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UDI MULIA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UDI MURNI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UDI MURNI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CAHAYA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CINTA RAKYAT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FRANSISKUS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GLOBAL PERSADA MANDIR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LAM KUDUS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MPUS FKIP HKBP NOMENSE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RTIKA JAYA 1-4</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TOLIK KABANJAH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TOLIK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TOLIK TRISAKTI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RISTEN IMMANUE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 xml:space="preserve">SMA KRISTEN KALAM KUDUS </w:t>
            </w:r>
            <w:r w:rsidRPr="00C14F01">
              <w:rPr>
                <w:color w:val="000000"/>
                <w:szCs w:val="24"/>
                <w:lang w:val="en-US"/>
              </w:rPr>
              <w:lastRenderedPageBreak/>
              <w:t>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lastRenderedPageBreak/>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MANDIRI TANGERA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ARKUS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ARS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ETHODIST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ETHODIST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ETHODIST 8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ETHODIST-AN PANCUR BAT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ASRANI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BABEL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BAND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BINJA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DOLOK PANRIB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DOLOK PARDAME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DOLOK SANGGU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GALANG DELI SERDA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GIRSANG SIPANGAN BOLO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HABINSAR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KABANJAH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KOLA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KOTA SERA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KUALUH HUL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ABUHAN DEL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AGUBO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IMAPULUH</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NEGERI 1 LINTONG NIHUT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UBUK PAKAM</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UMBAN JUL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MANDA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MATAULI PAN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ONANRUNGG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GAR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NCUR BAT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NGARIB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NOMBEIAN PANE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RMAKSI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EMATANG RAY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6</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ERCIT SEI T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INTUPOHAN MERAN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RANTAU UTAR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ANJURMULAMUL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ANTARNARUMOND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8</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5</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BORONGBORO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LAE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5</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MANINDO</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POHOLO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UNGAI LAL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NEGERI 1 TAMBUSA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TANAH JAW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5</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TEBING TINGG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UL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7</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4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5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7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8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7</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BAND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DOLOKSANGGU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LINTONGNIHUT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LUBUK PAKAM</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MANDA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PANGURUR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RANTAU SELAT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RANTAU UTAR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SIBORONGBORO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SILAE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TAMBUN SELAT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3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NEGERI 3 PADANG SIDEMP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3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3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5</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3 TEBING TINGG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 BINJA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5 JAKART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5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7</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5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54</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6 BEKAS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6 MANDA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6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6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7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8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9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USANTARA LUBUK PAKAM</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PELITA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RK SANTA MARIA PAKKAT</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RK SERDANG MURN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A LUSIA SEI ROT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A MARIA KABANJAH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SANTA MARIA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MICHAEL PANGURUR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THOMAS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9</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THOMAS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THOMAS 3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YOSEPH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T. MARIA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UTOMO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UTOMO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 HKBP PARAPAT</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 HKBP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ADVENT PEKANBAR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BUDISATRY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F.TANDEAN TEBING TINGG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R.A KARTINI SEI RAMPAH</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SULTAN ISKANDAR MUD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TELADAN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TELADAN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TRI RATNA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UNGGUL DE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W. R. SUPRATMAN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WIDYA NUSANTAR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YADIKA 3 TAMBU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K BINTANG TIMUR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GKPS-2</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BERINGI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LAGUBO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LUBUK PAKAM</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LUMBANJUL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PERCUT SEI T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SIATAS BARIT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SIBORONGBORO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SIGUMP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2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9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PARBINA NUSANTAR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PGRI 07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PRESTASI PRIMA JAKARTA TIMU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T NAHANSON PARAPAT SIPOHOLO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 ARJUNA LAGUBO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 PERSIAP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ASTA ABDI SEJA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ASTA BATAM BUSINESS SCHOO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ASTA KARYA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ASTA TRISULA DOLOKSANGGU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TELADAN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K TELKOM SANDHY PUTRA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TI METHODIST 8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YADIKA 6</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YAYASAN SOPOSUR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TAMAN SISW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5729B9" w:rsidRPr="00C14F01" w:rsidTr="004961B5">
        <w:trPr>
          <w:trHeight w:val="250"/>
          <w:jc w:val="center"/>
        </w:trPr>
        <w:tc>
          <w:tcPr>
            <w:tcW w:w="4244" w:type="dxa"/>
            <w:noWrap/>
            <w:hideMark/>
          </w:tcPr>
          <w:p w:rsidR="005729B9" w:rsidRPr="00C14F01" w:rsidRDefault="005729B9" w:rsidP="004961B5">
            <w:pPr>
              <w:spacing w:before="0"/>
              <w:jc w:val="left"/>
              <w:rPr>
                <w:color w:val="000000"/>
                <w:szCs w:val="24"/>
                <w:lang w:val="en-US"/>
              </w:rPr>
            </w:pPr>
            <w:r w:rsidRPr="00C14F01">
              <w:rPr>
                <w:color w:val="000000"/>
                <w:szCs w:val="24"/>
                <w:lang w:val="en-US"/>
              </w:rPr>
              <w:t>YP. TRISAKTI LAGUBOTI</w:t>
            </w:r>
          </w:p>
        </w:tc>
        <w:tc>
          <w:tcPr>
            <w:tcW w:w="942" w:type="dxa"/>
            <w:noWrap/>
            <w:hideMark/>
          </w:tcPr>
          <w:p w:rsidR="005729B9" w:rsidRPr="00C14F01" w:rsidRDefault="005729B9" w:rsidP="004961B5">
            <w:pPr>
              <w:spacing w:before="0"/>
              <w:jc w:val="center"/>
              <w:rPr>
                <w:color w:val="000000"/>
                <w:szCs w:val="24"/>
                <w:lang w:val="en-US"/>
              </w:rPr>
            </w:pPr>
            <w:r w:rsidRPr="00C14F01">
              <w:rPr>
                <w:color w:val="000000"/>
                <w:szCs w:val="24"/>
                <w:lang w:val="en-US"/>
              </w:rPr>
              <w:t>2</w:t>
            </w:r>
          </w:p>
        </w:tc>
        <w:tc>
          <w:tcPr>
            <w:tcW w:w="1038" w:type="dxa"/>
            <w:noWrap/>
            <w:hideMark/>
          </w:tcPr>
          <w:p w:rsidR="005729B9" w:rsidRPr="00C14F01" w:rsidRDefault="005729B9" w:rsidP="004961B5">
            <w:pPr>
              <w:spacing w:before="0"/>
              <w:jc w:val="center"/>
              <w:rPr>
                <w:color w:val="000000"/>
                <w:szCs w:val="24"/>
                <w:lang w:val="en-US"/>
              </w:rPr>
            </w:pPr>
            <w:r w:rsidRPr="00C14F01">
              <w:rPr>
                <w:color w:val="000000"/>
                <w:szCs w:val="24"/>
                <w:lang w:val="en-US"/>
              </w:rPr>
              <w:t>1</w:t>
            </w:r>
          </w:p>
        </w:tc>
      </w:tr>
      <w:tr w:rsidR="005729B9" w:rsidRPr="00C14F01" w:rsidTr="004961B5">
        <w:trPr>
          <w:trHeight w:val="250"/>
          <w:jc w:val="center"/>
        </w:trPr>
        <w:tc>
          <w:tcPr>
            <w:tcW w:w="5186" w:type="dxa"/>
            <w:gridSpan w:val="2"/>
            <w:tcBorders>
              <w:top w:val="single" w:sz="4" w:space="0" w:color="auto"/>
              <w:left w:val="single" w:sz="4" w:space="0" w:color="auto"/>
              <w:bottom w:val="single" w:sz="4" w:space="0" w:color="auto"/>
              <w:right w:val="single" w:sz="4" w:space="0" w:color="auto"/>
            </w:tcBorders>
            <w:noWrap/>
            <w:hideMark/>
          </w:tcPr>
          <w:p w:rsidR="005729B9" w:rsidRPr="00C14F01" w:rsidRDefault="005729B9" w:rsidP="004961B5">
            <w:pPr>
              <w:spacing w:before="0"/>
              <w:jc w:val="center"/>
              <w:rPr>
                <w:b/>
                <w:color w:val="000000"/>
                <w:szCs w:val="24"/>
                <w:lang w:val="en-US"/>
              </w:rPr>
            </w:pPr>
            <w:r w:rsidRPr="00C14F01">
              <w:rPr>
                <w:b/>
                <w:color w:val="000000"/>
                <w:szCs w:val="24"/>
                <w:lang w:val="en-US"/>
              </w:rPr>
              <w:t>MAPE</w:t>
            </w:r>
          </w:p>
        </w:tc>
        <w:tc>
          <w:tcPr>
            <w:tcW w:w="1038" w:type="dxa"/>
            <w:tcBorders>
              <w:top w:val="single" w:sz="4" w:space="0" w:color="auto"/>
              <w:left w:val="single" w:sz="4" w:space="0" w:color="auto"/>
              <w:bottom w:val="single" w:sz="4" w:space="0" w:color="auto"/>
              <w:right w:val="single" w:sz="4" w:space="0" w:color="auto"/>
            </w:tcBorders>
            <w:noWrap/>
            <w:hideMark/>
          </w:tcPr>
          <w:p w:rsidR="005729B9" w:rsidRPr="00C14F01" w:rsidRDefault="00520509" w:rsidP="004961B5">
            <w:pPr>
              <w:spacing w:before="0"/>
              <w:jc w:val="right"/>
              <w:rPr>
                <w:color w:val="000000"/>
                <w:szCs w:val="24"/>
                <w:lang w:val="en-US"/>
              </w:rPr>
            </w:pPr>
            <w:r w:rsidRPr="00C14F01">
              <w:rPr>
                <w:color w:val="000000"/>
                <w:szCs w:val="24"/>
                <w:lang w:val="en-US"/>
              </w:rPr>
              <w:t>34,34</w:t>
            </w:r>
            <w:r w:rsidR="005729B9" w:rsidRPr="00C14F01">
              <w:rPr>
                <w:color w:val="000000"/>
                <w:szCs w:val="24"/>
                <w:lang w:val="en-US"/>
              </w:rPr>
              <w:t xml:space="preserve"> %</w:t>
            </w:r>
          </w:p>
        </w:tc>
      </w:tr>
    </w:tbl>
    <w:p w:rsidR="009034E3" w:rsidRPr="00C14F01" w:rsidRDefault="009034E3" w:rsidP="004961B5">
      <w:pPr>
        <w:pStyle w:val="Heading3"/>
        <w:numPr>
          <w:ilvl w:val="0"/>
          <w:numId w:val="0"/>
        </w:numPr>
        <w:spacing w:after="0"/>
      </w:pPr>
      <w:bookmarkStart w:id="255" w:name="_Toc140173532"/>
      <w:r w:rsidRPr="00C14F01">
        <w:t>E.2. Hasil Uji Validasi Algoritma Artificial Neural Network</w:t>
      </w:r>
      <w:bookmarkEnd w:id="255"/>
    </w:p>
    <w:tbl>
      <w:tblPr>
        <w:tblW w:w="6300" w:type="dxa"/>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20"/>
        <w:gridCol w:w="900"/>
        <w:gridCol w:w="1080"/>
      </w:tblGrid>
      <w:tr w:rsidR="009034E3" w:rsidRPr="00C14F01" w:rsidTr="004961B5">
        <w:trPr>
          <w:trHeight w:val="780"/>
        </w:trPr>
        <w:tc>
          <w:tcPr>
            <w:tcW w:w="432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Nama Sekolah</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Target</w:t>
            </w:r>
          </w:p>
        </w:tc>
        <w:tc>
          <w:tcPr>
            <w:tcW w:w="108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Nilai Prediksi</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ABDI SEJATI PERDAGANG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bottom"/>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ADVENT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ASISI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INTANG TIMUR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INTANG TIMUR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8</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RIGJEN KATAMSO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UDI MULIA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9</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UDI MURNI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UDI MURNI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CAHAYA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CINTA RAKYAT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FRANSISKUS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GLOBAL PERSADA MANDIR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ALAM KUDUS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 xml:space="preserve">SMA KAMPUS FKIP HKBP </w:t>
            </w:r>
            <w:r w:rsidRPr="00C14F01">
              <w:rPr>
                <w:color w:val="000000"/>
                <w:szCs w:val="24"/>
                <w:lang w:val="en-US"/>
              </w:rPr>
              <w:lastRenderedPageBreak/>
              <w:t>NOMENSE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lastRenderedPageBreak/>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KARTIKA JAYA 1-4</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ATOLIK KABANJAH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ATOLIK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ATOLIK TRISAKTI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RISTEN IMMANUE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76"/>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RISTEN KALAM KUDUS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ANDIRI TANGERA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ARKUS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ARS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ETHODIST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ETHODIST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ETHODIST 8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ETHODIST-AN PANCUR BAT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ASRANI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BABEL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BAND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BINJA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DOLOK PANRIB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DOLOK PARDAME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DOLOK SANGGU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GALANG DELI SERDA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GIRSANG SIPANGAN BOLO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HABINSAR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NEGERI 1 KABANJAH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KOLA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KOTA SERA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KUALUH HUL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ABUHAN DEL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AGUBO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9</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IMAPULUH</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INTONG NIHUT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UBUK PAKAM</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UMBAN JUL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MANDA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MATAULI PAN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ONANRUNGG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AGAR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ANCUR BAT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ANGARIB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ANOMBEIAN PANE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ARMAKSI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EMATANG RAY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6</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ERCIT SEI T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INTUPOHAN MERAN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RANTAU UTAR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ANJURMULAMUL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ANTARNARUMOND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8</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NEGERI 1 SIBORONGBORO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LAE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MANINDO</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POHOLO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UNGAI LAL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TAMBUSA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TANAH JAW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TARUT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TEBING TINGG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UL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7</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4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5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7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7</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8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7</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58</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BAND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DOLOKSANGGU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LINTONGNIHUT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LUBUK PAKAM</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MANDA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PANGURUR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RANTAU SELAT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RANTAU UTAR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SIBORONGBORO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NEGERI 2 SILAE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TAMBUN SELAT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TARUT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3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3 PADANG SIDEMP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bottom"/>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3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6</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3 TARUT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9</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3 TEBING TINGG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4 BINJA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4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8</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8</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4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8</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4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45 JAKART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5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7</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8</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5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54</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6 BEKAS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6 MANDA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6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6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7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8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9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USANTARA LUBUK PAKAM</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PELITA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RK SANTA MARIA PAKKAT</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RK SERDANG MURN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A LUSIA SEI ROT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A MARIA KABANJAH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A MARIA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O MICHAEL PANGURUR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O THOMAS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9</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O THOMAS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O THOMAS 3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7</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9</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O YOSEPH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T. MARIA TARUT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6</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UTOMO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9</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UTOMO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 HKBP PARAPAT</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6</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 HKBP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ASTA ADVENT PEKANBAR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ASTA BUDISATRY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ASTA F.TANDEAN TEBING TINGG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ASTA R.A KARTINI SEI RAMPAH</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ASTA SULTAN ISKANDAR MUD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TELADAN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TELADAN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TRI RATNA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UNGGUL DE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W. R. SUPRATMAN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WIDYA NUSANTAR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YADIKA 3 TAMBU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336"/>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BINTANG TIMUR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GKPS-2</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BERINGI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LAGUBO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LUBUK PAKAM</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LUMBANJUL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PERCUT SEI T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SIATAS BARIT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SIBORONGBORO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SIGUMP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2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9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8</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PARBINA NUSANTAR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PGRI 07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PRESTASI PRIMA JAKARTA TIMU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T NAHANSON PARAPAT SIPOHOLO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W. ARJUNA LAGUBO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W. PERSIAP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WASTA ABDI SEJA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 xml:space="preserve">SMK SWASTA BATAM BUSINESS </w:t>
            </w:r>
            <w:r w:rsidRPr="00C14F01">
              <w:rPr>
                <w:color w:val="000000"/>
                <w:szCs w:val="24"/>
                <w:lang w:val="en-US"/>
              </w:rPr>
              <w:lastRenderedPageBreak/>
              <w:t>SCHOO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lastRenderedPageBreak/>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K SWASTA KARYA TARUT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WASTA TRISULA DOLOKSANGGU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TELADAN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TELKOM SANDHY PUTRA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TI METHODIST 8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YADIKA 6</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YAYASAN SOPOSUR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TAMAN SISW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YP. TRISAKTI LAGUBO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5729B9" w:rsidRPr="00FE647E" w:rsidTr="004961B5">
        <w:trPr>
          <w:trHeight w:val="288"/>
        </w:trPr>
        <w:tc>
          <w:tcPr>
            <w:tcW w:w="522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5729B9" w:rsidRPr="00C14F01" w:rsidRDefault="005729B9" w:rsidP="008E4FCE">
            <w:pPr>
              <w:spacing w:before="0"/>
              <w:jc w:val="center"/>
              <w:rPr>
                <w:b/>
                <w:color w:val="000000"/>
                <w:szCs w:val="24"/>
                <w:lang w:val="en-US"/>
              </w:rPr>
            </w:pPr>
            <w:bookmarkStart w:id="256" w:name="_heading=h.mdm6gbkk7p2p" w:colFirst="0" w:colLast="0"/>
            <w:bookmarkEnd w:id="256"/>
            <w:r w:rsidRPr="00C14F01">
              <w:rPr>
                <w:b/>
                <w:color w:val="000000"/>
                <w:szCs w:val="24"/>
                <w:lang w:val="en-US"/>
              </w:rPr>
              <w:t>MAPE</w:t>
            </w:r>
          </w:p>
        </w:tc>
        <w:tc>
          <w:tcPr>
            <w:tcW w:w="108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5729B9" w:rsidRPr="00FE647E" w:rsidRDefault="005729B9" w:rsidP="008E4FCE">
            <w:pPr>
              <w:spacing w:before="0"/>
              <w:jc w:val="center"/>
              <w:rPr>
                <w:color w:val="212121"/>
                <w:szCs w:val="24"/>
                <w:lang w:val="en-US"/>
              </w:rPr>
            </w:pPr>
            <w:r w:rsidRPr="00C14F01">
              <w:rPr>
                <w:color w:val="212121"/>
                <w:szCs w:val="24"/>
                <w:lang w:val="en-US"/>
              </w:rPr>
              <w:t>59,20 %</w:t>
            </w:r>
          </w:p>
        </w:tc>
      </w:tr>
    </w:tbl>
    <w:p w:rsidR="006213D9" w:rsidRPr="00CD1B09" w:rsidRDefault="006213D9" w:rsidP="00927374">
      <w:pPr>
        <w:spacing w:before="0"/>
        <w:rPr>
          <w:rFonts w:eastAsia="Arial"/>
        </w:rPr>
      </w:pPr>
    </w:p>
    <w:sectPr w:rsidR="006213D9" w:rsidRPr="00CD1B09" w:rsidSect="002D4686">
      <w:headerReference w:type="default" r:id="rId102"/>
      <w:footerReference w:type="default" r:id="rId103"/>
      <w:headerReference w:type="first" r:id="rId104"/>
      <w:footerReference w:type="first" r:id="rId105"/>
      <w:pgSz w:w="11909" w:h="16834"/>
      <w:pgMar w:top="1701" w:right="2268" w:bottom="2268" w:left="2268" w:header="851" w:footer="1418" w:gutter="0"/>
      <w:pgNumType w:fmt="lowerRoman" w:start="1"/>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3CF0" w:rsidRDefault="00123CF0">
      <w:pPr>
        <w:spacing w:before="0" w:line="240" w:lineRule="auto"/>
      </w:pPr>
      <w:r>
        <w:separator/>
      </w:r>
    </w:p>
  </w:endnote>
  <w:endnote w:type="continuationSeparator" w:id="0">
    <w:p w:rsidR="00123CF0" w:rsidRDefault="00123CF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sdt>
      <w:sdtPr>
        <w:id w:val="88113704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i</w:t>
        </w:r>
        <w:r>
          <w:rPr>
            <w:noProof/>
          </w:rPr>
          <w:fldChar w:fldCharType="end"/>
        </w:r>
      </w:sdtContent>
    </w:sdt>
    <w:r w:rsidRPr="005D6711">
      <w:rPr>
        <w:color w:val="000000"/>
      </w:rPr>
      <w:ptab w:relativeTo="margin" w:alignment="right" w:leader="none"/>
    </w:r>
    <w:r w:rsidRPr="005D6711">
      <w:rPr>
        <w:rFonts w:ascii="Arial" w:hAnsi="Arial" w:cs="Arial"/>
        <w:b/>
        <w:sz w:val="20"/>
      </w:rPr>
      <w:t>Institut Teknologi Del</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rsidP="007B5038">
    <w:pPr>
      <w:pStyle w:val="Footer"/>
    </w:pPr>
    <w:r w:rsidRPr="007B5038">
      <w:ptab w:relativeTo="margin" w:alignment="center" w:leader="none"/>
    </w:r>
    <w:r>
      <w:t>38</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rsidP="007B5038">
    <w:pPr>
      <w:pStyle w:val="Footer"/>
    </w:pPr>
    <w:r w:rsidRPr="007B5038">
      <w:ptab w:relativeTo="margin" w:alignment="center" w:leader="none"/>
    </w:r>
    <w:r>
      <w:t>54</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rsidP="007B5038">
    <w:pPr>
      <w:pStyle w:val="Footer"/>
    </w:pPr>
    <w:r w:rsidRPr="007B5038">
      <w:ptab w:relativeTo="margin" w:alignment="center" w:leader="none"/>
    </w:r>
    <w:r>
      <w:t>63</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Pr="005D6711" w:rsidRDefault="00B0177D" w:rsidP="005D6711">
    <w:pPr>
      <w:pStyle w:val="Footer"/>
    </w:pPr>
    <w:r>
      <w:ptab w:relativeTo="margin" w:alignment="center" w:leader="none"/>
    </w:r>
    <w:r>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rsidP="007B5038">
    <w:pPr>
      <w:pStyle w:val="Footer"/>
    </w:pPr>
    <w:r w:rsidRPr="007B5038">
      <w:ptab w:relativeTo="margin" w:alignment="center" w:leader="none"/>
    </w:r>
    <w:r>
      <w:t>75</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rsidP="007B5038">
    <w:pPr>
      <w:pStyle w:val="Footer"/>
    </w:pPr>
    <w:r w:rsidRPr="007B5038">
      <w:ptab w:relativeTo="margin" w:alignment="center" w:leader="none"/>
    </w:r>
    <w:r>
      <w:t>82</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Pr="005D6711" w:rsidRDefault="00B0177D" w:rsidP="005D6711">
    <w:pPr>
      <w:pStyle w:val="Footer"/>
    </w:pPr>
    <w:r w:rsidRPr="00E00326">
      <w:ptab w:relativeTo="margin" w:alignment="center" w:leader="none"/>
    </w:r>
    <w:r w:rsidRPr="00CC0E85">
      <w:t xml:space="preserve"> </w:t>
    </w:r>
    <w:sdt>
      <w:sdtPr>
        <w:id w:val="-198553067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F00E9D">
          <w:rPr>
            <w:noProof/>
          </w:rPr>
          <w:t>xlix</w:t>
        </w:r>
        <w:r>
          <w:rPr>
            <w:noProof/>
          </w:rPr>
          <w:fldChar w:fldCharType="end"/>
        </w:r>
      </w:sdtContent>
    </w:sdt>
    <w:r>
      <w:rPr>
        <w:noProof/>
      </w:rPr>
      <w:t xml:space="preserve"> </w:t>
    </w:r>
    <w:r w:rsidRPr="00E00326">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rsidP="009034E3">
    <w:pPr>
      <w:pStyle w:val="Footer"/>
      <w:jc w:val="center"/>
    </w:pPr>
    <w:r>
      <w:ptab w:relativeTo="margin" w:alignment="center" w:leader="none"/>
    </w:r>
    <w:r w:rsidRPr="00CC0E85">
      <w:t xml:space="preserve"> </w:t>
    </w:r>
    <w:sdt>
      <w:sdtPr>
        <w:id w:val="52998838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F00E9D">
          <w:rPr>
            <w:noProof/>
          </w:rPr>
          <w:t>i</w:t>
        </w:r>
        <w:r>
          <w:rPr>
            <w:noProof/>
          </w:rPr>
          <w:fldChar w:fldCharType="end"/>
        </w:r>
      </w:sdtContent>
    </w:sdt>
    <w:r>
      <w:t xml:space="preserve"> </w:t>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pPr>
      <w:pStyle w:val="Footer"/>
    </w:pPr>
    <w:r>
      <w:ptab w:relativeTo="margin" w:alignment="center" w:leader="none"/>
    </w:r>
    <w:r>
      <w:rPr>
        <w:noProof/>
      </w:rPr>
      <w:t xml:space="preserve"> </w:t>
    </w:r>
    <w:r>
      <w:ptab w:relativeTo="margin" w:alignment="right" w:leader="none"/>
    </w:r>
    <w:r w:rsidRPr="005D6711">
      <w:rPr>
        <w:rFonts w:ascii="Arial" w:hAnsi="Arial" w:cs="Arial"/>
        <w:b/>
        <w:sz w:val="20"/>
      </w:rPr>
      <w:t>Institut Teknologi De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r w:rsidRPr="005D6711">
      <w:rPr>
        <w:color w:val="000000"/>
      </w:rPr>
      <w:ptab w:relativeTo="margin" w:alignment="right" w:leader="none"/>
    </w:r>
    <w:r w:rsidRPr="005D6711">
      <w:rPr>
        <w:rFonts w:ascii="Arial" w:hAnsi="Arial" w:cs="Arial"/>
        <w:b/>
        <w:sz w:val="20"/>
      </w:rPr>
      <w:t>Institut Teknologi Del</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sdt>
      <w:sdtPr>
        <w:rPr>
          <w:color w:val="FFFFFF" w:themeColor="background1"/>
          <w:shd w:val="clear" w:color="auto" w:fill="000000" w:themeFill="text1"/>
        </w:rPr>
        <w:id w:val="-757905823"/>
        <w:docPartObj>
          <w:docPartGallery w:val="Page Numbers (Bottom of Page)"/>
          <w:docPartUnique/>
        </w:docPartObj>
      </w:sdtPr>
      <w:sdtEndPr>
        <w:rPr>
          <w:noProof/>
          <w:color w:val="auto"/>
          <w:shd w:val="clear" w:color="auto" w:fill="auto"/>
        </w:rPr>
      </w:sdtEndPr>
      <w:sdtContent>
        <w:r w:rsidRPr="00A804C2">
          <w:fldChar w:fldCharType="begin"/>
        </w:r>
        <w:r w:rsidRPr="00A804C2">
          <w:instrText xml:space="preserve"> PAGE   \* MERGEFORMAT </w:instrText>
        </w:r>
        <w:r w:rsidRPr="00A804C2">
          <w:fldChar w:fldCharType="separate"/>
        </w:r>
        <w:r w:rsidR="00F00E9D">
          <w:rPr>
            <w:noProof/>
          </w:rPr>
          <w:t>xiv</w:t>
        </w:r>
        <w:r w:rsidRPr="00A804C2">
          <w:rPr>
            <w:noProof/>
          </w:rPr>
          <w:fldChar w:fldCharType="end"/>
        </w:r>
      </w:sdtContent>
    </w:sdt>
    <w:r w:rsidRPr="005D6711">
      <w:rPr>
        <w:color w:val="000000"/>
      </w:rPr>
      <w:ptab w:relativeTo="margin" w:alignment="right" w:leader="none"/>
    </w:r>
    <w:r w:rsidRPr="005D6711">
      <w:rPr>
        <w:rFonts w:ascii="Arial" w:hAnsi="Arial" w:cs="Arial"/>
        <w:b/>
        <w:sz w:val="20"/>
      </w:rPr>
      <w:t>Institut Teknologi Del</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pPr>
      <w:pStyle w:val="Footer"/>
    </w:pPr>
    <w:r>
      <w:ptab w:relativeTo="margin" w:alignment="center" w:leader="none"/>
    </w:r>
    <w:r>
      <w:rPr>
        <w:noProof/>
      </w:rPr>
      <w:t xml:space="preserve"> </w:t>
    </w:r>
    <w:r>
      <w:ptab w:relativeTo="margin" w:alignment="right" w:leader="none"/>
    </w:r>
    <w:r w:rsidRPr="005D6711">
      <w:rPr>
        <w:rFonts w:ascii="Arial" w:hAnsi="Arial" w:cs="Arial"/>
        <w:b/>
        <w:sz w:val="20"/>
      </w:rPr>
      <w:t>Institut Teknologi Del</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Pr="005D6711" w:rsidRDefault="00B0177D" w:rsidP="005D6711">
    <w:pPr>
      <w:pStyle w:val="Footer"/>
    </w:pP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rsidP="007B5038">
    <w:pPr>
      <w:pStyle w:val="Footer"/>
    </w:pPr>
    <w:r w:rsidRPr="007B5038">
      <w:ptab w:relativeTo="margin" w:alignment="center" w:leader="none"/>
    </w:r>
    <w:r>
      <w:t>1</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8538857"/>
      <w:docPartObj>
        <w:docPartGallery w:val="Page Numbers (Bottom of Page)"/>
        <w:docPartUnique/>
      </w:docPartObj>
    </w:sdtPr>
    <w:sdtEndPr>
      <w:rPr>
        <w:noProof/>
      </w:rPr>
    </w:sdtEndPr>
    <w:sdtContent>
      <w:p w:rsidR="00B0177D" w:rsidRPr="005D6711" w:rsidRDefault="00B0177D" w:rsidP="007B5038">
        <w:pPr>
          <w:pStyle w:val="Footer"/>
        </w:pP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p w:rsidR="00B0177D" w:rsidRDefault="00B0177D">
        <w:pPr>
          <w:pStyle w:val="Footer"/>
          <w:jc w:val="center"/>
        </w:pPr>
      </w:p>
    </w:sdtContent>
  </w:sdt>
  <w:p w:rsidR="00B0177D" w:rsidRPr="005D6711" w:rsidRDefault="00B0177D" w:rsidP="005D6711">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rsidP="007B5038">
    <w:pPr>
      <w:pStyle w:val="Footer"/>
    </w:pPr>
    <w:r w:rsidRPr="007B5038">
      <w:ptab w:relativeTo="margin" w:alignment="center" w:leader="none"/>
    </w:r>
    <w:r>
      <w:t>9</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3CF0" w:rsidRDefault="00123CF0">
      <w:pPr>
        <w:spacing w:before="0" w:line="240" w:lineRule="auto"/>
      </w:pPr>
      <w:r>
        <w:separator/>
      </w:r>
    </w:p>
  </w:footnote>
  <w:footnote w:type="continuationSeparator" w:id="0">
    <w:p w:rsidR="00123CF0" w:rsidRDefault="00123CF0">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F00E9D">
      <w:rPr>
        <w:noProof/>
        <w:color w:val="000000"/>
      </w:rPr>
      <w:t>37</w:t>
    </w:r>
    <w:r>
      <w:rPr>
        <w:color w:val="000000"/>
      </w:rPr>
      <w:fldChar w:fldCharType="end"/>
    </w:r>
  </w:p>
  <w:p w:rsidR="00B0177D" w:rsidRDefault="00B0177D">
    <w:pPr>
      <w:widowControl w:val="0"/>
      <w:pBdr>
        <w:top w:val="nil"/>
        <w:left w:val="nil"/>
        <w:bottom w:val="nil"/>
        <w:right w:val="nil"/>
        <w:between w:val="nil"/>
      </w:pBdr>
      <w:spacing w:before="0" w:line="276" w:lineRule="auto"/>
      <w:jc w:val="left"/>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8E62E7">
      <w:rPr>
        <w:noProof/>
        <w:color w:val="000000"/>
      </w:rPr>
      <w:t>82</w:t>
    </w:r>
    <w:r>
      <w:rPr>
        <w:color w:val="000000"/>
      </w:rPr>
      <w:fldChar w:fldCharType="end"/>
    </w:r>
  </w:p>
  <w:p w:rsidR="00B0177D" w:rsidRDefault="00B0177D">
    <w:pPr>
      <w:widowControl w:val="0"/>
      <w:pBdr>
        <w:top w:val="nil"/>
        <w:left w:val="nil"/>
        <w:bottom w:val="nil"/>
        <w:right w:val="nil"/>
        <w:between w:val="nil"/>
      </w:pBdr>
      <w:spacing w:before="0" w:line="276" w:lineRule="auto"/>
      <w:jc w:val="left"/>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0944D3">
      <w:rPr>
        <w:noProof/>
        <w:color w:val="000000"/>
      </w:rPr>
      <w:t>88</w:t>
    </w:r>
    <w:r>
      <w:rPr>
        <w:color w:val="000000"/>
      </w:rPr>
      <w:fldChar w:fldCharType="end"/>
    </w:r>
  </w:p>
  <w:p w:rsidR="00B0177D" w:rsidRDefault="00B0177D">
    <w:pPr>
      <w:widowControl w:val="0"/>
      <w:pBdr>
        <w:top w:val="nil"/>
        <w:left w:val="nil"/>
        <w:bottom w:val="nil"/>
        <w:right w:val="nil"/>
        <w:between w:val="nil"/>
      </w:pBdr>
      <w:spacing w:before="0" w:line="276" w:lineRule="auto"/>
      <w:jc w:val="left"/>
      <w:rPr>
        <w:color w:val="00000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Default="00B0177D">
    <w:pPr>
      <w:pBdr>
        <w:top w:val="nil"/>
        <w:left w:val="nil"/>
        <w:bottom w:val="nil"/>
        <w:right w:val="nil"/>
        <w:between w:val="nil"/>
      </w:pBdr>
      <w:tabs>
        <w:tab w:val="center" w:pos="4680"/>
        <w:tab w:val="right" w:pos="9360"/>
      </w:tabs>
      <w:spacing w:line="240" w:lineRule="auto"/>
      <w:jc w:val="right"/>
      <w:rPr>
        <w:color w:val="000000"/>
      </w:rPr>
    </w:pPr>
  </w:p>
  <w:p w:rsidR="00B0177D" w:rsidRDefault="00B0177D">
    <w:pPr>
      <w:widowControl w:val="0"/>
      <w:pBdr>
        <w:top w:val="nil"/>
        <w:left w:val="nil"/>
        <w:bottom w:val="nil"/>
        <w:right w:val="nil"/>
        <w:between w:val="nil"/>
      </w:pBdr>
      <w:spacing w:before="0" w:line="276" w:lineRule="auto"/>
      <w:jc w:val="left"/>
      <w:rPr>
        <w:color w:val="00000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177D" w:rsidRPr="00E00326" w:rsidRDefault="00B0177D" w:rsidP="00E0032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043CA2"/>
    <w:multiLevelType w:val="hybridMultilevel"/>
    <w:tmpl w:val="754A0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1BF71522"/>
    <w:multiLevelType w:val="multilevel"/>
    <w:tmpl w:val="F940BF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1EB6517C"/>
    <w:multiLevelType w:val="hybridMultilevel"/>
    <w:tmpl w:val="B6B4CE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5">
    <w:nsid w:val="242138A1"/>
    <w:multiLevelType w:val="hybridMultilevel"/>
    <w:tmpl w:val="68B8BCDA"/>
    <w:lvl w:ilvl="0" w:tplc="1F729ECC">
      <w:start w:val="2"/>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27ED6A15"/>
    <w:multiLevelType w:val="hybridMultilevel"/>
    <w:tmpl w:val="DACA2F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nsid w:val="44BD56BC"/>
    <w:multiLevelType w:val="hybridMultilevel"/>
    <w:tmpl w:val="546AF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0FF03FB"/>
    <w:multiLevelType w:val="hybridMultilevel"/>
    <w:tmpl w:val="A692C5C8"/>
    <w:lvl w:ilvl="0" w:tplc="D41A6FF0">
      <w:start w:val="2"/>
      <w:numFmt w:val="bullet"/>
      <w:lvlText w:val=""/>
      <w:lvlJc w:val="left"/>
      <w:pPr>
        <w:ind w:left="1440" w:hanging="360"/>
      </w:pPr>
      <w:rPr>
        <w:rFonts w:ascii="Wingdings" w:eastAsia="Times New Roman" w:hAnsi="Wingdings"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52E01384"/>
    <w:multiLevelType w:val="hybridMultilevel"/>
    <w:tmpl w:val="F1166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1">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2">
    <w:nsid w:val="58004F85"/>
    <w:multiLevelType w:val="hybridMultilevel"/>
    <w:tmpl w:val="FFF27C3C"/>
    <w:lvl w:ilvl="0" w:tplc="0409000B">
      <w:start w:val="2"/>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2">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1"/>
  </w:num>
  <w:num w:numId="2">
    <w:abstractNumId w:val="20"/>
  </w:num>
  <w:num w:numId="3">
    <w:abstractNumId w:val="30"/>
  </w:num>
  <w:num w:numId="4">
    <w:abstractNumId w:val="9"/>
  </w:num>
  <w:num w:numId="5">
    <w:abstractNumId w:val="12"/>
  </w:num>
  <w:num w:numId="6">
    <w:abstractNumId w:val="6"/>
  </w:num>
  <w:num w:numId="7">
    <w:abstractNumId w:val="1"/>
  </w:num>
  <w:num w:numId="8">
    <w:abstractNumId w:val="0"/>
  </w:num>
  <w:num w:numId="9">
    <w:abstractNumId w:val="36"/>
  </w:num>
  <w:num w:numId="10">
    <w:abstractNumId w:val="22"/>
  </w:num>
  <w:num w:numId="11">
    <w:abstractNumId w:val="47"/>
  </w:num>
  <w:num w:numId="12">
    <w:abstractNumId w:val="39"/>
  </w:num>
  <w:num w:numId="13">
    <w:abstractNumId w:val="46"/>
  </w:num>
  <w:num w:numId="14">
    <w:abstractNumId w:val="33"/>
  </w:num>
  <w:num w:numId="15">
    <w:abstractNumId w:val="29"/>
  </w:num>
  <w:num w:numId="16">
    <w:abstractNumId w:val="40"/>
  </w:num>
  <w:num w:numId="17">
    <w:abstractNumId w:val="34"/>
  </w:num>
  <w:num w:numId="18">
    <w:abstractNumId w:val="41"/>
  </w:num>
  <w:num w:numId="19">
    <w:abstractNumId w:val="44"/>
  </w:num>
  <w:num w:numId="20">
    <w:abstractNumId w:val="14"/>
  </w:num>
  <w:num w:numId="21">
    <w:abstractNumId w:val="13"/>
  </w:num>
  <w:num w:numId="22">
    <w:abstractNumId w:val="18"/>
  </w:num>
  <w:num w:numId="23">
    <w:abstractNumId w:val="19"/>
  </w:num>
  <w:num w:numId="24">
    <w:abstractNumId w:val="43"/>
  </w:num>
  <w:num w:numId="25">
    <w:abstractNumId w:val="24"/>
  </w:num>
  <w:num w:numId="26">
    <w:abstractNumId w:val="35"/>
  </w:num>
  <w:num w:numId="27">
    <w:abstractNumId w:val="5"/>
  </w:num>
  <w:num w:numId="28">
    <w:abstractNumId w:val="45"/>
  </w:num>
  <w:num w:numId="29">
    <w:abstractNumId w:val="17"/>
  </w:num>
  <w:num w:numId="30">
    <w:abstractNumId w:val="8"/>
    <w:lvlOverride w:ilvl="0">
      <w:lvl w:ilvl="0">
        <w:numFmt w:val="decimal"/>
        <w:lvlText w:val="%1."/>
        <w:lvlJc w:val="left"/>
      </w:lvl>
    </w:lvlOverride>
  </w:num>
  <w:num w:numId="31">
    <w:abstractNumId w:val="38"/>
    <w:lvlOverride w:ilvl="0">
      <w:lvl w:ilvl="0">
        <w:numFmt w:val="decimal"/>
        <w:lvlText w:val="%1."/>
        <w:lvlJc w:val="left"/>
      </w:lvl>
    </w:lvlOverride>
  </w:num>
  <w:num w:numId="32">
    <w:abstractNumId w:val="37"/>
  </w:num>
  <w:num w:numId="33">
    <w:abstractNumId w:val="26"/>
  </w:num>
  <w:num w:numId="34">
    <w:abstractNumId w:val="3"/>
  </w:num>
  <w:num w:numId="35">
    <w:abstractNumId w:val="21"/>
  </w:num>
  <w:num w:numId="36">
    <w:abstractNumId w:val="2"/>
  </w:num>
  <w:num w:numId="37">
    <w:abstractNumId w:val="7"/>
  </w:num>
  <w:num w:numId="38">
    <w:abstractNumId w:val="23"/>
  </w:num>
  <w:num w:numId="39">
    <w:abstractNumId w:val="42"/>
  </w:num>
  <w:num w:numId="40">
    <w:abstractNumId w:val="4"/>
  </w:num>
  <w:num w:numId="41">
    <w:abstractNumId w:val="16"/>
  </w:num>
  <w:num w:numId="42">
    <w:abstractNumId w:val="11"/>
  </w:num>
  <w:num w:numId="43">
    <w:abstractNumId w:val="25"/>
  </w:num>
  <w:num w:numId="44">
    <w:abstractNumId w:val="28"/>
  </w:num>
  <w:num w:numId="45">
    <w:abstractNumId w:val="32"/>
  </w:num>
  <w:num w:numId="46">
    <w:abstractNumId w:val="15"/>
  </w:num>
  <w:num w:numId="47">
    <w:abstractNumId w:val="27"/>
  </w:num>
  <w:num w:numId="4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177C7"/>
    <w:rsid w:val="00030E5B"/>
    <w:rsid w:val="00033160"/>
    <w:rsid w:val="000409E4"/>
    <w:rsid w:val="00040B99"/>
    <w:rsid w:val="00046E98"/>
    <w:rsid w:val="00047007"/>
    <w:rsid w:val="000511DF"/>
    <w:rsid w:val="00052F09"/>
    <w:rsid w:val="000546E2"/>
    <w:rsid w:val="00055238"/>
    <w:rsid w:val="000674E6"/>
    <w:rsid w:val="00072E2A"/>
    <w:rsid w:val="00077545"/>
    <w:rsid w:val="00083D42"/>
    <w:rsid w:val="00087F45"/>
    <w:rsid w:val="0009291E"/>
    <w:rsid w:val="000941D3"/>
    <w:rsid w:val="000944D3"/>
    <w:rsid w:val="000A27B2"/>
    <w:rsid w:val="000A3DF0"/>
    <w:rsid w:val="000B3545"/>
    <w:rsid w:val="000B40A6"/>
    <w:rsid w:val="000B633A"/>
    <w:rsid w:val="000C09E1"/>
    <w:rsid w:val="000C2893"/>
    <w:rsid w:val="000C29DF"/>
    <w:rsid w:val="000C3617"/>
    <w:rsid w:val="000C3B6F"/>
    <w:rsid w:val="000C5E89"/>
    <w:rsid w:val="000C642D"/>
    <w:rsid w:val="000C7242"/>
    <w:rsid w:val="000C74C9"/>
    <w:rsid w:val="000D13D0"/>
    <w:rsid w:val="000D2BD6"/>
    <w:rsid w:val="000D530C"/>
    <w:rsid w:val="000E225B"/>
    <w:rsid w:val="000F3A58"/>
    <w:rsid w:val="00101034"/>
    <w:rsid w:val="001015ED"/>
    <w:rsid w:val="00101E7F"/>
    <w:rsid w:val="0010244B"/>
    <w:rsid w:val="001047E6"/>
    <w:rsid w:val="0011149F"/>
    <w:rsid w:val="001170C7"/>
    <w:rsid w:val="0012390D"/>
    <w:rsid w:val="00123CF0"/>
    <w:rsid w:val="00126800"/>
    <w:rsid w:val="00126CE8"/>
    <w:rsid w:val="001271F7"/>
    <w:rsid w:val="001277AD"/>
    <w:rsid w:val="00127AED"/>
    <w:rsid w:val="00133F52"/>
    <w:rsid w:val="00133F6F"/>
    <w:rsid w:val="001367C4"/>
    <w:rsid w:val="00137B49"/>
    <w:rsid w:val="00140299"/>
    <w:rsid w:val="001414B4"/>
    <w:rsid w:val="00141745"/>
    <w:rsid w:val="001453A0"/>
    <w:rsid w:val="001462E6"/>
    <w:rsid w:val="00146450"/>
    <w:rsid w:val="00152815"/>
    <w:rsid w:val="00153415"/>
    <w:rsid w:val="00157A0E"/>
    <w:rsid w:val="0016558B"/>
    <w:rsid w:val="00170E02"/>
    <w:rsid w:val="00184F46"/>
    <w:rsid w:val="001852AA"/>
    <w:rsid w:val="0018725F"/>
    <w:rsid w:val="00190464"/>
    <w:rsid w:val="001927A0"/>
    <w:rsid w:val="00197C9B"/>
    <w:rsid w:val="001A0EAC"/>
    <w:rsid w:val="001A330F"/>
    <w:rsid w:val="001A6408"/>
    <w:rsid w:val="001B28BE"/>
    <w:rsid w:val="001B34EE"/>
    <w:rsid w:val="001B3DAE"/>
    <w:rsid w:val="001C31FB"/>
    <w:rsid w:val="001C5CC3"/>
    <w:rsid w:val="001C64B8"/>
    <w:rsid w:val="001E0928"/>
    <w:rsid w:val="001E4D64"/>
    <w:rsid w:val="001E7A94"/>
    <w:rsid w:val="001F0CCC"/>
    <w:rsid w:val="001F1C30"/>
    <w:rsid w:val="001F31F6"/>
    <w:rsid w:val="002111AF"/>
    <w:rsid w:val="00215EFE"/>
    <w:rsid w:val="002167B6"/>
    <w:rsid w:val="00216CAC"/>
    <w:rsid w:val="002255E1"/>
    <w:rsid w:val="00231219"/>
    <w:rsid w:val="00232289"/>
    <w:rsid w:val="00234221"/>
    <w:rsid w:val="00240A67"/>
    <w:rsid w:val="0024516B"/>
    <w:rsid w:val="00251DDF"/>
    <w:rsid w:val="002561F7"/>
    <w:rsid w:val="002563D3"/>
    <w:rsid w:val="00256769"/>
    <w:rsid w:val="00256F37"/>
    <w:rsid w:val="0026067D"/>
    <w:rsid w:val="00271B2D"/>
    <w:rsid w:val="002731D2"/>
    <w:rsid w:val="002745E7"/>
    <w:rsid w:val="00277C7D"/>
    <w:rsid w:val="00296FD3"/>
    <w:rsid w:val="00297ADE"/>
    <w:rsid w:val="002A0438"/>
    <w:rsid w:val="002A33D8"/>
    <w:rsid w:val="002A79D7"/>
    <w:rsid w:val="002B76FB"/>
    <w:rsid w:val="002C06F1"/>
    <w:rsid w:val="002C16D6"/>
    <w:rsid w:val="002C16F6"/>
    <w:rsid w:val="002C2A34"/>
    <w:rsid w:val="002C326B"/>
    <w:rsid w:val="002C4F23"/>
    <w:rsid w:val="002C607D"/>
    <w:rsid w:val="002C77B9"/>
    <w:rsid w:val="002C7DE3"/>
    <w:rsid w:val="002D1F36"/>
    <w:rsid w:val="002D4686"/>
    <w:rsid w:val="002D479F"/>
    <w:rsid w:val="002D47EF"/>
    <w:rsid w:val="002D508E"/>
    <w:rsid w:val="002E32B0"/>
    <w:rsid w:val="002E57D5"/>
    <w:rsid w:val="003001AA"/>
    <w:rsid w:val="003023AE"/>
    <w:rsid w:val="003059BA"/>
    <w:rsid w:val="003066E1"/>
    <w:rsid w:val="00306B69"/>
    <w:rsid w:val="00307454"/>
    <w:rsid w:val="003076A3"/>
    <w:rsid w:val="003118CD"/>
    <w:rsid w:val="0031210D"/>
    <w:rsid w:val="00315902"/>
    <w:rsid w:val="00322CF4"/>
    <w:rsid w:val="00323613"/>
    <w:rsid w:val="00323E80"/>
    <w:rsid w:val="00325540"/>
    <w:rsid w:val="003273E8"/>
    <w:rsid w:val="00332900"/>
    <w:rsid w:val="003330A9"/>
    <w:rsid w:val="00341D94"/>
    <w:rsid w:val="00354030"/>
    <w:rsid w:val="003557CB"/>
    <w:rsid w:val="00372FD9"/>
    <w:rsid w:val="003754F3"/>
    <w:rsid w:val="0037626C"/>
    <w:rsid w:val="00377F92"/>
    <w:rsid w:val="003917B0"/>
    <w:rsid w:val="003A36CF"/>
    <w:rsid w:val="003A76DC"/>
    <w:rsid w:val="003B2461"/>
    <w:rsid w:val="003B29DD"/>
    <w:rsid w:val="003B316D"/>
    <w:rsid w:val="003C38E3"/>
    <w:rsid w:val="003C5960"/>
    <w:rsid w:val="003C6636"/>
    <w:rsid w:val="003C6CC4"/>
    <w:rsid w:val="003D146F"/>
    <w:rsid w:val="003D6281"/>
    <w:rsid w:val="003D7F0F"/>
    <w:rsid w:val="003E09B4"/>
    <w:rsid w:val="003E12F5"/>
    <w:rsid w:val="003E61D5"/>
    <w:rsid w:val="003F31F1"/>
    <w:rsid w:val="004012EE"/>
    <w:rsid w:val="00401B97"/>
    <w:rsid w:val="004055B0"/>
    <w:rsid w:val="004061F0"/>
    <w:rsid w:val="00406C50"/>
    <w:rsid w:val="00406D8E"/>
    <w:rsid w:val="00414474"/>
    <w:rsid w:val="00423D8D"/>
    <w:rsid w:val="00432C34"/>
    <w:rsid w:val="0043355F"/>
    <w:rsid w:val="00441A88"/>
    <w:rsid w:val="00441D30"/>
    <w:rsid w:val="0044687B"/>
    <w:rsid w:val="00450166"/>
    <w:rsid w:val="00450D7E"/>
    <w:rsid w:val="004518B0"/>
    <w:rsid w:val="004520A7"/>
    <w:rsid w:val="00455A66"/>
    <w:rsid w:val="00457E01"/>
    <w:rsid w:val="00462B7F"/>
    <w:rsid w:val="00483423"/>
    <w:rsid w:val="004851CE"/>
    <w:rsid w:val="00485B67"/>
    <w:rsid w:val="00487B9E"/>
    <w:rsid w:val="00487E4B"/>
    <w:rsid w:val="00491D9C"/>
    <w:rsid w:val="00493CD4"/>
    <w:rsid w:val="00495218"/>
    <w:rsid w:val="004961B5"/>
    <w:rsid w:val="004A0B88"/>
    <w:rsid w:val="004A4563"/>
    <w:rsid w:val="004A50D1"/>
    <w:rsid w:val="004A7990"/>
    <w:rsid w:val="004B00F7"/>
    <w:rsid w:val="004B644E"/>
    <w:rsid w:val="004B68B5"/>
    <w:rsid w:val="004C3575"/>
    <w:rsid w:val="004C3882"/>
    <w:rsid w:val="004C4E31"/>
    <w:rsid w:val="004C59E9"/>
    <w:rsid w:val="004C5C46"/>
    <w:rsid w:val="004D392A"/>
    <w:rsid w:val="004D66C4"/>
    <w:rsid w:val="004E4590"/>
    <w:rsid w:val="004E4751"/>
    <w:rsid w:val="004E4DCC"/>
    <w:rsid w:val="004F6561"/>
    <w:rsid w:val="00501BC4"/>
    <w:rsid w:val="00507B56"/>
    <w:rsid w:val="00507E63"/>
    <w:rsid w:val="00513248"/>
    <w:rsid w:val="005164FA"/>
    <w:rsid w:val="00520509"/>
    <w:rsid w:val="005216EA"/>
    <w:rsid w:val="0052467F"/>
    <w:rsid w:val="00532A8B"/>
    <w:rsid w:val="00533B67"/>
    <w:rsid w:val="00542626"/>
    <w:rsid w:val="00545594"/>
    <w:rsid w:val="0054652A"/>
    <w:rsid w:val="00550767"/>
    <w:rsid w:val="00552591"/>
    <w:rsid w:val="00552CFA"/>
    <w:rsid w:val="005566D1"/>
    <w:rsid w:val="005667F4"/>
    <w:rsid w:val="005726E4"/>
    <w:rsid w:val="005729B9"/>
    <w:rsid w:val="00577BEC"/>
    <w:rsid w:val="00582F96"/>
    <w:rsid w:val="00586074"/>
    <w:rsid w:val="0059695F"/>
    <w:rsid w:val="005A180F"/>
    <w:rsid w:val="005A3D66"/>
    <w:rsid w:val="005A5683"/>
    <w:rsid w:val="005B3411"/>
    <w:rsid w:val="005B477D"/>
    <w:rsid w:val="005D0647"/>
    <w:rsid w:val="005D3DEA"/>
    <w:rsid w:val="005D46F7"/>
    <w:rsid w:val="005D6711"/>
    <w:rsid w:val="005E59C5"/>
    <w:rsid w:val="005F18E4"/>
    <w:rsid w:val="00600449"/>
    <w:rsid w:val="0060151B"/>
    <w:rsid w:val="00601782"/>
    <w:rsid w:val="00601E5D"/>
    <w:rsid w:val="0060554E"/>
    <w:rsid w:val="00605FDF"/>
    <w:rsid w:val="006067B6"/>
    <w:rsid w:val="0061271C"/>
    <w:rsid w:val="0061557A"/>
    <w:rsid w:val="006213D9"/>
    <w:rsid w:val="0062550B"/>
    <w:rsid w:val="00625947"/>
    <w:rsid w:val="00627231"/>
    <w:rsid w:val="006307CC"/>
    <w:rsid w:val="006400E7"/>
    <w:rsid w:val="00640101"/>
    <w:rsid w:val="00642FAC"/>
    <w:rsid w:val="00643904"/>
    <w:rsid w:val="006513EB"/>
    <w:rsid w:val="006528CC"/>
    <w:rsid w:val="00657083"/>
    <w:rsid w:val="0065756D"/>
    <w:rsid w:val="006724F0"/>
    <w:rsid w:val="0067690D"/>
    <w:rsid w:val="00677522"/>
    <w:rsid w:val="0068330F"/>
    <w:rsid w:val="006834A4"/>
    <w:rsid w:val="00683EF9"/>
    <w:rsid w:val="00684F48"/>
    <w:rsid w:val="006870E1"/>
    <w:rsid w:val="0069087D"/>
    <w:rsid w:val="00692FEF"/>
    <w:rsid w:val="00694037"/>
    <w:rsid w:val="00696E70"/>
    <w:rsid w:val="006A0D14"/>
    <w:rsid w:val="006A1580"/>
    <w:rsid w:val="006A46B3"/>
    <w:rsid w:val="006C4E70"/>
    <w:rsid w:val="006C7942"/>
    <w:rsid w:val="006D1F77"/>
    <w:rsid w:val="006D6BCC"/>
    <w:rsid w:val="006E1B9B"/>
    <w:rsid w:val="006E6EB5"/>
    <w:rsid w:val="006F09C9"/>
    <w:rsid w:val="006F0F18"/>
    <w:rsid w:val="006F5175"/>
    <w:rsid w:val="00700D27"/>
    <w:rsid w:val="00702A45"/>
    <w:rsid w:val="00704B59"/>
    <w:rsid w:val="007074F6"/>
    <w:rsid w:val="007216E0"/>
    <w:rsid w:val="00722CA8"/>
    <w:rsid w:val="00725F12"/>
    <w:rsid w:val="00734784"/>
    <w:rsid w:val="00743C33"/>
    <w:rsid w:val="0074455E"/>
    <w:rsid w:val="00747569"/>
    <w:rsid w:val="00750999"/>
    <w:rsid w:val="00750F34"/>
    <w:rsid w:val="0075195F"/>
    <w:rsid w:val="007532AB"/>
    <w:rsid w:val="00754222"/>
    <w:rsid w:val="00760001"/>
    <w:rsid w:val="00764E59"/>
    <w:rsid w:val="00767877"/>
    <w:rsid w:val="0077124E"/>
    <w:rsid w:val="00780208"/>
    <w:rsid w:val="007916DB"/>
    <w:rsid w:val="007A11CB"/>
    <w:rsid w:val="007A2CEE"/>
    <w:rsid w:val="007A3864"/>
    <w:rsid w:val="007A4D8E"/>
    <w:rsid w:val="007A50FD"/>
    <w:rsid w:val="007B103D"/>
    <w:rsid w:val="007B5038"/>
    <w:rsid w:val="007B7851"/>
    <w:rsid w:val="007C0F41"/>
    <w:rsid w:val="007C6A7A"/>
    <w:rsid w:val="007C6D57"/>
    <w:rsid w:val="007D1288"/>
    <w:rsid w:val="007D15FE"/>
    <w:rsid w:val="007E007E"/>
    <w:rsid w:val="007E225B"/>
    <w:rsid w:val="007E3420"/>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0BA"/>
    <w:rsid w:val="00895535"/>
    <w:rsid w:val="008A06D9"/>
    <w:rsid w:val="008A0EAF"/>
    <w:rsid w:val="008A3701"/>
    <w:rsid w:val="008A75F2"/>
    <w:rsid w:val="008B122A"/>
    <w:rsid w:val="008B1ACE"/>
    <w:rsid w:val="008B2AF2"/>
    <w:rsid w:val="008B41F8"/>
    <w:rsid w:val="008B6107"/>
    <w:rsid w:val="008D114E"/>
    <w:rsid w:val="008D13D0"/>
    <w:rsid w:val="008E137A"/>
    <w:rsid w:val="008E4FCE"/>
    <w:rsid w:val="008E5513"/>
    <w:rsid w:val="008E62E7"/>
    <w:rsid w:val="008E6C52"/>
    <w:rsid w:val="008F4417"/>
    <w:rsid w:val="008F4BAD"/>
    <w:rsid w:val="008F534C"/>
    <w:rsid w:val="008F7D67"/>
    <w:rsid w:val="009034E3"/>
    <w:rsid w:val="00904362"/>
    <w:rsid w:val="00912677"/>
    <w:rsid w:val="0091491A"/>
    <w:rsid w:val="009167FA"/>
    <w:rsid w:val="00921028"/>
    <w:rsid w:val="00921948"/>
    <w:rsid w:val="00927374"/>
    <w:rsid w:val="00930E92"/>
    <w:rsid w:val="009331B1"/>
    <w:rsid w:val="0093425D"/>
    <w:rsid w:val="009469D8"/>
    <w:rsid w:val="00951652"/>
    <w:rsid w:val="00951ADD"/>
    <w:rsid w:val="00957859"/>
    <w:rsid w:val="00966948"/>
    <w:rsid w:val="009706F1"/>
    <w:rsid w:val="00970B63"/>
    <w:rsid w:val="00975861"/>
    <w:rsid w:val="00980FCE"/>
    <w:rsid w:val="00983C2C"/>
    <w:rsid w:val="00990309"/>
    <w:rsid w:val="009942A2"/>
    <w:rsid w:val="009A7DA6"/>
    <w:rsid w:val="009B3138"/>
    <w:rsid w:val="009B7D35"/>
    <w:rsid w:val="009C4B35"/>
    <w:rsid w:val="009D475F"/>
    <w:rsid w:val="009D779E"/>
    <w:rsid w:val="009E28EA"/>
    <w:rsid w:val="009E7217"/>
    <w:rsid w:val="009E7E6C"/>
    <w:rsid w:val="009F3A94"/>
    <w:rsid w:val="009F74D9"/>
    <w:rsid w:val="00A00668"/>
    <w:rsid w:val="00A1140C"/>
    <w:rsid w:val="00A13256"/>
    <w:rsid w:val="00A1682A"/>
    <w:rsid w:val="00A16985"/>
    <w:rsid w:val="00A214AC"/>
    <w:rsid w:val="00A216F1"/>
    <w:rsid w:val="00A2222B"/>
    <w:rsid w:val="00A223ED"/>
    <w:rsid w:val="00A22FEE"/>
    <w:rsid w:val="00A2402C"/>
    <w:rsid w:val="00A26C21"/>
    <w:rsid w:val="00A32C97"/>
    <w:rsid w:val="00A452E7"/>
    <w:rsid w:val="00A544AC"/>
    <w:rsid w:val="00A576F5"/>
    <w:rsid w:val="00A605EC"/>
    <w:rsid w:val="00A667E7"/>
    <w:rsid w:val="00A670FF"/>
    <w:rsid w:val="00A70995"/>
    <w:rsid w:val="00A76161"/>
    <w:rsid w:val="00A77747"/>
    <w:rsid w:val="00A77CF7"/>
    <w:rsid w:val="00A804C2"/>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0D89"/>
    <w:rsid w:val="00AD26A9"/>
    <w:rsid w:val="00AD5D5F"/>
    <w:rsid w:val="00AD6006"/>
    <w:rsid w:val="00AD6786"/>
    <w:rsid w:val="00AE07BB"/>
    <w:rsid w:val="00AE093B"/>
    <w:rsid w:val="00AE120F"/>
    <w:rsid w:val="00AE31EA"/>
    <w:rsid w:val="00AF6B32"/>
    <w:rsid w:val="00AF7588"/>
    <w:rsid w:val="00B0177D"/>
    <w:rsid w:val="00B02D9E"/>
    <w:rsid w:val="00B03A98"/>
    <w:rsid w:val="00B105DF"/>
    <w:rsid w:val="00B12A53"/>
    <w:rsid w:val="00B15317"/>
    <w:rsid w:val="00B15907"/>
    <w:rsid w:val="00B17C35"/>
    <w:rsid w:val="00B260AD"/>
    <w:rsid w:val="00B267D1"/>
    <w:rsid w:val="00B26B09"/>
    <w:rsid w:val="00B32209"/>
    <w:rsid w:val="00B36F12"/>
    <w:rsid w:val="00B428FB"/>
    <w:rsid w:val="00B469EC"/>
    <w:rsid w:val="00B61546"/>
    <w:rsid w:val="00B667AD"/>
    <w:rsid w:val="00B7007E"/>
    <w:rsid w:val="00B72518"/>
    <w:rsid w:val="00B73976"/>
    <w:rsid w:val="00B74107"/>
    <w:rsid w:val="00B75D00"/>
    <w:rsid w:val="00B83F98"/>
    <w:rsid w:val="00B95844"/>
    <w:rsid w:val="00B958BB"/>
    <w:rsid w:val="00BA2A3A"/>
    <w:rsid w:val="00BA2DA1"/>
    <w:rsid w:val="00BA4AE9"/>
    <w:rsid w:val="00BA75B8"/>
    <w:rsid w:val="00BB0853"/>
    <w:rsid w:val="00BB3083"/>
    <w:rsid w:val="00BD33FF"/>
    <w:rsid w:val="00BD547B"/>
    <w:rsid w:val="00BD64C9"/>
    <w:rsid w:val="00BE63E2"/>
    <w:rsid w:val="00BF0276"/>
    <w:rsid w:val="00BF6979"/>
    <w:rsid w:val="00C01B9A"/>
    <w:rsid w:val="00C04C86"/>
    <w:rsid w:val="00C10634"/>
    <w:rsid w:val="00C10A1E"/>
    <w:rsid w:val="00C13BCD"/>
    <w:rsid w:val="00C14F01"/>
    <w:rsid w:val="00C14F11"/>
    <w:rsid w:val="00C15F1C"/>
    <w:rsid w:val="00C17AD4"/>
    <w:rsid w:val="00C266D4"/>
    <w:rsid w:val="00C2743D"/>
    <w:rsid w:val="00C32E1A"/>
    <w:rsid w:val="00C34178"/>
    <w:rsid w:val="00C363CB"/>
    <w:rsid w:val="00C4524B"/>
    <w:rsid w:val="00C543B5"/>
    <w:rsid w:val="00C55157"/>
    <w:rsid w:val="00C56375"/>
    <w:rsid w:val="00C61302"/>
    <w:rsid w:val="00C63627"/>
    <w:rsid w:val="00C63F5A"/>
    <w:rsid w:val="00C64671"/>
    <w:rsid w:val="00C73E39"/>
    <w:rsid w:val="00C76860"/>
    <w:rsid w:val="00C76D15"/>
    <w:rsid w:val="00C80036"/>
    <w:rsid w:val="00C834A5"/>
    <w:rsid w:val="00C91857"/>
    <w:rsid w:val="00C92B2B"/>
    <w:rsid w:val="00C94826"/>
    <w:rsid w:val="00C971BA"/>
    <w:rsid w:val="00CA5EFD"/>
    <w:rsid w:val="00CB0024"/>
    <w:rsid w:val="00CB495C"/>
    <w:rsid w:val="00CB69C6"/>
    <w:rsid w:val="00CC0E85"/>
    <w:rsid w:val="00CC10B5"/>
    <w:rsid w:val="00CC3C8C"/>
    <w:rsid w:val="00CC4C78"/>
    <w:rsid w:val="00CC709C"/>
    <w:rsid w:val="00CC74AD"/>
    <w:rsid w:val="00CD02F7"/>
    <w:rsid w:val="00CD1B09"/>
    <w:rsid w:val="00CD1D77"/>
    <w:rsid w:val="00CD242F"/>
    <w:rsid w:val="00CD5868"/>
    <w:rsid w:val="00CD7D28"/>
    <w:rsid w:val="00CE23FD"/>
    <w:rsid w:val="00CE30C0"/>
    <w:rsid w:val="00CE6A5B"/>
    <w:rsid w:val="00CF0F1B"/>
    <w:rsid w:val="00D00293"/>
    <w:rsid w:val="00D0159E"/>
    <w:rsid w:val="00D03CA7"/>
    <w:rsid w:val="00D03D35"/>
    <w:rsid w:val="00D045F6"/>
    <w:rsid w:val="00D23B5C"/>
    <w:rsid w:val="00D2507A"/>
    <w:rsid w:val="00D33A9A"/>
    <w:rsid w:val="00D34410"/>
    <w:rsid w:val="00D3540F"/>
    <w:rsid w:val="00D36238"/>
    <w:rsid w:val="00D43DE9"/>
    <w:rsid w:val="00D44DFA"/>
    <w:rsid w:val="00D47D6B"/>
    <w:rsid w:val="00D51FC8"/>
    <w:rsid w:val="00D6403E"/>
    <w:rsid w:val="00D643D1"/>
    <w:rsid w:val="00D657D1"/>
    <w:rsid w:val="00D7613B"/>
    <w:rsid w:val="00D76C4B"/>
    <w:rsid w:val="00D80FCE"/>
    <w:rsid w:val="00D81263"/>
    <w:rsid w:val="00D81635"/>
    <w:rsid w:val="00D8217A"/>
    <w:rsid w:val="00D86800"/>
    <w:rsid w:val="00D8760C"/>
    <w:rsid w:val="00D95E7F"/>
    <w:rsid w:val="00DA04F7"/>
    <w:rsid w:val="00DA46B4"/>
    <w:rsid w:val="00DA7E60"/>
    <w:rsid w:val="00DB22EC"/>
    <w:rsid w:val="00DB3AD1"/>
    <w:rsid w:val="00DC1627"/>
    <w:rsid w:val="00DC231E"/>
    <w:rsid w:val="00DD297D"/>
    <w:rsid w:val="00DD6AD4"/>
    <w:rsid w:val="00DE1E27"/>
    <w:rsid w:val="00DE3CA0"/>
    <w:rsid w:val="00DE57A5"/>
    <w:rsid w:val="00DE6703"/>
    <w:rsid w:val="00DF7A09"/>
    <w:rsid w:val="00DF7CF2"/>
    <w:rsid w:val="00E0028F"/>
    <w:rsid w:val="00E00326"/>
    <w:rsid w:val="00E161BC"/>
    <w:rsid w:val="00E16BAC"/>
    <w:rsid w:val="00E24E72"/>
    <w:rsid w:val="00E2718F"/>
    <w:rsid w:val="00E3210D"/>
    <w:rsid w:val="00E34147"/>
    <w:rsid w:val="00E41050"/>
    <w:rsid w:val="00E519A1"/>
    <w:rsid w:val="00E53242"/>
    <w:rsid w:val="00E535FE"/>
    <w:rsid w:val="00E57279"/>
    <w:rsid w:val="00E611BD"/>
    <w:rsid w:val="00E70093"/>
    <w:rsid w:val="00E70611"/>
    <w:rsid w:val="00E728CF"/>
    <w:rsid w:val="00E731CB"/>
    <w:rsid w:val="00E875E5"/>
    <w:rsid w:val="00E90716"/>
    <w:rsid w:val="00E927AC"/>
    <w:rsid w:val="00E9556D"/>
    <w:rsid w:val="00E9671B"/>
    <w:rsid w:val="00EA13E5"/>
    <w:rsid w:val="00EA5093"/>
    <w:rsid w:val="00EA6A5A"/>
    <w:rsid w:val="00EB059F"/>
    <w:rsid w:val="00EB19BC"/>
    <w:rsid w:val="00EB2A08"/>
    <w:rsid w:val="00EB550B"/>
    <w:rsid w:val="00EB6426"/>
    <w:rsid w:val="00EC01D2"/>
    <w:rsid w:val="00EC5119"/>
    <w:rsid w:val="00EC645C"/>
    <w:rsid w:val="00ED64D4"/>
    <w:rsid w:val="00ED7B9D"/>
    <w:rsid w:val="00EE1B33"/>
    <w:rsid w:val="00EE33A4"/>
    <w:rsid w:val="00EE783D"/>
    <w:rsid w:val="00EF52D4"/>
    <w:rsid w:val="00EF54B1"/>
    <w:rsid w:val="00EF6FE5"/>
    <w:rsid w:val="00F00E9D"/>
    <w:rsid w:val="00F0162E"/>
    <w:rsid w:val="00F01885"/>
    <w:rsid w:val="00F01BCB"/>
    <w:rsid w:val="00F01EC0"/>
    <w:rsid w:val="00F07590"/>
    <w:rsid w:val="00F10158"/>
    <w:rsid w:val="00F1558B"/>
    <w:rsid w:val="00F16498"/>
    <w:rsid w:val="00F2242E"/>
    <w:rsid w:val="00F24913"/>
    <w:rsid w:val="00F269D2"/>
    <w:rsid w:val="00F327FF"/>
    <w:rsid w:val="00F34757"/>
    <w:rsid w:val="00F35ADA"/>
    <w:rsid w:val="00F3764F"/>
    <w:rsid w:val="00F40827"/>
    <w:rsid w:val="00F418A7"/>
    <w:rsid w:val="00F41B6C"/>
    <w:rsid w:val="00F44F95"/>
    <w:rsid w:val="00F510E7"/>
    <w:rsid w:val="00F57012"/>
    <w:rsid w:val="00F57243"/>
    <w:rsid w:val="00F572BD"/>
    <w:rsid w:val="00F61945"/>
    <w:rsid w:val="00F62B08"/>
    <w:rsid w:val="00F7083C"/>
    <w:rsid w:val="00F70F56"/>
    <w:rsid w:val="00F71721"/>
    <w:rsid w:val="00F82940"/>
    <w:rsid w:val="00F83362"/>
    <w:rsid w:val="00F85803"/>
    <w:rsid w:val="00F91CCF"/>
    <w:rsid w:val="00F94469"/>
    <w:rsid w:val="00F95899"/>
    <w:rsid w:val="00F9705C"/>
    <w:rsid w:val="00F97089"/>
    <w:rsid w:val="00FA17FC"/>
    <w:rsid w:val="00FA2C51"/>
    <w:rsid w:val="00FB53DC"/>
    <w:rsid w:val="00FB602E"/>
    <w:rsid w:val="00FC443B"/>
    <w:rsid w:val="00FC5645"/>
    <w:rsid w:val="00FD0E22"/>
    <w:rsid w:val="00FD7028"/>
    <w:rsid w:val="00FE3F70"/>
    <w:rsid w:val="00FE647E"/>
    <w:rsid w:val="00FE71E1"/>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DC1627"/>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DC1627"/>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08121554">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431323659">
      <w:bodyDiv w:val="1"/>
      <w:marLeft w:val="0"/>
      <w:marRight w:val="0"/>
      <w:marTop w:val="0"/>
      <w:marBottom w:val="0"/>
      <w:divBdr>
        <w:top w:val="none" w:sz="0" w:space="0" w:color="auto"/>
        <w:left w:val="none" w:sz="0" w:space="0" w:color="auto"/>
        <w:bottom w:val="none" w:sz="0" w:space="0" w:color="auto"/>
        <w:right w:val="none" w:sz="0" w:space="0" w:color="auto"/>
      </w:divBdr>
    </w:div>
    <w:div w:id="52359040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417868">
      <w:bodyDiv w:val="1"/>
      <w:marLeft w:val="0"/>
      <w:marRight w:val="0"/>
      <w:marTop w:val="0"/>
      <w:marBottom w:val="0"/>
      <w:divBdr>
        <w:top w:val="none" w:sz="0" w:space="0" w:color="auto"/>
        <w:left w:val="none" w:sz="0" w:space="0" w:color="auto"/>
        <w:bottom w:val="none" w:sz="0" w:space="0" w:color="auto"/>
        <w:right w:val="none" w:sz="0" w:space="0" w:color="auto"/>
      </w:divBdr>
    </w:div>
    <w:div w:id="1035736532">
      <w:bodyDiv w:val="1"/>
      <w:marLeft w:val="0"/>
      <w:marRight w:val="0"/>
      <w:marTop w:val="0"/>
      <w:marBottom w:val="0"/>
      <w:divBdr>
        <w:top w:val="none" w:sz="0" w:space="0" w:color="auto"/>
        <w:left w:val="none" w:sz="0" w:space="0" w:color="auto"/>
        <w:bottom w:val="none" w:sz="0" w:space="0" w:color="auto"/>
        <w:right w:val="none" w:sz="0" w:space="0" w:color="auto"/>
      </w:divBdr>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910302">
      <w:bodyDiv w:val="1"/>
      <w:marLeft w:val="0"/>
      <w:marRight w:val="0"/>
      <w:marTop w:val="0"/>
      <w:marBottom w:val="0"/>
      <w:divBdr>
        <w:top w:val="none" w:sz="0" w:space="0" w:color="auto"/>
        <w:left w:val="none" w:sz="0" w:space="0" w:color="auto"/>
        <w:bottom w:val="none" w:sz="0" w:space="0" w:color="auto"/>
        <w:right w:val="none" w:sz="0" w:space="0" w:color="auto"/>
      </w:divBdr>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872913206">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footer" Target="footer7.xml"/><Relationship Id="rId42" Type="http://schemas.openxmlformats.org/officeDocument/2006/relationships/footer" Target="footer12.xml"/><Relationship Id="rId47" Type="http://schemas.openxmlformats.org/officeDocument/2006/relationships/footer" Target="footer15.xml"/><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image" Target="media/image57.png"/><Relationship Id="rId89" Type="http://schemas.openxmlformats.org/officeDocument/2006/relationships/image" Target="media/image62.png"/><Relationship Id="rId16" Type="http://schemas.openxmlformats.org/officeDocument/2006/relationships/image" Target="media/image4.jpeg"/><Relationship Id="rId107" Type="http://schemas.openxmlformats.org/officeDocument/2006/relationships/theme" Target="theme/theme1.xml"/><Relationship Id="rId11" Type="http://schemas.openxmlformats.org/officeDocument/2006/relationships/image" Target="media/image2.png"/><Relationship Id="rId32" Type="http://schemas.openxmlformats.org/officeDocument/2006/relationships/image" Target="media/image13.png"/><Relationship Id="rId37" Type="http://schemas.openxmlformats.org/officeDocument/2006/relationships/image" Target="media/image16.png"/><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image" Target="media/image47.png"/><Relationship Id="rId79" Type="http://schemas.openxmlformats.org/officeDocument/2006/relationships/image" Target="media/image52.png"/><Relationship Id="rId102" Type="http://schemas.openxmlformats.org/officeDocument/2006/relationships/header" Target="header4.xml"/><Relationship Id="rId5" Type="http://schemas.microsoft.com/office/2007/relationships/stylesWithEffects" Target="stylesWithEffects.xml"/><Relationship Id="rId90" Type="http://schemas.openxmlformats.org/officeDocument/2006/relationships/image" Target="media/image63.png"/><Relationship Id="rId95" Type="http://schemas.openxmlformats.org/officeDocument/2006/relationships/image" Target="media/image68.png"/><Relationship Id="rId22" Type="http://schemas.openxmlformats.org/officeDocument/2006/relationships/image" Target="media/image5.png"/><Relationship Id="rId27" Type="http://schemas.openxmlformats.org/officeDocument/2006/relationships/image" Target="media/image10.png"/><Relationship Id="rId43" Type="http://schemas.openxmlformats.org/officeDocument/2006/relationships/image" Target="media/image20.png"/><Relationship Id="rId48" Type="http://schemas.openxmlformats.org/officeDocument/2006/relationships/image" Target="media/image21.png"/><Relationship Id="rId64" Type="http://schemas.openxmlformats.org/officeDocument/2006/relationships/image" Target="media/image37.png"/><Relationship Id="rId69" Type="http://schemas.openxmlformats.org/officeDocument/2006/relationships/image" Target="media/image42.png"/><Relationship Id="rId80" Type="http://schemas.openxmlformats.org/officeDocument/2006/relationships/image" Target="media/image53.png"/><Relationship Id="rId85" Type="http://schemas.openxmlformats.org/officeDocument/2006/relationships/image" Target="media/image58.png"/><Relationship Id="rId12" Type="http://schemas.openxmlformats.org/officeDocument/2006/relationships/footer" Target="footer1.xml"/><Relationship Id="rId17" Type="http://schemas.openxmlformats.org/officeDocument/2006/relationships/footer" Target="footer4.xml"/><Relationship Id="rId33" Type="http://schemas.openxmlformats.org/officeDocument/2006/relationships/image" Target="media/image14.png"/><Relationship Id="rId38" Type="http://schemas.openxmlformats.org/officeDocument/2006/relationships/image" Target="media/image17.png"/><Relationship Id="rId59" Type="http://schemas.openxmlformats.org/officeDocument/2006/relationships/image" Target="media/image32.png"/><Relationship Id="rId103" Type="http://schemas.openxmlformats.org/officeDocument/2006/relationships/footer" Target="footer16.xml"/><Relationship Id="rId20" Type="http://schemas.openxmlformats.org/officeDocument/2006/relationships/footer" Target="footer6.xml"/><Relationship Id="rId41" Type="http://schemas.openxmlformats.org/officeDocument/2006/relationships/footer" Target="footer11.xml"/><Relationship Id="rId54" Type="http://schemas.openxmlformats.org/officeDocument/2006/relationships/image" Target="media/image27.png"/><Relationship Id="rId62" Type="http://schemas.openxmlformats.org/officeDocument/2006/relationships/image" Target="media/image35.png"/><Relationship Id="rId70" Type="http://schemas.openxmlformats.org/officeDocument/2006/relationships/image" Target="media/image43.png"/><Relationship Id="rId75" Type="http://schemas.openxmlformats.org/officeDocument/2006/relationships/image" Target="media/image48.png"/><Relationship Id="rId83" Type="http://schemas.openxmlformats.org/officeDocument/2006/relationships/image" Target="media/image56.png"/><Relationship Id="rId88" Type="http://schemas.openxmlformats.org/officeDocument/2006/relationships/image" Target="media/image61.png"/><Relationship Id="rId91" Type="http://schemas.openxmlformats.org/officeDocument/2006/relationships/image" Target="media/image64.png"/><Relationship Id="rId96" Type="http://schemas.openxmlformats.org/officeDocument/2006/relationships/image" Target="media/image69.pn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footer" Target="footer10.xml"/><Relationship Id="rId49" Type="http://schemas.openxmlformats.org/officeDocument/2006/relationships/image" Target="media/image22.png"/><Relationship Id="rId57" Type="http://schemas.openxmlformats.org/officeDocument/2006/relationships/image" Target="media/image30.png"/><Relationship Id="rId106" Type="http://schemas.openxmlformats.org/officeDocument/2006/relationships/fontTable" Target="fontTable.xml"/><Relationship Id="rId10" Type="http://schemas.openxmlformats.org/officeDocument/2006/relationships/image" Target="media/image1.jpg"/><Relationship Id="rId31" Type="http://schemas.openxmlformats.org/officeDocument/2006/relationships/image" Target="media/image12.png"/><Relationship Id="rId44" Type="http://schemas.openxmlformats.org/officeDocument/2006/relationships/footer" Target="footer13.xml"/><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image" Target="media/image38.png"/><Relationship Id="rId73" Type="http://schemas.openxmlformats.org/officeDocument/2006/relationships/image" Target="media/image46.png"/><Relationship Id="rId78" Type="http://schemas.openxmlformats.org/officeDocument/2006/relationships/image" Target="media/image51.png"/><Relationship Id="rId81" Type="http://schemas.openxmlformats.org/officeDocument/2006/relationships/image" Target="media/image54.png"/><Relationship Id="rId86" Type="http://schemas.openxmlformats.org/officeDocument/2006/relationships/image" Target="media/image59.png"/><Relationship Id="rId94" Type="http://schemas.openxmlformats.org/officeDocument/2006/relationships/image" Target="media/image67.png"/><Relationship Id="rId99" Type="http://schemas.openxmlformats.org/officeDocument/2006/relationships/image" Target="media/image72.png"/><Relationship Id="rId101" Type="http://schemas.openxmlformats.org/officeDocument/2006/relationships/image" Target="media/image74.png"/><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5.xml"/><Relationship Id="rId39" Type="http://schemas.openxmlformats.org/officeDocument/2006/relationships/image" Target="media/image18.png"/><Relationship Id="rId34" Type="http://schemas.openxmlformats.org/officeDocument/2006/relationships/image" Target="media/image15.png"/><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image" Target="media/image49.png"/><Relationship Id="rId97" Type="http://schemas.openxmlformats.org/officeDocument/2006/relationships/image" Target="media/image70.png"/><Relationship Id="rId104" Type="http://schemas.openxmlformats.org/officeDocument/2006/relationships/header" Target="header5.xml"/><Relationship Id="rId7" Type="http://schemas.openxmlformats.org/officeDocument/2006/relationships/webSettings" Target="webSettings.xml"/><Relationship Id="rId71" Type="http://schemas.openxmlformats.org/officeDocument/2006/relationships/image" Target="media/image44.png"/><Relationship Id="rId92" Type="http://schemas.openxmlformats.org/officeDocument/2006/relationships/image" Target="media/image65.png"/><Relationship Id="rId2" Type="http://schemas.openxmlformats.org/officeDocument/2006/relationships/customXml" Target="../customXml/item2.xml"/><Relationship Id="rId29" Type="http://schemas.openxmlformats.org/officeDocument/2006/relationships/footer" Target="footer8.xml"/><Relationship Id="rId24" Type="http://schemas.openxmlformats.org/officeDocument/2006/relationships/image" Target="media/image7.png"/><Relationship Id="rId40" Type="http://schemas.openxmlformats.org/officeDocument/2006/relationships/image" Target="media/image19.png"/><Relationship Id="rId45" Type="http://schemas.openxmlformats.org/officeDocument/2006/relationships/footer" Target="footer14.xml"/><Relationship Id="rId66" Type="http://schemas.openxmlformats.org/officeDocument/2006/relationships/image" Target="media/image39.png"/><Relationship Id="rId87" Type="http://schemas.openxmlformats.org/officeDocument/2006/relationships/image" Target="media/image60.png"/><Relationship Id="rId61" Type="http://schemas.openxmlformats.org/officeDocument/2006/relationships/image" Target="media/image34.png"/><Relationship Id="rId82" Type="http://schemas.openxmlformats.org/officeDocument/2006/relationships/image" Target="media/image55.png"/><Relationship Id="rId19" Type="http://schemas.openxmlformats.org/officeDocument/2006/relationships/header" Target="header1.xml"/><Relationship Id="rId14" Type="http://schemas.openxmlformats.org/officeDocument/2006/relationships/image" Target="media/image3.png"/><Relationship Id="rId30" Type="http://schemas.openxmlformats.org/officeDocument/2006/relationships/footer" Target="footer9.xml"/><Relationship Id="rId35" Type="http://schemas.openxmlformats.org/officeDocument/2006/relationships/header" Target="header2.xml"/><Relationship Id="rId56" Type="http://schemas.openxmlformats.org/officeDocument/2006/relationships/image" Target="media/image29.png"/><Relationship Id="rId77" Type="http://schemas.openxmlformats.org/officeDocument/2006/relationships/image" Target="media/image50.png"/><Relationship Id="rId100" Type="http://schemas.openxmlformats.org/officeDocument/2006/relationships/image" Target="media/image73.png"/><Relationship Id="rId105" Type="http://schemas.openxmlformats.org/officeDocument/2006/relationships/footer" Target="footer17.xml"/><Relationship Id="rId8" Type="http://schemas.openxmlformats.org/officeDocument/2006/relationships/footnotes" Target="footnotes.xml"/><Relationship Id="rId51" Type="http://schemas.openxmlformats.org/officeDocument/2006/relationships/image" Target="media/image24.png"/><Relationship Id="rId72" Type="http://schemas.openxmlformats.org/officeDocument/2006/relationships/image" Target="media/image45.png"/><Relationship Id="rId93" Type="http://schemas.openxmlformats.org/officeDocument/2006/relationships/image" Target="media/image66.png"/><Relationship Id="rId98" Type="http://schemas.openxmlformats.org/officeDocument/2006/relationships/image" Target="media/image71.png"/><Relationship Id="rId3" Type="http://schemas.openxmlformats.org/officeDocument/2006/relationships/numbering" Target="numbering.xml"/><Relationship Id="rId25" Type="http://schemas.openxmlformats.org/officeDocument/2006/relationships/image" Target="media/image8.png"/><Relationship Id="rId46" Type="http://schemas.openxmlformats.org/officeDocument/2006/relationships/header" Target="header3.xml"/><Relationship Id="rId67"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BE01574-23F4-46C6-BC09-0C8892A7AA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25</TotalTime>
  <Pages>153</Pages>
  <Words>36077</Words>
  <Characters>205643</Characters>
  <Application>Microsoft Office Word</Application>
  <DocSecurity>0</DocSecurity>
  <Lines>1713</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2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52</cp:revision>
  <cp:lastPrinted>2023-07-13T14:42:00Z</cp:lastPrinted>
  <dcterms:created xsi:type="dcterms:W3CDTF">2023-05-30T17:01:00Z</dcterms:created>
  <dcterms:modified xsi:type="dcterms:W3CDTF">2023-07-14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